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E23860" w14:textId="4CA99092" w:rsidR="00511AA6" w:rsidRPr="00A4767C" w:rsidRDefault="00EC16D5" w:rsidP="00EC16D5">
      <w:pPr>
        <w:spacing w:after="120" w:line="240" w:lineRule="auto"/>
        <w:jc w:val="center"/>
        <w:rPr>
          <w:b/>
          <w:bCs/>
          <w:sz w:val="32"/>
          <w:szCs w:val="32"/>
        </w:rPr>
      </w:pPr>
      <w:r w:rsidRPr="00A4767C">
        <w:rPr>
          <w:b/>
          <w:bCs/>
          <w:sz w:val="32"/>
          <w:szCs w:val="32"/>
        </w:rPr>
        <w:t>Data Report for ZV 2021</w:t>
      </w:r>
    </w:p>
    <w:p w14:paraId="69CE4FEC" w14:textId="47BED7AC" w:rsidR="00EC16D5" w:rsidRDefault="00EC16D5" w:rsidP="00EC16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b/>
          <w:bCs/>
          <w:color w:val="000000"/>
        </w:rPr>
      </w:pPr>
      <w:r w:rsidRPr="00EC16D5">
        <w:rPr>
          <w:rFonts w:eastAsia="Times New Roman"/>
          <w:b/>
          <w:bCs/>
          <w:color w:val="000000"/>
        </w:rPr>
        <w:t xml:space="preserve">Insights into the subsurface architecture of the </w:t>
      </w:r>
      <w:proofErr w:type="spellStart"/>
      <w:r w:rsidRPr="00EC16D5">
        <w:rPr>
          <w:rFonts w:eastAsia="Times New Roman"/>
          <w:b/>
          <w:bCs/>
          <w:color w:val="000000"/>
        </w:rPr>
        <w:t>Monahans</w:t>
      </w:r>
      <w:proofErr w:type="spellEnd"/>
      <w:r w:rsidRPr="00EC16D5">
        <w:rPr>
          <w:rFonts w:eastAsia="Times New Roman"/>
          <w:b/>
          <w:bCs/>
          <w:color w:val="000000"/>
        </w:rPr>
        <w:t xml:space="preserve"> Dune Field, west Texas</w:t>
      </w:r>
    </w:p>
    <w:p w14:paraId="7F64AB36" w14:textId="77777777" w:rsidR="00A4767C" w:rsidRPr="00EC16D5" w:rsidRDefault="00A4767C" w:rsidP="00EC16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b/>
          <w:bCs/>
          <w:color w:val="000000"/>
        </w:rPr>
      </w:pPr>
    </w:p>
    <w:p w14:paraId="06500AE6" w14:textId="77777777" w:rsidR="00A4767C" w:rsidRPr="00EC16D5" w:rsidRDefault="00A4767C" w:rsidP="00A4767C">
      <w:pPr>
        <w:spacing w:after="120" w:line="240" w:lineRule="auto"/>
        <w:jc w:val="center"/>
      </w:pPr>
      <w:r>
        <w:t>2 November 2022</w:t>
      </w:r>
    </w:p>
    <w:p w14:paraId="37997DF0" w14:textId="77777777" w:rsidR="00511AA6" w:rsidRPr="00EC16D5" w:rsidRDefault="00511AA6" w:rsidP="00EC16D5">
      <w:pPr>
        <w:spacing w:after="120" w:line="240" w:lineRule="auto"/>
        <w:jc w:val="center"/>
      </w:pPr>
    </w:p>
    <w:p w14:paraId="1B82C982" w14:textId="19C6B05C" w:rsidR="00406172" w:rsidRPr="00EC16D5" w:rsidRDefault="00EC16D5" w:rsidP="00EC16D5">
      <w:pPr>
        <w:spacing w:after="120" w:line="240" w:lineRule="auto"/>
        <w:jc w:val="center"/>
      </w:pPr>
      <w:r>
        <w:t>Further details can be found in Spears, B., 2022. “</w:t>
      </w:r>
      <w:r w:rsidR="005B6117" w:rsidRPr="00EC16D5">
        <w:t xml:space="preserve">Seismic Site Characterization via Joint </w:t>
      </w:r>
      <w:r w:rsidR="00AD7EAE" w:rsidRPr="00EC16D5">
        <w:t>Modeling</w:t>
      </w:r>
      <w:r w:rsidR="005B6117" w:rsidRPr="00EC16D5">
        <w:t xml:space="preserve"> of Horizontal-to-Vertical Spectral Ratios and Surface Wave Dispersion: Developing and Validating a Geophysical Tool for </w:t>
      </w:r>
      <w:r w:rsidR="00AD7EAE" w:rsidRPr="00EC16D5">
        <w:t>D</w:t>
      </w:r>
      <w:r w:rsidR="00AE03E1" w:rsidRPr="00EC16D5">
        <w:t xml:space="preserve">eciphering Quaternary </w:t>
      </w:r>
      <w:r w:rsidR="00AD7EAE" w:rsidRPr="00EC16D5">
        <w:t>Stratigraphic</w:t>
      </w:r>
      <w:r w:rsidR="00AE03E1" w:rsidRPr="00EC16D5">
        <w:t xml:space="preserve"> </w:t>
      </w:r>
      <w:r w:rsidR="00AD7EAE" w:rsidRPr="00EC16D5">
        <w:t>A</w:t>
      </w:r>
      <w:r w:rsidR="00AE03E1" w:rsidRPr="00EC16D5">
        <w:t>rchitecture</w:t>
      </w:r>
      <w:r w:rsidR="005B6117" w:rsidRPr="00EC16D5">
        <w:t xml:space="preserve"> </w:t>
      </w:r>
      <w:r w:rsidR="00AD7EAE" w:rsidRPr="00EC16D5">
        <w:t>of</w:t>
      </w:r>
      <w:r w:rsidR="005B6117" w:rsidRPr="00EC16D5">
        <w:t xml:space="preserve"> the Monahans Dune Field, West Texas</w:t>
      </w:r>
      <w:r>
        <w:t>”, M.S. Thesis, Baylor University, Waco, TX</w:t>
      </w:r>
    </w:p>
    <w:p w14:paraId="3B6DD83F" w14:textId="2BC19965" w:rsidR="00FE3E84" w:rsidRPr="00EC16D5" w:rsidRDefault="00EC16D5" w:rsidP="00EC16D5">
      <w:pPr>
        <w:spacing w:after="120" w:line="240" w:lineRule="auto"/>
      </w:pPr>
      <w:r>
        <w:t xml:space="preserve">Author: </w:t>
      </w:r>
      <w:r w:rsidR="005B6117" w:rsidRPr="00EC16D5">
        <w:t>Brady Spears</w:t>
      </w:r>
      <w:r w:rsidR="00A4767C">
        <w:t xml:space="preserve"> and Jay Pulliam</w:t>
      </w:r>
    </w:p>
    <w:p w14:paraId="000DC2A8" w14:textId="6EC85419" w:rsidR="00FE3E84" w:rsidRDefault="00FE3E84" w:rsidP="00EC16D5">
      <w:pPr>
        <w:spacing w:after="120" w:line="240" w:lineRule="auto"/>
      </w:pPr>
      <w:r w:rsidRPr="00EC16D5">
        <w:t>Mentor</w:t>
      </w:r>
      <w:r w:rsidR="005B6117" w:rsidRPr="00EC16D5">
        <w:t>s</w:t>
      </w:r>
      <w:r w:rsidRPr="00EC16D5">
        <w:t xml:space="preserve">: </w:t>
      </w:r>
      <w:r w:rsidR="005B6117" w:rsidRPr="00EC16D5">
        <w:t>Jay Pulliam</w:t>
      </w:r>
      <w:r w:rsidR="00EC16D5">
        <w:t xml:space="preserve"> and </w:t>
      </w:r>
      <w:r w:rsidR="005B6117" w:rsidRPr="00EC16D5">
        <w:t>Steven L. Forman</w:t>
      </w:r>
    </w:p>
    <w:p w14:paraId="334E98B4" w14:textId="20FA5B51" w:rsidR="00EC16D5" w:rsidRPr="00EC16D5" w:rsidRDefault="00EC16D5" w:rsidP="00EC16D5">
      <w:pPr>
        <w:spacing w:after="120" w:line="240" w:lineRule="auto"/>
      </w:pPr>
      <w:r>
        <w:t xml:space="preserve">Field Party: Jay Pulliam, John Dunbar, Brady Spears, Yashwant </w:t>
      </w:r>
      <w:proofErr w:type="spellStart"/>
      <w:r>
        <w:t>Soni</w:t>
      </w:r>
      <w:proofErr w:type="spellEnd"/>
      <w:r>
        <w:t xml:space="preserve">, </w:t>
      </w:r>
      <w:proofErr w:type="spellStart"/>
      <w:r>
        <w:t>Debajeet</w:t>
      </w:r>
      <w:proofErr w:type="spellEnd"/>
      <w:r>
        <w:t xml:space="preserve"> Barman, Ben Sadler, </w:t>
      </w:r>
      <w:proofErr w:type="spellStart"/>
      <w:r>
        <w:t>Aicha</w:t>
      </w:r>
      <w:proofErr w:type="spellEnd"/>
      <w:r>
        <w:t xml:space="preserve"> Coulibaly (all of Baylor University)</w:t>
      </w:r>
    </w:p>
    <w:p w14:paraId="2AF574E6" w14:textId="6FB0718D" w:rsidR="00EC16D5" w:rsidRDefault="00A4767C" w:rsidP="00A4767C">
      <w:pPr>
        <w:pStyle w:val="Heading2"/>
        <w:spacing w:after="120"/>
        <w:jc w:val="left"/>
        <w:rPr>
          <w:rFonts w:ascii="Times New Roman" w:hAnsi="Times New Roman" w:cs="Times New Roman"/>
        </w:rPr>
      </w:pPr>
      <w:bookmarkStart w:id="0" w:name="_Toc396401852"/>
      <w:bookmarkStart w:id="1" w:name="_Toc396747578"/>
      <w:bookmarkStart w:id="2" w:name="_Toc397688818"/>
      <w:r>
        <w:t xml:space="preserve">Details of the data acquisition effort can be found in the section entitled </w:t>
      </w:r>
      <w:r w:rsidRPr="00A4767C">
        <w:t>“</w:t>
      </w:r>
      <w:r w:rsidRPr="00A4767C">
        <w:rPr>
          <w:rFonts w:ascii="Times New Roman" w:hAnsi="Times New Roman" w:cs="Times New Roman"/>
        </w:rPr>
        <w:t>Field and Data Methods”.</w:t>
      </w:r>
    </w:p>
    <w:p w14:paraId="5F01165F" w14:textId="77777777" w:rsidR="00A4767C" w:rsidRPr="00A4767C" w:rsidRDefault="00A4767C" w:rsidP="00A4767C"/>
    <w:p w14:paraId="05E55907" w14:textId="259274DF" w:rsidR="00511AA6" w:rsidRPr="00EC16D5" w:rsidRDefault="00EC16D5" w:rsidP="00A4767C">
      <w:pPr>
        <w:spacing w:after="120" w:line="240" w:lineRule="auto"/>
        <w:rPr>
          <w:caps/>
        </w:rPr>
      </w:pPr>
      <w:r w:rsidRPr="00EC16D5">
        <w:t>ABSTRACT</w:t>
      </w:r>
      <w:bookmarkEnd w:id="0"/>
      <w:bookmarkEnd w:id="1"/>
      <w:bookmarkEnd w:id="2"/>
    </w:p>
    <w:p w14:paraId="2C71FCE6" w14:textId="5BF2339E" w:rsidR="003579C7" w:rsidRPr="00EC16D5" w:rsidRDefault="00406172" w:rsidP="00EC16D5">
      <w:pPr>
        <w:spacing w:after="120" w:line="240" w:lineRule="auto"/>
        <w:sectPr w:rsidR="003579C7" w:rsidRPr="00EC16D5" w:rsidSect="00406172">
          <w:pgSz w:w="12240" w:h="15840"/>
          <w:pgMar w:top="1440" w:right="1800" w:bottom="1440" w:left="1800" w:header="720" w:footer="720" w:gutter="0"/>
          <w:cols w:space="720"/>
          <w:docGrid w:linePitch="360"/>
        </w:sectPr>
      </w:pPr>
      <w:r w:rsidRPr="00EC16D5">
        <w:tab/>
      </w:r>
      <w:r w:rsidR="006458A5" w:rsidRPr="00EC16D5">
        <w:t xml:space="preserve">Quaternary deposition for the Monahans dune system is reflected in its stratigraphic architecture through various periods of dune accretion, stabilization, and erosion as well as buried clay, carbonate-rich soils, and playa lake deposits. The complex and discontinuous stratigraphy of Monahans is difficult to capture without extensive borehole investigation. Shallow seismic techniques using Horizontal-to-Vertical Spectral Ratios (HVSR) and surface wave dispersion offer a </w:t>
      </w:r>
      <w:r w:rsidR="00727318" w:rsidRPr="00EC16D5">
        <w:t>cost-effective</w:t>
      </w:r>
      <w:r w:rsidR="006458A5" w:rsidRPr="00EC16D5">
        <w:t xml:space="preserve"> alternative to deciphering </w:t>
      </w:r>
      <w:r w:rsidR="00BE75D9" w:rsidRPr="00EC16D5">
        <w:t>Quaternary</w:t>
      </w:r>
      <w:r w:rsidR="006458A5" w:rsidRPr="00EC16D5">
        <w:t xml:space="preserve"> architecture, but </w:t>
      </w:r>
      <w:r w:rsidR="001D4F33" w:rsidRPr="00EC16D5">
        <w:t>inverse models are subject to ambiguity and nonuniqueness. We joint</w:t>
      </w:r>
      <w:r w:rsidR="00AD7EAE" w:rsidRPr="00EC16D5">
        <w:t>ly</w:t>
      </w:r>
      <w:r w:rsidR="001D4F33" w:rsidRPr="00EC16D5">
        <w:t xml:space="preserve"> </w:t>
      </w:r>
      <w:r w:rsidR="007A3182" w:rsidRPr="00EC16D5">
        <w:t>model</w:t>
      </w:r>
      <w:r w:rsidR="001D4F33" w:rsidRPr="00EC16D5">
        <w:t xml:space="preserve"> HVSR and surface wave phase velocity dispersion </w:t>
      </w:r>
      <w:r w:rsidR="00AD7EAE" w:rsidRPr="00EC16D5">
        <w:t>measurements via</w:t>
      </w:r>
      <w:r w:rsidR="001D4F33" w:rsidRPr="00EC16D5">
        <w:t xml:space="preserve"> global optimization to produce </w:t>
      </w:r>
      <w:proofErr w:type="gramStart"/>
      <w:r w:rsidR="001D4F33" w:rsidRPr="00EC16D5">
        <w:t>best-fit</w:t>
      </w:r>
      <w:proofErr w:type="gramEnd"/>
      <w:r w:rsidR="001D4F33" w:rsidRPr="00EC16D5">
        <w:t xml:space="preserve"> 1D shear wave velocity models</w:t>
      </w:r>
      <w:r w:rsidR="00727318" w:rsidRPr="00EC16D5">
        <w:t xml:space="preserve"> for the interpretation of geologic structure</w:t>
      </w:r>
      <w:r w:rsidR="001D4F33" w:rsidRPr="00EC16D5">
        <w:t xml:space="preserve"> and use statistical tools</w:t>
      </w:r>
      <w:r w:rsidR="00AD7EAE" w:rsidRPr="00EC16D5">
        <w:t>,</w:t>
      </w:r>
      <w:r w:rsidR="001D4F33" w:rsidRPr="00EC16D5">
        <w:t xml:space="preserve"> </w:t>
      </w:r>
      <w:r w:rsidR="00AD7EAE" w:rsidRPr="00EC16D5">
        <w:t xml:space="preserve">including </w:t>
      </w:r>
      <w:r w:rsidR="001D4F33" w:rsidRPr="00EC16D5">
        <w:t>posterior probability distributions and parameter correlatio</w:t>
      </w:r>
      <w:r w:rsidR="00AD7EAE" w:rsidRPr="00EC16D5">
        <w:t xml:space="preserve">ns, </w:t>
      </w:r>
      <w:r w:rsidR="001D4F33" w:rsidRPr="00EC16D5">
        <w:t xml:space="preserve">to demonstrate that joint </w:t>
      </w:r>
      <w:r w:rsidR="00AD7EAE" w:rsidRPr="00EC16D5">
        <w:t>modeling</w:t>
      </w:r>
      <w:r w:rsidR="00BE75D9" w:rsidRPr="00EC16D5">
        <w:t xml:space="preserve"> has the potential to</w:t>
      </w:r>
      <w:r w:rsidR="00727318" w:rsidRPr="00EC16D5">
        <w:t xml:space="preserve"> </w:t>
      </w:r>
      <w:r w:rsidR="00BE75D9" w:rsidRPr="00EC16D5">
        <w:t xml:space="preserve">impose </w:t>
      </w:r>
      <w:r w:rsidR="00AD7EAE" w:rsidRPr="00EC16D5">
        <w:t xml:space="preserve">stronger constraints on model parameters </w:t>
      </w:r>
      <w:r w:rsidR="00727318" w:rsidRPr="00EC16D5">
        <w:t xml:space="preserve">than </w:t>
      </w:r>
      <w:r w:rsidR="00AD7EAE" w:rsidRPr="00EC16D5">
        <w:t>modeling</w:t>
      </w:r>
      <w:r w:rsidR="00727318" w:rsidRPr="00EC16D5">
        <w:t xml:space="preserve"> </w:t>
      </w:r>
      <w:r w:rsidR="00AD7EAE" w:rsidRPr="00EC16D5">
        <w:t>either</w:t>
      </w:r>
      <w:r w:rsidR="00727318" w:rsidRPr="00EC16D5">
        <w:t xml:space="preserve"> seismic dataset alone.</w:t>
      </w:r>
    </w:p>
    <w:p w14:paraId="2E92E242" w14:textId="4C47574A" w:rsidR="00ED246E" w:rsidRPr="00EC16D5" w:rsidRDefault="00F84484" w:rsidP="00EC16D5">
      <w:pPr>
        <w:pStyle w:val="Heading1"/>
        <w:spacing w:after="120"/>
        <w:jc w:val="left"/>
        <w:rPr>
          <w:rFonts w:ascii="Times New Roman" w:hAnsi="Times New Roman" w:cs="Times New Roman"/>
        </w:rPr>
      </w:pPr>
      <w:bookmarkStart w:id="3" w:name="_Toc111618012"/>
      <w:r w:rsidRPr="00EC16D5">
        <w:rPr>
          <w:rFonts w:ascii="Times New Roman" w:hAnsi="Times New Roman" w:cs="Times New Roman"/>
        </w:rPr>
        <w:lastRenderedPageBreak/>
        <w:t>LIST OF F</w:t>
      </w:r>
      <w:r w:rsidR="00E21144" w:rsidRPr="00EC16D5">
        <w:rPr>
          <w:rFonts w:ascii="Times New Roman" w:hAnsi="Times New Roman" w:cs="Times New Roman"/>
        </w:rPr>
        <w:t>IGURES</w:t>
      </w:r>
      <w:bookmarkEnd w:id="3"/>
    </w:p>
    <w:p w14:paraId="3597B0E1" w14:textId="0DE9F465" w:rsidR="009F0A34" w:rsidRPr="00EC16D5" w:rsidRDefault="009F0A34" w:rsidP="00EC16D5">
      <w:pPr>
        <w:spacing w:after="120" w:line="240" w:lineRule="auto"/>
        <w:ind w:left="360" w:hanging="360"/>
      </w:pPr>
      <w:r w:rsidRPr="00EC16D5">
        <w:t>Figure 1.1. a) Location of the Monahans AT2 Dune Field in relation to other large Quaternary dune systems of the Great High Plains. b) Aerial photograph of the Monahans AT2 Dune Field</w:t>
      </w:r>
      <w:r w:rsidR="00ED246E" w:rsidRPr="00EC16D5">
        <w:t xml:space="preserve"> </w:t>
      </w:r>
    </w:p>
    <w:p w14:paraId="688E88A2" w14:textId="1151E5CF" w:rsidR="009F0A34" w:rsidRPr="00EC16D5" w:rsidRDefault="009F0A34" w:rsidP="00EC16D5">
      <w:pPr>
        <w:tabs>
          <w:tab w:val="right" w:leader="dot" w:pos="8640"/>
        </w:tabs>
        <w:spacing w:after="120" w:line="240" w:lineRule="auto"/>
        <w:ind w:left="360" w:hanging="360"/>
      </w:pPr>
      <w:r w:rsidRPr="00EC16D5">
        <w:t xml:space="preserve">Figure 1.2. a) Three-dimensional Geosoft model of the dune field, constructed from stratigraphic analysis of borehole measurements. b) Location of borehole measurements. c) Basal </w:t>
      </w:r>
      <w:proofErr w:type="gramStart"/>
      <w:r w:rsidRPr="00EC16D5">
        <w:t>red-clay</w:t>
      </w:r>
      <w:proofErr w:type="gramEnd"/>
      <w:r w:rsidRPr="00EC16D5">
        <w:t xml:space="preserve"> paleosurface as interpolated from borehole measurements</w:t>
      </w:r>
      <w:r w:rsidR="00ED246E" w:rsidRPr="00EC16D5">
        <w:t xml:space="preserve"> </w:t>
      </w:r>
    </w:p>
    <w:p w14:paraId="618568CC" w14:textId="63518807" w:rsidR="008A622B" w:rsidRPr="00EC16D5" w:rsidRDefault="009F0A34" w:rsidP="00EC16D5">
      <w:pPr>
        <w:tabs>
          <w:tab w:val="right" w:leader="dot" w:pos="8640"/>
        </w:tabs>
        <w:spacing w:after="120" w:line="240" w:lineRule="auto"/>
        <w:ind w:left="360" w:hanging="360"/>
      </w:pPr>
      <w:r w:rsidRPr="00EC16D5">
        <w:t xml:space="preserve">Figure </w:t>
      </w:r>
      <w:r w:rsidR="00742363" w:rsidRPr="00EC16D5">
        <w:t>2</w:t>
      </w:r>
      <w:r w:rsidRPr="00EC16D5">
        <w:t>.</w:t>
      </w:r>
      <w:r w:rsidR="00742363" w:rsidRPr="00EC16D5">
        <w:t>1</w:t>
      </w:r>
      <w:r w:rsidR="008A622B" w:rsidRPr="00EC16D5">
        <w:t>.1. Location of Line A in relation to the dune field</w:t>
      </w:r>
      <w:r w:rsidR="00ED246E" w:rsidRPr="00EC16D5">
        <w:t xml:space="preserve"> </w:t>
      </w:r>
    </w:p>
    <w:p w14:paraId="1B090B35" w14:textId="49DC5D5E" w:rsidR="008A622B" w:rsidRPr="00EC16D5" w:rsidRDefault="008A622B" w:rsidP="00EC16D5">
      <w:pPr>
        <w:tabs>
          <w:tab w:val="right" w:leader="dot" w:pos="8640"/>
        </w:tabs>
        <w:spacing w:after="120" w:line="240" w:lineRule="auto"/>
        <w:ind w:left="360" w:hanging="360"/>
      </w:pPr>
      <w:r w:rsidRPr="00EC16D5">
        <w:t xml:space="preserve">Figure </w:t>
      </w:r>
      <w:r w:rsidR="00742363" w:rsidRPr="00EC16D5">
        <w:t>2</w:t>
      </w:r>
      <w:r w:rsidRPr="00EC16D5">
        <w:t>.</w:t>
      </w:r>
      <w:r w:rsidR="00742363" w:rsidRPr="00EC16D5">
        <w:t>1</w:t>
      </w:r>
      <w:r w:rsidRPr="00EC16D5">
        <w:t xml:space="preserve">.2. Locations of Lines B, C, D, E, F, H, I, and </w:t>
      </w:r>
      <w:proofErr w:type="gramStart"/>
      <w:r w:rsidRPr="00EC16D5">
        <w:t>J</w:t>
      </w:r>
      <w:r w:rsidR="00441D94" w:rsidRPr="00EC16D5">
        <w:t xml:space="preserve"> </w:t>
      </w:r>
      <w:r w:rsidR="00C11FAA" w:rsidRPr="00EC16D5">
        <w:t>.</w:t>
      </w:r>
      <w:proofErr w:type="gramEnd"/>
    </w:p>
    <w:p w14:paraId="4CB16297" w14:textId="25F6BD69" w:rsidR="00742363" w:rsidRPr="00EC16D5" w:rsidRDefault="008A622B" w:rsidP="00EC16D5">
      <w:pPr>
        <w:tabs>
          <w:tab w:val="right" w:leader="dot" w:pos="8640"/>
        </w:tabs>
        <w:spacing w:after="120" w:line="240" w:lineRule="auto"/>
        <w:ind w:left="360" w:hanging="360"/>
      </w:pPr>
      <w:r w:rsidRPr="00EC16D5">
        <w:t>Figure</w:t>
      </w:r>
      <w:r w:rsidR="00742363" w:rsidRPr="00EC16D5">
        <w:t xml:space="preserve"> 2.1.3. Location of Line G in relation to the dune field</w:t>
      </w:r>
      <w:r w:rsidR="00441D94" w:rsidRPr="00EC16D5">
        <w:t xml:space="preserve"> </w:t>
      </w:r>
    </w:p>
    <w:p w14:paraId="07298473" w14:textId="05CD2BF5" w:rsidR="00742363" w:rsidRPr="00EC16D5" w:rsidRDefault="00742363" w:rsidP="00EC16D5">
      <w:pPr>
        <w:tabs>
          <w:tab w:val="right" w:leader="dot" w:pos="8640"/>
        </w:tabs>
        <w:spacing w:after="120" w:line="240" w:lineRule="auto"/>
        <w:ind w:left="360" w:hanging="360"/>
      </w:pPr>
      <w:r w:rsidRPr="00EC16D5">
        <w:t>Figure 2.2.1. HVSR curve computed for Line A station A080</w:t>
      </w:r>
      <w:r w:rsidR="005E5D74" w:rsidRPr="00EC16D5">
        <w:t xml:space="preserve"> </w:t>
      </w:r>
    </w:p>
    <w:p w14:paraId="5CE679A8" w14:textId="2B1BFC12" w:rsidR="00742363" w:rsidRPr="00EC16D5" w:rsidRDefault="00742363" w:rsidP="00EC16D5">
      <w:pPr>
        <w:tabs>
          <w:tab w:val="right" w:leader="dot" w:pos="8640"/>
        </w:tabs>
        <w:spacing w:after="120" w:line="240" w:lineRule="auto"/>
        <w:ind w:left="360" w:hanging="360"/>
      </w:pPr>
      <w:r w:rsidRPr="00EC16D5">
        <w:t>Figure 2.2.2. HVSR curve computed for Line G station G030</w:t>
      </w:r>
      <w:r w:rsidR="00A1223D" w:rsidRPr="00EC16D5">
        <w:t xml:space="preserve"> </w:t>
      </w:r>
    </w:p>
    <w:p w14:paraId="62542DED" w14:textId="6BA1FC81" w:rsidR="00742363" w:rsidRPr="00EC16D5" w:rsidRDefault="00742363" w:rsidP="00EC16D5">
      <w:pPr>
        <w:tabs>
          <w:tab w:val="right" w:leader="dot" w:pos="8640"/>
        </w:tabs>
        <w:spacing w:after="120" w:line="240" w:lineRule="auto"/>
        <w:ind w:left="360" w:hanging="360"/>
      </w:pPr>
      <w:r w:rsidRPr="00EC16D5">
        <w:t>Figure 2.3.1. Frequency-phase velocity amplitude spectrum of seismic data for station A102, with manually picked dispersion curve</w:t>
      </w:r>
      <w:r w:rsidR="00A1223D" w:rsidRPr="00EC16D5">
        <w:t xml:space="preserve"> </w:t>
      </w:r>
    </w:p>
    <w:p w14:paraId="290B76FD" w14:textId="4060C305" w:rsidR="00742363" w:rsidRPr="00EC16D5" w:rsidRDefault="00742363" w:rsidP="00EC16D5">
      <w:pPr>
        <w:tabs>
          <w:tab w:val="right" w:leader="dot" w:pos="8640"/>
        </w:tabs>
        <w:spacing w:after="120" w:line="240" w:lineRule="auto"/>
        <w:ind w:left="360" w:hanging="360"/>
      </w:pPr>
      <w:r w:rsidRPr="00EC16D5">
        <w:t>Figure 2.3.2. Frequency-phase velocity amplitude spectrum of seismic data for station G108, with manually picked dispersion curve</w:t>
      </w:r>
      <w:r w:rsidR="00A1223D" w:rsidRPr="00EC16D5">
        <w:t xml:space="preserve"> </w:t>
      </w:r>
    </w:p>
    <w:p w14:paraId="3A7CF00B" w14:textId="5B266EDB" w:rsidR="00742363" w:rsidRPr="00EC16D5" w:rsidRDefault="00742363" w:rsidP="00EC16D5">
      <w:pPr>
        <w:tabs>
          <w:tab w:val="right" w:leader="dot" w:pos="8640"/>
        </w:tabs>
        <w:spacing w:after="120" w:line="240" w:lineRule="auto"/>
        <w:ind w:left="360" w:hanging="360"/>
      </w:pPr>
      <w:r w:rsidRPr="00EC16D5">
        <w:t>Figure 2.3.3. Frequency-phase velocity amplitude spectrum of seismic data for station B10, with manually picked dispersion curve</w:t>
      </w:r>
      <w:r w:rsidR="00A1223D" w:rsidRPr="00EC16D5">
        <w:t xml:space="preserve"> </w:t>
      </w:r>
    </w:p>
    <w:p w14:paraId="4B79257E" w14:textId="01A031DD" w:rsidR="00742363" w:rsidRPr="00EC16D5" w:rsidRDefault="00742363" w:rsidP="00EC16D5">
      <w:pPr>
        <w:tabs>
          <w:tab w:val="right" w:leader="dot" w:pos="8640"/>
        </w:tabs>
        <w:spacing w:after="120" w:line="240" w:lineRule="auto"/>
        <w:ind w:left="360" w:hanging="360"/>
      </w:pPr>
    </w:p>
    <w:p w14:paraId="5F656612" w14:textId="77777777" w:rsidR="009444DF" w:rsidRPr="00EC16D5" w:rsidRDefault="009444DF" w:rsidP="00EC16D5">
      <w:pPr>
        <w:pStyle w:val="Heading1"/>
        <w:spacing w:after="120"/>
        <w:jc w:val="left"/>
        <w:rPr>
          <w:rFonts w:ascii="Times New Roman" w:hAnsi="Times New Roman" w:cs="Times New Roman"/>
        </w:rPr>
      </w:pPr>
      <w:bookmarkStart w:id="4" w:name="_Toc111618013"/>
      <w:r w:rsidRPr="00EC16D5">
        <w:rPr>
          <w:rFonts w:ascii="Times New Roman" w:hAnsi="Times New Roman" w:cs="Times New Roman"/>
        </w:rPr>
        <w:t>LIST OF TABLES</w:t>
      </w:r>
      <w:bookmarkEnd w:id="4"/>
    </w:p>
    <w:p w14:paraId="5AD1DEE4" w14:textId="46ED1B67" w:rsidR="00441D94" w:rsidRPr="00EC16D5" w:rsidRDefault="009D4EFF" w:rsidP="00EC16D5">
      <w:pPr>
        <w:tabs>
          <w:tab w:val="right" w:leader="dot" w:pos="8640"/>
        </w:tabs>
        <w:spacing w:after="120" w:line="240" w:lineRule="auto"/>
      </w:pPr>
      <w:r w:rsidRPr="00EC16D5">
        <w:t xml:space="preserve">Table </w:t>
      </w:r>
      <w:r w:rsidR="00004EBD" w:rsidRPr="00EC16D5">
        <w:t>2.1. Seismic deployment details</w:t>
      </w:r>
      <w:r w:rsidR="00A1223D" w:rsidRPr="00EC16D5">
        <w:t xml:space="preserve"> </w:t>
      </w:r>
    </w:p>
    <w:p w14:paraId="12C88A59" w14:textId="3E825C65" w:rsidR="00441D94" w:rsidRPr="00EC16D5" w:rsidRDefault="00441D94" w:rsidP="00EC16D5">
      <w:pPr>
        <w:tabs>
          <w:tab w:val="right" w:leader="dot" w:pos="8640"/>
        </w:tabs>
        <w:spacing w:after="120" w:line="240" w:lineRule="auto"/>
        <w:ind w:left="360" w:hanging="360"/>
      </w:pPr>
      <w:r w:rsidRPr="00EC16D5">
        <w:t xml:space="preserve">Table A.1. Coordinates for seismic nodes </w:t>
      </w:r>
      <w:proofErr w:type="gramStart"/>
      <w:r w:rsidRPr="00EC16D5">
        <w:t>on Line</w:t>
      </w:r>
      <w:proofErr w:type="gramEnd"/>
      <w:r w:rsidRPr="00EC16D5">
        <w:t xml:space="preserve"> A</w:t>
      </w:r>
      <w:r w:rsidR="00A1223D" w:rsidRPr="00EC16D5">
        <w:t xml:space="preserve"> </w:t>
      </w:r>
    </w:p>
    <w:p w14:paraId="454E3585" w14:textId="22BCC29A" w:rsidR="00441D94" w:rsidRPr="00EC16D5" w:rsidRDefault="00441D94" w:rsidP="00EC16D5">
      <w:pPr>
        <w:tabs>
          <w:tab w:val="right" w:leader="dot" w:pos="8640"/>
        </w:tabs>
        <w:spacing w:after="120" w:line="240" w:lineRule="auto"/>
        <w:ind w:left="360" w:hanging="360"/>
      </w:pPr>
      <w:r w:rsidRPr="00EC16D5">
        <w:t xml:space="preserve">Table A.2. Coordinates for seismic nodes </w:t>
      </w:r>
      <w:proofErr w:type="gramStart"/>
      <w:r w:rsidRPr="00EC16D5">
        <w:t>on Line</w:t>
      </w:r>
      <w:proofErr w:type="gramEnd"/>
      <w:r w:rsidRPr="00EC16D5">
        <w:t xml:space="preserve"> B</w:t>
      </w:r>
      <w:r w:rsidR="00A1223D" w:rsidRPr="00EC16D5">
        <w:t xml:space="preserve"> </w:t>
      </w:r>
    </w:p>
    <w:p w14:paraId="5531BFA5" w14:textId="1BA1A17C" w:rsidR="00441D94" w:rsidRPr="00EC16D5" w:rsidRDefault="00441D94" w:rsidP="00EC16D5">
      <w:pPr>
        <w:tabs>
          <w:tab w:val="right" w:leader="dot" w:pos="8640"/>
        </w:tabs>
        <w:spacing w:after="120" w:line="240" w:lineRule="auto"/>
        <w:ind w:left="360" w:hanging="360"/>
      </w:pPr>
      <w:r w:rsidRPr="00EC16D5">
        <w:t xml:space="preserve">Table A.3. Coordinates for seismic nodes </w:t>
      </w:r>
      <w:proofErr w:type="gramStart"/>
      <w:r w:rsidRPr="00EC16D5">
        <w:t>on Line</w:t>
      </w:r>
      <w:proofErr w:type="gramEnd"/>
      <w:r w:rsidRPr="00EC16D5">
        <w:t xml:space="preserve"> C</w:t>
      </w:r>
      <w:r w:rsidR="00A1223D" w:rsidRPr="00EC16D5">
        <w:t xml:space="preserve"> </w:t>
      </w:r>
    </w:p>
    <w:p w14:paraId="0EDBDBA3" w14:textId="2EC7BAD7" w:rsidR="00441D94" w:rsidRPr="00EC16D5" w:rsidRDefault="00441D94" w:rsidP="00EC16D5">
      <w:pPr>
        <w:tabs>
          <w:tab w:val="right" w:leader="dot" w:pos="8640"/>
        </w:tabs>
        <w:spacing w:after="120" w:line="240" w:lineRule="auto"/>
        <w:ind w:left="360" w:hanging="360"/>
      </w:pPr>
      <w:r w:rsidRPr="00EC16D5">
        <w:t xml:space="preserve">Table A.4. Coordinates for seismic nodes </w:t>
      </w:r>
      <w:proofErr w:type="gramStart"/>
      <w:r w:rsidRPr="00EC16D5">
        <w:t>on Line</w:t>
      </w:r>
      <w:proofErr w:type="gramEnd"/>
      <w:r w:rsidRPr="00EC16D5">
        <w:t xml:space="preserve"> D</w:t>
      </w:r>
      <w:r w:rsidR="00A1223D" w:rsidRPr="00EC16D5">
        <w:t xml:space="preserve"> </w:t>
      </w:r>
    </w:p>
    <w:p w14:paraId="21C6BA56" w14:textId="41EFFCF3" w:rsidR="00441D94" w:rsidRPr="00EC16D5" w:rsidRDefault="00441D94" w:rsidP="00EC16D5">
      <w:pPr>
        <w:tabs>
          <w:tab w:val="right" w:leader="dot" w:pos="8640"/>
        </w:tabs>
        <w:spacing w:after="120" w:line="240" w:lineRule="auto"/>
        <w:ind w:left="360" w:hanging="360"/>
      </w:pPr>
      <w:r w:rsidRPr="00EC16D5">
        <w:t xml:space="preserve">Table A.5. Coordinates for seismic nodes </w:t>
      </w:r>
      <w:proofErr w:type="gramStart"/>
      <w:r w:rsidRPr="00EC16D5">
        <w:t>on Line</w:t>
      </w:r>
      <w:proofErr w:type="gramEnd"/>
      <w:r w:rsidRPr="00EC16D5">
        <w:t xml:space="preserve"> E</w:t>
      </w:r>
      <w:r w:rsidR="00A1223D" w:rsidRPr="00EC16D5">
        <w:t xml:space="preserve"> </w:t>
      </w:r>
    </w:p>
    <w:p w14:paraId="32B2DC1E" w14:textId="32A0126F" w:rsidR="00441D94" w:rsidRPr="00EC16D5" w:rsidRDefault="00441D94" w:rsidP="00EC16D5">
      <w:pPr>
        <w:tabs>
          <w:tab w:val="right" w:leader="dot" w:pos="8640"/>
        </w:tabs>
        <w:spacing w:after="120" w:line="240" w:lineRule="auto"/>
        <w:ind w:left="360" w:hanging="360"/>
      </w:pPr>
      <w:r w:rsidRPr="00EC16D5">
        <w:t xml:space="preserve">Table A.6. Coordinates for seismic nodes </w:t>
      </w:r>
      <w:proofErr w:type="gramStart"/>
      <w:r w:rsidRPr="00EC16D5">
        <w:t>on Line</w:t>
      </w:r>
      <w:proofErr w:type="gramEnd"/>
      <w:r w:rsidRPr="00EC16D5">
        <w:t xml:space="preserve"> F</w:t>
      </w:r>
      <w:r w:rsidR="00A1223D" w:rsidRPr="00EC16D5">
        <w:t xml:space="preserve"> </w:t>
      </w:r>
    </w:p>
    <w:p w14:paraId="6A9E62AA" w14:textId="3F57854D" w:rsidR="00441D94" w:rsidRPr="00EC16D5" w:rsidRDefault="00441D94" w:rsidP="00EC16D5">
      <w:pPr>
        <w:tabs>
          <w:tab w:val="right" w:leader="dot" w:pos="8640"/>
        </w:tabs>
        <w:spacing w:after="120" w:line="240" w:lineRule="auto"/>
        <w:ind w:left="360" w:hanging="360"/>
      </w:pPr>
      <w:r w:rsidRPr="00EC16D5">
        <w:t xml:space="preserve">Table A.7. Coordinates for seismic nodes </w:t>
      </w:r>
      <w:proofErr w:type="gramStart"/>
      <w:r w:rsidRPr="00EC16D5">
        <w:t>on Line</w:t>
      </w:r>
      <w:proofErr w:type="gramEnd"/>
      <w:r w:rsidRPr="00EC16D5">
        <w:t xml:space="preserve"> G</w:t>
      </w:r>
      <w:r w:rsidR="00A1223D" w:rsidRPr="00EC16D5">
        <w:t xml:space="preserve"> </w:t>
      </w:r>
    </w:p>
    <w:p w14:paraId="347045F2" w14:textId="410D3466" w:rsidR="00441D94" w:rsidRPr="00EC16D5" w:rsidRDefault="00441D94" w:rsidP="00EC16D5">
      <w:pPr>
        <w:tabs>
          <w:tab w:val="right" w:leader="dot" w:pos="8640"/>
        </w:tabs>
        <w:spacing w:after="120" w:line="240" w:lineRule="auto"/>
        <w:ind w:left="360" w:hanging="360"/>
      </w:pPr>
      <w:r w:rsidRPr="00EC16D5">
        <w:t xml:space="preserve">Table A.8. Coordinates for seismic nodes </w:t>
      </w:r>
      <w:proofErr w:type="gramStart"/>
      <w:r w:rsidRPr="00EC16D5">
        <w:t>on Line</w:t>
      </w:r>
      <w:proofErr w:type="gramEnd"/>
      <w:r w:rsidRPr="00EC16D5">
        <w:t xml:space="preserve"> H</w:t>
      </w:r>
      <w:r w:rsidR="00A1223D" w:rsidRPr="00EC16D5">
        <w:t xml:space="preserve"> </w:t>
      </w:r>
    </w:p>
    <w:p w14:paraId="2B512529" w14:textId="4149A35E" w:rsidR="00441D94" w:rsidRPr="00EC16D5" w:rsidRDefault="00441D94" w:rsidP="00EC16D5">
      <w:pPr>
        <w:tabs>
          <w:tab w:val="right" w:leader="dot" w:pos="8640"/>
        </w:tabs>
        <w:spacing w:after="120" w:line="240" w:lineRule="auto"/>
        <w:ind w:left="360" w:hanging="360"/>
      </w:pPr>
      <w:r w:rsidRPr="00EC16D5">
        <w:t xml:space="preserve">Table A.9. Coordinates for seismic nodes </w:t>
      </w:r>
      <w:proofErr w:type="gramStart"/>
      <w:r w:rsidRPr="00EC16D5">
        <w:t>on Line</w:t>
      </w:r>
      <w:proofErr w:type="gramEnd"/>
      <w:r w:rsidRPr="00EC16D5">
        <w:t xml:space="preserve"> I</w:t>
      </w:r>
      <w:r w:rsidR="00A1223D" w:rsidRPr="00EC16D5">
        <w:t xml:space="preserve"> </w:t>
      </w:r>
    </w:p>
    <w:p w14:paraId="45AB34EC" w14:textId="05FC760E" w:rsidR="00441D94" w:rsidRPr="00EC16D5" w:rsidRDefault="00441D94" w:rsidP="00EC16D5">
      <w:pPr>
        <w:tabs>
          <w:tab w:val="right" w:leader="dot" w:pos="8640"/>
        </w:tabs>
        <w:spacing w:after="120" w:line="240" w:lineRule="auto"/>
        <w:ind w:left="360" w:hanging="360"/>
      </w:pPr>
      <w:r w:rsidRPr="00EC16D5">
        <w:t xml:space="preserve">Table A.10. Coordinates for seismic nodes </w:t>
      </w:r>
      <w:proofErr w:type="gramStart"/>
      <w:r w:rsidRPr="00EC16D5">
        <w:t>on Line</w:t>
      </w:r>
      <w:proofErr w:type="gramEnd"/>
      <w:r w:rsidRPr="00EC16D5">
        <w:t xml:space="preserve"> J</w:t>
      </w:r>
      <w:r w:rsidR="005B229D" w:rsidRPr="00EC16D5">
        <w:t xml:space="preserve"> </w:t>
      </w:r>
    </w:p>
    <w:p w14:paraId="42D6F0EB" w14:textId="77777777" w:rsidR="00E87EE7" w:rsidRPr="00EC16D5" w:rsidRDefault="00E87EE7" w:rsidP="00EC16D5">
      <w:pPr>
        <w:tabs>
          <w:tab w:val="right" w:leader="dot" w:pos="8640"/>
        </w:tabs>
        <w:spacing w:after="120" w:line="240" w:lineRule="auto"/>
      </w:pPr>
    </w:p>
    <w:p w14:paraId="4AE5415C" w14:textId="77777777" w:rsidR="00FA5854" w:rsidRPr="00EC16D5" w:rsidRDefault="00FA5854" w:rsidP="00EC16D5">
      <w:pPr>
        <w:spacing w:after="120" w:line="240" w:lineRule="auto"/>
      </w:pPr>
    </w:p>
    <w:p w14:paraId="58094607" w14:textId="77777777" w:rsidR="009444DF" w:rsidRPr="00EC16D5" w:rsidRDefault="009444DF" w:rsidP="00EC16D5">
      <w:pPr>
        <w:spacing w:after="120" w:line="240" w:lineRule="auto"/>
      </w:pPr>
      <w:r w:rsidRPr="00EC16D5">
        <w:br w:type="page"/>
      </w:r>
    </w:p>
    <w:p w14:paraId="76D0720D" w14:textId="77777777" w:rsidR="009444DF" w:rsidRPr="00EC16D5" w:rsidRDefault="009444DF" w:rsidP="00EC16D5">
      <w:pPr>
        <w:spacing w:after="120" w:line="240" w:lineRule="auto"/>
      </w:pPr>
    </w:p>
    <w:p w14:paraId="2C9A9B6C" w14:textId="12FF8F50" w:rsidR="00934B3D" w:rsidRPr="00EC16D5" w:rsidRDefault="005B6117" w:rsidP="00EC16D5">
      <w:pPr>
        <w:pStyle w:val="Heading2"/>
        <w:spacing w:after="120"/>
        <w:jc w:val="left"/>
        <w:rPr>
          <w:rFonts w:ascii="Times New Roman" w:hAnsi="Times New Roman" w:cs="Times New Roman"/>
          <w:b/>
          <w:bCs w:val="0"/>
        </w:rPr>
      </w:pPr>
      <w:bookmarkStart w:id="5" w:name="_Toc111618017"/>
      <w:r w:rsidRPr="00EC16D5">
        <w:rPr>
          <w:rFonts w:ascii="Times New Roman" w:hAnsi="Times New Roman" w:cs="Times New Roman"/>
          <w:b/>
          <w:bCs w:val="0"/>
        </w:rPr>
        <w:t>Introduction</w:t>
      </w:r>
      <w:bookmarkEnd w:id="5"/>
    </w:p>
    <w:p w14:paraId="12AAC3BE" w14:textId="7129ABB4" w:rsidR="00DA72F4" w:rsidRPr="00EC16D5" w:rsidRDefault="00DC6B99" w:rsidP="00EC16D5">
      <w:pPr>
        <w:pStyle w:val="Heading3"/>
        <w:spacing w:after="120"/>
        <w:jc w:val="left"/>
        <w:rPr>
          <w:rFonts w:ascii="Times New Roman" w:hAnsi="Times New Roman" w:cs="Times New Roman"/>
        </w:rPr>
      </w:pPr>
      <w:bookmarkStart w:id="6" w:name="_Toc111618018"/>
      <w:r w:rsidRPr="00EC16D5">
        <w:rPr>
          <w:rFonts w:ascii="Times New Roman" w:hAnsi="Times New Roman" w:cs="Times New Roman"/>
        </w:rPr>
        <w:t>Study Area and Paleoclimate Context</w:t>
      </w:r>
      <w:bookmarkEnd w:id="6"/>
    </w:p>
    <w:p w14:paraId="44E1F032" w14:textId="1799CB1D" w:rsidR="007526CA" w:rsidRPr="00EC16D5" w:rsidRDefault="00DA72F4" w:rsidP="00EC16D5">
      <w:pPr>
        <w:spacing w:after="120" w:line="240" w:lineRule="auto"/>
      </w:pPr>
      <w:r w:rsidRPr="00EC16D5">
        <w:tab/>
      </w:r>
      <w:r w:rsidR="00DC6B99" w:rsidRPr="00EC16D5">
        <w:t>The Monahans</w:t>
      </w:r>
      <w:r w:rsidR="002A3C4B" w:rsidRPr="00EC16D5">
        <w:t xml:space="preserve"> AT2</w:t>
      </w:r>
      <w:r w:rsidR="00DC6B99" w:rsidRPr="00EC16D5">
        <w:t xml:space="preserve"> Dune Field is </w:t>
      </w:r>
      <w:r w:rsidR="008C2D97" w:rsidRPr="00EC16D5">
        <w:t>one of many</w:t>
      </w:r>
      <w:r w:rsidR="00DC6B99" w:rsidRPr="00EC16D5">
        <w:t xml:space="preserve"> large</w:t>
      </w:r>
      <w:r w:rsidR="00AE03E1" w:rsidRPr="00EC16D5">
        <w:t>, complex</w:t>
      </w:r>
      <w:r w:rsidR="008C2D97" w:rsidRPr="00EC16D5">
        <w:t xml:space="preserve">, Quaternary </w:t>
      </w:r>
      <w:r w:rsidR="00AE03E1" w:rsidRPr="00EC16D5">
        <w:t>aeolian depositional system</w:t>
      </w:r>
      <w:r w:rsidR="008C2D97" w:rsidRPr="00EC16D5">
        <w:t>s comprising the</w:t>
      </w:r>
      <w:r w:rsidR="00AE03E1" w:rsidRPr="00EC16D5">
        <w:t xml:space="preserve"> </w:t>
      </w:r>
      <w:r w:rsidR="008C2D97" w:rsidRPr="00EC16D5">
        <w:t xml:space="preserve">Southern High Plains </w:t>
      </w:r>
      <w:r w:rsidR="00DC6B99" w:rsidRPr="00EC16D5">
        <w:t>located in Winkler County, West Texas</w:t>
      </w:r>
      <w:r w:rsidR="00F7151F" w:rsidRPr="00EC16D5">
        <w:t xml:space="preserve"> (Fig. 1</w:t>
      </w:r>
      <w:r w:rsidR="00630F36" w:rsidRPr="00EC16D5">
        <w:t>.1</w:t>
      </w:r>
      <w:r w:rsidR="00F7151F" w:rsidRPr="00EC16D5">
        <w:t>)</w:t>
      </w:r>
      <w:r w:rsidR="00DC6B99" w:rsidRPr="00EC16D5">
        <w:t xml:space="preserve">. </w:t>
      </w:r>
      <w:r w:rsidR="008C2D97" w:rsidRPr="00EC16D5">
        <w:t xml:space="preserve">Dune systems </w:t>
      </w:r>
      <w:r w:rsidR="00C0395A" w:rsidRPr="00EC16D5">
        <w:t>of the</w:t>
      </w:r>
      <w:r w:rsidR="008C2D97" w:rsidRPr="00EC16D5">
        <w:t xml:space="preserve"> Southern High Plains exemplify multiple periods of </w:t>
      </w:r>
      <w:r w:rsidR="00481406" w:rsidRPr="00EC16D5">
        <w:t xml:space="preserve">dune accretion, erosion, and stabilization </w:t>
      </w:r>
      <w:r w:rsidR="00481406" w:rsidRPr="00EC16D5">
        <w:fldChar w:fldCharType="begin"/>
      </w:r>
      <w:r w:rsidR="00481406" w:rsidRPr="00EC16D5">
        <w:instrText xml:space="preserve"> ADDIN EN.CITE &lt;EndNote&gt;&lt;Cite&gt;&lt;Author&gt;Rich&lt;/Author&gt;&lt;Year&gt;2011&lt;/Year&gt;&lt;RecNum&gt;47&lt;/RecNum&gt;&lt;DisplayText&gt;(Rich &amp;amp; Stokes, 2011)&lt;/DisplayText&gt;&lt;record&gt;&lt;rec-number&gt;47&lt;/rec-number&gt;&lt;foreign-keys&gt;&lt;key app="EN" db-id="xdvswa2t9wspezeza2q5t0sb9swapfpdz5aa" timestamp="1659718007"&gt;47&lt;/key&gt;&lt;/foreign-keys&gt;&lt;ref-type name="Journal Article"&gt;17&lt;/ref-type&gt;&lt;contributors&gt;&lt;authors&gt;&lt;author&gt;Rich, Julie&lt;/author&gt;&lt;author&gt;Stokes, Stephen&lt;/author&gt;&lt;/authors&gt;&lt;/contributors&gt;&lt;titles&gt;&lt;title&gt;A 200,000-year record of late Quaternary Aeolian sedimentation on the Southern High Plains and nearby Pecos River Valley, USA&lt;/title&gt;&lt;secondary-title&gt;Aeolian Research&lt;/secondary-title&gt;&lt;/titles&gt;&lt;periodical&gt;&lt;full-title&gt;Aeolian Research&lt;/full-title&gt;&lt;/periodical&gt;&lt;pages&gt;221-240&lt;/pages&gt;&lt;volume&gt;2&lt;/volume&gt;&lt;dates&gt;&lt;year&gt;2011&lt;/year&gt;&lt;/dates&gt;&lt;urls&gt;&lt;/urls&gt;&lt;/record&gt;&lt;/Cite&gt;&lt;/EndNote&gt;</w:instrText>
      </w:r>
      <w:r w:rsidR="00481406" w:rsidRPr="00EC16D5">
        <w:fldChar w:fldCharType="separate"/>
      </w:r>
      <w:r w:rsidR="00481406" w:rsidRPr="00EC16D5">
        <w:rPr>
          <w:noProof/>
        </w:rPr>
        <w:t>(Rich &amp; Stokes, 2011)</w:t>
      </w:r>
      <w:r w:rsidR="00481406" w:rsidRPr="00EC16D5">
        <w:fldChar w:fldCharType="end"/>
      </w:r>
      <w:r w:rsidR="007A5240" w:rsidRPr="00EC16D5">
        <w:t xml:space="preserve"> and are </w:t>
      </w:r>
      <w:r w:rsidR="00C0395A" w:rsidRPr="00EC16D5">
        <w:t xml:space="preserve">largely </w:t>
      </w:r>
      <w:r w:rsidR="007A5240" w:rsidRPr="00EC16D5">
        <w:t xml:space="preserve">composed of sediments </w:t>
      </w:r>
      <w:r w:rsidR="00707551" w:rsidRPr="00EC16D5">
        <w:t>time-equivalent with the Pleistocene</w:t>
      </w:r>
      <w:r w:rsidR="00C6418F" w:rsidRPr="00EC16D5">
        <w:t xml:space="preserve"> Blackwater Draw Formation</w:t>
      </w:r>
      <w:r w:rsidR="00707551" w:rsidRPr="00EC16D5">
        <w:t xml:space="preserve"> or reworked from Pleistocene aeolian </w:t>
      </w:r>
      <w:r w:rsidR="00F25EE2" w:rsidRPr="00EC16D5">
        <w:t>sediment</w:t>
      </w:r>
      <w:r w:rsidR="007526CA" w:rsidRPr="00EC16D5">
        <w:t xml:space="preserve"> </w:t>
      </w:r>
      <w:r w:rsidR="007526CA" w:rsidRPr="00EC16D5">
        <w:fldChar w:fldCharType="begin"/>
      </w:r>
      <w:r w:rsidR="007526CA" w:rsidRPr="00EC16D5">
        <w:instrText xml:space="preserve"> ADDIN EN.CITE &lt;EndNote&gt;&lt;Cite&gt;&lt;Author&gt;Muhs&lt;/Author&gt;&lt;Year&gt;2001&lt;/Year&gt;&lt;RecNum&gt;48&lt;/RecNum&gt;&lt;DisplayText&gt;(Forman et al., in press; Muhs &amp;amp; Holliday, 2001)&lt;/DisplayText&gt;&lt;record&gt;&lt;rec-number&gt;48&lt;/rec-number&gt;&lt;foreign-keys&gt;&lt;key app="EN" db-id="xdvswa2t9wspezeza2q5t0sb9swapfpdz5aa" timestamp="1660008371"&gt;48&lt;/key&gt;&lt;/foreign-keys&gt;&lt;ref-type name="Journal Article"&gt;17&lt;/ref-type&gt;&lt;contributors&gt;&lt;authors&gt;&lt;author&gt;Muhs, Daniel R.&lt;/author&gt;&lt;author&gt;Holliday, Vance T.&lt;/author&gt;&lt;/authors&gt;&lt;/contributors&gt;&lt;titles&gt;&lt;title&gt;Origin of late Quaternary dune fields on the Southern High Plains of Texas and New Mexico&lt;/title&gt;&lt;secondary-title&gt;GSA Bulletin&lt;/secondary-title&gt;&lt;/titles&gt;&lt;periodical&gt;&lt;full-title&gt;GSA Bulletin&lt;/full-title&gt;&lt;/periodical&gt;&lt;pages&gt;75-87&lt;/pages&gt;&lt;volume&gt;113&lt;/volume&gt;&lt;number&gt;1&lt;/number&gt;&lt;dates&gt;&lt;year&gt;2001&lt;/year&gt;&lt;/dates&gt;&lt;isbn&gt;0016-7606&lt;/isbn&gt;&lt;urls&gt;&lt;related-urls&gt;&lt;url&gt;https://doi.org/10.1130/0016-7606(2001)113&amp;lt;0075:OOLQDF&amp;gt;2.0.CO;2&lt;/url&gt;&lt;/related-urls&gt;&lt;/urls&gt;&lt;electronic-resource-num&gt;10.1130/0016-7606(2001)113&amp;lt;0075:Oolqdf&amp;gt;2.0.Co;2&lt;/electronic-resource-num&gt;&lt;access-date&gt;8/9/2022&lt;/access-date&gt;&lt;/record&gt;&lt;/Cite&gt;&lt;Cite&gt;&lt;Author&gt;Forman&lt;/Author&gt;&lt;Year&gt;in press&lt;/Year&gt;&lt;RecNum&gt;51&lt;/RecNum&gt;&lt;record&gt;&lt;rec-number&gt;51&lt;/rec-number&gt;&lt;foreign-keys&gt;&lt;key app="EN" db-id="xdvswa2t9wspezeza2q5t0sb9swapfpdz5aa" timestamp="1660673713"&gt;51&lt;/key&gt;&lt;/foreign-keys&gt;&lt;ref-type name="Journal Article"&gt;17&lt;/ref-type&gt;&lt;contributors&gt;&lt;authors&gt;&lt;author&gt;Forman, Steven L.&lt;/author&gt;&lt;author&gt;Tew-Todd, Victoria&lt;/author&gt;&lt;author&gt;Mayhack, Connor J.&lt;/author&gt;&lt;author&gt;Marin, Liliana&lt;/author&gt;&lt;author&gt;Weist, Logan&lt;/author&gt;&lt;author&gt;Money, Griffin&lt;/author&gt;&lt;/authors&gt;&lt;/contributors&gt;&lt;titles&gt;&lt;title&gt;Late Quaternary aeolian environments, luminescence chronology and climate change for the Monahans dune field, Winkler County, West Texas, USA&lt;/title&gt;&lt;secondary-title&gt;Aeolian Research&lt;/secondary-title&gt;&lt;/titles&gt;&lt;periodical&gt;&lt;full-title&gt;Aeolian Research&lt;/full-title&gt;&lt;/periodical&gt;&lt;dates&gt;&lt;year&gt;in press&lt;/year&gt;&lt;/dates&gt;&lt;urls&gt;&lt;/urls&gt;&lt;/record&gt;&lt;/Cite&gt;&lt;/EndNote&gt;</w:instrText>
      </w:r>
      <w:r w:rsidR="007526CA" w:rsidRPr="00EC16D5">
        <w:fldChar w:fldCharType="separate"/>
      </w:r>
      <w:r w:rsidR="007526CA" w:rsidRPr="00EC16D5">
        <w:rPr>
          <w:noProof/>
        </w:rPr>
        <w:t>(Forman et al., in press; Muhs &amp; Holliday, 2001)</w:t>
      </w:r>
      <w:r w:rsidR="007526CA" w:rsidRPr="00EC16D5">
        <w:fldChar w:fldCharType="end"/>
      </w:r>
      <w:r w:rsidR="00481406" w:rsidRPr="00EC16D5">
        <w:t>.</w:t>
      </w:r>
      <w:r w:rsidR="003B7530" w:rsidRPr="00EC16D5">
        <w:t xml:space="preserve"> </w:t>
      </w:r>
      <w:r w:rsidR="007526CA" w:rsidRPr="00EC16D5">
        <w:t xml:space="preserve">Borings, cores, and stratigraphic architectural modeling indicate that the Pleistocene aeolian sand occurs immediately above a dense, clast-rich red clay, associated with wetter conditions in the Pliocene/Miocene </w:t>
      </w:r>
      <w:r w:rsidR="007526CA" w:rsidRPr="00EC16D5">
        <w:fldChar w:fldCharType="begin"/>
      </w:r>
      <w:r w:rsidR="007526CA" w:rsidRPr="00EC16D5">
        <w:instrText xml:space="preserve"> ADDIN EN.CITE &lt;EndNote&gt;&lt;Cite&gt;&lt;Author&gt;Mayhack&lt;/Author&gt;&lt;Year&gt;2021&lt;/Year&gt;&lt;RecNum&gt;1&lt;/RecNum&gt;&lt;DisplayText&gt;(Forman et al., in press; Mayhack, 2021)&lt;/DisplayText&gt;&lt;record&gt;&lt;rec-number&gt;1&lt;/rec-number&gt;&lt;foreign-keys&gt;&lt;key app="EN" db-id="xdvswa2t9wspezeza2q5t0sb9swapfpdz5aa" timestamp="1631377910"&gt;1&lt;/key&gt;&lt;/foreign-keys&gt;&lt;ref-type name="Thesis"&gt;32&lt;/ref-type&gt;&lt;contributors&gt;&lt;authors&gt;&lt;author&gt;Connor J. Mayhack&lt;/author&gt;&lt;/authors&gt;&lt;tertiary-authors&gt;&lt;author&gt;Steven L. Forman&lt;/author&gt;&lt;/tertiary-authors&gt;&lt;/contributors&gt;&lt;titles&gt;&lt;title&gt;Late Quaternary Sedimentary Architecture and Depositional History of the Monahans Dune Field, Winkler County, TX&lt;/title&gt;&lt;secondary-title&gt;Dep. of Geosciences&lt;/secondary-title&gt;&lt;/titles&gt;&lt;volume&gt;MS&lt;/volume&gt;&lt;dates&gt;&lt;year&gt;2021&lt;/year&gt;&lt;pub-dates&gt;&lt;date&gt;August 2021&lt;/date&gt;&lt;/pub-dates&gt;&lt;/dates&gt;&lt;pub-location&gt;Waco, TX&lt;/pub-location&gt;&lt;publisher&gt;Baylor University&lt;/publisher&gt;&lt;urls&gt;&lt;/urls&gt;&lt;/record&gt;&lt;/Cite&gt;&lt;Cite&gt;&lt;Author&gt;Forman&lt;/Author&gt;&lt;Year&gt;in press&lt;/Year&gt;&lt;RecNum&gt;51&lt;/RecNum&gt;&lt;record&gt;&lt;rec-number&gt;51&lt;/rec-number&gt;&lt;foreign-keys&gt;&lt;key app="EN" db-id="xdvswa2t9wspezeza2q5t0sb9swapfpdz5aa" timestamp="1660673713"&gt;51&lt;/key&gt;&lt;/foreign-keys&gt;&lt;ref-type name="Journal Article"&gt;17&lt;/ref-type&gt;&lt;contributors&gt;&lt;authors&gt;&lt;author&gt;Forman, Steven L.&lt;/author&gt;&lt;author&gt;Tew-Todd, Victoria&lt;/author&gt;&lt;author&gt;Mayhack, Connor J.&lt;/author&gt;&lt;author&gt;Marin, Liliana&lt;/author&gt;&lt;author&gt;Weist, Logan&lt;/author&gt;&lt;author&gt;Money, Griffin&lt;/author&gt;&lt;/authors&gt;&lt;/contributors&gt;&lt;titles&gt;&lt;title&gt;Late Quaternary aeolian environments, luminescence chronology and climate change for the Monahans dune field, Winkler County, West Texas, USA&lt;/title&gt;&lt;secondary-title&gt;Aeolian Research&lt;/secondary-title&gt;&lt;/titles&gt;&lt;periodical&gt;&lt;full-title&gt;Aeolian Research&lt;/full-title&gt;&lt;/periodical&gt;&lt;dates&gt;&lt;year&gt;in press&lt;/year&gt;&lt;/dates&gt;&lt;urls&gt;&lt;/urls&gt;&lt;/record&gt;&lt;/Cite&gt;&lt;/EndNote&gt;</w:instrText>
      </w:r>
      <w:r w:rsidR="007526CA" w:rsidRPr="00EC16D5">
        <w:fldChar w:fldCharType="separate"/>
      </w:r>
      <w:r w:rsidR="007526CA" w:rsidRPr="00EC16D5">
        <w:rPr>
          <w:noProof/>
        </w:rPr>
        <w:t>(Forman et al., in press; Mayhack, 2021)</w:t>
      </w:r>
      <w:r w:rsidR="007526CA" w:rsidRPr="00EC16D5">
        <w:fldChar w:fldCharType="end"/>
      </w:r>
      <w:r w:rsidR="007526CA" w:rsidRPr="00EC16D5">
        <w:t xml:space="preserve">. Accretion of large dune systems reflect complex environmental factors related to wind speed, sediment source and availability of sand, and climate variability. A recent chronostratigraphic analysis for the Monahans dune field identify six aeolian depositional periods (ADP) at 545 to 475, 460 to 420, 350 to 320, 300 to 260, 70 to 45, and post 16 ka separated by distinct carbonate-rich paleosols. Playa lake deposits identified west of the Monahans dunes and correlative to carbonate-rich paleosols within the dune field indicate that wetter conditions prevailed during the interglacial MIS 7, 235 to 195 ka. Another wetter period, 25 to 16 ka, with the formation of Lake King in the adjacent Rio Grande Valley is correlative with pedogenically-modified </w:t>
      </w:r>
      <w:r w:rsidR="00707551" w:rsidRPr="00EC16D5">
        <w:t>2</w:t>
      </w:r>
      <w:r w:rsidR="00F25EE2" w:rsidRPr="00EC16D5">
        <w:t xml:space="preserve"> </w:t>
      </w:r>
      <w:r w:rsidR="00707551" w:rsidRPr="00EC16D5">
        <w:t xml:space="preserve">m-thick aeolian sand </w:t>
      </w:r>
      <w:r w:rsidR="00707551" w:rsidRPr="00EC16D5">
        <w:fldChar w:fldCharType="begin"/>
      </w:r>
      <w:r w:rsidR="00707551" w:rsidRPr="00EC16D5">
        <w:instrText xml:space="preserve"> ADDIN EN.CITE &lt;EndNote&gt;&lt;Cite&gt;&lt;Author&gt;Forman&lt;/Author&gt;&lt;Year&gt;in press&lt;/Year&gt;&lt;RecNum&gt;51&lt;/RecNum&gt;&lt;DisplayText&gt;(Forman et al., in press)&lt;/DisplayText&gt;&lt;record&gt;&lt;rec-number&gt;51&lt;/rec-number&gt;&lt;foreign-keys&gt;&lt;key app="EN" db-id="xdvswa2t9wspezeza2q5t0sb9swapfpdz5aa" timestamp="1660673713"&gt;51&lt;/key&gt;&lt;/foreign-keys&gt;&lt;ref-type name="Journal Article"&gt;17&lt;/ref-type&gt;&lt;contributors&gt;&lt;authors&gt;&lt;author&gt;Forman, Steven L.&lt;/author&gt;&lt;author&gt;Tew-Todd, Victoria&lt;/author&gt;&lt;author&gt;Mayhack, Connor J.&lt;/author&gt;&lt;author&gt;Marin, Liliana&lt;/author&gt;&lt;author&gt;Weist, Logan&lt;/author&gt;&lt;author&gt;Money, Griffin&lt;/author&gt;&lt;/authors&gt;&lt;/contributors&gt;&lt;titles&gt;&lt;title&gt;Late Quaternary aeolian environments, luminescence chronology and climate change for the Monahans dune field, Winkler County, West Texas, USA&lt;/title&gt;&lt;secondary-title&gt;Aeolian Research&lt;/secondary-title&gt;&lt;/titles&gt;&lt;periodical&gt;&lt;full-title&gt;Aeolian Research&lt;/full-title&gt;&lt;/periodical&gt;&lt;dates&gt;&lt;year&gt;in press&lt;/year&gt;&lt;/dates&gt;&lt;urls&gt;&lt;/urls&gt;&lt;/record&gt;&lt;/Cite&gt;&lt;/EndNote&gt;</w:instrText>
      </w:r>
      <w:r w:rsidR="00707551" w:rsidRPr="00EC16D5">
        <w:fldChar w:fldCharType="separate"/>
      </w:r>
      <w:r w:rsidR="00707551" w:rsidRPr="00EC16D5">
        <w:rPr>
          <w:noProof/>
        </w:rPr>
        <w:t>(Forman et al., in press)</w:t>
      </w:r>
      <w:r w:rsidR="00707551" w:rsidRPr="00EC16D5">
        <w:fldChar w:fldCharType="end"/>
      </w:r>
      <w:r w:rsidR="00707551" w:rsidRPr="00EC16D5">
        <w:t>.</w:t>
      </w:r>
    </w:p>
    <w:p w14:paraId="03592BF3" w14:textId="53C76A1A" w:rsidR="00187172" w:rsidRPr="00EC16D5" w:rsidRDefault="00002DBC" w:rsidP="00EC16D5">
      <w:pPr>
        <w:spacing w:after="120" w:line="240" w:lineRule="auto"/>
        <w:ind w:firstLine="720"/>
      </w:pPr>
      <w:r w:rsidRPr="00EC16D5">
        <w:t>I</w:t>
      </w:r>
      <w:r w:rsidR="00187172" w:rsidRPr="00EC16D5">
        <w:t xml:space="preserve">nvestigations into Monahan’s sedimentary architecture have identified periods of dune accretion, erosion, and stabilization, evidenced through numerous clay and carbonate-rich buried soils and playa lake deposits </w:t>
      </w:r>
      <w:r w:rsidRPr="00EC16D5">
        <w:fldChar w:fldCharType="begin"/>
      </w:r>
      <w:r w:rsidR="00707551" w:rsidRPr="00EC16D5">
        <w:instrText xml:space="preserve"> ADDIN EN.CITE &lt;EndNote&gt;&lt;Cite&gt;&lt;Author&gt;Machenberg&lt;/Author&gt;&lt;Year&gt;1984&lt;/Year&gt;&lt;RecNum&gt;50&lt;/RecNum&gt;&lt;DisplayText&gt;(Forman et al., in press; Machenberg, 1984)&lt;/DisplayText&gt;&lt;record&gt;&lt;rec-number&gt;50&lt;/rec-number&gt;&lt;foreign-keys&gt;&lt;key app="EN" db-id="xdvswa2t9wspezeza2q5t0sb9swapfpdz5aa" timestamp="1660014272"&gt;50&lt;/key&gt;&lt;/foreign-keys&gt;&lt;ref-type name="Journal Article"&gt;17&lt;/ref-type&gt;&lt;contributors&gt;&lt;authors&gt;&lt;author&gt;Machenberg, Marcie D&lt;/author&gt;&lt;/authors&gt;&lt;/contributors&gt;&lt;titles&gt;&lt;title&gt;Geology of Monahans Sandhills State Park, Texas&lt;/title&gt;&lt;secondary-title&gt;Virtual Landscapes of Texas&lt;/secondary-title&gt;&lt;/titles&gt;&lt;periodical&gt;&lt;full-title&gt;Virtual Landscapes of Texas&lt;/full-title&gt;&lt;/periodical&gt;&lt;dates&gt;&lt;year&gt;1984&lt;/year&gt;&lt;/dates&gt;&lt;urls&gt;&lt;/urls&gt;&lt;/record&gt;&lt;/Cite&gt;&lt;Cite&gt;&lt;Author&gt;Forman&lt;/Author&gt;&lt;Year&gt;in press&lt;/Year&gt;&lt;RecNum&gt;51&lt;/RecNum&gt;&lt;record&gt;&lt;rec-number&gt;51&lt;/rec-number&gt;&lt;foreign-keys&gt;&lt;key app="EN" db-id="xdvswa2t9wspezeza2q5t0sb9swapfpdz5aa" timestamp="1660673713"&gt;51&lt;/key&gt;&lt;/foreign-keys&gt;&lt;ref-type name="Journal Article"&gt;17&lt;/ref-type&gt;&lt;contributors&gt;&lt;authors&gt;&lt;author&gt;Forman, Steven L.&lt;/author&gt;&lt;author&gt;Tew-Todd, Victoria&lt;/author&gt;&lt;author&gt;Mayhack, Connor J.&lt;/author&gt;&lt;author&gt;Marin, Liliana&lt;/author&gt;&lt;author&gt;Weist, Logan&lt;/author&gt;&lt;author&gt;Money, Griffin&lt;/author&gt;&lt;/authors&gt;&lt;/contributors&gt;&lt;titles&gt;&lt;title&gt;Late Quaternary aeolian environments, luminescence chronology and climate change for the Monahans dune field, Winkler County, West Texas, USA&lt;/title&gt;&lt;secondary-title&gt;Aeolian Research&lt;/secondary-title&gt;&lt;/titles&gt;&lt;periodical&gt;&lt;full-title&gt;Aeolian Research&lt;/full-title&gt;&lt;/periodical&gt;&lt;dates&gt;&lt;year&gt;in press&lt;/year&gt;&lt;/dates&gt;&lt;urls&gt;&lt;/urls&gt;&lt;/record&gt;&lt;/Cite&gt;&lt;/EndNote&gt;</w:instrText>
      </w:r>
      <w:r w:rsidRPr="00EC16D5">
        <w:fldChar w:fldCharType="separate"/>
      </w:r>
      <w:r w:rsidR="00707551" w:rsidRPr="00EC16D5">
        <w:rPr>
          <w:noProof/>
        </w:rPr>
        <w:t>(Forman et al., in press; Machenberg, 1984)</w:t>
      </w:r>
      <w:r w:rsidRPr="00EC16D5">
        <w:fldChar w:fldCharType="end"/>
      </w:r>
      <w:r w:rsidRPr="00EC16D5">
        <w:t xml:space="preserve">. Further exploration </w:t>
      </w:r>
      <w:r w:rsidR="002A3C4B" w:rsidRPr="00EC16D5">
        <w:t xml:space="preserve">confirmed that the Monahans </w:t>
      </w:r>
      <w:r w:rsidR="00707551" w:rsidRPr="00EC16D5">
        <w:t>d</w:t>
      </w:r>
      <w:r w:rsidR="002A3C4B" w:rsidRPr="00EC16D5">
        <w:t xml:space="preserve">une </w:t>
      </w:r>
      <w:r w:rsidR="00707551" w:rsidRPr="00EC16D5">
        <w:t>s</w:t>
      </w:r>
      <w:r w:rsidR="002A3C4B" w:rsidRPr="00EC16D5">
        <w:t>ystem infills against a Pliocene-Miocene paleo-valley margin</w:t>
      </w:r>
      <w:r w:rsidR="00761BCB" w:rsidRPr="00EC16D5">
        <w:t xml:space="preserve"> </w:t>
      </w:r>
      <w:r w:rsidR="002A3C4B" w:rsidRPr="00EC16D5">
        <w:t xml:space="preserve">with a basal surface characterized by dense, gravely, red clay, which features pedogenic alterations and has been interpreted as a fluvial deposit. This basal surface also shows evidence of sinkholes from the dissolution of Permian strata that are not evident at the surface </w:t>
      </w:r>
      <w:r w:rsidR="002A3C4B" w:rsidRPr="00EC16D5">
        <w:fldChar w:fldCharType="begin"/>
      </w:r>
      <w:r w:rsidR="002A3C4B" w:rsidRPr="00EC16D5">
        <w:instrText xml:space="preserve"> ADDIN EN.CITE &lt;EndNote&gt;&lt;Cite&gt;&lt;Author&gt;Mayhack&lt;/Author&gt;&lt;Year&gt;2021&lt;/Year&gt;&lt;RecNum&gt;1&lt;/RecNum&gt;&lt;DisplayText&gt;(Mayhack, 2021)&lt;/DisplayText&gt;&lt;record&gt;&lt;rec-number&gt;1&lt;/rec-number&gt;&lt;foreign-keys&gt;&lt;key app="EN" db-id="xdvswa2t9wspezeza2q5t0sb9swapfpdz5aa" timestamp="1631377910"&gt;1&lt;/key&gt;&lt;/foreign-keys&gt;&lt;ref-type name="Thesis"&gt;32&lt;/ref-type&gt;&lt;contributors&gt;&lt;authors&gt;&lt;author&gt;Connor J. Mayhack&lt;/author&gt;&lt;/authors&gt;&lt;tertiary-authors&gt;&lt;author&gt;Steven L. Forman&lt;/author&gt;&lt;/tertiary-authors&gt;&lt;/contributors&gt;&lt;titles&gt;&lt;title&gt;Late Quaternary Sedimentary Architecture and Depositional History of the Monahans Dune Field, Winkler County, TX&lt;/title&gt;&lt;secondary-title&gt;Dep. of Geosciences&lt;/secondary-title&gt;&lt;/titles&gt;&lt;volume&gt;MS&lt;/volume&gt;&lt;dates&gt;&lt;year&gt;2021&lt;/year&gt;&lt;pub-dates&gt;&lt;date&gt;August 2021&lt;/date&gt;&lt;/pub-dates&gt;&lt;/dates&gt;&lt;pub-location&gt;Waco, TX&lt;/pub-location&gt;&lt;publisher&gt;Baylor University&lt;/publisher&gt;&lt;urls&gt;&lt;/urls&gt;&lt;/record&gt;&lt;/Cite&gt;&lt;/EndNote&gt;</w:instrText>
      </w:r>
      <w:r w:rsidR="002A3C4B" w:rsidRPr="00EC16D5">
        <w:fldChar w:fldCharType="separate"/>
      </w:r>
      <w:r w:rsidR="002A3C4B" w:rsidRPr="00EC16D5">
        <w:rPr>
          <w:noProof/>
        </w:rPr>
        <w:t>(Mayhack, 2021)</w:t>
      </w:r>
      <w:r w:rsidR="002A3C4B" w:rsidRPr="00EC16D5">
        <w:fldChar w:fldCharType="end"/>
      </w:r>
      <w:r w:rsidR="002A3C4B" w:rsidRPr="00EC16D5">
        <w:t xml:space="preserve">. </w:t>
      </w:r>
    </w:p>
    <w:p w14:paraId="5FAA45D9" w14:textId="11A77ED0" w:rsidR="00DC6B99" w:rsidRPr="00EC16D5" w:rsidRDefault="00761BCB" w:rsidP="00EC16D5">
      <w:pPr>
        <w:spacing w:after="120" w:line="240" w:lineRule="auto"/>
        <w:ind w:firstLine="720"/>
      </w:pPr>
      <w:r w:rsidRPr="00EC16D5">
        <w:t xml:space="preserve">The basal surface marks an unconformity between surficial deposits and the pre-Pleistocene “basement.” While interpolations between borehole measurements and sample cores have allowed for the construction of a subsurface model (Fig. 1.2), the remarkably complex and discontinuous stratigraphy of the Monahans aeolian system, with its numerous intercalated paleosols and pluvial lake sediments is difficult to capture without extensive </w:t>
      </w:r>
      <w:r w:rsidR="00914C61" w:rsidRPr="00EC16D5">
        <w:t>and expensive borehole investigation. Shallow seismic techniques offer a non-invasive and cost-effective alternative to delineating the Quaternary sedimentary architecture of the Monahans AT2 Dune Field.</w:t>
      </w:r>
    </w:p>
    <w:p w14:paraId="4FBED81B" w14:textId="04F60A7C" w:rsidR="002F3127" w:rsidRPr="00EC16D5" w:rsidRDefault="00707551" w:rsidP="00EC16D5">
      <w:pPr>
        <w:spacing w:after="120" w:line="240" w:lineRule="auto"/>
      </w:pPr>
      <w:r w:rsidRPr="00EC16D5">
        <w:rPr>
          <w:noProof/>
        </w:rPr>
        <w:lastRenderedPageBreak/>
        <w:drawing>
          <wp:anchor distT="0" distB="0" distL="114300" distR="114300" simplePos="0" relativeHeight="251638784" behindDoc="0" locked="0" layoutInCell="1" allowOverlap="1" wp14:anchorId="7600D283" wp14:editId="359F8DD9">
            <wp:simplePos x="0" y="0"/>
            <wp:positionH relativeFrom="margin">
              <wp:align>center</wp:align>
            </wp:positionH>
            <wp:positionV relativeFrom="paragraph">
              <wp:posOffset>1905</wp:posOffset>
            </wp:positionV>
            <wp:extent cx="4793785" cy="5200650"/>
            <wp:effectExtent l="0" t="0" r="698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93785" cy="5200650"/>
                    </a:xfrm>
                    <a:prstGeom prst="rect">
                      <a:avLst/>
                    </a:prstGeom>
                    <a:noFill/>
                  </pic:spPr>
                </pic:pic>
              </a:graphicData>
            </a:graphic>
          </wp:anchor>
        </w:drawing>
      </w:r>
      <w:r w:rsidR="00171949" w:rsidRPr="00EC16D5">
        <w:rPr>
          <w:noProof/>
        </w:rPr>
        <mc:AlternateContent>
          <mc:Choice Requires="wps">
            <w:drawing>
              <wp:anchor distT="45720" distB="45720" distL="114300" distR="114300" simplePos="0" relativeHeight="251642880" behindDoc="1" locked="0" layoutInCell="1" allowOverlap="1" wp14:anchorId="0D977344" wp14:editId="4F562EC2">
                <wp:simplePos x="0" y="0"/>
                <wp:positionH relativeFrom="column">
                  <wp:posOffset>4714875</wp:posOffset>
                </wp:positionH>
                <wp:positionV relativeFrom="paragraph">
                  <wp:posOffset>1550670</wp:posOffset>
                </wp:positionV>
                <wp:extent cx="352425" cy="419100"/>
                <wp:effectExtent l="0" t="0" r="0" b="0"/>
                <wp:wrapTight wrapText="bothSides">
                  <wp:wrapPolygon edited="0">
                    <wp:start x="3503" y="0"/>
                    <wp:lineTo x="3503" y="20618"/>
                    <wp:lineTo x="17514" y="20618"/>
                    <wp:lineTo x="17514" y="0"/>
                    <wp:lineTo x="3503" y="0"/>
                  </wp:wrapPolygon>
                </wp:wrapTight>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419100"/>
                        </a:xfrm>
                        <a:prstGeom prst="rect">
                          <a:avLst/>
                        </a:prstGeom>
                        <a:noFill/>
                        <a:ln w="9525">
                          <a:noFill/>
                          <a:miter lim="800000"/>
                          <a:headEnd/>
                          <a:tailEnd/>
                        </a:ln>
                      </wps:spPr>
                      <wps:txbx>
                        <w:txbxContent>
                          <w:p w14:paraId="1E7370AE" w14:textId="5CE55546" w:rsidR="005673D9" w:rsidRPr="005673D9" w:rsidRDefault="005673D9" w:rsidP="005673D9">
                            <w:pPr>
                              <w:rPr>
                                <w:b/>
                                <w:bCs/>
                                <w:color w:val="FFFFFF" w:themeColor="background1"/>
                                <w:sz w:val="44"/>
                                <w:szCs w:val="44"/>
                              </w:rPr>
                            </w:pPr>
                            <w:r w:rsidRPr="005673D9">
                              <w:rPr>
                                <w:b/>
                                <w:bCs/>
                                <w:color w:val="FFFFFF" w:themeColor="background1"/>
                                <w:sz w:val="44"/>
                                <w:szCs w:val="44"/>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
            <w:pict>
              <v:shapetype w14:anchorId="0D977344" id="_x0000_t202" coordsize="21600,21600" o:spt="202" path="m,l,21600r21600,l21600,xe">
                <v:stroke joinstyle="miter"/>
                <v:path gradientshapeok="t" o:connecttype="rect"/>
              </v:shapetype>
              <v:shape id="Text Box 18" o:spid="_x0000_s1026" type="#_x0000_t202" style="position:absolute;margin-left:371.25pt;margin-top:122.1pt;width:27.75pt;height:33pt;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" filled="f" stroked="f">
                <v:textbox>
                  <w:txbxContent>
                    <w:p w14:paraId="1E7370AE" w14:textId="5CE55546" w:rsidR="005673D9" w:rsidRPr="005673D9" w:rsidRDefault="005673D9" w:rsidP="005673D9">
                      <w:pPr>
                        <w:rPr>
                          <w:b/>
                          <w:bCs/>
                          <w:color w:val="FFFFFF" w:themeColor="background1"/>
                          <w:sz w:val="44"/>
                          <w:szCs w:val="44"/>
                        </w:rPr>
                      </w:pPr>
                      <w:r w:rsidRPr="005673D9">
                        <w:rPr>
                          <w:b/>
                          <w:bCs/>
                          <w:color w:val="FFFFFF" w:themeColor="background1"/>
                          <w:sz w:val="44"/>
                          <w:szCs w:val="44"/>
                        </w:rPr>
                        <w:t>b</w:t>
                      </w:r>
                    </w:p>
                  </w:txbxContent>
                </v:textbox>
                <w10:wrap type="tight"/>
              </v:shape>
            </w:pict>
          </mc:Fallback>
        </mc:AlternateContent>
      </w:r>
      <w:r w:rsidR="00171949" w:rsidRPr="00EC16D5">
        <w:rPr>
          <w:noProof/>
        </w:rPr>
        <mc:AlternateContent>
          <mc:Choice Requires="wps">
            <w:drawing>
              <wp:anchor distT="45720" distB="45720" distL="114300" distR="114300" simplePos="0" relativeHeight="251640832" behindDoc="1" locked="0" layoutInCell="1" allowOverlap="1" wp14:anchorId="3178222B" wp14:editId="45119A38">
                <wp:simplePos x="0" y="0"/>
                <wp:positionH relativeFrom="column">
                  <wp:posOffset>619125</wp:posOffset>
                </wp:positionH>
                <wp:positionV relativeFrom="paragraph">
                  <wp:posOffset>474345</wp:posOffset>
                </wp:positionV>
                <wp:extent cx="400050" cy="419100"/>
                <wp:effectExtent l="0" t="0" r="0" b="0"/>
                <wp:wrapTight wrapText="bothSides">
                  <wp:wrapPolygon edited="0">
                    <wp:start x="3086" y="0"/>
                    <wp:lineTo x="3086" y="20618"/>
                    <wp:lineTo x="17486" y="20618"/>
                    <wp:lineTo x="17486" y="0"/>
                    <wp:lineTo x="3086" y="0"/>
                  </wp:wrapPolygon>
                </wp:wrapTight>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419100"/>
                        </a:xfrm>
                        <a:prstGeom prst="rect">
                          <a:avLst/>
                        </a:prstGeom>
                        <a:noFill/>
                        <a:ln w="9525">
                          <a:noFill/>
                          <a:miter lim="800000"/>
                          <a:headEnd/>
                          <a:tailEnd/>
                        </a:ln>
                      </wps:spPr>
                      <wps:txbx>
                        <w:txbxContent>
                          <w:p w14:paraId="6364679B" w14:textId="6419F2D8" w:rsidR="002F3127" w:rsidRPr="005673D9" w:rsidRDefault="002F3127">
                            <w:pPr>
                              <w:rPr>
                                <w:b/>
                                <w:bCs/>
                                <w:sz w:val="44"/>
                                <w:szCs w:val="44"/>
                              </w:rPr>
                            </w:pPr>
                            <w:r w:rsidRPr="005673D9">
                              <w:rPr>
                                <w:b/>
                                <w:bCs/>
                                <w:sz w:val="44"/>
                                <w:szCs w:val="44"/>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
            <w:pict>
              <v:shape w14:anchorId="3178222B" id="Text Box 17" o:spid="_x0000_s1027" type="#_x0000_t202" style="position:absolute;margin-left:48.75pt;margin-top:37.35pt;width:31.5pt;height:33pt;z-index:-251675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" filled="f" stroked="f">
                <v:textbox>
                  <w:txbxContent>
                    <w:p w14:paraId="6364679B" w14:textId="6419F2D8" w:rsidR="002F3127" w:rsidRPr="005673D9" w:rsidRDefault="002F3127">
                      <w:pPr>
                        <w:rPr>
                          <w:b/>
                          <w:bCs/>
                          <w:sz w:val="44"/>
                          <w:szCs w:val="44"/>
                        </w:rPr>
                      </w:pPr>
                      <w:r w:rsidRPr="005673D9">
                        <w:rPr>
                          <w:b/>
                          <w:bCs/>
                          <w:sz w:val="44"/>
                          <w:szCs w:val="44"/>
                        </w:rPr>
                        <w:t>a</w:t>
                      </w:r>
                    </w:p>
                  </w:txbxContent>
                </v:textbox>
                <w10:wrap type="tight"/>
              </v:shape>
            </w:pict>
          </mc:Fallback>
        </mc:AlternateContent>
      </w:r>
    </w:p>
    <w:p w14:paraId="1F98D852" w14:textId="30E7E5D9" w:rsidR="002F3127" w:rsidRPr="00EC16D5" w:rsidRDefault="002F3127" w:rsidP="00EC16D5">
      <w:pPr>
        <w:spacing w:after="120" w:line="240" w:lineRule="auto"/>
      </w:pPr>
      <w:r w:rsidRPr="00EC16D5">
        <w:t xml:space="preserve">Figure 1.1. a) Location of the Monahans AT2 Dune Field in relation to dune fields across the Great Plains Region. </w:t>
      </w:r>
      <w:r w:rsidR="005673D9" w:rsidRPr="00EC16D5">
        <w:t xml:space="preserve">b) Aerial photograph of the active dune field and the western flank of the sand sheet, </w:t>
      </w:r>
      <w:r w:rsidR="00EB138E" w:rsidRPr="00EC16D5">
        <w:t xml:space="preserve">which is heavily </w:t>
      </w:r>
      <w:r w:rsidR="005673D9" w:rsidRPr="00EC16D5">
        <w:t>populated by oil and gas infrastructure.</w:t>
      </w:r>
    </w:p>
    <w:p w14:paraId="46D3985B" w14:textId="357DC9C0" w:rsidR="002F3127" w:rsidRPr="00EC16D5" w:rsidRDefault="00BE2E3D" w:rsidP="00EC16D5">
      <w:pPr>
        <w:spacing w:after="120" w:line="240" w:lineRule="auto"/>
      </w:pPr>
      <w:r w:rsidRPr="00EC16D5">
        <w:rPr>
          <w:noProof/>
        </w:rPr>
        <w:lastRenderedPageBreak/>
        <mc:AlternateContent>
          <mc:Choice Requires="wps">
            <w:drawing>
              <wp:anchor distT="45720" distB="45720" distL="114300" distR="114300" simplePos="0" relativeHeight="251653120" behindDoc="1" locked="0" layoutInCell="1" allowOverlap="1" wp14:anchorId="507F62F5" wp14:editId="1A849223">
                <wp:simplePos x="0" y="0"/>
                <wp:positionH relativeFrom="leftMargin">
                  <wp:posOffset>1543050</wp:posOffset>
                </wp:positionH>
                <wp:positionV relativeFrom="paragraph">
                  <wp:posOffset>3997325</wp:posOffset>
                </wp:positionV>
                <wp:extent cx="400050" cy="419100"/>
                <wp:effectExtent l="0" t="0" r="0" b="0"/>
                <wp:wrapTight wrapText="bothSides">
                  <wp:wrapPolygon edited="0">
                    <wp:start x="3086" y="0"/>
                    <wp:lineTo x="3086" y="20618"/>
                    <wp:lineTo x="17486" y="20618"/>
                    <wp:lineTo x="17486" y="0"/>
                    <wp:lineTo x="3086" y="0"/>
                  </wp:wrapPolygon>
                </wp:wrapTight>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419100"/>
                        </a:xfrm>
                        <a:prstGeom prst="rect">
                          <a:avLst/>
                        </a:prstGeom>
                        <a:noFill/>
                        <a:ln w="9525">
                          <a:noFill/>
                          <a:miter lim="800000"/>
                          <a:headEnd/>
                          <a:tailEnd/>
                        </a:ln>
                      </wps:spPr>
                      <wps:txbx>
                        <w:txbxContent>
                          <w:p w14:paraId="7402FCAD" w14:textId="7F4FF90A" w:rsidR="0051006B" w:rsidRPr="00D60048" w:rsidRDefault="0051006B" w:rsidP="0051006B">
                            <w:pPr>
                              <w:rPr>
                                <w:b/>
                                <w:bCs/>
                                <w:color w:val="FFFFFF" w:themeColor="background1"/>
                                <w:sz w:val="44"/>
                                <w:szCs w:val="4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
            <w:pict>
              <v:shape w14:anchorId="507F62F5" id="Text Box 15" o:spid="_x0000_s1028" type="#_x0000_t202" style="position:absolute;margin-left:121.5pt;margin-top:314.75pt;width:31.5pt;height:33pt;z-index:-25166336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" filled="f" stroked="f">
                <v:textbox>
                  <w:txbxContent>
                    <w:p w14:paraId="7402FCAD" w14:textId="7F4FF90A" w:rsidR="0051006B" w:rsidRPr="00D60048" w:rsidRDefault="0051006B" w:rsidP="0051006B">
                      <w:pPr>
                        <w:rPr>
                          <w:b/>
                          <w:bCs/>
                          <w:color w:val="FFFFFF" w:themeColor="background1"/>
                          <w:sz w:val="44"/>
                          <w:szCs w:val="44"/>
                        </w:rPr>
                      </w:pPr>
                    </w:p>
                  </w:txbxContent>
                </v:textbox>
                <w10:wrap type="tight" anchorx="margin"/>
              </v:shape>
            </w:pict>
          </mc:Fallback>
        </mc:AlternateContent>
      </w:r>
      <w:r w:rsidR="00C14D0E" w:rsidRPr="00EC16D5">
        <w:rPr>
          <w:noProof/>
        </w:rPr>
        <mc:AlternateContent>
          <mc:Choice Requires="wps">
            <w:drawing>
              <wp:anchor distT="45720" distB="45720" distL="114300" distR="114300" simplePos="0" relativeHeight="251655168" behindDoc="1" locked="0" layoutInCell="1" allowOverlap="1" wp14:anchorId="1D2447A4" wp14:editId="6AE6FD2A">
                <wp:simplePos x="0" y="0"/>
                <wp:positionH relativeFrom="leftMargin">
                  <wp:posOffset>3880045</wp:posOffset>
                </wp:positionH>
                <wp:positionV relativeFrom="paragraph">
                  <wp:posOffset>2260502</wp:posOffset>
                </wp:positionV>
                <wp:extent cx="400050" cy="419100"/>
                <wp:effectExtent l="0" t="0" r="0" b="0"/>
                <wp:wrapTight wrapText="bothSides">
                  <wp:wrapPolygon edited="0">
                    <wp:start x="3086" y="0"/>
                    <wp:lineTo x="3086" y="20618"/>
                    <wp:lineTo x="17486" y="20618"/>
                    <wp:lineTo x="17486" y="0"/>
                    <wp:lineTo x="3086" y="0"/>
                  </wp:wrapPolygon>
                </wp:wrapTight>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419100"/>
                        </a:xfrm>
                        <a:prstGeom prst="rect">
                          <a:avLst/>
                        </a:prstGeom>
                        <a:noFill/>
                        <a:ln w="9525">
                          <a:noFill/>
                          <a:miter lim="800000"/>
                          <a:headEnd/>
                          <a:tailEnd/>
                        </a:ln>
                      </wps:spPr>
                      <wps:txbx>
                        <w:txbxContent>
                          <w:p w14:paraId="65D9B574" w14:textId="52BA4BAC" w:rsidR="00D60048" w:rsidRPr="00D60048" w:rsidRDefault="00D60048" w:rsidP="00D60048">
                            <w:pPr>
                              <w:rPr>
                                <w:b/>
                                <w:bCs/>
                                <w:sz w:val="44"/>
                                <w:szCs w:val="44"/>
                              </w:rPr>
                            </w:pPr>
                            <w:r>
                              <w:rPr>
                                <w:b/>
                                <w:bCs/>
                                <w:sz w:val="44"/>
                                <w:szCs w:val="44"/>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
            <w:pict>
              <v:shape w14:anchorId="1D2447A4" id="Text Box 16" o:spid="_x0000_s1029" type="#_x0000_t202" style="position:absolute;margin-left:305.5pt;margin-top:178pt;width:31.5pt;height:33pt;z-index:-25166131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" filled="f" stroked="f">
                <v:textbox>
                  <w:txbxContent>
                    <w:p w14:paraId="65D9B574" w14:textId="52BA4BAC" w:rsidR="00D60048" w:rsidRPr="00D60048" w:rsidRDefault="00D60048" w:rsidP="00D60048">
                      <w:pPr>
                        <w:rPr>
                          <w:b/>
                          <w:bCs/>
                          <w:sz w:val="44"/>
                          <w:szCs w:val="44"/>
                        </w:rPr>
                      </w:pPr>
                      <w:r>
                        <w:rPr>
                          <w:b/>
                          <w:bCs/>
                          <w:sz w:val="44"/>
                          <w:szCs w:val="44"/>
                        </w:rPr>
                        <w:t>c</w:t>
                      </w:r>
                    </w:p>
                  </w:txbxContent>
                </v:textbox>
                <w10:wrap type="tight" anchorx="margin"/>
              </v:shape>
            </w:pict>
          </mc:Fallback>
        </mc:AlternateContent>
      </w:r>
      <w:r w:rsidR="00C14D0E" w:rsidRPr="00EC16D5">
        <w:rPr>
          <w:noProof/>
        </w:rPr>
        <mc:AlternateContent>
          <mc:Choice Requires="wps">
            <w:drawing>
              <wp:anchor distT="45720" distB="45720" distL="114300" distR="114300" simplePos="0" relativeHeight="251648000" behindDoc="1" locked="0" layoutInCell="1" allowOverlap="1" wp14:anchorId="1DC89CB1" wp14:editId="6493F0AA">
                <wp:simplePos x="0" y="0"/>
                <wp:positionH relativeFrom="margin">
                  <wp:align>left</wp:align>
                </wp:positionH>
                <wp:positionV relativeFrom="paragraph">
                  <wp:posOffset>2279015</wp:posOffset>
                </wp:positionV>
                <wp:extent cx="400050" cy="419100"/>
                <wp:effectExtent l="0" t="0" r="0" b="0"/>
                <wp:wrapTight wrapText="bothSides">
                  <wp:wrapPolygon edited="0">
                    <wp:start x="3086" y="0"/>
                    <wp:lineTo x="3086" y="20618"/>
                    <wp:lineTo x="17486" y="20618"/>
                    <wp:lineTo x="17486" y="0"/>
                    <wp:lineTo x="3086" y="0"/>
                  </wp:wrapPolygon>
                </wp:wrapTight>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419100"/>
                        </a:xfrm>
                        <a:prstGeom prst="rect">
                          <a:avLst/>
                        </a:prstGeom>
                        <a:noFill/>
                        <a:ln w="9525">
                          <a:noFill/>
                          <a:miter lim="800000"/>
                          <a:headEnd/>
                          <a:tailEnd/>
                        </a:ln>
                      </wps:spPr>
                      <wps:txbx>
                        <w:txbxContent>
                          <w:p w14:paraId="26C8A381" w14:textId="6BD914E5" w:rsidR="0051006B" w:rsidRPr="00C14D0E" w:rsidRDefault="00C14D0E" w:rsidP="0051006B">
                            <w:pPr>
                              <w:rPr>
                                <w:b/>
                                <w:bCs/>
                                <w:color w:val="FFFFFF" w:themeColor="background1"/>
                                <w:sz w:val="44"/>
                                <w:szCs w:val="44"/>
                              </w:rPr>
                            </w:pPr>
                            <w:r w:rsidRPr="00C14D0E">
                              <w:rPr>
                                <w:b/>
                                <w:bCs/>
                                <w:color w:val="FFFFFF" w:themeColor="background1"/>
                                <w:sz w:val="44"/>
                                <w:szCs w:val="44"/>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
            <w:pict>
              <v:shape w14:anchorId="1DC89CB1" id="Text Box 9" o:spid="_x0000_s1030" type="#_x0000_t202" style="position:absolute;margin-left:0;margin-top:179.45pt;width:31.5pt;height:33pt;z-index:-25166848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" filled="f" stroked="f">
                <v:textbox>
                  <w:txbxContent>
                    <w:p w14:paraId="26C8A381" w14:textId="6BD914E5" w:rsidR="0051006B" w:rsidRPr="00C14D0E" w:rsidRDefault="00C14D0E" w:rsidP="0051006B">
                      <w:pPr>
                        <w:rPr>
                          <w:b/>
                          <w:bCs/>
                          <w:color w:val="FFFFFF" w:themeColor="background1"/>
                          <w:sz w:val="44"/>
                          <w:szCs w:val="44"/>
                        </w:rPr>
                      </w:pPr>
                      <w:r w:rsidRPr="00C14D0E">
                        <w:rPr>
                          <w:b/>
                          <w:bCs/>
                          <w:color w:val="FFFFFF" w:themeColor="background1"/>
                          <w:sz w:val="44"/>
                          <w:szCs w:val="44"/>
                        </w:rPr>
                        <w:t>b</w:t>
                      </w:r>
                    </w:p>
                  </w:txbxContent>
                </v:textbox>
                <w10:wrap type="tight" anchorx="margin"/>
              </v:shape>
            </w:pict>
          </mc:Fallback>
        </mc:AlternateContent>
      </w:r>
      <w:r w:rsidR="00C14D0E" w:rsidRPr="00EC16D5">
        <w:rPr>
          <w:noProof/>
        </w:rPr>
        <mc:AlternateContent>
          <mc:Choice Requires="wps">
            <w:drawing>
              <wp:anchor distT="45720" distB="45720" distL="114300" distR="114300" simplePos="0" relativeHeight="251657216" behindDoc="1" locked="0" layoutInCell="1" allowOverlap="1" wp14:anchorId="6B03EB4B" wp14:editId="3A8B13CB">
                <wp:simplePos x="0" y="0"/>
                <wp:positionH relativeFrom="margin">
                  <wp:align>left</wp:align>
                </wp:positionH>
                <wp:positionV relativeFrom="paragraph">
                  <wp:posOffset>49</wp:posOffset>
                </wp:positionV>
                <wp:extent cx="400050" cy="419100"/>
                <wp:effectExtent l="0" t="0" r="0" b="0"/>
                <wp:wrapTight wrapText="bothSides">
                  <wp:wrapPolygon edited="0">
                    <wp:start x="3086" y="0"/>
                    <wp:lineTo x="3086" y="20618"/>
                    <wp:lineTo x="17486" y="20618"/>
                    <wp:lineTo x="17486" y="0"/>
                    <wp:lineTo x="3086" y="0"/>
                  </wp:wrapPolygon>
                </wp:wrapTight>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419100"/>
                        </a:xfrm>
                        <a:prstGeom prst="rect">
                          <a:avLst/>
                        </a:prstGeom>
                        <a:noFill/>
                        <a:ln w="9525">
                          <a:noFill/>
                          <a:miter lim="800000"/>
                          <a:headEnd/>
                          <a:tailEnd/>
                        </a:ln>
                      </wps:spPr>
                      <wps:txbx>
                        <w:txbxContent>
                          <w:p w14:paraId="57AE6080" w14:textId="78BEA72D" w:rsidR="00171949" w:rsidRPr="00171949" w:rsidRDefault="00171949" w:rsidP="00171949">
                            <w:pPr>
                              <w:rPr>
                                <w:b/>
                                <w:bCs/>
                                <w:sz w:val="44"/>
                                <w:szCs w:val="44"/>
                              </w:rPr>
                            </w:pPr>
                            <w:r w:rsidRPr="00171949">
                              <w:rPr>
                                <w:b/>
                                <w:bCs/>
                                <w:sz w:val="44"/>
                                <w:szCs w:val="44"/>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
            <w:pict>
              <v:shape w14:anchorId="6B03EB4B" id="Text Box 19" o:spid="_x0000_s1031" type="#_x0000_t202" style="position:absolute;margin-left:0;margin-top:0;width:31.5pt;height:33pt;z-index:-25165926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" filled="f" stroked="f">
                <v:textbox>
                  <w:txbxContent>
                    <w:p w14:paraId="57AE6080" w14:textId="78BEA72D" w:rsidR="00171949" w:rsidRPr="00171949" w:rsidRDefault="00171949" w:rsidP="00171949">
                      <w:pPr>
                        <w:rPr>
                          <w:b/>
                          <w:bCs/>
                          <w:sz w:val="44"/>
                          <w:szCs w:val="44"/>
                        </w:rPr>
                      </w:pPr>
                      <w:r w:rsidRPr="00171949">
                        <w:rPr>
                          <w:b/>
                          <w:bCs/>
                          <w:sz w:val="44"/>
                          <w:szCs w:val="44"/>
                        </w:rPr>
                        <w:t>a</w:t>
                      </w:r>
                    </w:p>
                  </w:txbxContent>
                </v:textbox>
                <w10:wrap type="tight" anchorx="margin"/>
              </v:shape>
            </w:pict>
          </mc:Fallback>
        </mc:AlternateContent>
      </w:r>
      <w:r w:rsidR="00C14D0E" w:rsidRPr="00EC16D5">
        <w:rPr>
          <w:noProof/>
        </w:rPr>
        <mc:AlternateContent>
          <mc:Choice Requires="wpg">
            <w:drawing>
              <wp:anchor distT="0" distB="0" distL="114300" distR="114300" simplePos="0" relativeHeight="251637759" behindDoc="0" locked="0" layoutInCell="1" allowOverlap="1" wp14:anchorId="2C07F983" wp14:editId="13FB9569">
                <wp:simplePos x="0" y="0"/>
                <wp:positionH relativeFrom="margin">
                  <wp:align>center</wp:align>
                </wp:positionH>
                <wp:positionV relativeFrom="paragraph">
                  <wp:posOffset>586</wp:posOffset>
                </wp:positionV>
                <wp:extent cx="5665470" cy="4622800"/>
                <wp:effectExtent l="0" t="0" r="0" b="6350"/>
                <wp:wrapTopAndBottom/>
                <wp:docPr id="10"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65470" cy="4622800"/>
                          <a:chOff x="0" y="0"/>
                          <a:chExt cx="5665470" cy="4622800"/>
                        </a:xfrm>
                      </wpg:grpSpPr>
                      <wpg:grpSp>
                        <wpg:cNvPr id="12" name="Group 12"/>
                        <wpg:cNvGrpSpPr/>
                        <wpg:grpSpPr>
                          <a:xfrm>
                            <a:off x="0" y="0"/>
                            <a:ext cx="5665470" cy="4622800"/>
                            <a:chOff x="0" y="0"/>
                            <a:chExt cx="5665671" cy="4622800"/>
                          </a:xfrm>
                        </wpg:grpSpPr>
                        <pic:pic xmlns:pic="http://schemas.openxmlformats.org/drawingml/2006/picture">
                          <pic:nvPicPr>
                            <pic:cNvPr id="11" name="Picture 7"/>
                            <pic:cNvPicPr>
                              <a:picLocks noChangeAspect="1"/>
                            </pic:cNvPicPr>
                          </pic:nvPicPr>
                          <pic:blipFill>
                            <a:blip r:embed="rId9" cstate="print"/>
                            <a:stretch>
                              <a:fillRect/>
                            </a:stretch>
                          </pic:blipFill>
                          <pic:spPr>
                            <a:xfrm>
                              <a:off x="0" y="0"/>
                              <a:ext cx="5486400" cy="2170430"/>
                            </a:xfrm>
                            <a:prstGeom prst="rect">
                              <a:avLst/>
                            </a:prstGeom>
                          </pic:spPr>
                        </pic:pic>
                        <pic:pic xmlns:pic="http://schemas.openxmlformats.org/drawingml/2006/picture">
                          <pic:nvPicPr>
                            <pic:cNvPr id="13" name="Picture 9"/>
                            <pic:cNvPicPr>
                              <a:picLocks noChangeAspect="1"/>
                            </pic:cNvPicPr>
                          </pic:nvPicPr>
                          <pic:blipFill>
                            <a:blip r:embed="rId10" cstate="print"/>
                            <a:stretch>
                              <a:fillRect/>
                            </a:stretch>
                          </pic:blipFill>
                          <pic:spPr>
                            <a:xfrm>
                              <a:off x="3025781" y="2228850"/>
                              <a:ext cx="2639890" cy="2393950"/>
                            </a:xfrm>
                            <a:prstGeom prst="rect">
                              <a:avLst/>
                            </a:prstGeom>
                          </pic:spPr>
                        </pic:pic>
                      </wpg:grpSp>
                      <pic:pic xmlns:pic="http://schemas.openxmlformats.org/drawingml/2006/picture">
                        <pic:nvPicPr>
                          <pic:cNvPr id="14" name="Picture 5"/>
                          <pic:cNvPicPr>
                            <a:picLocks noChangeAspect="1"/>
                          </pic:cNvPicPr>
                        </pic:nvPicPr>
                        <pic:blipFill>
                          <a:blip r:embed="rId11" cstate="print"/>
                          <a:stretch>
                            <a:fillRect/>
                          </a:stretch>
                        </pic:blipFill>
                        <pic:spPr>
                          <a:xfrm>
                            <a:off x="25400" y="2235200"/>
                            <a:ext cx="2736850" cy="2358090"/>
                          </a:xfrm>
                          <a:prstGeom prst="rect">
                            <a:avLst/>
                          </a:prstGeom>
                        </pic:spPr>
                      </pic:pic>
                    </wpg:wgp>
                  </a:graphicData>
                </a:graphic>
                <wp14:sizeRelH relativeFrom="margin">
                  <wp14:pctWidth>0</wp14:pctWidth>
                </wp14:sizeRelH>
                <wp14:sizeRelV relativeFrom="margin">
                  <wp14:pctHeight>0</wp14:pctHeight>
                </wp14:sizeRelV>
              </wp:anchor>
            </w:drawing>
          </mc:Choice>
          <mc:Fallback xmlns="">
            <w:pict>
              <v:group w14:anchorId="1F931157" id="Group 10" o:spid="_x0000_s1026" style="position:absolute;margin-left:0;margin-top:.05pt;width:446.1pt;height:364pt;z-index:251637759;mso-position-horizontal:center;mso-position-horizontal-relative:margin;mso-width-relative:margin;mso-height-relative:margin" coordsize="56654,46228" o:gfxdata="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">
                <v:group id="Group 12" o:spid="_x0000_s1027" style="position:absolute;width:56654;height:46228" coordsize="56656,462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8" type="#_x0000_t75" style="position:absolute;width:54864;height:21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">
                    <v:imagedata r:id="rId13" o:title=""/>
                  </v:shape>
                  <v:shape id="Picture 9" o:spid="_x0000_s1029" type="#_x0000_t75" style="position:absolute;left:30257;top:22288;width:26399;height:239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">
                    <v:imagedata r:id="rId14" o:title=""/>
                  </v:shape>
                </v:group>
                <v:shape id="Picture 5" o:spid="_x0000_s1030" type="#_x0000_t75" style="position:absolute;left:254;top:22352;width:27368;height:23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">
                  <v:imagedata r:id="rId15" o:title=""/>
                </v:shape>
                <w10:wrap type="topAndBottom" anchorx="margin"/>
              </v:group>
            </w:pict>
          </mc:Fallback>
        </mc:AlternateContent>
      </w:r>
    </w:p>
    <w:p w14:paraId="1F53F8ED" w14:textId="4FD68522" w:rsidR="002F3127" w:rsidRPr="00EC16D5" w:rsidRDefault="0051006B" w:rsidP="00EC16D5">
      <w:pPr>
        <w:spacing w:after="120" w:line="240" w:lineRule="auto"/>
      </w:pPr>
      <w:r w:rsidRPr="00EC16D5">
        <w:t xml:space="preserve">Figure 1.2 a) </w:t>
      </w:r>
      <w:r w:rsidR="00AD7EAE" w:rsidRPr="00EC16D5">
        <w:t>Three</w:t>
      </w:r>
      <w:r w:rsidRPr="00EC16D5">
        <w:t xml:space="preserve">-dimensional Geosoft model of the Monahans AT2 dune structure, as derived from sonic borings of the region. b) </w:t>
      </w:r>
      <w:r w:rsidR="00D60048" w:rsidRPr="00EC16D5">
        <w:t xml:space="preserve">Aerial view of the study area with locations of borehole measurements (red) and Geoprobe cores (yellow). c) Upper contact of the clay-rich paleosurface that has since been infilled by </w:t>
      </w:r>
      <w:r w:rsidR="00CA1D10" w:rsidRPr="00EC16D5">
        <w:t>aeolian</w:t>
      </w:r>
      <w:r w:rsidR="00D60048" w:rsidRPr="00EC16D5">
        <w:t xml:space="preserve"> sands</w:t>
      </w:r>
      <w:r w:rsidR="001C5C23" w:rsidRPr="00EC16D5">
        <w:t>, as interpolated from borehole measurements, which are shown as blue dots. The color scale delineates the elevation above sea level for the paleosurface and ranges from 785</w:t>
      </w:r>
      <w:r w:rsidR="00636F97" w:rsidRPr="00EC16D5">
        <w:t xml:space="preserve">m </w:t>
      </w:r>
      <w:r w:rsidR="001C5C23" w:rsidRPr="00EC16D5">
        <w:t>(dark blue) to 852</w:t>
      </w:r>
      <w:r w:rsidR="00636F97" w:rsidRPr="00EC16D5">
        <w:t xml:space="preserve">m </w:t>
      </w:r>
      <w:r w:rsidR="001C5C23" w:rsidRPr="00EC16D5">
        <w:t xml:space="preserve">(pink) </w:t>
      </w:r>
      <w:r w:rsidR="001C5C23" w:rsidRPr="00EC16D5">
        <w:fldChar w:fldCharType="begin"/>
      </w:r>
      <w:r w:rsidR="001C5C23" w:rsidRPr="00EC16D5">
        <w:instrText xml:space="preserve"> ADDIN EN.CITE &lt;EndNote&gt;&lt;Cite&gt;&lt;Author&gt;Mayhack&lt;/Author&gt;&lt;Year&gt;2021&lt;/Year&gt;&lt;RecNum&gt;1&lt;/RecNum&gt;&lt;DisplayText&gt;(Mayhack, 2021)&lt;/DisplayText&gt;&lt;record&gt;&lt;rec-number&gt;1&lt;/rec-number&gt;&lt;foreign-keys&gt;&lt;key app="EN" db-id="xdvswa2t9wspezeza2q5t0sb9swapfpdz5aa" timestamp="1631377910"&gt;1&lt;/key&gt;&lt;/foreign-keys&gt;&lt;ref-type name="Thesis"&gt;32&lt;/ref-type&gt;&lt;contributors&gt;&lt;authors&gt;&lt;author&gt;Connor J. Mayhack&lt;/author&gt;&lt;/authors&gt;&lt;tertiary-authors&gt;&lt;author&gt;Steven L. Forman&lt;/author&gt;&lt;/tertiary-authors&gt;&lt;/contributors&gt;&lt;titles&gt;&lt;title&gt;Late Quaternary Sedimentary Architecture and Depositional History of the Monahans Dune Field, Winkler County, TX&lt;/title&gt;&lt;secondary-title&gt;Dep. of Geosciences&lt;/secondary-title&gt;&lt;/titles&gt;&lt;volume&gt;MS&lt;/volume&gt;&lt;dates&gt;&lt;year&gt;2021&lt;/year&gt;&lt;pub-dates&gt;&lt;date&gt;August 2021&lt;/date&gt;&lt;/pub-dates&gt;&lt;/dates&gt;&lt;pub-location&gt;Waco, TX&lt;/pub-location&gt;&lt;publisher&gt;Baylor University&lt;/publisher&gt;&lt;urls&gt;&lt;/urls&gt;&lt;/record&gt;&lt;/Cite&gt;&lt;/EndNote&gt;</w:instrText>
      </w:r>
      <w:r w:rsidR="001C5C23" w:rsidRPr="00EC16D5">
        <w:fldChar w:fldCharType="separate"/>
      </w:r>
      <w:r w:rsidR="001C5C23" w:rsidRPr="00EC16D5">
        <w:rPr>
          <w:noProof/>
        </w:rPr>
        <w:t>(Mayhack, 2021)</w:t>
      </w:r>
      <w:r w:rsidR="001C5C23" w:rsidRPr="00EC16D5">
        <w:fldChar w:fldCharType="end"/>
      </w:r>
      <w:r w:rsidR="001C5C23" w:rsidRPr="00EC16D5">
        <w:t xml:space="preserve">. </w:t>
      </w:r>
    </w:p>
    <w:p w14:paraId="53D55F08" w14:textId="3BAB89E7" w:rsidR="002F3127" w:rsidRPr="00EC16D5" w:rsidRDefault="002F3127" w:rsidP="00EC16D5">
      <w:pPr>
        <w:spacing w:after="120" w:line="240" w:lineRule="auto"/>
      </w:pPr>
    </w:p>
    <w:p w14:paraId="67BFF727" w14:textId="6987B67E" w:rsidR="00241A2B" w:rsidRPr="00EC16D5" w:rsidRDefault="00095072" w:rsidP="00211DF9">
      <w:pPr>
        <w:pStyle w:val="Heading4"/>
        <w:spacing w:after="120"/>
        <w:rPr>
          <w:rFonts w:ascii="Times New Roman" w:hAnsi="Times New Roman" w:cs="Times New Roman"/>
        </w:rPr>
      </w:pPr>
      <w:r w:rsidRPr="00EC16D5">
        <w:rPr>
          <w:rFonts w:ascii="Times New Roman" w:hAnsi="Times New Roman" w:cs="Times New Roman"/>
        </w:rPr>
        <w:t>Seismic Site Characterization</w:t>
      </w:r>
    </w:p>
    <w:p w14:paraId="4EB050B6" w14:textId="74ACA85A" w:rsidR="004C5BC0" w:rsidRPr="00EC16D5" w:rsidRDefault="004C5BC0" w:rsidP="00EC16D5">
      <w:pPr>
        <w:spacing w:after="120" w:line="240" w:lineRule="auto"/>
      </w:pPr>
      <w:r w:rsidRPr="00EC16D5">
        <w:tab/>
      </w:r>
      <w:r w:rsidR="00C70B38" w:rsidRPr="00EC16D5">
        <w:t xml:space="preserve">Seismic site characterization </w:t>
      </w:r>
      <w:r w:rsidR="00AD7EAE" w:rsidRPr="00EC16D5">
        <w:t>comprises a set of</w:t>
      </w:r>
      <w:r w:rsidR="00C70B38" w:rsidRPr="00EC16D5">
        <w:t xml:space="preserve"> widely-practiced </w:t>
      </w:r>
      <w:r w:rsidR="00AD7EAE" w:rsidRPr="00EC16D5">
        <w:t xml:space="preserve">techniques </w:t>
      </w:r>
      <w:r w:rsidR="00C70B38" w:rsidRPr="00EC16D5">
        <w:t xml:space="preserve">in geophysics that attempt to describe the amplification and frequency content of ground shaking at local scale </w:t>
      </w:r>
      <w:r w:rsidR="00C70B38" w:rsidRPr="00EC16D5">
        <w:fldChar w:fldCharType="begin"/>
      </w:r>
      <w:r w:rsidR="00C70B38" w:rsidRPr="00EC16D5">
        <w:instrText xml:space="preserve"> ADDIN EN.CITE &lt;EndNote&gt;&lt;Cite&gt;&lt;Author&gt;Borcherdt&lt;/Author&gt;&lt;Year&gt;1970&lt;/Year&gt;&lt;RecNum&gt;27&lt;/RecNum&gt;&lt;DisplayText&gt;(Borcherdt, 1970)&lt;/DisplayText&gt;&lt;record&gt;&lt;rec-number&gt;27&lt;/rec-number&gt;&lt;foreign-keys&gt;&lt;key app="EN" db-id="xdvswa2t9wspezeza2q5t0sb9swapfpdz5aa" timestamp="1655061213"&gt;27&lt;/key&gt;&lt;/foreign-keys&gt;&lt;ref-type name="Journal Article"&gt;17&lt;/ref-type&gt;&lt;contributors&gt;&lt;authors&gt;&lt;author&gt;Borcherdt, R. D.&lt;/author&gt;&lt;/authors&gt;&lt;/contributors&gt;&lt;titles&gt;&lt;title&gt;Effects of local geology on ground motion near San Francisco Bay*&lt;/title&gt;&lt;secondary-title&gt;Bulletin of the Seismological Society of America&lt;/secondary-title&gt;&lt;/titles&gt;&lt;periodical&gt;&lt;full-title&gt;Bulletin of the Seismological Society of America&lt;/full-title&gt;&lt;/periodical&gt;&lt;pages&gt;29-61&lt;/pages&gt;&lt;volume&gt;60&lt;/volume&gt;&lt;number&gt;1&lt;/number&gt;&lt;dates&gt;&lt;year&gt;1970&lt;/year&gt;&lt;/dates&gt;&lt;isbn&gt;0037-1106&lt;/isbn&gt;&lt;urls&gt;&lt;related-urls&gt;&lt;url&gt;https://doi.org/10.1785/BSSA0600010029&lt;/url&gt;&lt;/related-urls&gt;&lt;/urls&gt;&lt;electronic-resource-num&gt;10.1785/bssa0600010029&lt;/electronic-resource-num&gt;&lt;access-date&gt;6/12/2022&lt;/access-date&gt;&lt;/record&gt;&lt;/Cite&gt;&lt;/EndNote&gt;</w:instrText>
      </w:r>
      <w:r w:rsidR="00C70B38" w:rsidRPr="00EC16D5">
        <w:fldChar w:fldCharType="separate"/>
      </w:r>
      <w:r w:rsidR="00C70B38" w:rsidRPr="00EC16D5">
        <w:rPr>
          <w:noProof/>
        </w:rPr>
        <w:t>(Borcherdt, 1970)</w:t>
      </w:r>
      <w:r w:rsidR="00C70B38" w:rsidRPr="00EC16D5">
        <w:fldChar w:fldCharType="end"/>
      </w:r>
      <w:r w:rsidR="00C70B38" w:rsidRPr="00EC16D5">
        <w:t xml:space="preserve">. Site characterization has traditionally been employed to </w:t>
      </w:r>
      <w:r w:rsidR="00AD7EAE" w:rsidRPr="00EC16D5">
        <w:t>estimate</w:t>
      </w:r>
      <w:r w:rsidR="00C70B38" w:rsidRPr="00EC16D5">
        <w:t xml:space="preserve"> a locale’s response to seismic stimulation and to determine if ground amplification in sedimentary basins would compromise man-made infrastructure. Site characterization and its various processing methods have also allowed for the construction of subsurface shear wave velocity </w:t>
      </w:r>
      <w:r w:rsidR="00513BB0" w:rsidRPr="00EC16D5">
        <w:t xml:space="preserve">profiles. Two techniques commonly used in shallow seismic site characterization include Multichannel Analysis of Surface Waves </w:t>
      </w:r>
      <w:r w:rsidR="00513BB0" w:rsidRPr="00EC16D5">
        <w:lastRenderedPageBreak/>
        <w:t xml:space="preserve">(MASW) and the </w:t>
      </w:r>
      <w:r w:rsidR="007017AF" w:rsidRPr="00EC16D5">
        <w:t>modeling</w:t>
      </w:r>
      <w:r w:rsidR="00513BB0" w:rsidRPr="00EC16D5">
        <w:t xml:space="preserve"> of Horizontal-to-Vertical Spectral Ratios (HVSR). Assuming a </w:t>
      </w:r>
      <w:r w:rsidR="007017AF" w:rsidRPr="00EC16D5">
        <w:t xml:space="preserve">1D </w:t>
      </w:r>
      <w:r w:rsidR="009409B8" w:rsidRPr="00EC16D5">
        <w:t>subsurface model consisting of stacked soil layers, the techniques lend information about shear wave velocity, Poisson’s ratio, layer thickness, and density.</w:t>
      </w:r>
    </w:p>
    <w:p w14:paraId="030FB49D" w14:textId="4B4A0CB9" w:rsidR="007560DB" w:rsidRPr="00EC16D5" w:rsidRDefault="009409B8" w:rsidP="00EC16D5">
      <w:pPr>
        <w:spacing w:after="120" w:line="240" w:lineRule="auto"/>
      </w:pPr>
      <w:r w:rsidRPr="00EC16D5">
        <w:tab/>
        <w:t xml:space="preserve">So popular are these surface wave methods in geotechnical engineering that proprietary software and instrumentation have been specially designed for the easy collection of surface wave data and its subsequent </w:t>
      </w:r>
      <w:r w:rsidR="00AD7EAE" w:rsidRPr="00EC16D5">
        <w:t>modeling</w:t>
      </w:r>
      <w:r w:rsidRPr="00EC16D5">
        <w:t xml:space="preserve"> for shear wave velocity</w:t>
      </w:r>
      <w:r w:rsidR="007017AF" w:rsidRPr="00EC16D5">
        <w:t xml:space="preserve"> </w:t>
      </w:r>
      <w:r w:rsidR="00DE22F0" w:rsidRPr="00EC16D5">
        <w:t xml:space="preserve">structure. </w:t>
      </w:r>
      <w:r w:rsidRPr="00EC16D5">
        <w:t xml:space="preserve">One such instrument is </w:t>
      </w:r>
      <w:proofErr w:type="spellStart"/>
      <w:r w:rsidRPr="00EC16D5">
        <w:t>MoHo’s</w:t>
      </w:r>
      <w:proofErr w:type="spellEnd"/>
      <w:r w:rsidRPr="00EC16D5">
        <w:t xml:space="preserve"> </w:t>
      </w:r>
      <w:proofErr w:type="spellStart"/>
      <w:r w:rsidRPr="00EC16D5">
        <w:t>Tromino</w:t>
      </w:r>
      <w:proofErr w:type="spellEnd"/>
      <w:r w:rsidRPr="00EC16D5">
        <w:t xml:space="preserve"> </w:t>
      </w:r>
      <w:r w:rsidR="00AD7EAE" w:rsidRPr="00EC16D5">
        <w:t xml:space="preserve">accompanied by </w:t>
      </w:r>
      <w:proofErr w:type="spellStart"/>
      <w:r w:rsidR="00AD7EAE" w:rsidRPr="00EC16D5">
        <w:t>MoHo’s</w:t>
      </w:r>
      <w:proofErr w:type="spellEnd"/>
      <w:r w:rsidRPr="00EC16D5">
        <w:t xml:space="preserve"> </w:t>
      </w:r>
      <w:proofErr w:type="spellStart"/>
      <w:r w:rsidRPr="00EC16D5">
        <w:rPr>
          <w:i/>
          <w:iCs/>
        </w:rPr>
        <w:t>Grilla</w:t>
      </w:r>
      <w:proofErr w:type="spellEnd"/>
      <w:r w:rsidRPr="00EC16D5">
        <w:t xml:space="preserve"> </w:t>
      </w:r>
      <w:r w:rsidR="004C3189" w:rsidRPr="00EC16D5">
        <w:t xml:space="preserve">modeling </w:t>
      </w:r>
      <w:r w:rsidRPr="00EC16D5">
        <w:t>software, which allow</w:t>
      </w:r>
      <w:r w:rsidR="00BA2CA0" w:rsidRPr="00EC16D5">
        <w:t>s</w:t>
      </w:r>
      <w:r w:rsidRPr="00EC16D5">
        <w:t xml:space="preserve"> for a </w:t>
      </w:r>
      <w:r w:rsidR="007017AF" w:rsidRPr="00EC16D5">
        <w:t>user-friendly</w:t>
      </w:r>
      <w:r w:rsidRPr="00EC16D5">
        <w:t xml:space="preserve"> experience when performing </w:t>
      </w:r>
      <w:r w:rsidR="00BA2CA0" w:rsidRPr="00EC16D5">
        <w:t>surface-wave</w:t>
      </w:r>
      <w:r w:rsidRPr="00EC16D5">
        <w:t xml:space="preserve">-based </w:t>
      </w:r>
      <w:r w:rsidR="007017AF" w:rsidRPr="00EC16D5">
        <w:t>seismic</w:t>
      </w:r>
      <w:r w:rsidRPr="00EC16D5">
        <w:t xml:space="preserve"> surveys.</w:t>
      </w:r>
    </w:p>
    <w:p w14:paraId="3949D2D1" w14:textId="1733EC63" w:rsidR="00523196" w:rsidRPr="00EC16D5" w:rsidRDefault="00464828" w:rsidP="00EC16D5">
      <w:pPr>
        <w:pStyle w:val="Heading3"/>
        <w:spacing w:after="120"/>
        <w:jc w:val="left"/>
        <w:rPr>
          <w:rFonts w:ascii="Times New Roman" w:hAnsi="Times New Roman" w:cs="Times New Roman"/>
          <w:b/>
          <w:bCs w:val="0"/>
          <w:i w:val="0"/>
          <w:iCs/>
        </w:rPr>
      </w:pPr>
      <w:bookmarkStart w:id="7" w:name="_Toc111618019"/>
      <w:r w:rsidRPr="00EC16D5">
        <w:rPr>
          <w:rFonts w:ascii="Times New Roman" w:hAnsi="Times New Roman" w:cs="Times New Roman"/>
          <w:b/>
          <w:bCs w:val="0"/>
          <w:i w:val="0"/>
          <w:iCs/>
        </w:rPr>
        <w:t>Joint Modeling of Complementary Datasets</w:t>
      </w:r>
      <w:bookmarkEnd w:id="7"/>
    </w:p>
    <w:p w14:paraId="5281F157" w14:textId="36437FAE" w:rsidR="00F702F1" w:rsidRPr="00EC16D5" w:rsidRDefault="009F34D0" w:rsidP="00EC16D5">
      <w:pPr>
        <w:pStyle w:val="Heading4"/>
        <w:spacing w:after="120"/>
        <w:rPr>
          <w:rFonts w:ascii="Times New Roman" w:hAnsi="Times New Roman" w:cs="Times New Roman"/>
        </w:rPr>
      </w:pPr>
      <w:r w:rsidRPr="00EC16D5">
        <w:rPr>
          <w:rFonts w:ascii="Times New Roman" w:hAnsi="Times New Roman" w:cs="Times New Roman"/>
        </w:rPr>
        <w:t>Horizontal-to-Vertical Spectral Ratios</w:t>
      </w:r>
      <w:r w:rsidR="0068623C" w:rsidRPr="00EC16D5">
        <w:rPr>
          <w:rFonts w:ascii="Times New Roman" w:hAnsi="Times New Roman" w:cs="Times New Roman"/>
        </w:rPr>
        <w:t xml:space="preserve"> (HVSR)</w:t>
      </w:r>
    </w:p>
    <w:p w14:paraId="66996A2E" w14:textId="50EDEBF5" w:rsidR="0068623C" w:rsidRPr="00EC16D5" w:rsidRDefault="0068623C" w:rsidP="00EC16D5">
      <w:pPr>
        <w:spacing w:after="120" w:line="240" w:lineRule="auto"/>
        <w:rPr>
          <w:iCs/>
        </w:rPr>
      </w:pPr>
      <w:r w:rsidRPr="00EC16D5">
        <w:rPr>
          <w:i/>
        </w:rPr>
        <w:tab/>
      </w:r>
      <w:r w:rsidRPr="00EC16D5">
        <w:rPr>
          <w:iCs/>
        </w:rPr>
        <w:t xml:space="preserve">Coined by </w:t>
      </w:r>
      <w:r w:rsidRPr="00EC16D5">
        <w:rPr>
          <w:iCs/>
        </w:rPr>
        <w:fldChar w:fldCharType="begin"/>
      </w:r>
      <w:r w:rsidRPr="00EC16D5">
        <w:rPr>
          <w:iCs/>
        </w:rPr>
        <w:instrText xml:space="preserve"> ADDIN EN.CITE &lt;EndNote&gt;&lt;Cite AuthorYear="1"&gt;&lt;Author&gt;Nakamura&lt;/Author&gt;&lt;Year&gt;1989&lt;/Year&gt;&lt;RecNum&gt;5&lt;/RecNum&gt;&lt;DisplayText&gt;Nakamura (1989)&lt;/DisplayText&gt;&lt;record&gt;&lt;rec-number&gt;5&lt;/rec-number&gt;&lt;foreign-keys&gt;&lt;key app="EN" db-id="xdvswa2t9wspezeza2q5t0sb9swapfpdz5aa" timestamp="1631679422"&gt;5&lt;/key&gt;&lt;/foreign-keys&gt;&lt;ref-type name="Journal Article"&gt;17&lt;/ref-type&gt;&lt;contributors&gt;&lt;authors&gt;&lt;author&gt;Nakamura, Y.&lt;/author&gt;&lt;/authors&gt;&lt;/contributors&gt;&lt;titles&gt;&lt;title&gt;A Method for Dynamic Characteristics Estimation of Subsurface using Microtremor on the Ground Surface&lt;/title&gt;&lt;secondary-title&gt;Quarterly Report of Rtri&lt;/secondary-title&gt;&lt;/titles&gt;&lt;periodical&gt;&lt;full-title&gt;Quarterly Report of Rtri&lt;/full-title&gt;&lt;/periodical&gt;&lt;volume&gt;30&lt;/volume&gt;&lt;dates&gt;&lt;year&gt;1989&lt;/year&gt;&lt;/dates&gt;&lt;urls&gt;&lt;/urls&gt;&lt;/record&gt;&lt;/Cite&gt;&lt;/EndNote&gt;</w:instrText>
      </w:r>
      <w:r w:rsidRPr="00EC16D5">
        <w:rPr>
          <w:iCs/>
        </w:rPr>
        <w:fldChar w:fldCharType="separate"/>
      </w:r>
      <w:r w:rsidRPr="00EC16D5">
        <w:rPr>
          <w:iCs/>
          <w:noProof/>
        </w:rPr>
        <w:t>Nakamura (1989)</w:t>
      </w:r>
      <w:r w:rsidRPr="00EC16D5">
        <w:rPr>
          <w:iCs/>
        </w:rPr>
        <w:fldChar w:fldCharType="end"/>
      </w:r>
      <w:r w:rsidRPr="00EC16D5">
        <w:rPr>
          <w:iCs/>
        </w:rPr>
        <w:t xml:space="preserve">, the HVSR technique </w:t>
      </w:r>
      <w:r w:rsidR="00BA2CA0" w:rsidRPr="00EC16D5">
        <w:rPr>
          <w:iCs/>
        </w:rPr>
        <w:t>identifies</w:t>
      </w:r>
      <w:r w:rsidR="007017AF" w:rsidRPr="00EC16D5">
        <w:rPr>
          <w:iCs/>
        </w:rPr>
        <w:t xml:space="preserve"> </w:t>
      </w:r>
      <w:r w:rsidRPr="00EC16D5">
        <w:rPr>
          <w:iCs/>
        </w:rPr>
        <w:t xml:space="preserve">seismic </w:t>
      </w:r>
      <w:r w:rsidR="00BA2CA0" w:rsidRPr="00EC16D5">
        <w:rPr>
          <w:iCs/>
        </w:rPr>
        <w:t>resonance frequencies of</w:t>
      </w:r>
      <w:r w:rsidRPr="00EC16D5">
        <w:rPr>
          <w:iCs/>
        </w:rPr>
        <w:t xml:space="preserve"> the shallow subsurface through ambient-noise, single-station,</w:t>
      </w:r>
      <w:r w:rsidR="007017AF" w:rsidRPr="00EC16D5">
        <w:rPr>
          <w:iCs/>
        </w:rPr>
        <w:t xml:space="preserve"> three</w:t>
      </w:r>
      <w:r w:rsidRPr="00EC16D5">
        <w:rPr>
          <w:iCs/>
        </w:rPr>
        <w:t>-component measurements. The HVSR curve, calculated by dividing the spectral amplitudes of the horizontal components by the spectral amplitude of the vertical</w:t>
      </w:r>
      <w:r w:rsidR="00C47457" w:rsidRPr="00EC16D5">
        <w:rPr>
          <w:iCs/>
        </w:rPr>
        <w:t xml:space="preserve"> component</w:t>
      </w:r>
      <w:r w:rsidRPr="00EC16D5">
        <w:rPr>
          <w:iCs/>
        </w:rPr>
        <w:t>, allows for the identification of resonant</w:t>
      </w:r>
      <w:r w:rsidR="001E408C" w:rsidRPr="00EC16D5">
        <w:rPr>
          <w:iCs/>
        </w:rPr>
        <w:t xml:space="preserve"> frequencies, or eigenfrequencies, </w:t>
      </w:r>
      <w:r w:rsidR="00C47457" w:rsidRPr="00EC16D5">
        <w:rPr>
          <w:iCs/>
        </w:rPr>
        <w:t>of the subsurface</w:t>
      </w:r>
      <w:r w:rsidR="001E408C" w:rsidRPr="00EC16D5">
        <w:rPr>
          <w:iCs/>
        </w:rPr>
        <w:t xml:space="preserve">. </w:t>
      </w:r>
      <w:r w:rsidR="004E2C58" w:rsidRPr="00EC16D5">
        <w:rPr>
          <w:iCs/>
        </w:rPr>
        <w:t xml:space="preserve">The HVSR </w:t>
      </w:r>
      <w:r w:rsidR="00027A17" w:rsidRPr="00EC16D5">
        <w:rPr>
          <w:iCs/>
        </w:rPr>
        <w:t>technique</w:t>
      </w:r>
      <w:r w:rsidR="008F2AFA" w:rsidRPr="00EC16D5">
        <w:rPr>
          <w:iCs/>
        </w:rPr>
        <w:t xml:space="preserve"> </w:t>
      </w:r>
      <w:r w:rsidR="003A1FD5" w:rsidRPr="00EC16D5">
        <w:rPr>
          <w:iCs/>
        </w:rPr>
        <w:t xml:space="preserve">provides a low-cost and effective alternative to the </w:t>
      </w:r>
      <w:r w:rsidR="008F2AFA" w:rsidRPr="00EC16D5">
        <w:rPr>
          <w:iCs/>
        </w:rPr>
        <w:t xml:space="preserve">estimation </w:t>
      </w:r>
      <w:r w:rsidR="004E2C58" w:rsidRPr="00EC16D5">
        <w:rPr>
          <w:iCs/>
        </w:rPr>
        <w:t>of the</w:t>
      </w:r>
      <w:r w:rsidR="008F2AFA" w:rsidRPr="00EC16D5">
        <w:rPr>
          <w:iCs/>
        </w:rPr>
        <w:t xml:space="preserve"> empirical</w:t>
      </w:r>
      <w:r w:rsidR="004E2C58" w:rsidRPr="00EC16D5">
        <w:rPr>
          <w:iCs/>
        </w:rPr>
        <w:t xml:space="preserve"> transfer function</w:t>
      </w:r>
      <w:r w:rsidR="008F2AFA" w:rsidRPr="00EC16D5">
        <w:rPr>
          <w:iCs/>
        </w:rPr>
        <w:t xml:space="preserve"> </w:t>
      </w:r>
      <w:r w:rsidR="008F2AFA" w:rsidRPr="00EC16D5">
        <w:rPr>
          <w:iCs/>
        </w:rPr>
        <w:fldChar w:fldCharType="begin"/>
      </w:r>
      <w:r w:rsidR="008F2AFA" w:rsidRPr="00EC16D5">
        <w:rPr>
          <w:iCs/>
        </w:rPr>
        <w:instrText xml:space="preserve"> ADDIN EN.CITE &lt;EndNote&gt;&lt;Cite&gt;&lt;Author&gt;Lermo&lt;/Author&gt;&lt;Year&gt;1993&lt;/Year&gt;&lt;RecNum&gt;35&lt;/RecNum&gt;&lt;DisplayText&gt;(Lermo &amp;amp; Chávez-García, 1993)&lt;/DisplayText&gt;&lt;record&gt;&lt;rec-number&gt;35&lt;/rec-number&gt;&lt;foreign-keys&gt;&lt;key app="EN" db-id="xdvswa2t9wspezeza2q5t0sb9swapfpdz5aa" timestamp="1657379785"&gt;35&lt;/key&gt;&lt;/foreign-keys&gt;&lt;ref-type name="Journal Article"&gt;17&lt;/ref-type&gt;&lt;contributors&gt;&lt;authors&gt;&lt;author&gt;Lermo, Javier&lt;/author&gt;&lt;author&gt;Chávez-García, Francisco J.&lt;/author&gt;&lt;/authors&gt;&lt;/contributors&gt;&lt;titles&gt;&lt;title&gt;Site effect evaluation using spectral ratios with only one station&lt;/title&gt;&lt;secondary-title&gt;Bulletin of the Seismological Society of America&lt;/secondary-title&gt;&lt;/titles&gt;&lt;periodical&gt;&lt;full-title&gt;Bulletin of the Seismological Society of America&lt;/full-title&gt;&lt;/periodical&gt;&lt;pages&gt;1574-1594&lt;/pages&gt;&lt;volume&gt;83&lt;/volume&gt;&lt;number&gt;5&lt;/number&gt;&lt;dates&gt;&lt;year&gt;1993&lt;/year&gt;&lt;/dates&gt;&lt;isbn&gt;0037-1106&lt;/isbn&gt;&lt;urls&gt;&lt;related-urls&gt;&lt;url&gt;https://doi.org/10.1785/BSSA0830051574&lt;/url&gt;&lt;/related-urls&gt;&lt;/urls&gt;&lt;electronic-resource-num&gt;10.1785/bssa0830051574&lt;/electronic-resource-num&gt;&lt;access-date&gt;7/9/2022&lt;/access-date&gt;&lt;/record&gt;&lt;/Cite&gt;&lt;/EndNote&gt;</w:instrText>
      </w:r>
      <w:r w:rsidR="008F2AFA" w:rsidRPr="00EC16D5">
        <w:rPr>
          <w:iCs/>
        </w:rPr>
        <w:fldChar w:fldCharType="separate"/>
      </w:r>
      <w:r w:rsidR="008F2AFA" w:rsidRPr="00EC16D5">
        <w:rPr>
          <w:iCs/>
          <w:noProof/>
        </w:rPr>
        <w:t>(Lermo &amp; Chávez-García, 1993)</w:t>
      </w:r>
      <w:r w:rsidR="008F2AFA" w:rsidRPr="00EC16D5">
        <w:rPr>
          <w:iCs/>
        </w:rPr>
        <w:fldChar w:fldCharType="end"/>
      </w:r>
      <w:r w:rsidR="003A1FD5" w:rsidRPr="00EC16D5">
        <w:rPr>
          <w:iCs/>
        </w:rPr>
        <w:t xml:space="preserve">, </w:t>
      </w:r>
      <w:r w:rsidR="00027A17" w:rsidRPr="00EC16D5">
        <w:rPr>
          <w:iCs/>
        </w:rPr>
        <w:t>and h</w:t>
      </w:r>
      <w:r w:rsidR="00EF46C5" w:rsidRPr="00EC16D5">
        <w:rPr>
          <w:iCs/>
        </w:rPr>
        <w:t>a</w:t>
      </w:r>
      <w:r w:rsidR="003A1FD5" w:rsidRPr="00EC16D5">
        <w:rPr>
          <w:iCs/>
        </w:rPr>
        <w:t>s</w:t>
      </w:r>
      <w:r w:rsidR="00EF46C5" w:rsidRPr="00EC16D5">
        <w:rPr>
          <w:iCs/>
        </w:rPr>
        <w:t xml:space="preserve"> more recently </w:t>
      </w:r>
      <w:r w:rsidR="00C06C2D" w:rsidRPr="00EC16D5">
        <w:rPr>
          <w:iCs/>
        </w:rPr>
        <w:t>gained popularity</w:t>
      </w:r>
      <w:r w:rsidR="00027A17" w:rsidRPr="00EC16D5">
        <w:rPr>
          <w:iCs/>
        </w:rPr>
        <w:t xml:space="preserve"> in determining </w:t>
      </w:r>
      <w:r w:rsidR="00EF46C5" w:rsidRPr="00EC16D5">
        <w:rPr>
          <w:iCs/>
        </w:rPr>
        <w:t xml:space="preserve">thicknesses and shear wave velocities of soft sediments </w:t>
      </w:r>
      <w:r w:rsidR="00EF46C5" w:rsidRPr="00EC16D5">
        <w:rPr>
          <w:iCs/>
        </w:rPr>
        <w:fldChar w:fldCharType="begin">
          <w:fldData xml:space="preserve">PEVuZE5vdGU+PENpdGU+PEF1dGhvcj5JYnMtdm9uIFNlaHQ8L0F1dGhvcj48WWVhcj4xOTk5PC9Z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</w:fldData>
        </w:fldChar>
      </w:r>
      <w:r w:rsidR="00EF46C5" w:rsidRPr="00EC16D5">
        <w:rPr>
          <w:iCs/>
        </w:rPr>
        <w:instrText xml:space="preserve"> ADDIN EN.CITE </w:instrText>
      </w:r>
      <w:r w:rsidR="00EF46C5" w:rsidRPr="00EC16D5">
        <w:rPr>
          <w:iCs/>
        </w:rPr>
        <w:fldChar w:fldCharType="begin">
          <w:fldData xml:space="preserve">PEVuZE5vdGU+PENpdGU+PEF1dGhvcj5JYnMtdm9uIFNlaHQ8L0F1dGhvcj48WWVhcj4xOTk5PC9Z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</w:fldData>
        </w:fldChar>
      </w:r>
      <w:r w:rsidR="00EF46C5" w:rsidRPr="00EC16D5">
        <w:rPr>
          <w:iCs/>
        </w:rPr>
        <w:instrText xml:space="preserve"> ADDIN EN.CITE.DATA </w:instrText>
      </w:r>
      <w:r w:rsidR="00EF46C5" w:rsidRPr="00EC16D5">
        <w:rPr>
          <w:iCs/>
        </w:rPr>
      </w:r>
      <w:r w:rsidR="00EF46C5" w:rsidRPr="00EC16D5">
        <w:rPr>
          <w:iCs/>
        </w:rPr>
        <w:fldChar w:fldCharType="end"/>
      </w:r>
      <w:r w:rsidR="00EF46C5" w:rsidRPr="00EC16D5">
        <w:rPr>
          <w:iCs/>
        </w:rPr>
      </w:r>
      <w:r w:rsidR="00EF46C5" w:rsidRPr="00EC16D5">
        <w:rPr>
          <w:iCs/>
        </w:rPr>
        <w:fldChar w:fldCharType="separate"/>
      </w:r>
      <w:r w:rsidR="00EF46C5" w:rsidRPr="00EC16D5">
        <w:rPr>
          <w:iCs/>
          <w:noProof/>
        </w:rPr>
        <w:t>(Ibs-von Seht &amp; Wohlenberg, 1999; Liang et al., 2018)</w:t>
      </w:r>
      <w:r w:rsidR="00EF46C5" w:rsidRPr="00EC16D5">
        <w:rPr>
          <w:iCs/>
        </w:rPr>
        <w:fldChar w:fldCharType="end"/>
      </w:r>
      <w:r w:rsidR="00EF46C5" w:rsidRPr="00EC16D5">
        <w:rPr>
          <w:iCs/>
        </w:rPr>
        <w:t xml:space="preserve">. </w:t>
      </w:r>
    </w:p>
    <w:p w14:paraId="182F20AF" w14:textId="19CF1C32" w:rsidR="00FB3D61" w:rsidRPr="00EC16D5" w:rsidRDefault="003A1FD5" w:rsidP="00EC16D5">
      <w:pPr>
        <w:spacing w:after="120" w:line="240" w:lineRule="auto"/>
        <w:rPr>
          <w:iCs/>
        </w:rPr>
      </w:pPr>
      <w:r w:rsidRPr="00EC16D5">
        <w:rPr>
          <w:iCs/>
        </w:rPr>
        <w:tab/>
        <w:t xml:space="preserve">Although there is an overwhelming volume of literature on HVSR in microzonation studies, there is no consensus on the physical </w:t>
      </w:r>
      <w:r w:rsidR="00C47457" w:rsidRPr="00EC16D5">
        <w:rPr>
          <w:iCs/>
        </w:rPr>
        <w:t>meaning</w:t>
      </w:r>
      <w:r w:rsidRPr="00EC16D5">
        <w:rPr>
          <w:iCs/>
        </w:rPr>
        <w:t xml:space="preserve"> of the HVSR curve</w:t>
      </w:r>
      <w:r w:rsidR="00C06C2D" w:rsidRPr="00EC16D5">
        <w:rPr>
          <w:iCs/>
        </w:rPr>
        <w:t>. Some theoretical</w:t>
      </w:r>
      <w:r w:rsidR="003D5349" w:rsidRPr="00EC16D5">
        <w:rPr>
          <w:iCs/>
        </w:rPr>
        <w:t xml:space="preserve"> studies attribut</w:t>
      </w:r>
      <w:r w:rsidR="00C06C2D" w:rsidRPr="00EC16D5">
        <w:rPr>
          <w:iCs/>
        </w:rPr>
        <w:t>e</w:t>
      </w:r>
      <w:r w:rsidR="003D5349" w:rsidRPr="00EC16D5">
        <w:rPr>
          <w:iCs/>
        </w:rPr>
        <w:t xml:space="preserve"> features of the HVSR curve to body-wave effects</w:t>
      </w:r>
      <w:r w:rsidR="00C47457" w:rsidRPr="00EC16D5">
        <w:rPr>
          <w:iCs/>
        </w:rPr>
        <w:t xml:space="preserve">; and </w:t>
      </w:r>
      <w:r w:rsidR="003D5349" w:rsidRPr="00EC16D5">
        <w:rPr>
          <w:iCs/>
        </w:rPr>
        <w:t>others attribut</w:t>
      </w:r>
      <w:r w:rsidR="00C06C2D" w:rsidRPr="00EC16D5">
        <w:rPr>
          <w:iCs/>
        </w:rPr>
        <w:t>e</w:t>
      </w:r>
      <w:r w:rsidR="003D5349" w:rsidRPr="00EC16D5">
        <w:rPr>
          <w:iCs/>
        </w:rPr>
        <w:t xml:space="preserve"> </w:t>
      </w:r>
      <w:r w:rsidR="00C82B31" w:rsidRPr="00EC16D5">
        <w:rPr>
          <w:iCs/>
        </w:rPr>
        <w:t xml:space="preserve">the </w:t>
      </w:r>
      <w:r w:rsidR="003D5349" w:rsidRPr="00EC16D5">
        <w:rPr>
          <w:iCs/>
        </w:rPr>
        <w:t>features to Rayleigh wave ellipticity</w:t>
      </w:r>
      <w:r w:rsidR="00366DE6" w:rsidRPr="00EC16D5">
        <w:rPr>
          <w:iCs/>
        </w:rPr>
        <w:t>.</w:t>
      </w:r>
      <w:r w:rsidR="00C47457" w:rsidRPr="00EC16D5">
        <w:rPr>
          <w:iCs/>
        </w:rPr>
        <w:t xml:space="preserve"> Others propose that</w:t>
      </w:r>
      <w:r w:rsidR="00366DE6" w:rsidRPr="00EC16D5">
        <w:rPr>
          <w:iCs/>
        </w:rPr>
        <w:t xml:space="preserve"> </w:t>
      </w:r>
      <w:r w:rsidR="00C47457" w:rsidRPr="00EC16D5">
        <w:rPr>
          <w:iCs/>
        </w:rPr>
        <w:t>r</w:t>
      </w:r>
      <w:r w:rsidR="004A7E56" w:rsidRPr="00EC16D5">
        <w:rPr>
          <w:iCs/>
        </w:rPr>
        <w:t xml:space="preserve">elative contributions of Rayleigh and body waves </w:t>
      </w:r>
      <w:r w:rsidR="00C47457" w:rsidRPr="00EC16D5">
        <w:rPr>
          <w:iCs/>
        </w:rPr>
        <w:t>may be</w:t>
      </w:r>
      <w:r w:rsidR="004A7E56" w:rsidRPr="00EC16D5">
        <w:rPr>
          <w:iCs/>
        </w:rPr>
        <w:t xml:space="preserve"> </w:t>
      </w:r>
      <w:r w:rsidR="00240BEA" w:rsidRPr="00EC16D5">
        <w:rPr>
          <w:iCs/>
        </w:rPr>
        <w:t xml:space="preserve">largely </w:t>
      </w:r>
      <w:r w:rsidR="004A7E56" w:rsidRPr="00EC16D5">
        <w:rPr>
          <w:iCs/>
        </w:rPr>
        <w:t>site-dependent</w:t>
      </w:r>
      <w:r w:rsidR="00240BEA" w:rsidRPr="00EC16D5">
        <w:rPr>
          <w:iCs/>
        </w:rPr>
        <w:t xml:space="preserve"> </w:t>
      </w:r>
      <w:r w:rsidR="00240BEA" w:rsidRPr="00EC16D5">
        <w:rPr>
          <w:iCs/>
        </w:rPr>
        <w:fldChar w:fldCharType="begin"/>
      </w:r>
      <w:r w:rsidR="00240BEA" w:rsidRPr="00EC16D5">
        <w:rPr>
          <w:iCs/>
        </w:rPr>
        <w:instrText xml:space="preserve"> ADDIN EN.CITE &lt;EndNote&gt;&lt;Cite&gt;&lt;Author&gt;Fäh&lt;/Author&gt;&lt;Year&gt;2001&lt;/Year&gt;&lt;RecNum&gt;37&lt;/RecNum&gt;&lt;DisplayText&gt;(Fäh et al., 2001)&lt;/DisplayText&gt;&lt;record&gt;&lt;rec-number&gt;37&lt;/rec-number&gt;&lt;foreign-keys&gt;&lt;key app="EN" db-id="xdvswa2t9wspezeza2q5t0sb9swapfpdz5aa" timestamp="1657390867"&gt;37&lt;/key&gt;&lt;/foreign-keys&gt;&lt;ref-type name="Journal Article"&gt;17&lt;/ref-type&gt;&lt;contributors&gt;&lt;authors&gt;&lt;author&gt;Fäh, Donat&lt;/author&gt;&lt;author&gt;Kind, Fortunat&lt;/author&gt;&lt;author&gt;Giardini, Domenico&lt;/author&gt;&lt;/authors&gt;&lt;/contributors&gt;&lt;titles&gt;&lt;title&gt;A theoretical investigation of average H/V ratios&lt;/title&gt;&lt;secondary-title&gt;Geophysical Journal International&lt;/secondary-title&gt;&lt;/titles&gt;&lt;periodical&gt;&lt;full-title&gt;Geophysical Journal International&lt;/full-title&gt;&lt;/periodical&gt;&lt;pages&gt;535-549&lt;/pages&gt;&lt;volume&gt;145&lt;/volume&gt;&lt;number&gt;2&lt;/number&gt;&lt;dates&gt;&lt;year&gt;2001&lt;/year&gt;&lt;/dates&gt;&lt;isbn&gt;0956-540X&lt;/isbn&gt;&lt;urls&gt;&lt;related-urls&gt;&lt;url&gt;https://doi.org/10.1046/j.0956-540x.2001.01406.x&lt;/url&gt;&lt;/related-urls&gt;&lt;/urls&gt;&lt;electronic-resource-num&gt;10.1046/j.0956-540x.2001.01406.x&lt;/electronic-resource-num&gt;&lt;access-date&gt;7/9/2022&lt;/access-date&gt;&lt;/record&gt;&lt;/Cite&gt;&lt;/EndNote&gt;</w:instrText>
      </w:r>
      <w:r w:rsidR="00240BEA" w:rsidRPr="00EC16D5">
        <w:rPr>
          <w:iCs/>
        </w:rPr>
        <w:fldChar w:fldCharType="separate"/>
      </w:r>
      <w:r w:rsidR="00240BEA" w:rsidRPr="00EC16D5">
        <w:rPr>
          <w:iCs/>
          <w:noProof/>
        </w:rPr>
        <w:t>(Fäh et al., 2001)</w:t>
      </w:r>
      <w:r w:rsidR="00240BEA" w:rsidRPr="00EC16D5">
        <w:rPr>
          <w:iCs/>
        </w:rPr>
        <w:fldChar w:fldCharType="end"/>
      </w:r>
      <w:r w:rsidR="00240BEA" w:rsidRPr="00EC16D5">
        <w:rPr>
          <w:iCs/>
        </w:rPr>
        <w:t xml:space="preserve">. </w:t>
      </w:r>
      <w:r w:rsidR="004A7E56" w:rsidRPr="00EC16D5">
        <w:rPr>
          <w:iCs/>
        </w:rPr>
        <w:t xml:space="preserve"> </w:t>
      </w:r>
      <w:r w:rsidR="00995E53" w:rsidRPr="00EC16D5">
        <w:rPr>
          <w:iCs/>
        </w:rPr>
        <w:t xml:space="preserve">Despite the validity of both </w:t>
      </w:r>
      <w:r w:rsidR="00366DE6" w:rsidRPr="00EC16D5">
        <w:rPr>
          <w:iCs/>
        </w:rPr>
        <w:t>viewpoints in constructing HVSR curves from subsurface models</w:t>
      </w:r>
      <w:r w:rsidR="00995E53" w:rsidRPr="00EC16D5">
        <w:rPr>
          <w:iCs/>
        </w:rPr>
        <w:t xml:space="preserve">, surface-wave-exclusive methods are generally adopted when conducting </w:t>
      </w:r>
      <w:r w:rsidR="00366DE6" w:rsidRPr="00EC16D5">
        <w:rPr>
          <w:iCs/>
        </w:rPr>
        <w:t xml:space="preserve">analytical studies due to their </w:t>
      </w:r>
      <w:r w:rsidR="00B106A2" w:rsidRPr="00EC16D5">
        <w:rPr>
          <w:iCs/>
        </w:rPr>
        <w:t>comparatively si</w:t>
      </w:r>
      <w:r w:rsidR="00240BEA" w:rsidRPr="00EC16D5">
        <w:rPr>
          <w:iCs/>
        </w:rPr>
        <w:t>ngular</w:t>
      </w:r>
      <w:r w:rsidR="00B106A2" w:rsidRPr="00EC16D5">
        <w:rPr>
          <w:iCs/>
        </w:rPr>
        <w:t xml:space="preserve"> reliance on Rayleigh wave</w:t>
      </w:r>
      <w:r w:rsidR="00241A2B" w:rsidRPr="00EC16D5">
        <w:rPr>
          <w:iCs/>
        </w:rPr>
        <w:t xml:space="preserve">s </w:t>
      </w:r>
      <w:r w:rsidR="00B106A2" w:rsidRPr="00EC16D5">
        <w:rPr>
          <w:iCs/>
        </w:rPr>
        <w:fldChar w:fldCharType="begin"/>
      </w:r>
      <w:r w:rsidR="00B106A2" w:rsidRPr="00EC16D5">
        <w:rPr>
          <w:iCs/>
        </w:rPr>
        <w:instrText xml:space="preserve"> ADDIN EN.CITE &lt;EndNote&gt;&lt;Cite&gt;&lt;Author&gt;Lunedei&lt;/Author&gt;&lt;Year&gt;2015&lt;/Year&gt;&lt;RecNum&gt;6&lt;/RecNum&gt;&lt;DisplayText&gt;(Lunedei &amp;amp; Malischewsky, 2015)&lt;/DisplayText&gt;&lt;record&gt;&lt;rec-number&gt;6&lt;/rec-number&gt;&lt;foreign-keys&gt;&lt;key app="EN" db-id="xdvswa2t9wspezeza2q5t0sb9swapfpdz5aa" timestamp="1631679903"&gt;6&lt;/key&gt;&lt;/foreign-keys&gt;&lt;ref-type name="Book Section"&gt;5&lt;/ref-type&gt;&lt;contributors&gt;&lt;authors&gt;&lt;author&gt;Lunedei, Enrico&lt;/author&gt;&lt;author&gt;Malischewsky, Peter&lt;/author&gt;&lt;/authors&gt;&lt;secondary-authors&gt;&lt;author&gt;Ansal, Atilla&lt;/author&gt;&lt;/secondary-authors&gt;&lt;/contributors&gt;&lt;titles&gt;&lt;title&gt;A Review and Some New Issues on the Theory of the H/V Technique for Ambient Vibrations&lt;/title&gt;&lt;secondary-title&gt;Perspectives on European Earthquake Engineering and Seismology: Volume 2&lt;/secondary-title&gt;&lt;/titles&gt;&lt;pages&gt;371-394&lt;/pages&gt;&lt;dates&gt;&lt;year&gt;2015&lt;/year&gt;&lt;pub-dates&gt;&lt;date&gt;2015//&lt;/date&gt;&lt;/pub-dates&gt;&lt;/dates&gt;&lt;pub-location&gt;Cham&lt;/pub-location&gt;&lt;publisher&gt;Springer International Publishing&lt;/publisher&gt;&lt;isbn&gt;978-3-319-16964-4&lt;/isbn&gt;&lt;urls&gt;&lt;related-urls&gt;&lt;url&gt;https://doi.org/10.1007/978-3-319-16964-4_15&lt;/url&gt;&lt;/related-urls&gt;&lt;/urls&gt;&lt;electronic-resource-num&gt;10.1007/978-3-319-16964-4_15&lt;/electronic-resource-num&gt;&lt;/record&gt;&lt;/Cite&gt;&lt;/EndNote&gt;</w:instrText>
      </w:r>
      <w:r w:rsidR="00B106A2" w:rsidRPr="00EC16D5">
        <w:rPr>
          <w:iCs/>
        </w:rPr>
        <w:fldChar w:fldCharType="separate"/>
      </w:r>
      <w:r w:rsidR="00B106A2" w:rsidRPr="00EC16D5">
        <w:rPr>
          <w:iCs/>
          <w:noProof/>
        </w:rPr>
        <w:t>(Lunedei &amp; Malischewsky, 2015)</w:t>
      </w:r>
      <w:r w:rsidR="00B106A2" w:rsidRPr="00EC16D5">
        <w:rPr>
          <w:iCs/>
        </w:rPr>
        <w:fldChar w:fldCharType="end"/>
      </w:r>
      <w:r w:rsidR="00B106A2" w:rsidRPr="00EC16D5">
        <w:rPr>
          <w:iCs/>
        </w:rPr>
        <w:t>.</w:t>
      </w:r>
      <w:r w:rsidR="004A7E56" w:rsidRPr="00EC16D5">
        <w:rPr>
          <w:iCs/>
        </w:rPr>
        <w:t xml:space="preserve"> </w:t>
      </w:r>
      <w:r w:rsidR="00FB3D61" w:rsidRPr="00EC16D5">
        <w:rPr>
          <w:iCs/>
        </w:rPr>
        <w:t xml:space="preserve"> </w:t>
      </w:r>
    </w:p>
    <w:p w14:paraId="202A3417" w14:textId="35FD2390" w:rsidR="004C3189" w:rsidRPr="00EC16D5" w:rsidRDefault="006B6C3B" w:rsidP="00EC16D5">
      <w:pPr>
        <w:spacing w:after="120" w:line="240" w:lineRule="auto"/>
        <w:rPr>
          <w:iCs/>
        </w:rPr>
      </w:pPr>
      <w:r w:rsidRPr="00EC16D5">
        <w:rPr>
          <w:iCs/>
        </w:rPr>
        <w:tab/>
        <w:t xml:space="preserve">In addition to the ambiguity of </w:t>
      </w:r>
      <w:r w:rsidR="00BA2CA0" w:rsidRPr="00EC16D5">
        <w:rPr>
          <w:iCs/>
        </w:rPr>
        <w:t>stimulus</w:t>
      </w:r>
      <w:r w:rsidRPr="00EC16D5">
        <w:rPr>
          <w:iCs/>
        </w:rPr>
        <w:t xml:space="preserve">, the HVSR technique suffers from </w:t>
      </w:r>
      <w:r w:rsidR="004C3189" w:rsidRPr="00EC16D5">
        <w:rPr>
          <w:iCs/>
        </w:rPr>
        <w:t xml:space="preserve">the effect of </w:t>
      </w:r>
      <w:r w:rsidRPr="00EC16D5">
        <w:rPr>
          <w:iCs/>
        </w:rPr>
        <w:t xml:space="preserve">additional </w:t>
      </w:r>
      <w:r w:rsidR="004C3189" w:rsidRPr="00EC16D5">
        <w:rPr>
          <w:iCs/>
        </w:rPr>
        <w:t xml:space="preserve">surface wave </w:t>
      </w:r>
      <w:r w:rsidRPr="00EC16D5">
        <w:rPr>
          <w:iCs/>
        </w:rPr>
        <w:t>modes and the influence of quality factors</w:t>
      </w:r>
      <w:r w:rsidR="003C0D47" w:rsidRPr="00EC16D5">
        <w:rPr>
          <w:iCs/>
        </w:rPr>
        <w:t>, all of which can contribute to variab</w:t>
      </w:r>
      <w:r w:rsidR="00BA2CA0" w:rsidRPr="00EC16D5">
        <w:rPr>
          <w:iCs/>
        </w:rPr>
        <w:t>ility</w:t>
      </w:r>
      <w:r w:rsidR="003C0D47" w:rsidRPr="00EC16D5">
        <w:rPr>
          <w:iCs/>
        </w:rPr>
        <w:t xml:space="preserve"> </w:t>
      </w:r>
      <w:r w:rsidRPr="00EC16D5">
        <w:rPr>
          <w:iCs/>
        </w:rPr>
        <w:fldChar w:fldCharType="begin"/>
      </w:r>
      <w:r w:rsidRPr="00EC16D5">
        <w:rPr>
          <w:iCs/>
        </w:rPr>
        <w:instrText xml:space="preserve"> ADDIN EN.CITE &lt;EndNote&gt;&lt;Cite&gt;&lt;Author&gt;Giancarlo&lt;/Author&gt;&lt;Year&gt;2010&lt;/Year&gt;&lt;RecNum&gt;10&lt;/RecNum&gt;&lt;DisplayText&gt;(Giancarlo, 2010)&lt;/DisplayText&gt;&lt;record&gt;&lt;rec-number&gt;10&lt;/rec-number&gt;&lt;foreign-keys&gt;&lt;key app="EN" db-id="xdvswa2t9wspezeza2q5t0sb9swapfpdz5aa" timestamp="1631693522"&gt;10&lt;/key&gt;&lt;/foreign-keys&gt;&lt;ref-type name="Journal Article"&gt;17&lt;/ref-type&gt;&lt;contributors&gt;&lt;authors&gt;&lt;author&gt;Giancarlo, Dal Moro&lt;/author&gt;&lt;/authors&gt;&lt;/contributors&gt;&lt;titles&gt;&lt;title&gt;Insights on surface wave dispersion and HVSR: Joint analysis via Pareto optimality&lt;/title&gt;&lt;secondary-title&gt;Journal of Applied Geophysics&lt;/secondary-title&gt;&lt;/titles&gt;&lt;periodical&gt;&lt;full-title&gt;Journal of Applied Geophysics&lt;/full-title&gt;&lt;/periodical&gt;&lt;pages&gt;129-140&lt;/pages&gt;&lt;volume&gt;72&lt;/volume&gt;&lt;number&gt;2&lt;/number&gt;&lt;keywords&gt;&lt;keyword&gt;Joint inversion&lt;/keyword&gt;&lt;keyword&gt;Surface wave dispersion&lt;/keyword&gt;&lt;keyword&gt;HVSR&lt;/keyword&gt;&lt;keyword&gt;Shear-wave velocity&lt;/keyword&gt;&lt;keyword&gt;Multi-Objective Evolutionary Algorithms&lt;/keyword&gt;&lt;keyword&gt;Rayleigh waves&lt;/keyword&gt;&lt;/keywords&gt;&lt;dates&gt;&lt;year&gt;2010&lt;/year&gt;&lt;pub-dates&gt;&lt;date&gt;2010/10/01/&lt;/date&gt;&lt;/pub-dates&gt;&lt;/dates&gt;&lt;isbn&gt;0926-9851&lt;/isbn&gt;&lt;urls&gt;&lt;related-urls&gt;&lt;url&gt;https://www.sciencedirect.com/science/article/pii/S0926985110001102&lt;/url&gt;&lt;/related-urls&gt;&lt;/urls&gt;&lt;electronic-resource-num&gt;https://doi.org/10.1016/j.jappgeo.2010.08.004&lt;/electronic-resource-num&gt;&lt;/record&gt;&lt;/Cite&gt;&lt;/EndNote&gt;</w:instrText>
      </w:r>
      <w:r w:rsidRPr="00EC16D5">
        <w:rPr>
          <w:iCs/>
        </w:rPr>
        <w:fldChar w:fldCharType="separate"/>
      </w:r>
      <w:r w:rsidRPr="00EC16D5">
        <w:rPr>
          <w:iCs/>
          <w:noProof/>
        </w:rPr>
        <w:t>(Giancarlo, 2010)</w:t>
      </w:r>
      <w:r w:rsidRPr="00EC16D5">
        <w:rPr>
          <w:iCs/>
        </w:rPr>
        <w:fldChar w:fldCharType="end"/>
      </w:r>
      <w:r w:rsidRPr="00EC16D5">
        <w:rPr>
          <w:iCs/>
        </w:rPr>
        <w:t>.</w:t>
      </w:r>
      <w:r w:rsidR="00FB3D61" w:rsidRPr="00EC16D5">
        <w:rPr>
          <w:iCs/>
        </w:rPr>
        <w:t xml:space="preserve"> </w:t>
      </w:r>
      <w:r w:rsidR="003C0D47" w:rsidRPr="00EC16D5">
        <w:rPr>
          <w:iCs/>
        </w:rPr>
        <w:t xml:space="preserve">As the forward calculation of eigenfrequencies </w:t>
      </w:r>
      <w:r w:rsidR="00BA2CA0" w:rsidRPr="00EC16D5">
        <w:rPr>
          <w:iCs/>
        </w:rPr>
        <w:t>for</w:t>
      </w:r>
      <w:r w:rsidR="003C0D47" w:rsidRPr="00EC16D5">
        <w:rPr>
          <w:iCs/>
        </w:rPr>
        <w:t xml:space="preserve"> a stacked soil layer is nonlinear, </w:t>
      </w:r>
      <w:r w:rsidR="00BA2CA0" w:rsidRPr="00EC16D5">
        <w:rPr>
          <w:iCs/>
        </w:rPr>
        <w:t xml:space="preserve">the inverse problem is also </w:t>
      </w:r>
      <w:r w:rsidR="003C0D47" w:rsidRPr="00EC16D5">
        <w:rPr>
          <w:iCs/>
        </w:rPr>
        <w:t>nonunique</w:t>
      </w:r>
      <w:r w:rsidR="00E46808" w:rsidRPr="00EC16D5">
        <w:rPr>
          <w:iCs/>
        </w:rPr>
        <w:t xml:space="preserve">. </w:t>
      </w:r>
    </w:p>
    <w:p w14:paraId="0C56B350" w14:textId="0533C844" w:rsidR="004C3189" w:rsidRPr="00EC16D5" w:rsidRDefault="004C3189" w:rsidP="00EC16D5">
      <w:pPr>
        <w:pStyle w:val="Heading4"/>
        <w:spacing w:after="120"/>
        <w:rPr>
          <w:rFonts w:ascii="Times New Roman" w:hAnsi="Times New Roman" w:cs="Times New Roman"/>
        </w:rPr>
      </w:pPr>
      <w:r w:rsidRPr="00EC16D5">
        <w:rPr>
          <w:rFonts w:ascii="Times New Roman" w:hAnsi="Times New Roman" w:cs="Times New Roman"/>
        </w:rPr>
        <w:t>Surface Wave Dispersion</w:t>
      </w:r>
    </w:p>
    <w:p w14:paraId="4319C92A" w14:textId="4D2AEA2B" w:rsidR="003C2DF4" w:rsidRPr="00EC16D5" w:rsidRDefault="0019736D" w:rsidP="00EC16D5">
      <w:pPr>
        <w:spacing w:after="120" w:line="240" w:lineRule="auto"/>
      </w:pPr>
      <w:r w:rsidRPr="00EC16D5">
        <w:tab/>
        <w:t>Surface waves are inherently dispersive, meaning that waves of different frequencies travel at different speeds</w:t>
      </w:r>
      <w:r w:rsidR="003C2DF4" w:rsidRPr="00EC16D5">
        <w:t>. The functional form of the frequency-dispersion relation (called a “dispersion curve”) depends on geologic structure, primarily the distribution of shear velocity with depth. One estimates a dispersion curve by isolating and measuring the speed of frequency components for Rayleigh waves that travel between receivers.</w:t>
      </w:r>
      <w:r w:rsidRPr="00EC16D5">
        <w:t xml:space="preserve"> </w:t>
      </w:r>
      <w:r w:rsidR="003C2DF4" w:rsidRPr="00EC16D5">
        <w:t xml:space="preserve">The shape and values of the dispersion curve are determined by the shear wave velocity profile beneath the measurement location. Rayleigh waves can be created through “active-source” methods such as a hammer blow, weight drop, explosion, </w:t>
      </w:r>
      <w:r w:rsidR="003C2DF4" w:rsidRPr="00EC16D5">
        <w:lastRenderedPageBreak/>
        <w:t xml:space="preserve">or Vibroseis, or discovered through “passive-source” techniques, </w:t>
      </w:r>
      <w:r w:rsidR="00FB1BE4" w:rsidRPr="00EC16D5">
        <w:t>using</w:t>
      </w:r>
      <w:r w:rsidR="003C2DF4" w:rsidRPr="00EC16D5">
        <w:t xml:space="preserve"> cross-</w:t>
      </w:r>
      <w:proofErr w:type="gramStart"/>
      <w:r w:rsidR="003C2DF4" w:rsidRPr="00EC16D5">
        <w:t>correlation</w:t>
      </w:r>
      <w:r w:rsidR="00FB1BE4" w:rsidRPr="00EC16D5">
        <w:t>s</w:t>
      </w:r>
      <w:proofErr w:type="gramEnd"/>
      <w:r w:rsidR="003C2DF4" w:rsidRPr="00EC16D5">
        <w:t xml:space="preserve"> and stacking many short time periods of ambient noise. </w:t>
      </w:r>
    </w:p>
    <w:p w14:paraId="5A7461D2" w14:textId="10FFD314" w:rsidR="00E0695C" w:rsidRPr="00EC16D5" w:rsidRDefault="00E0695C" w:rsidP="00EC16D5">
      <w:pPr>
        <w:spacing w:after="120" w:line="240" w:lineRule="auto"/>
      </w:pPr>
      <w:r w:rsidRPr="00EC16D5">
        <w:tab/>
      </w:r>
      <w:r w:rsidR="002B3229" w:rsidRPr="00EC16D5">
        <w:t>Numerous</w:t>
      </w:r>
      <w:r w:rsidRPr="00EC16D5">
        <w:t xml:space="preserve"> methods </w:t>
      </w:r>
      <w:r w:rsidR="002B3229" w:rsidRPr="00EC16D5">
        <w:t>have been developed</w:t>
      </w:r>
      <w:r w:rsidRPr="00EC16D5">
        <w:t xml:space="preserve"> for </w:t>
      </w:r>
      <w:r w:rsidR="00C47457" w:rsidRPr="00EC16D5">
        <w:t>measuring and estimating</w:t>
      </w:r>
      <w:r w:rsidRPr="00EC16D5">
        <w:t xml:space="preserve"> dispersion curves</w:t>
      </w:r>
      <w:r w:rsidR="002B3229" w:rsidRPr="00EC16D5">
        <w:t>. These</w:t>
      </w:r>
      <w:r w:rsidRPr="00EC16D5">
        <w:t xml:space="preserve"> includ</w:t>
      </w:r>
      <w:r w:rsidR="002B3229" w:rsidRPr="00EC16D5">
        <w:t>e</w:t>
      </w:r>
      <w:r w:rsidRPr="00EC16D5">
        <w:t xml:space="preserve"> Spectral Analysis </w:t>
      </w:r>
      <w:r w:rsidR="00FB1BE4" w:rsidRPr="00EC16D5">
        <w:t xml:space="preserve">of Surface Waves </w:t>
      </w:r>
      <w:r w:rsidRPr="00EC16D5">
        <w:t xml:space="preserve">(SASW) </w:t>
      </w:r>
      <w:r w:rsidRPr="00EC16D5">
        <w:fldChar w:fldCharType="begin"/>
      </w:r>
      <w:r w:rsidRPr="00EC16D5">
        <w:instrText xml:space="preserve"> ADDIN EN.CITE &lt;EndNote&gt;&lt;Cite&gt;&lt;Author&gt;Heisey&lt;/Author&gt;&lt;Year&gt;1982&lt;/Year&gt;&lt;RecNum&gt;29&lt;/RecNum&gt;&lt;DisplayText&gt;(Heisey et al., 1982)&lt;/DisplayText&gt;&lt;record&gt;&lt;rec-number&gt;29&lt;/rec-number&gt;&lt;foreign-keys&gt;&lt;key app="EN" db-id="xdvswa2t9wspezeza2q5t0sb9swapfpdz5aa" timestamp="1655140302"&gt;29&lt;/key&gt;&lt;/foreign-keys&gt;&lt;ref-type name="Journal Article"&gt;17&lt;/ref-type&gt;&lt;contributors&gt;&lt;authors&gt;&lt;author&gt;Heisey, JS&lt;/author&gt;&lt;author&gt;Stokoe, KH&lt;/author&gt;&lt;author&gt;Meyer, AH&lt;/author&gt;&lt;/authors&gt;&lt;/contributors&gt;&lt;titles&gt;&lt;title&gt;Moduli of pavement systems from spectral analysis of surface waves&lt;/title&gt;&lt;secondary-title&gt;Transportation research record&lt;/secondary-title&gt;&lt;/titles&gt;&lt;periodical&gt;&lt;full-title&gt;Transportation research record&lt;/full-title&gt;&lt;/periodical&gt;&lt;pages&gt;147&lt;/pages&gt;&lt;volume&gt;852&lt;/volume&gt;&lt;number&gt;22-31&lt;/number&gt;&lt;dates&gt;&lt;year&gt;1982&lt;/year&gt;&lt;/dates&gt;&lt;urls&gt;&lt;/urls&gt;&lt;/record&gt;&lt;/Cite&gt;&lt;/EndNote&gt;</w:instrText>
      </w:r>
      <w:r w:rsidRPr="00EC16D5">
        <w:fldChar w:fldCharType="separate"/>
      </w:r>
      <w:r w:rsidRPr="00EC16D5">
        <w:rPr>
          <w:noProof/>
        </w:rPr>
        <w:t>(Heisey et al., 1982)</w:t>
      </w:r>
      <w:r w:rsidRPr="00EC16D5">
        <w:fldChar w:fldCharType="end"/>
      </w:r>
      <w:r w:rsidRPr="00EC16D5">
        <w:t xml:space="preserve">, </w:t>
      </w:r>
      <w:r w:rsidR="00FB1BE4" w:rsidRPr="00EC16D5">
        <w:t>R</w:t>
      </w:r>
      <w:r w:rsidRPr="00EC16D5">
        <w:t xml:space="preserve">efraction </w:t>
      </w:r>
      <w:r w:rsidR="00FB1BE4" w:rsidRPr="00EC16D5">
        <w:t>M</w:t>
      </w:r>
      <w:r w:rsidRPr="00EC16D5">
        <w:t>icrotremor (</w:t>
      </w:r>
      <w:proofErr w:type="spellStart"/>
      <w:r w:rsidRPr="00EC16D5">
        <w:t>ReMi</w:t>
      </w:r>
      <w:proofErr w:type="spellEnd"/>
      <w:r w:rsidRPr="00EC16D5">
        <w:t xml:space="preserve">) </w:t>
      </w:r>
      <w:r w:rsidRPr="00EC16D5">
        <w:fldChar w:fldCharType="begin"/>
      </w:r>
      <w:r w:rsidRPr="00EC16D5">
        <w:instrText xml:space="preserve"> ADDIN EN.CITE &lt;EndNote&gt;&lt;Cite&gt;&lt;Author&gt;Louie&lt;/Author&gt;&lt;Year&gt;2001&lt;/Year&gt;&lt;RecNum&gt;9&lt;/RecNum&gt;&lt;DisplayText&gt;(Louie, 2001)&lt;/DisplayText&gt;&lt;record&gt;&lt;rec-number&gt;9&lt;/rec-number&gt;&lt;foreign-keys&gt;&lt;key app="EN" db-id="xdvswa2t9wspezeza2q5t0sb9swapfpdz5aa" timestamp="1631688920"&gt;9&lt;/key&gt;&lt;/foreign-keys&gt;&lt;ref-type name="Journal Article"&gt;17&lt;/ref-type&gt;&lt;contributors&gt;&lt;authors&gt;&lt;author&gt;Louie, John N.&lt;/author&gt;&lt;/authors&gt;&lt;/contributors&gt;&lt;titles&gt;&lt;title&gt;Faster, Better: Shear-Wave Velocity to 100 Meters Depth from Refraction Microtremor Arrays&lt;/title&gt;&lt;secondary-title&gt;Bulletin of the Seismological Society of America&lt;/secondary-title&gt;&lt;/titles&gt;&lt;periodical&gt;&lt;full-title&gt;Bulletin of the Seismological Society of America&lt;/full-title&gt;&lt;/periodical&gt;&lt;pages&gt;347-364&lt;/pages&gt;&lt;volume&gt;91&lt;/volume&gt;&lt;number&gt;2&lt;/number&gt;&lt;dates&gt;&lt;year&gt;2001&lt;/year&gt;&lt;/dates&gt;&lt;isbn&gt;0037-1106&lt;/isbn&gt;&lt;urls&gt;&lt;related-urls&gt;&lt;url&gt;https://doi.org/10.1785/0120000098&lt;/url&gt;&lt;/related-urls&gt;&lt;/urls&gt;&lt;electronic-resource-num&gt;10.1785/0120000098&lt;/electronic-resource-num&gt;&lt;access-date&gt;9/15/2021&lt;/access-date&gt;&lt;/record&gt;&lt;/Cite&gt;&lt;/EndNote&gt;</w:instrText>
      </w:r>
      <w:r w:rsidRPr="00EC16D5">
        <w:fldChar w:fldCharType="separate"/>
      </w:r>
      <w:r w:rsidRPr="00EC16D5">
        <w:rPr>
          <w:noProof/>
        </w:rPr>
        <w:t>(Louie, 2001)</w:t>
      </w:r>
      <w:r w:rsidRPr="00EC16D5">
        <w:fldChar w:fldCharType="end"/>
      </w:r>
      <w:r w:rsidRPr="00EC16D5">
        <w:t xml:space="preserve">, and Multichannel Analysis of Surface Waves (MASW) </w:t>
      </w:r>
      <w:r w:rsidRPr="00EC16D5">
        <w:fldChar w:fldCharType="begin"/>
      </w:r>
      <w:r w:rsidRPr="00EC16D5">
        <w:instrText xml:space="preserve"> ADDIN EN.CITE &lt;EndNote&gt;&lt;Cite&gt;&lt;Author&gt;Park&lt;/Author&gt;&lt;Year&gt;1999&lt;/Year&gt;&lt;RecNum&gt;28&lt;/RecNum&gt;&lt;DisplayText&gt;(Park et al., 1999)&lt;/DisplayText&gt;&lt;record&gt;&lt;rec-number&gt;28&lt;/rec-number&gt;&lt;foreign-keys&gt;&lt;key app="EN" db-id="xdvswa2t9wspezeza2q5t0sb9swapfpdz5aa" timestamp="1655063542"&gt;28&lt;/key&gt;&lt;/foreign-keys&gt;&lt;ref-type name="Journal Article"&gt;17&lt;/ref-type&gt;&lt;contributors&gt;&lt;authors&gt;&lt;author&gt;Choon B. Park&lt;/author&gt;&lt;author&gt;Richard D. Miller&lt;/author&gt;&lt;author&gt;Jianghai Xia&lt;/author&gt;&lt;/authors&gt;&lt;/contributors&gt;&lt;titles&gt;&lt;title&gt;Multichannel analysis of surface waves&lt;/title&gt;&lt;secondary-title&gt;GEOPHYSICS&lt;/secondary-title&gt;&lt;/titles&gt;&lt;periodical&gt;&lt;full-title&gt;GEOPHYSICS&lt;/full-title&gt;&lt;/periodical&gt;&lt;pages&gt;800-808&lt;/pages&gt;&lt;volume&gt;64&lt;/volume&gt;&lt;number&gt;3&lt;/number&gt;&lt;dates&gt;&lt;year&gt;1999&lt;/year&gt;&lt;/dates&gt;&lt;urls&gt;&lt;related-urls&gt;&lt;url&gt;https://library.seg.org/doi/abs/10.1190/1.1444590&lt;/url&gt;&lt;/related-urls&gt;&lt;/urls&gt;&lt;electronic-resource-num&gt;10.1190/1.1444590&lt;/electronic-resource-num&gt;&lt;/record&gt;&lt;/Cite&gt;&lt;/EndNote&gt;</w:instrText>
      </w:r>
      <w:r w:rsidRPr="00EC16D5">
        <w:fldChar w:fldCharType="separate"/>
      </w:r>
      <w:r w:rsidRPr="00EC16D5">
        <w:rPr>
          <w:noProof/>
        </w:rPr>
        <w:t>(Park et al., 1999)</w:t>
      </w:r>
      <w:r w:rsidRPr="00EC16D5">
        <w:fldChar w:fldCharType="end"/>
      </w:r>
      <w:r w:rsidRPr="00EC16D5">
        <w:t xml:space="preserve">. Each method is specifically designed </w:t>
      </w:r>
      <w:r w:rsidR="002B3229" w:rsidRPr="00EC16D5">
        <w:t>to be</w:t>
      </w:r>
      <w:r w:rsidRPr="00EC16D5">
        <w:t xml:space="preserve"> sensitiv</w:t>
      </w:r>
      <w:r w:rsidR="002B3229" w:rsidRPr="00EC16D5">
        <w:t>e</w:t>
      </w:r>
      <w:r w:rsidRPr="00EC16D5">
        <w:t xml:space="preserve"> to </w:t>
      </w:r>
      <w:r w:rsidR="002B3229" w:rsidRPr="00EC16D5">
        <w:t>particular</w:t>
      </w:r>
      <w:r w:rsidRPr="00EC16D5">
        <w:t xml:space="preserve"> bands of frequencies, with active-source SASW and MASW </w:t>
      </w:r>
      <w:r w:rsidR="00344D04" w:rsidRPr="00EC16D5">
        <w:t>commonly</w:t>
      </w:r>
      <w:r w:rsidRPr="00EC16D5">
        <w:t xml:space="preserve"> identifying structure at higher frequencies and passive-source </w:t>
      </w:r>
      <w:proofErr w:type="spellStart"/>
      <w:r w:rsidRPr="00EC16D5">
        <w:t>ReMi</w:t>
      </w:r>
      <w:proofErr w:type="spellEnd"/>
      <w:r w:rsidRPr="00EC16D5">
        <w:t xml:space="preserve"> and MASW identifying structure at lower frequencies </w:t>
      </w:r>
      <w:r w:rsidRPr="00EC16D5">
        <w:fldChar w:fldCharType="begin"/>
      </w:r>
      <w:r w:rsidRPr="00EC16D5">
        <w:instrText xml:space="preserve"> ADDIN EN.CITE &lt;EndNote&gt;&lt;Cite&gt;&lt;Author&gt;Jin&lt;/Author&gt;&lt;Year&gt;2006&lt;/Year&gt;&lt;RecNum&gt;30&lt;/RecNum&gt;&lt;DisplayText&gt;(Jin et al., 2006)&lt;/DisplayText&gt;&lt;record&gt;&lt;rec-number&gt;30&lt;/rec-number&gt;&lt;foreign-keys&gt;&lt;key app="EN" db-id="xdvswa2t9wspezeza2q5t0sb9swapfpdz5aa" timestamp="1655141287"&gt;30&lt;/key&gt;&lt;/foreign-keys&gt;&lt;ref-type name="Book Section"&gt;5&lt;/ref-type&gt;&lt;contributors&gt;&lt;authors&gt;&lt;author&gt;Jin, X&lt;/author&gt;&lt;author&gt;Luke, Barbara&lt;/author&gt;&lt;author&gt;Louie, J&lt;/author&gt;&lt;/authors&gt;&lt;/contributors&gt;&lt;titles&gt;&lt;title&gt;Comparison of Rayleigh wave dispersion relations from three surface wave measurements in a complex-layered system&lt;/title&gt;&lt;secondary-title&gt;GeoCongress 2006: Geotechnical Engineering in the Information Technology Age&lt;/secondary-title&gt;&lt;/titles&gt;&lt;pages&gt;1-6&lt;/pages&gt;&lt;dates&gt;&lt;year&gt;2006&lt;/year&gt;&lt;/dates&gt;&lt;urls&gt;&lt;/urls&gt;&lt;/record&gt;&lt;/Cite&gt;&lt;/EndNote&gt;</w:instrText>
      </w:r>
      <w:r w:rsidRPr="00EC16D5">
        <w:fldChar w:fldCharType="separate"/>
      </w:r>
      <w:r w:rsidRPr="00EC16D5">
        <w:rPr>
          <w:noProof/>
        </w:rPr>
        <w:t>(Jin et al., 2006)</w:t>
      </w:r>
      <w:r w:rsidRPr="00EC16D5">
        <w:fldChar w:fldCharType="end"/>
      </w:r>
      <w:r w:rsidRPr="00EC16D5">
        <w:t xml:space="preserve">. </w:t>
      </w:r>
      <w:r w:rsidR="00344D04" w:rsidRPr="00EC16D5">
        <w:t>Passive</w:t>
      </w:r>
      <w:r w:rsidR="002B3229" w:rsidRPr="00EC16D5">
        <w:t>-</w:t>
      </w:r>
      <w:r w:rsidR="00C47457" w:rsidRPr="00EC16D5">
        <w:t>source</w:t>
      </w:r>
      <w:r w:rsidR="00344D04" w:rsidRPr="00EC16D5">
        <w:t xml:space="preserve"> MASW is a relatively new technique in which seismic interferometry techniques can be used to retrieve dispersion curves from purely ambient noise </w:t>
      </w:r>
      <w:r w:rsidR="00344D04" w:rsidRPr="00EC16D5">
        <w:fldChar w:fldCharType="begin"/>
      </w:r>
      <w:r w:rsidR="00344D04" w:rsidRPr="00EC16D5">
        <w:instrText xml:space="preserve"> ADDIN EN.CITE &lt;EndNote&gt;&lt;Cite&gt;&lt;Author&gt;Cheng&lt;/Author&gt;&lt;Year&gt;2015&lt;/Year&gt;&lt;RecNum&gt;32&lt;/RecNum&gt;&lt;DisplayText&gt;(Cheng et al., 2015)&lt;/DisplayText&gt;&lt;record&gt;&lt;rec-number&gt;32&lt;/rec-number&gt;&lt;foreign-keys&gt;&lt;key app="EN" db-id="xdvswa2t9wspezeza2q5t0sb9swapfpdz5aa" timestamp="1655141816"&gt;32&lt;/key&gt;&lt;/foreign-keys&gt;&lt;ref-type name="Journal Article"&gt;17&lt;/ref-type&gt;&lt;contributors&gt;&lt;authors&gt;&lt;author&gt;Cheng, Feng&lt;/author&gt;&lt;author&gt;Xia, Jianghai&lt;/author&gt;&lt;author&gt;Xu, Yixian&lt;/author&gt;&lt;author&gt;Xu, Zongbo&lt;/author&gt;&lt;author&gt;Pan, Yudi&lt;/author&gt;&lt;/authors&gt;&lt;/contributors&gt;&lt;titles&gt;&lt;title&gt;A new passive seismic method based on seismic interferometry and multichannel analysis of surface waves&lt;/title&gt;&lt;secondary-title&gt;Journal of Applied Geophysics&lt;/secondary-title&gt;&lt;/titles&gt;&lt;periodical&gt;&lt;full-title&gt;Journal of Applied Geophysics&lt;/full-title&gt;&lt;/periodical&gt;&lt;pages&gt;126-135&lt;/pages&gt;&lt;volume&gt;117&lt;/volume&gt;&lt;keywords&gt;&lt;keyword&gt;Passive seismic method&lt;/keyword&gt;&lt;keyword&gt;Seismic interferometry&lt;/keyword&gt;&lt;keyword&gt;MASW&lt;/keyword&gt;&lt;keyword&gt;Virtual source method&lt;/keyword&gt;&lt;/keywords&gt;&lt;dates&gt;&lt;year&gt;2015&lt;/year&gt;&lt;pub-dates&gt;&lt;date&gt;2015/06/01/&lt;/date&gt;&lt;/pub-dates&gt;&lt;/dates&gt;&lt;isbn&gt;0926-9851&lt;/isbn&gt;&lt;urls&gt;&lt;related-urls&gt;&lt;url&gt;https://www.sciencedirect.com/science/article/pii/S0926985115001329&lt;/url&gt;&lt;/related-urls&gt;&lt;/urls&gt;&lt;electronic-resource-num&gt;https://doi.org/10.1016/j.jappgeo.2015.04.005&lt;/electronic-resource-num&gt;&lt;/record&gt;&lt;/Cite&gt;&lt;/EndNote&gt;</w:instrText>
      </w:r>
      <w:r w:rsidR="00344D04" w:rsidRPr="00EC16D5">
        <w:fldChar w:fldCharType="separate"/>
      </w:r>
      <w:r w:rsidR="00344D04" w:rsidRPr="00EC16D5">
        <w:rPr>
          <w:noProof/>
        </w:rPr>
        <w:t>(Cheng et al., 2015)</w:t>
      </w:r>
      <w:r w:rsidR="00344D04" w:rsidRPr="00EC16D5">
        <w:fldChar w:fldCharType="end"/>
      </w:r>
      <w:r w:rsidR="00344D04" w:rsidRPr="00EC16D5">
        <w:t xml:space="preserve">. </w:t>
      </w:r>
    </w:p>
    <w:p w14:paraId="6E29615C" w14:textId="72D704FF" w:rsidR="009602F8" w:rsidRPr="00EC16D5" w:rsidRDefault="00304562" w:rsidP="00EC16D5">
      <w:pPr>
        <w:spacing w:after="120" w:line="240" w:lineRule="auto"/>
      </w:pPr>
      <w:r w:rsidRPr="00EC16D5">
        <w:tab/>
      </w:r>
      <w:r w:rsidR="00361C5F" w:rsidRPr="00EC16D5">
        <w:t>Much like HVSR,</w:t>
      </w:r>
      <w:r w:rsidR="002B3229" w:rsidRPr="00EC16D5">
        <w:t xml:space="preserve"> the process of modeling</w:t>
      </w:r>
      <w:r w:rsidR="00361C5F" w:rsidRPr="00EC16D5">
        <w:t xml:space="preserve"> surface wave dispersion is </w:t>
      </w:r>
      <w:r w:rsidR="002B3229" w:rsidRPr="00EC16D5">
        <w:t>usually</w:t>
      </w:r>
      <w:r w:rsidR="00361C5F" w:rsidRPr="00EC16D5">
        <w:t xml:space="preserve"> nonunique</w:t>
      </w:r>
      <w:r w:rsidR="009602F8" w:rsidRPr="00EC16D5">
        <w:t xml:space="preserve"> </w:t>
      </w:r>
      <w:r w:rsidR="009602F8" w:rsidRPr="00EC16D5">
        <w:fldChar w:fldCharType="begin"/>
      </w:r>
      <w:r w:rsidR="00E63428" w:rsidRPr="00EC16D5">
        <w:instrText xml:space="preserve"> ADDIN EN.CITE &lt;EndNote&gt;&lt;Cite&gt;&lt;Author&gt;Luke&lt;/Author&gt;&lt;Year&gt;2007&lt;/Year&gt;&lt;RecNum&gt;38&lt;/RecNum&gt;&lt;DisplayText&gt;(Luke &amp;amp; Calderón-Macías, 2007)&lt;/DisplayText&gt;&lt;record&gt;&lt;rec-number&gt;38&lt;/rec-number&gt;&lt;foreign-keys&gt;&lt;key app="EN" db-id="xdvswa2t9wspezeza2q5t0sb9swapfpdz5aa" timestamp="1657393487"&gt;38&lt;/key&gt;&lt;/foreign-keys&gt;&lt;ref-type name="Journal Article"&gt;17&lt;/ref-type&gt;&lt;contributors&gt;&lt;authors&gt;&lt;author&gt;Barbara Luke&lt;/author&gt;&lt;author&gt;Carlos Calderón-Macías&lt;/author&gt;&lt;/authors&gt;&lt;/contributors&gt;&lt;titles&gt;&lt;title&gt;Inversion of Seismic Surface Wave Data to Resolve Complex Profiles&lt;/title&gt;&lt;secondary-title&gt;Journal of Geotechnical and Geoenvironmental Engineering&lt;/secondary-title&gt;&lt;/titles&gt;&lt;periodical&gt;&lt;full-title&gt;Journal of Geotechnical and Geoenvironmental Engineering&lt;/full-title&gt;&lt;/periodical&gt;&lt;pages&gt;155-165&lt;/pages&gt;&lt;volume&gt;133&lt;/volume&gt;&lt;number&gt;2&lt;/number&gt;&lt;dates&gt;&lt;year&gt;2007&lt;/year&gt;&lt;/dates&gt;&lt;urls&gt;&lt;related-urls&gt;&lt;url&gt;https://ascelibrary.org/doi/abs/10.1061/%28ASCE%291090-0241%282007%29133%3A2%28155%29 &lt;/url&gt;&lt;/related-urls&gt;&lt;/urls&gt;&lt;electronic-resource-num&gt;doi:10.1061/(ASCE)1090-0241(2007)133:2(155)&lt;/electronic-resource-num&gt;&lt;/record&gt;&lt;/Cite&gt;&lt;/EndNote&gt;</w:instrText>
      </w:r>
      <w:r w:rsidR="009602F8" w:rsidRPr="00EC16D5">
        <w:fldChar w:fldCharType="separate"/>
      </w:r>
      <w:r w:rsidR="009602F8" w:rsidRPr="00EC16D5">
        <w:rPr>
          <w:noProof/>
        </w:rPr>
        <w:t>(Luke &amp; Calderón-Macías, 2007)</w:t>
      </w:r>
      <w:r w:rsidR="009602F8" w:rsidRPr="00EC16D5">
        <w:fldChar w:fldCharType="end"/>
      </w:r>
      <w:r w:rsidR="00113C50" w:rsidRPr="00EC16D5">
        <w:t xml:space="preserve"> and commonly suffers from </w:t>
      </w:r>
      <w:r w:rsidR="009602F8" w:rsidRPr="00EC16D5">
        <w:t>data misinterpretation due to effects from multiple modes</w:t>
      </w:r>
      <w:r w:rsidR="00BF38DE" w:rsidRPr="00EC16D5">
        <w:t>, far</w:t>
      </w:r>
      <w:r w:rsidR="002B3229" w:rsidRPr="00EC16D5">
        <w:t>-</w:t>
      </w:r>
      <w:r w:rsidR="00BF38DE" w:rsidRPr="00EC16D5">
        <w:t xml:space="preserve"> and near-field effects,</w:t>
      </w:r>
      <w:r w:rsidR="009602F8" w:rsidRPr="00EC16D5">
        <w:t xml:space="preserve"> and guided waves </w:t>
      </w:r>
      <w:r w:rsidR="009602F8" w:rsidRPr="00EC16D5">
        <w:fldChar w:fldCharType="begin"/>
      </w:r>
      <w:r w:rsidR="009602F8" w:rsidRPr="00EC16D5">
        <w:instrText xml:space="preserve"> ADDIN EN.CITE &lt;EndNote&gt;&lt;Cite&gt;&lt;Author&gt;Giancarlo&lt;/Author&gt;&lt;Year&gt;2010&lt;/Year&gt;&lt;RecNum&gt;10&lt;/RecNum&gt;&lt;DisplayText&gt;(Giancarlo, 2010)&lt;/DisplayText&gt;&lt;record&gt;&lt;rec-number&gt;10&lt;/rec-number&gt;&lt;foreign-keys&gt;&lt;key app="EN" db-id="xdvswa2t9wspezeza2q5t0sb9swapfpdz5aa" timestamp="1631693522"&gt;10&lt;/key&gt;&lt;/foreign-keys&gt;&lt;ref-type name="Journal Article"&gt;17&lt;/ref-type&gt;&lt;contributors&gt;&lt;authors&gt;&lt;author&gt;Giancarlo, Dal Moro&lt;/author&gt;&lt;/authors&gt;&lt;/contributors&gt;&lt;titles&gt;&lt;title&gt;Insights on surface wave dispersion and HVSR: Joint analysis via Pareto optimality&lt;/title&gt;&lt;secondary-title&gt;Journal of Applied Geophysics&lt;/secondary-title&gt;&lt;/titles&gt;&lt;periodical&gt;&lt;full-title&gt;Journal of Applied Geophysics&lt;/full-title&gt;&lt;/periodical&gt;&lt;pages&gt;129-140&lt;/pages&gt;&lt;volume&gt;72&lt;/volume&gt;&lt;number&gt;2&lt;/number&gt;&lt;keywords&gt;&lt;keyword&gt;Joint inversion&lt;/keyword&gt;&lt;keyword&gt;Surface wave dispersion&lt;/keyword&gt;&lt;keyword&gt;HVSR&lt;/keyword&gt;&lt;keyword&gt;Shear-wave velocity&lt;/keyword&gt;&lt;keyword&gt;Multi-Objective Evolutionary Algorithms&lt;/keyword&gt;&lt;keyword&gt;Rayleigh waves&lt;/keyword&gt;&lt;/keywords&gt;&lt;dates&gt;&lt;year&gt;2010&lt;/year&gt;&lt;pub-dates&gt;&lt;date&gt;2010/10/01/&lt;/date&gt;&lt;/pub-dates&gt;&lt;/dates&gt;&lt;isbn&gt;0926-9851&lt;/isbn&gt;&lt;urls&gt;&lt;related-urls&gt;&lt;url&gt;https://www.sciencedirect.com/science/article/pii/S0926985110001102&lt;/url&gt;&lt;/related-urls&gt;&lt;/urls&gt;&lt;electronic-resource-num&gt;https://doi.org/10.1016/j.jappgeo.2010.08.004&lt;/electronic-resource-num&gt;&lt;/record&gt;&lt;/Cite&gt;&lt;/EndNote&gt;</w:instrText>
      </w:r>
      <w:r w:rsidR="009602F8" w:rsidRPr="00EC16D5">
        <w:fldChar w:fldCharType="separate"/>
      </w:r>
      <w:r w:rsidR="009602F8" w:rsidRPr="00EC16D5">
        <w:rPr>
          <w:noProof/>
        </w:rPr>
        <w:t>(Giancarlo, 2010)</w:t>
      </w:r>
      <w:r w:rsidR="009602F8" w:rsidRPr="00EC16D5">
        <w:fldChar w:fldCharType="end"/>
      </w:r>
      <w:r w:rsidR="009602F8" w:rsidRPr="00EC16D5">
        <w:t xml:space="preserve">. </w:t>
      </w:r>
    </w:p>
    <w:p w14:paraId="3E0DD50B" w14:textId="295D43C6" w:rsidR="00311F1C" w:rsidRPr="00EC16D5" w:rsidRDefault="004E2027" w:rsidP="00EC16D5">
      <w:pPr>
        <w:pStyle w:val="Heading4"/>
        <w:spacing w:after="120"/>
        <w:rPr>
          <w:rFonts w:ascii="Times New Roman" w:hAnsi="Times New Roman" w:cs="Times New Roman"/>
        </w:rPr>
      </w:pPr>
      <w:r w:rsidRPr="00EC16D5">
        <w:rPr>
          <w:rFonts w:ascii="Times New Roman" w:hAnsi="Times New Roman" w:cs="Times New Roman"/>
        </w:rPr>
        <w:t xml:space="preserve">Joint </w:t>
      </w:r>
      <w:r w:rsidR="002B3229" w:rsidRPr="00EC16D5">
        <w:rPr>
          <w:rFonts w:ascii="Times New Roman" w:hAnsi="Times New Roman" w:cs="Times New Roman"/>
        </w:rPr>
        <w:t>Modeling</w:t>
      </w:r>
      <w:r w:rsidRPr="00EC16D5">
        <w:rPr>
          <w:rFonts w:ascii="Times New Roman" w:hAnsi="Times New Roman" w:cs="Times New Roman"/>
        </w:rPr>
        <w:t xml:space="preserve"> through Global Optimization</w:t>
      </w:r>
    </w:p>
    <w:p w14:paraId="1772F57B" w14:textId="77B85667" w:rsidR="00311F1C" w:rsidRPr="00EC16D5" w:rsidRDefault="00311F1C" w:rsidP="00EC16D5">
      <w:pPr>
        <w:spacing w:after="120" w:line="240" w:lineRule="auto"/>
      </w:pPr>
      <w:r w:rsidRPr="00EC16D5">
        <w:tab/>
      </w:r>
      <w:r w:rsidR="00C47457" w:rsidRPr="00EC16D5">
        <w:t xml:space="preserve">Modeling </w:t>
      </w:r>
      <w:r w:rsidR="00BE4063" w:rsidRPr="00EC16D5">
        <w:t xml:space="preserve">HVSR and surface wave dispersion </w:t>
      </w:r>
      <w:r w:rsidR="00C47457" w:rsidRPr="00EC16D5">
        <w:t>curves is</w:t>
      </w:r>
      <w:r w:rsidR="00BE4063" w:rsidRPr="00EC16D5">
        <w:t xml:space="preserve"> inherently </w:t>
      </w:r>
      <w:r w:rsidR="004E2027" w:rsidRPr="00EC16D5">
        <w:t>non</w:t>
      </w:r>
      <w:r w:rsidR="00BE4063" w:rsidRPr="00EC16D5">
        <w:t>unique</w:t>
      </w:r>
      <w:r w:rsidR="001E0A0F" w:rsidRPr="00EC16D5">
        <w:t xml:space="preserve">, but each dataset also has </w:t>
      </w:r>
      <w:r w:rsidR="00C47457" w:rsidRPr="00EC16D5">
        <w:t>unique sensitivity</w:t>
      </w:r>
      <w:r w:rsidR="001E0A0F" w:rsidRPr="00EC16D5">
        <w:t xml:space="preserve">. HVSR is highly sensitive to shear wave velocity contrasts while surface wave dispersion is sensitive to </w:t>
      </w:r>
      <w:r w:rsidR="002B3229" w:rsidRPr="00EC16D5">
        <w:t xml:space="preserve">absolute values of </w:t>
      </w:r>
      <w:r w:rsidR="001E0A0F" w:rsidRPr="00EC16D5">
        <w:t xml:space="preserve">shear wave velocity as a function of depth </w:t>
      </w:r>
      <w:r w:rsidR="001E0A0F" w:rsidRPr="00EC16D5">
        <w:fldChar w:fldCharType="begin"/>
      </w:r>
      <w:r w:rsidR="001E0A0F" w:rsidRPr="00EC16D5">
        <w:instrText xml:space="preserve"> ADDIN EN.CITE &lt;EndNote&gt;&lt;Cite&gt;&lt;Author&gt;Giancarlo&lt;/Author&gt;&lt;Year&gt;2010&lt;/Year&gt;&lt;RecNum&gt;10&lt;/RecNum&gt;&lt;DisplayText&gt;(Giancarlo, 2010)&lt;/DisplayText&gt;&lt;record&gt;&lt;rec-number&gt;10&lt;/rec-number&gt;&lt;foreign-keys&gt;&lt;key app="EN" db-id="xdvswa2t9wspezeza2q5t0sb9swapfpdz5aa" timestamp="1631693522"&gt;10&lt;/key&gt;&lt;/foreign-keys&gt;&lt;ref-type name="Journal Article"&gt;17&lt;/ref-type&gt;&lt;contributors&gt;&lt;authors&gt;&lt;author&gt;Giancarlo, Dal Moro&lt;/author&gt;&lt;/authors&gt;&lt;/contributors&gt;&lt;titles&gt;&lt;title&gt;Insights on surface wave dispersion and HVSR: Joint analysis via Pareto optimality&lt;/title&gt;&lt;secondary-title&gt;Journal of Applied Geophysics&lt;/secondary-title&gt;&lt;/titles&gt;&lt;periodical&gt;&lt;full-title&gt;Journal of Applied Geophysics&lt;/full-title&gt;&lt;/periodical&gt;&lt;pages&gt;129-140&lt;/pages&gt;&lt;volume&gt;72&lt;/volume&gt;&lt;number&gt;2&lt;/number&gt;&lt;keywords&gt;&lt;keyword&gt;Joint inversion&lt;/keyword&gt;&lt;keyword&gt;Surface wave dispersion&lt;/keyword&gt;&lt;keyword&gt;HVSR&lt;/keyword&gt;&lt;keyword&gt;Shear-wave velocity&lt;/keyword&gt;&lt;keyword&gt;Multi-Objective Evolutionary Algorithms&lt;/keyword&gt;&lt;keyword&gt;Rayleigh waves&lt;/keyword&gt;&lt;/keywords&gt;&lt;dates&gt;&lt;year&gt;2010&lt;/year&gt;&lt;pub-dates&gt;&lt;date&gt;2010/10/01/&lt;/date&gt;&lt;/pub-dates&gt;&lt;/dates&gt;&lt;isbn&gt;0926-9851&lt;/isbn&gt;&lt;urls&gt;&lt;related-urls&gt;&lt;url&gt;https://www.sciencedirect.com/science/article/pii/S0926985110001102&lt;/url&gt;&lt;/related-urls&gt;&lt;/urls&gt;&lt;electronic-resource-num&gt;https://doi.org/10.1016/j.jappgeo.2010.08.004&lt;/electronic-resource-num&gt;&lt;/record&gt;&lt;/Cite&gt;&lt;/EndNote&gt;</w:instrText>
      </w:r>
      <w:r w:rsidR="001E0A0F" w:rsidRPr="00EC16D5">
        <w:fldChar w:fldCharType="separate"/>
      </w:r>
      <w:r w:rsidR="001E0A0F" w:rsidRPr="00EC16D5">
        <w:rPr>
          <w:noProof/>
        </w:rPr>
        <w:t>(Giancarlo, 2010)</w:t>
      </w:r>
      <w:r w:rsidR="001E0A0F" w:rsidRPr="00EC16D5">
        <w:fldChar w:fldCharType="end"/>
      </w:r>
      <w:r w:rsidR="001E0A0F" w:rsidRPr="00EC16D5">
        <w:t xml:space="preserve">. </w:t>
      </w:r>
      <w:r w:rsidR="00C47457" w:rsidRPr="00EC16D5">
        <w:t>These distinct</w:t>
      </w:r>
      <w:r w:rsidR="001E0A0F" w:rsidRPr="00EC16D5">
        <w:t xml:space="preserve"> </w:t>
      </w:r>
      <w:r w:rsidR="00C47457" w:rsidRPr="00EC16D5">
        <w:t>sensitivities</w:t>
      </w:r>
      <w:r w:rsidR="00B665C9" w:rsidRPr="00EC16D5">
        <w:t xml:space="preserve"> suggest that</w:t>
      </w:r>
      <w:r w:rsidR="001E0A0F" w:rsidRPr="00EC16D5">
        <w:t xml:space="preserve"> the joint </w:t>
      </w:r>
      <w:r w:rsidR="002B3229" w:rsidRPr="00EC16D5">
        <w:t>modeling</w:t>
      </w:r>
      <w:r w:rsidR="004E2027" w:rsidRPr="00EC16D5">
        <w:t xml:space="preserve"> of the two data</w:t>
      </w:r>
      <w:r w:rsidR="00B665C9" w:rsidRPr="00EC16D5">
        <w:t xml:space="preserve"> types may impose stronger constraints on model parameters than either HVSR or surface wave dispersion</w:t>
      </w:r>
      <w:r w:rsidR="002B3229" w:rsidRPr="00EC16D5">
        <w:t xml:space="preserve"> separately</w:t>
      </w:r>
      <w:r w:rsidR="00C262D1" w:rsidRPr="00EC16D5">
        <w:t>.</w:t>
      </w:r>
    </w:p>
    <w:p w14:paraId="484F2A60" w14:textId="266AF4F2" w:rsidR="00360AE6" w:rsidRPr="00EC16D5" w:rsidRDefault="00360AE6" w:rsidP="00EC16D5">
      <w:pPr>
        <w:spacing w:after="120" w:line="240" w:lineRule="auto"/>
      </w:pPr>
      <w:r w:rsidRPr="00EC16D5">
        <w:tab/>
      </w:r>
      <w:r w:rsidR="00F930EB" w:rsidRPr="00EC16D5">
        <w:t xml:space="preserve">Due to the high degree of nonuniqueness in model parameters and the complexities of the </w:t>
      </w:r>
      <w:r w:rsidR="00AB38B3" w:rsidRPr="00EC16D5">
        <w:t>forward model equations</w:t>
      </w:r>
      <w:r w:rsidR="00F930EB" w:rsidRPr="00EC16D5">
        <w:t>, solutions to observed seismic data exist in a complex parameter space.</w:t>
      </w:r>
      <w:r w:rsidR="00AB38B3" w:rsidRPr="00EC16D5">
        <w:t xml:space="preserve"> Understanding and visualizing this space is </w:t>
      </w:r>
      <w:r w:rsidR="001D32B0" w:rsidRPr="00EC16D5">
        <w:t>important but</w:t>
      </w:r>
      <w:r w:rsidR="00AB38B3" w:rsidRPr="00EC16D5">
        <w:t xml:space="preserve"> sampling it in large capacities is difficult due to the high dimensionality of independent variables in the governing equations. </w:t>
      </w:r>
      <w:r w:rsidR="00C7716A" w:rsidRPr="00EC16D5">
        <w:t>Global optimization strategies provide an efficient method of sampling</w:t>
      </w:r>
      <w:r w:rsidR="00A46FED" w:rsidRPr="00EC16D5">
        <w:t xml:space="preserve"> and thus characterizing</w:t>
      </w:r>
      <w:r w:rsidR="00C7716A" w:rsidRPr="00EC16D5">
        <w:t xml:space="preserve"> the parameter space</w:t>
      </w:r>
      <w:r w:rsidR="00A46FED" w:rsidRPr="00EC16D5">
        <w:t>.</w:t>
      </w:r>
    </w:p>
    <w:p w14:paraId="7066DE77" w14:textId="05196E07" w:rsidR="00C7716A" w:rsidRPr="00EC16D5" w:rsidRDefault="00C7716A" w:rsidP="00EC16D5">
      <w:pPr>
        <w:spacing w:after="120" w:line="240" w:lineRule="auto"/>
      </w:pPr>
      <w:r w:rsidRPr="00EC16D5">
        <w:tab/>
      </w:r>
      <w:r w:rsidR="00221126" w:rsidRPr="00EC16D5">
        <w:t xml:space="preserve">Simulated annealing is </w:t>
      </w:r>
      <w:r w:rsidR="00211DF9">
        <w:t>a</w:t>
      </w:r>
      <w:r w:rsidR="00221126" w:rsidRPr="00EC16D5">
        <w:t xml:space="preserve"> </w:t>
      </w:r>
      <w:r w:rsidR="002B3229" w:rsidRPr="00EC16D5">
        <w:t>popular</w:t>
      </w:r>
      <w:r w:rsidR="00221126" w:rsidRPr="00EC16D5">
        <w:t xml:space="preserve"> global optimization method</w:t>
      </w:r>
      <w:r w:rsidR="002B3229" w:rsidRPr="00EC16D5">
        <w:t xml:space="preserve"> that has been used widely in geophysical applications</w:t>
      </w:r>
      <w:r w:rsidR="001D32B0" w:rsidRPr="00EC16D5">
        <w:t xml:space="preserve">. </w:t>
      </w:r>
      <w:r w:rsidR="00A46FED" w:rsidRPr="00EC16D5">
        <w:t>It operates through</w:t>
      </w:r>
      <w:r w:rsidR="00221126" w:rsidRPr="00EC16D5">
        <w:t xml:space="preserve"> </w:t>
      </w:r>
      <w:r w:rsidR="00A46FED" w:rsidRPr="00EC16D5">
        <w:t>an analogy</w:t>
      </w:r>
      <w:r w:rsidR="00221126" w:rsidRPr="00EC16D5">
        <w:t xml:space="preserve"> to the gradual cooling of a crystal in statistical mechanics, where high-temperature, energetic molecules are afforded time to cool slowly</w:t>
      </w:r>
      <w:r w:rsidR="007A4589" w:rsidRPr="00EC16D5">
        <w:t xml:space="preserve">, eventually coming to rest in their lowest energy state. Likewise, a </w:t>
      </w:r>
      <w:r w:rsidR="00DF1D21" w:rsidRPr="00EC16D5">
        <w:t xml:space="preserve">stochastic </w:t>
      </w:r>
      <w:r w:rsidR="007A4589" w:rsidRPr="00EC16D5">
        <w:t xml:space="preserve">starting model is </w:t>
      </w:r>
      <w:r w:rsidR="00A46FED" w:rsidRPr="00EC16D5">
        <w:t>provided</w:t>
      </w:r>
      <w:r w:rsidR="007A4589" w:rsidRPr="00EC16D5">
        <w:t xml:space="preserve"> a cooling schedule</w:t>
      </w:r>
      <w:r w:rsidR="00DF1D21" w:rsidRPr="00EC16D5">
        <w:t>, which is proportionally related to the</w:t>
      </w:r>
      <w:r w:rsidR="00713931" w:rsidRPr="00EC16D5">
        <w:t xml:space="preserve"> probability of a model with large misfit being accepted over a model with smaller misfit.</w:t>
      </w:r>
      <w:r w:rsidR="002D78BE" w:rsidRPr="00EC16D5">
        <w:t xml:space="preserve"> With careful consideration to the hyperparameters governing the cooling schedule, this allows the simulated annealing algorithm to </w:t>
      </w:r>
      <w:r w:rsidR="00BE5A93" w:rsidRPr="00EC16D5">
        <w:t xml:space="preserve">broadly sample the parameter space in beginning </w:t>
      </w:r>
      <w:r w:rsidR="001D32B0" w:rsidRPr="00EC16D5">
        <w:t>modeling iterations</w:t>
      </w:r>
      <w:r w:rsidR="00BE5A93" w:rsidRPr="00EC16D5">
        <w:t xml:space="preserve"> and gradually focus </w:t>
      </w:r>
      <w:r w:rsidR="00A46FED" w:rsidRPr="00EC16D5">
        <w:t>on</w:t>
      </w:r>
      <w:r w:rsidR="00BE5A93" w:rsidRPr="00EC16D5">
        <w:t xml:space="preserve"> lower misfit model solutions in the latter stages</w:t>
      </w:r>
      <w:r w:rsidR="00DF1D21" w:rsidRPr="00EC16D5">
        <w:t xml:space="preserve"> </w:t>
      </w:r>
      <w:r w:rsidR="00DF1D21" w:rsidRPr="00EC16D5">
        <w:fldChar w:fldCharType="begin"/>
      </w:r>
      <w:r w:rsidR="00DF1D21" w:rsidRPr="00EC16D5">
        <w:instrText xml:space="preserve"> ADDIN EN.CITE &lt;EndNote&gt;&lt;Cite&gt;&lt;Author&gt;Ingber&lt;/Author&gt;&lt;Year&gt;1993&lt;/Year&gt;&lt;RecNum&gt;12&lt;/RecNum&gt;&lt;DisplayText&gt;(Ingber, 1993)&lt;/DisplayText&gt;&lt;record&gt;&lt;rec-number&gt;12&lt;/rec-number&gt;&lt;foreign-keys&gt;&lt;key app="EN" db-id="xdvswa2t9wspezeza2q5t0sb9swapfpdz5aa" timestamp="1631695035"&gt;12&lt;/key&gt;&lt;/foreign-keys&gt;&lt;ref-type name="Journal Article"&gt;17&lt;/ref-type&gt;&lt;contributors&gt;&lt;authors&gt;&lt;author&gt;Ingber, L.&lt;/author&gt;&lt;/authors&gt;&lt;/contributors&gt;&lt;titles&gt;&lt;title&gt;Simulated annealing: Practice versus theory&lt;/title&gt;&lt;secondary-title&gt;Mathematical and Computer Modelling&lt;/secondary-title&gt;&lt;/titles&gt;&lt;periodical&gt;&lt;full-title&gt;Mathematical and Computer Modelling&lt;/full-title&gt;&lt;/periodical&gt;&lt;pages&gt;29-57&lt;/pages&gt;&lt;volume&gt;18&lt;/volume&gt;&lt;number&gt;11&lt;/number&gt;&lt;keywords&gt;&lt;keyword&gt;Simulated annealing&lt;/keyword&gt;&lt;keyword&gt;Random algorithm&lt;/keyword&gt;&lt;keyword&gt;Optimization technique&lt;/keyword&gt;&lt;/keywords&gt;&lt;dates&gt;&lt;year&gt;1993&lt;/year&gt;&lt;pub-dates&gt;&lt;date&gt;1993/12/01/&lt;/date&gt;&lt;/pub-dates&gt;&lt;/dates&gt;&lt;isbn&gt;0895-7177&lt;/isbn&gt;&lt;urls&gt;&lt;related-urls&gt;&lt;url&gt;https://www.sciencedirect.com/science/article/pii/089571779390204C&lt;/url&gt;&lt;/related-urls&gt;&lt;/urls&gt;&lt;electronic-resource-num&gt;https://doi.org/10.1016/0895-7177(93)90204-C&lt;/electronic-resource-num&gt;&lt;/record&gt;&lt;/Cite&gt;&lt;/EndNote&gt;</w:instrText>
      </w:r>
      <w:r w:rsidR="00DF1D21" w:rsidRPr="00EC16D5">
        <w:fldChar w:fldCharType="separate"/>
      </w:r>
      <w:r w:rsidR="00DF1D21" w:rsidRPr="00EC16D5">
        <w:rPr>
          <w:noProof/>
        </w:rPr>
        <w:t>(Ingber, 1993)</w:t>
      </w:r>
      <w:r w:rsidR="00DF1D21" w:rsidRPr="00EC16D5">
        <w:fldChar w:fldCharType="end"/>
      </w:r>
      <w:r w:rsidR="00DF1D21" w:rsidRPr="00EC16D5">
        <w:t>.</w:t>
      </w:r>
      <w:r w:rsidR="00BE5A93" w:rsidRPr="00EC16D5">
        <w:t xml:space="preserve"> </w:t>
      </w:r>
    </w:p>
    <w:p w14:paraId="04955E3B" w14:textId="3DE7AB24" w:rsidR="00A46637" w:rsidRPr="00EC16D5" w:rsidRDefault="001D0C19" w:rsidP="00EC16D5">
      <w:pPr>
        <w:spacing w:after="120" w:line="240" w:lineRule="auto"/>
      </w:pPr>
      <w:r w:rsidRPr="00EC16D5">
        <w:tab/>
        <w:t xml:space="preserve">Very fast simulated annealing (VFSA) is a </w:t>
      </w:r>
      <w:r w:rsidR="005C13C5" w:rsidRPr="00EC16D5">
        <w:t>variant</w:t>
      </w:r>
      <w:r w:rsidR="007914A9" w:rsidRPr="00EC16D5">
        <w:t xml:space="preserve"> of simulated annealing that introduces a variation on the probability of model acceptance, using a Cauchy distribution</w:t>
      </w:r>
      <w:r w:rsidR="005C13C5" w:rsidRPr="00EC16D5">
        <w:t xml:space="preserve"> as</w:t>
      </w:r>
      <w:r w:rsidR="007914A9" w:rsidRPr="00EC16D5">
        <w:t xml:space="preserve"> opposed to a Boltzmann or uniform distribution</w:t>
      </w:r>
      <w:r w:rsidR="005C13C5" w:rsidRPr="00EC16D5">
        <w:t xml:space="preserve"> that was made popular by the original Metropolis algorithm</w:t>
      </w:r>
      <w:r w:rsidR="007914A9" w:rsidRPr="00EC16D5">
        <w:t xml:space="preserve">. </w:t>
      </w:r>
      <w:r w:rsidR="005C13C5" w:rsidRPr="00EC16D5">
        <w:t>Because</w:t>
      </w:r>
      <w:r w:rsidR="007914A9" w:rsidRPr="00EC16D5">
        <w:t xml:space="preserve"> the Cauchy distribution </w:t>
      </w:r>
      <w:r w:rsidR="005C13C5" w:rsidRPr="00EC16D5">
        <w:t>asymptotically approaches zero more slowly than does the uniform distribution</w:t>
      </w:r>
      <w:r w:rsidR="007914A9" w:rsidRPr="00EC16D5">
        <w:t xml:space="preserve">, the </w:t>
      </w:r>
      <w:r w:rsidR="00E8046F" w:rsidRPr="00EC16D5">
        <w:t>probability</w:t>
      </w:r>
      <w:r w:rsidR="007914A9" w:rsidRPr="00EC16D5">
        <w:t xml:space="preserve"> </w:t>
      </w:r>
      <w:r w:rsidR="00E8046F" w:rsidRPr="00EC16D5">
        <w:t>of</w:t>
      </w:r>
      <w:r w:rsidR="007914A9" w:rsidRPr="00EC16D5">
        <w:t xml:space="preserve"> a </w:t>
      </w:r>
      <w:r w:rsidR="007914A9" w:rsidRPr="00EC16D5">
        <w:lastRenderedPageBreak/>
        <w:t xml:space="preserve">particular solution </w:t>
      </w:r>
      <w:r w:rsidR="00E8046F" w:rsidRPr="00EC16D5">
        <w:t>exiting</w:t>
      </w:r>
      <w:r w:rsidR="007914A9" w:rsidRPr="00EC16D5">
        <w:t xml:space="preserve"> a local minimum is greater</w:t>
      </w:r>
      <w:r w:rsidR="005C13C5" w:rsidRPr="00EC16D5">
        <w:t>.</w:t>
      </w:r>
      <w:r w:rsidR="007914A9" w:rsidRPr="00EC16D5">
        <w:t xml:space="preserve"> </w:t>
      </w:r>
      <w:r w:rsidR="005C13C5" w:rsidRPr="00EC16D5">
        <w:t xml:space="preserve">It </w:t>
      </w:r>
      <w:r w:rsidR="00E8046F" w:rsidRPr="00EC16D5">
        <w:t>therefore allows the</w:t>
      </w:r>
      <w:r w:rsidR="007914A9" w:rsidRPr="00EC16D5">
        <w:t xml:space="preserve"> cooling schedule to be accelerated </w:t>
      </w:r>
      <w:r w:rsidR="007914A9" w:rsidRPr="00EC16D5">
        <w:fldChar w:fldCharType="begin"/>
      </w:r>
      <w:r w:rsidR="007914A9" w:rsidRPr="00EC16D5">
        <w:instrText xml:space="preserve"> ADDIN EN.CITE &lt;EndNote&gt;&lt;Cite&gt;&lt;Author&gt;Ingber&lt;/Author&gt;&lt;Year&gt;1989&lt;/Year&gt;&lt;RecNum&gt;13&lt;/RecNum&gt;&lt;DisplayText&gt;(Ingber, 1989)&lt;/DisplayText&gt;&lt;record&gt;&lt;rec-number&gt;13&lt;/rec-number&gt;&lt;foreign-keys&gt;&lt;key app="EN" db-id="xdvswa2t9wspezeza2q5t0sb9swapfpdz5aa" timestamp="1631695466"&gt;13&lt;/key&gt;&lt;/foreign-keys&gt;&lt;ref-type name="Journal Article"&gt;17&lt;/ref-type&gt;&lt;contributors&gt;&lt;authors&gt;&lt;author&gt;Ingber, L.&lt;/author&gt;&lt;/authors&gt;&lt;/contributors&gt;&lt;titles&gt;&lt;title&gt;Very fast simulated re-annealing&lt;/title&gt;&lt;secondary-title&gt;Mathematical and Computer Modelling&lt;/secondary-title&gt;&lt;/titles&gt;&lt;periodical&gt;&lt;full-title&gt;Mathematical and Computer Modelling&lt;/full-title&gt;&lt;/periodical&gt;&lt;pages&gt;967-973&lt;/pages&gt;&lt;volume&gt;12&lt;/volume&gt;&lt;number&gt;8&lt;/number&gt;&lt;dates&gt;&lt;year&gt;1989&lt;/year&gt;&lt;pub-dates&gt;&lt;date&gt;1989/01/01/&lt;/date&gt;&lt;/pub-dates&gt;&lt;/dates&gt;&lt;isbn&gt;0895-7177&lt;/isbn&gt;&lt;urls&gt;&lt;related-urls&gt;&lt;url&gt;https://www.sciencedirect.com/science/article/pii/0895717789902021&lt;/url&gt;&lt;/related-urls&gt;&lt;/urls&gt;&lt;electronic-resource-num&gt;https://doi.org/10.1016/0895-7177(89)90202-1&lt;/electronic-resource-num&gt;&lt;/record&gt;&lt;/Cite&gt;&lt;/EndNote&gt;</w:instrText>
      </w:r>
      <w:r w:rsidR="007914A9" w:rsidRPr="00EC16D5">
        <w:fldChar w:fldCharType="separate"/>
      </w:r>
      <w:r w:rsidR="007914A9" w:rsidRPr="00EC16D5">
        <w:rPr>
          <w:noProof/>
        </w:rPr>
        <w:t>(Ingber, 1989)</w:t>
      </w:r>
      <w:r w:rsidR="007914A9" w:rsidRPr="00EC16D5">
        <w:fldChar w:fldCharType="end"/>
      </w:r>
      <w:r w:rsidR="007914A9" w:rsidRPr="00EC16D5">
        <w:t>.</w:t>
      </w:r>
      <w:r w:rsidR="001D32B0" w:rsidRPr="00EC16D5">
        <w:t xml:space="preserve"> VFSA has been shown to identify effectively the global minimum of an objective function in a number of geophysical studies </w:t>
      </w:r>
      <w:r w:rsidR="001D32B0" w:rsidRPr="00EC16D5">
        <w:fldChar w:fldCharType="begin"/>
      </w:r>
      <w:r w:rsidR="001D32B0" w:rsidRPr="00EC16D5">
        <w:instrText xml:space="preserve"> ADDIN EN.CITE &lt;EndNote&gt;&lt;Cite&gt;&lt;Author&gt;Sen&lt;/Author&gt;&lt;Year&gt;2013&lt;/Year&gt;&lt;RecNum&gt;11&lt;/RecNum&gt;&lt;DisplayText&gt;(Sen &amp;amp; Stoffa, 2013)&lt;/DisplayText&gt;&lt;record&gt;&lt;rec-number&gt;11&lt;/rec-number&gt;&lt;foreign-keys&gt;&lt;key app="EN" db-id="xdvswa2t9wspezeza2q5t0sb9swapfpdz5aa" timestamp="1631694739"&gt;11&lt;/key&gt;&lt;/foreign-keys&gt;&lt;ref-type name="Book"&gt;6&lt;/ref-type&gt;&lt;contributors&gt;&lt;authors&gt;&lt;author&gt;Sen, Mrinal K.&lt;/author&gt;&lt;author&gt;Stoffa, Paul L.&lt;/author&gt;&lt;/authors&gt;&lt;/contributors&gt;&lt;titles&gt;&lt;title&gt;Global Optimization Methods in Geophysical Inversion&lt;/title&gt;&lt;/titles&gt;&lt;dates&gt;&lt;year&gt;2013&lt;/year&gt;&lt;/dates&gt;&lt;pub-location&gt;Cambridge&lt;/pub-location&gt;&lt;publisher&gt;Cambridge University Press&lt;/publisher&gt;&lt;isbn&gt;9781107011908&lt;/isbn&gt;&lt;urls&gt;&lt;related-urls&gt;&lt;url&gt;https://www.cambridge.org/core/books/global-optimization-methods-in-geophysical-inversion/C2B23286E6BCC2177117431CB568101C&lt;/url&gt;&lt;/related-urls&gt;&lt;/urls&gt;&lt;electronic-resource-num&gt;DOI: 10.1017/CBO9780511997570&lt;/electronic-resource-num&gt;&lt;remote-database-name&gt;Cambridge Core&lt;/remote-database-name&gt;&lt;remote-database-provider&gt;Cambridge University Press&lt;/remote-database-provider&gt;&lt;/record&gt;&lt;/Cite&gt;&lt;/EndNote&gt;</w:instrText>
      </w:r>
      <w:r w:rsidR="001D32B0" w:rsidRPr="00EC16D5">
        <w:fldChar w:fldCharType="separate"/>
      </w:r>
      <w:r w:rsidR="001D32B0" w:rsidRPr="00EC16D5">
        <w:rPr>
          <w:noProof/>
        </w:rPr>
        <w:t>(Sen &amp; Stoffa, 2013)</w:t>
      </w:r>
      <w:r w:rsidR="001D32B0" w:rsidRPr="00EC16D5">
        <w:fldChar w:fldCharType="end"/>
      </w:r>
      <w:r w:rsidR="001D32B0" w:rsidRPr="00EC16D5">
        <w:t>.</w:t>
      </w:r>
    </w:p>
    <w:p w14:paraId="2B1AE219" w14:textId="3E004345" w:rsidR="00C72BF9" w:rsidRPr="00211DF9" w:rsidRDefault="00A46637" w:rsidP="00EC16D5">
      <w:pPr>
        <w:pStyle w:val="Heading2"/>
        <w:spacing w:after="120"/>
        <w:jc w:val="left"/>
        <w:rPr>
          <w:rFonts w:ascii="Times New Roman" w:hAnsi="Times New Roman" w:cs="Times New Roman"/>
          <w:b/>
          <w:bCs w:val="0"/>
        </w:rPr>
      </w:pPr>
      <w:bookmarkStart w:id="8" w:name="_Toc111618021"/>
      <w:r w:rsidRPr="00211DF9">
        <w:rPr>
          <w:rFonts w:ascii="Times New Roman" w:hAnsi="Times New Roman" w:cs="Times New Roman"/>
          <w:b/>
          <w:bCs w:val="0"/>
        </w:rPr>
        <w:t>Field and Data Methods</w:t>
      </w:r>
      <w:bookmarkEnd w:id="8"/>
    </w:p>
    <w:p w14:paraId="6454F31D" w14:textId="74F24EDC" w:rsidR="005F5068" w:rsidRPr="00EC16D5" w:rsidRDefault="005F5068" w:rsidP="00EC16D5">
      <w:pPr>
        <w:pStyle w:val="Heading3"/>
        <w:spacing w:after="120"/>
        <w:jc w:val="left"/>
        <w:rPr>
          <w:rFonts w:ascii="Times New Roman" w:hAnsi="Times New Roman" w:cs="Times New Roman"/>
        </w:rPr>
      </w:pPr>
      <w:bookmarkStart w:id="9" w:name="_Toc111618022"/>
      <w:r w:rsidRPr="00EC16D5">
        <w:rPr>
          <w:rFonts w:ascii="Times New Roman" w:hAnsi="Times New Roman" w:cs="Times New Roman"/>
        </w:rPr>
        <w:t>Field Campaign</w:t>
      </w:r>
      <w:bookmarkEnd w:id="9"/>
    </w:p>
    <w:p w14:paraId="33C5D00A" w14:textId="17352BAD" w:rsidR="00970D81" w:rsidRPr="00EC16D5" w:rsidRDefault="00C72BF9" w:rsidP="00EC16D5">
      <w:pPr>
        <w:spacing w:after="120" w:line="240" w:lineRule="auto"/>
      </w:pPr>
      <w:r w:rsidRPr="00EC16D5">
        <w:tab/>
      </w:r>
      <w:r w:rsidR="00685286" w:rsidRPr="00EC16D5">
        <w:t>Active and passive s</w:t>
      </w:r>
      <w:r w:rsidR="0013125C" w:rsidRPr="00EC16D5">
        <w:t>eismic data were collected over a period of two weeks from May 12</w:t>
      </w:r>
      <w:r w:rsidR="0013125C" w:rsidRPr="00EC16D5">
        <w:rPr>
          <w:vertAlign w:val="superscript"/>
        </w:rPr>
        <w:t>th</w:t>
      </w:r>
      <w:r w:rsidR="0013125C" w:rsidRPr="00EC16D5">
        <w:t xml:space="preserve">, </w:t>
      </w:r>
      <w:proofErr w:type="gramStart"/>
      <w:r w:rsidR="0013125C" w:rsidRPr="00EC16D5">
        <w:t>2021</w:t>
      </w:r>
      <w:proofErr w:type="gramEnd"/>
      <w:r w:rsidR="0013125C" w:rsidRPr="00EC16D5">
        <w:t xml:space="preserve"> to May 21</w:t>
      </w:r>
      <w:r w:rsidR="0013125C" w:rsidRPr="00EC16D5">
        <w:rPr>
          <w:vertAlign w:val="superscript"/>
        </w:rPr>
        <w:t>st</w:t>
      </w:r>
      <w:r w:rsidR="0013125C" w:rsidRPr="00EC16D5">
        <w:t>, 202</w:t>
      </w:r>
      <w:r w:rsidR="00685286" w:rsidRPr="00EC16D5">
        <w:t>1 in the Monahans AT2 Dune Field</w:t>
      </w:r>
      <w:r w:rsidR="0013125C" w:rsidRPr="00EC16D5">
        <w:t>.</w:t>
      </w:r>
      <w:r w:rsidR="00685286" w:rsidRPr="00EC16D5">
        <w:t xml:space="preserve"> 150 three-component </w:t>
      </w:r>
      <w:proofErr w:type="spellStart"/>
      <w:r w:rsidR="00685286" w:rsidRPr="00EC16D5">
        <w:t>SmartSolo</w:t>
      </w:r>
      <w:proofErr w:type="spellEnd"/>
      <w:r w:rsidR="00685286" w:rsidRPr="00EC16D5">
        <w:t xml:space="preserve"> IGU-16HR seismic “nodes” (all-in-one sensors</w:t>
      </w:r>
      <w:r w:rsidR="005C13C5" w:rsidRPr="00EC16D5">
        <w:t>/recorders</w:t>
      </w:r>
      <w:r w:rsidR="00685286" w:rsidRPr="00EC16D5">
        <w:t xml:space="preserve">) were deployed in linear fashion along oil service roads </w:t>
      </w:r>
      <w:r w:rsidR="005C13C5" w:rsidRPr="00EC16D5">
        <w:t xml:space="preserve">on </w:t>
      </w:r>
      <w:r w:rsidR="00685286" w:rsidRPr="00EC16D5">
        <w:t xml:space="preserve">both the active dune structure and the Western flank of the sand sheet. </w:t>
      </w:r>
      <w:r w:rsidR="00BC174B" w:rsidRPr="00EC16D5">
        <w:t>Three separate deployments of</w:t>
      </w:r>
      <w:r w:rsidR="009D16DE" w:rsidRPr="00EC16D5">
        <w:t xml:space="preserve"> </w:t>
      </w:r>
      <w:r w:rsidR="00BC174B" w:rsidRPr="00EC16D5">
        <w:t>150 nodes were completed during the campaign</w:t>
      </w:r>
      <w:r w:rsidR="00162983" w:rsidRPr="00EC16D5">
        <w:t xml:space="preserve">. </w:t>
      </w:r>
      <w:proofErr w:type="spellStart"/>
      <w:r w:rsidR="00BC174B" w:rsidRPr="00EC16D5">
        <w:t>MoHo</w:t>
      </w:r>
      <w:proofErr w:type="spellEnd"/>
      <w:r w:rsidR="00BC174B" w:rsidRPr="00EC16D5">
        <w:t xml:space="preserve"> </w:t>
      </w:r>
      <w:proofErr w:type="spellStart"/>
      <w:r w:rsidR="00BC174B" w:rsidRPr="00EC16D5">
        <w:t>Tromino</w:t>
      </w:r>
      <w:proofErr w:type="spellEnd"/>
      <w:r w:rsidR="00BC174B" w:rsidRPr="00EC16D5">
        <w:t xml:space="preserve"> instruments were also deployed at </w:t>
      </w:r>
      <w:r w:rsidR="005C13C5" w:rsidRPr="00EC16D5">
        <w:t>a few</w:t>
      </w:r>
      <w:r w:rsidR="00BC174B" w:rsidRPr="00EC16D5">
        <w:t xml:space="preserve"> redundant sites in </w:t>
      </w:r>
      <w:r w:rsidR="005C13C5" w:rsidRPr="00EC16D5">
        <w:t>Line A</w:t>
      </w:r>
      <w:r w:rsidR="00BC174B" w:rsidRPr="00EC16D5">
        <w:t xml:space="preserve"> for </w:t>
      </w:r>
      <w:r w:rsidR="005C13C5" w:rsidRPr="00EC16D5">
        <w:t xml:space="preserve">purposes of </w:t>
      </w:r>
      <w:r w:rsidR="00BC174B" w:rsidRPr="00EC16D5">
        <w:t>instrument</w:t>
      </w:r>
      <w:r w:rsidR="005C13C5" w:rsidRPr="00EC16D5">
        <w:t xml:space="preserve"> </w:t>
      </w:r>
      <w:r w:rsidR="00BC174B" w:rsidRPr="00EC16D5">
        <w:t>comparison.</w:t>
      </w:r>
    </w:p>
    <w:p w14:paraId="776DFB7C" w14:textId="23CF12A2" w:rsidR="00CA268C" w:rsidRPr="00EC16D5" w:rsidRDefault="00BC174B" w:rsidP="00EC16D5">
      <w:pPr>
        <w:spacing w:after="120" w:line="240" w:lineRule="auto"/>
      </w:pPr>
      <w:r w:rsidRPr="00EC16D5">
        <w:tab/>
      </w:r>
      <w:r w:rsidR="00E22D15" w:rsidRPr="00EC16D5">
        <w:t>Line A</w:t>
      </w:r>
      <w:r w:rsidR="00C262D1" w:rsidRPr="00EC16D5">
        <w:t xml:space="preserve"> </w:t>
      </w:r>
      <w:r w:rsidR="00E22D15" w:rsidRPr="00EC16D5">
        <w:t>recorded ambient noise continuously from May 12</w:t>
      </w:r>
      <w:r w:rsidR="00E22D15" w:rsidRPr="00EC16D5">
        <w:rPr>
          <w:vertAlign w:val="superscript"/>
        </w:rPr>
        <w:t>th</w:t>
      </w:r>
      <w:r w:rsidR="00E22D15" w:rsidRPr="00EC16D5">
        <w:t xml:space="preserve"> to May 15</w:t>
      </w:r>
      <w:r w:rsidR="00E22D15" w:rsidRPr="00EC16D5">
        <w:rPr>
          <w:vertAlign w:val="superscript"/>
        </w:rPr>
        <w:t>th</w:t>
      </w:r>
      <w:r w:rsidR="009566CA" w:rsidRPr="00EC16D5">
        <w:rPr>
          <w:vertAlign w:val="superscript"/>
        </w:rPr>
        <w:t xml:space="preserve"> </w:t>
      </w:r>
      <w:r w:rsidR="00534E7F" w:rsidRPr="00EC16D5">
        <w:t>(</w:t>
      </w:r>
      <w:r w:rsidR="00EB757E" w:rsidRPr="00EC16D5">
        <w:t>Figure 2.1.1</w:t>
      </w:r>
      <w:r w:rsidR="00534E7F" w:rsidRPr="00EC16D5">
        <w:t>)</w:t>
      </w:r>
      <w:r w:rsidR="00E22D15" w:rsidRPr="00EC16D5">
        <w:t>.</w:t>
      </w:r>
      <w:r w:rsidR="004057F9" w:rsidRPr="00EC16D5">
        <w:t xml:space="preserve"> Line A aimed to delineate not only the pre-Pleistocene</w:t>
      </w:r>
      <w:r w:rsidR="008D4A82" w:rsidRPr="00EC16D5">
        <w:t xml:space="preserve">, clay-rich </w:t>
      </w:r>
      <w:r w:rsidR="004057F9" w:rsidRPr="00EC16D5">
        <w:t xml:space="preserve">paleosurface but also </w:t>
      </w:r>
      <w:r w:rsidR="008D4A82" w:rsidRPr="00EC16D5">
        <w:t>the subsurface structure of a large lacustrine deposit interbedded in the eolian sands.</w:t>
      </w:r>
      <w:r w:rsidR="004057F9" w:rsidRPr="00EC16D5">
        <w:t xml:space="preserve"> </w:t>
      </w:r>
      <w:r w:rsidR="00E22D15" w:rsidRPr="00EC16D5">
        <w:t>Line A</w:t>
      </w:r>
      <w:r w:rsidR="008D4A82" w:rsidRPr="00EC16D5">
        <w:t xml:space="preserve"> saw the deployment of</w:t>
      </w:r>
      <w:r w:rsidR="00E22D15" w:rsidRPr="00EC16D5">
        <w:t xml:space="preserve"> 150 seismic nodes </w:t>
      </w:r>
      <w:r w:rsidR="008D4A82" w:rsidRPr="00EC16D5">
        <w:t>at</w:t>
      </w:r>
      <w:r w:rsidR="00E22D15" w:rsidRPr="00EC16D5">
        <w:t xml:space="preserve"> 2</w:t>
      </w:r>
      <w:r w:rsidR="005B7F5F" w:rsidRPr="00EC16D5">
        <w:t>m</w:t>
      </w:r>
      <w:r w:rsidR="00E22D15" w:rsidRPr="00EC16D5">
        <w:t xml:space="preserve"> spacing, for a total aperture of 300m. A traditional MASW-style active survey was conducted on May 13</w:t>
      </w:r>
      <w:r w:rsidR="00E22D15" w:rsidRPr="00EC16D5">
        <w:rPr>
          <w:vertAlign w:val="superscript"/>
        </w:rPr>
        <w:t>th</w:t>
      </w:r>
      <w:r w:rsidR="00E22D15" w:rsidRPr="00EC16D5">
        <w:t>, using an R.T. Clark 40-kg propelled energy generator</w:t>
      </w:r>
      <w:r w:rsidR="005B7F5F" w:rsidRPr="00EC16D5">
        <w:t xml:space="preserve"> (“PEG”)</w:t>
      </w:r>
      <w:r w:rsidR="00E22D15" w:rsidRPr="00EC16D5">
        <w:t>. Shot</w:t>
      </w:r>
      <w:r w:rsidR="005B7F5F" w:rsidRPr="00EC16D5">
        <w:t xml:space="preserve"> points</w:t>
      </w:r>
      <w:r w:rsidR="00E22D15" w:rsidRPr="00EC16D5">
        <w:t xml:space="preserve"> were </w:t>
      </w:r>
      <w:r w:rsidR="005B7F5F" w:rsidRPr="00EC16D5">
        <w:t>made</w:t>
      </w:r>
      <w:r w:rsidR="00E22D15" w:rsidRPr="00EC16D5">
        <w:t xml:space="preserve"> at every fourth station along Line A. </w:t>
      </w:r>
      <w:r w:rsidR="0084624A" w:rsidRPr="00EC16D5">
        <w:t xml:space="preserve">Two </w:t>
      </w:r>
      <w:proofErr w:type="spellStart"/>
      <w:r w:rsidR="00E22D15" w:rsidRPr="00EC16D5">
        <w:t>MoHo</w:t>
      </w:r>
      <w:proofErr w:type="spellEnd"/>
      <w:r w:rsidR="00E22D15" w:rsidRPr="00EC16D5">
        <w:t xml:space="preserve"> </w:t>
      </w:r>
      <w:proofErr w:type="spellStart"/>
      <w:r w:rsidR="00E22D15" w:rsidRPr="00EC16D5">
        <w:t>Tromino</w:t>
      </w:r>
      <w:proofErr w:type="spellEnd"/>
      <w:r w:rsidR="00E22D15" w:rsidRPr="00EC16D5">
        <w:t xml:space="preserve"> instrument</w:t>
      </w:r>
      <w:r w:rsidR="0084624A" w:rsidRPr="00EC16D5">
        <w:t>s</w:t>
      </w:r>
      <w:r w:rsidR="00E22D15" w:rsidRPr="00EC16D5">
        <w:t xml:space="preserve"> were</w:t>
      </w:r>
      <w:r w:rsidR="0084624A" w:rsidRPr="00EC16D5">
        <w:t xml:space="preserve"> </w:t>
      </w:r>
      <w:r w:rsidR="00E22D15" w:rsidRPr="00EC16D5">
        <w:t xml:space="preserve">deployed </w:t>
      </w:r>
      <w:r w:rsidR="008D4A82" w:rsidRPr="00EC16D5">
        <w:t>at</w:t>
      </w:r>
      <w:r w:rsidR="00E22D15" w:rsidRPr="00EC16D5">
        <w:t xml:space="preserve"> every tenth station</w:t>
      </w:r>
      <w:r w:rsidR="008D4A82" w:rsidRPr="00EC16D5">
        <w:t xml:space="preserve"> on </w:t>
      </w:r>
      <w:proofErr w:type="gramStart"/>
      <w:r w:rsidR="008D4A82" w:rsidRPr="00EC16D5">
        <w:t>May 14</w:t>
      </w:r>
      <w:r w:rsidR="008D4A82" w:rsidRPr="00EC16D5">
        <w:rPr>
          <w:vertAlign w:val="superscript"/>
        </w:rPr>
        <w:t>th</w:t>
      </w:r>
      <w:r w:rsidR="0084624A" w:rsidRPr="00EC16D5">
        <w:t>, and</w:t>
      </w:r>
      <w:proofErr w:type="gramEnd"/>
      <w:r w:rsidR="0084624A" w:rsidRPr="00EC16D5">
        <w:t xml:space="preserve"> recorded ambient vibrations for 12 minutes.</w:t>
      </w:r>
    </w:p>
    <w:p w14:paraId="43C1C145" w14:textId="5A0A9629" w:rsidR="00EC16D5" w:rsidRPr="00EC16D5" w:rsidRDefault="00EC16D5" w:rsidP="00EC16D5">
      <w:pPr>
        <w:spacing w:after="120" w:line="240" w:lineRule="auto"/>
        <w:ind w:firstLine="720"/>
      </w:pPr>
      <w:r w:rsidRPr="00EC16D5">
        <w:t>A second deployment distributed the 150 nodes along eight separate lines, which are detailed in Table 2.1. Nodes along each of these lines, which were placed along service roads in the sand sheet area, were spaced at 200 m (Figure 2.1.2). Ambient recordings were collected from May 16</w:t>
      </w:r>
      <w:r w:rsidRPr="00EC16D5">
        <w:rPr>
          <w:vertAlign w:val="superscript"/>
        </w:rPr>
        <w:t>th</w:t>
      </w:r>
      <w:r w:rsidRPr="00EC16D5">
        <w:t xml:space="preserve"> to May 19</w:t>
      </w:r>
      <w:r w:rsidRPr="00EC16D5">
        <w:rPr>
          <w:vertAlign w:val="superscript"/>
        </w:rPr>
        <w:t>th</w:t>
      </w:r>
      <w:r w:rsidRPr="00EC16D5">
        <w:t>, with an active-source MASW survey using the propelled energy generator taking place on the 18</w:t>
      </w:r>
      <w:r w:rsidRPr="00EC16D5">
        <w:rPr>
          <w:vertAlign w:val="superscript"/>
        </w:rPr>
        <w:t>th</w:t>
      </w:r>
      <w:r w:rsidRPr="00EC16D5">
        <w:t>. These lines aimed at capturing more extensive features of the dune field, specifically the fluvial-sand contact.</w:t>
      </w:r>
    </w:p>
    <w:p w14:paraId="5257B51B" w14:textId="7B205E50" w:rsidR="00772D49" w:rsidRPr="00EC16D5" w:rsidRDefault="00772D49" w:rsidP="00EC16D5">
      <w:pPr>
        <w:spacing w:after="120" w:line="240" w:lineRule="auto"/>
      </w:pPr>
    </w:p>
    <w:p w14:paraId="02049DFC" w14:textId="6E54D240" w:rsidR="00772D49" w:rsidRPr="00EC16D5" w:rsidRDefault="00772D49" w:rsidP="00EC16D5">
      <w:pPr>
        <w:spacing w:after="120" w:line="240" w:lineRule="auto"/>
      </w:pPr>
      <w:r w:rsidRPr="00EC16D5">
        <w:rPr>
          <w:noProof/>
        </w:rPr>
        <w:lastRenderedPageBreak/>
        <mc:AlternateContent>
          <mc:Choice Requires="wpg">
            <w:drawing>
              <wp:anchor distT="0" distB="0" distL="114300" distR="114300" simplePos="0" relativeHeight="251725824" behindDoc="0" locked="0" layoutInCell="1" allowOverlap="1" wp14:anchorId="683BCBC1" wp14:editId="7AE54DBC">
                <wp:simplePos x="0" y="0"/>
                <wp:positionH relativeFrom="margin">
                  <wp:align>right</wp:align>
                </wp:positionH>
                <wp:positionV relativeFrom="paragraph">
                  <wp:posOffset>0</wp:posOffset>
                </wp:positionV>
                <wp:extent cx="5486400" cy="3885565"/>
                <wp:effectExtent l="0" t="0" r="0" b="114935"/>
                <wp:wrapTopAndBottom/>
                <wp:docPr id="37" name="Group 37"/>
                <wp:cNvGraphicFramePr/>
                <a:graphic xmlns:a="http://schemas.openxmlformats.org/drawingml/2006/main">
                  <a:graphicData uri="http://schemas.microsoft.com/office/word/2010/wordprocessingGroup">
                    <wpg:wgp>
                      <wpg:cNvGrpSpPr/>
                      <wpg:grpSpPr>
                        <a:xfrm>
                          <a:off x="0" y="0"/>
                          <a:ext cx="5486400" cy="3885565"/>
                          <a:chOff x="0" y="0"/>
                          <a:chExt cx="5486400" cy="3885565"/>
                        </a:xfrm>
                      </wpg:grpSpPr>
                      <wpg:grpSp>
                        <wpg:cNvPr id="36" name="Group 36"/>
                        <wpg:cNvGrpSpPr/>
                        <wpg:grpSpPr>
                          <a:xfrm>
                            <a:off x="0" y="0"/>
                            <a:ext cx="5486400" cy="3885565"/>
                            <a:chOff x="0" y="0"/>
                            <a:chExt cx="5486400" cy="3885565"/>
                          </a:xfrm>
                        </wpg:grpSpPr>
                        <pic:pic xmlns:pic="http://schemas.openxmlformats.org/drawingml/2006/picture">
                          <pic:nvPicPr>
                            <pic:cNvPr id="32" name="Picture 32"/>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3052445"/>
                            </a:xfrm>
                            <a:prstGeom prst="rect">
                              <a:avLst/>
                            </a:prstGeom>
                          </pic:spPr>
                        </pic:pic>
                        <pic:pic xmlns:pic="http://schemas.openxmlformats.org/drawingml/2006/picture">
                          <pic:nvPicPr>
                            <pic:cNvPr id="33" name="Picture 33"/>
                            <pic:cNvPicPr>
                              <a:picLocks noChangeAspect="1"/>
                            </pic:cNvPicPr>
                          </pic:nvPicPr>
                          <pic:blipFill rotWithShape="1">
                            <a:blip r:embed="rId17" cstate="print">
                              <a:extLst>
                                <a:ext uri="{28A0092B-C50C-407E-A947-70E740481C1C}">
                                  <a14:useLocalDpi xmlns:a14="http://schemas.microsoft.com/office/drawing/2010/main" val="0"/>
                                </a:ext>
                              </a:extLst>
                            </a:blip>
                            <a:srcRect l="13301" t="43423" r="17526" b="35221"/>
                            <a:stretch/>
                          </pic:blipFill>
                          <pic:spPr>
                            <a:xfrm>
                              <a:off x="736600" y="2216150"/>
                              <a:ext cx="4516755" cy="1669415"/>
                            </a:xfrm>
                            <a:prstGeom prst="rect">
                              <a:avLst/>
                            </a:prstGeom>
                            <a:ln w="57150">
                              <a:solidFill>
                                <a:srgbClr val="FF0000"/>
                              </a:solidFill>
                            </a:ln>
                            <a:effectLst>
                              <a:outerShdw blurRad="50800" dist="38100" dir="10800000" algn="r" rotWithShape="0">
                                <a:prstClr val="black">
                                  <a:alpha val="40000"/>
                                </a:prstClr>
                              </a:outerShdw>
                            </a:effectLst>
                          </pic:spPr>
                        </pic:pic>
                      </wpg:grpSp>
                      <wps:wsp>
                        <wps:cNvPr id="34" name="Rectangle 34"/>
                        <wps:cNvSpPr/>
                        <wps:spPr>
                          <a:xfrm>
                            <a:off x="901700" y="1257300"/>
                            <a:ext cx="256549" cy="87034"/>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V relativeFrom="margin">
                  <wp14:pctHeight>0</wp14:pctHeight>
                </wp14:sizeRelV>
              </wp:anchor>
            </w:drawing>
          </mc:Choice>
          <mc:Fallback xmlns="">
            <w:pict>
              <v:group w14:anchorId="4A2DB259" id="Group 37" o:spid="_x0000_s1026" style="position:absolute;margin-left:380.8pt;margin-top:0;width:6in;height:305.95pt;z-index:251725824;mso-position-horizontal:right;mso-position-horizontal-relative:margin;mso-height-relative:margin" coordsize="54864,38855"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">
                <v:group id="Group 36" o:spid="_x0000_s1027" style="position:absolute;width:54864;height:38855" coordsize="54864,38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Picture 32" o:spid="_x0000_s1028" type="#_x0000_t75" style="position:absolute;width:54864;height:30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">
                    <v:imagedata r:id="rId18" o:title=""/>
                  </v:shape>
                  <v:shape id="Picture 33" o:spid="_x0000_s1029" type="#_x0000_t75" style="position:absolute;left:7366;top:22161;width:45167;height:166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" stroked="t" strokecolor="red" strokeweight="4.5pt">
                    <v:imagedata r:id="rId19" o:title="" croptop="28458f" cropbottom="23082f" cropleft="8717f" cropright="11486f"/>
                    <v:shadow on="t" color="black" opacity="26214f" origin=".5" offset="-3pt,0"/>
                    <v:path arrowok="t"/>
                  </v:shape>
                </v:group>
                <v:rect id="Rectangle 34" o:spid="_x0000_s1030" style="position:absolute;left:9017;top:12573;width:2565;height:8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" filled="f" strokecolor="red" strokeweight="2.25pt"/>
                <w10:wrap type="topAndBottom" anchorx="margin"/>
              </v:group>
            </w:pict>
          </mc:Fallback>
        </mc:AlternateContent>
      </w:r>
    </w:p>
    <w:p w14:paraId="2226053D" w14:textId="2B396C1A" w:rsidR="00772D49" w:rsidRPr="00EC16D5" w:rsidRDefault="00772D49" w:rsidP="00EC16D5">
      <w:pPr>
        <w:spacing w:after="120" w:line="240" w:lineRule="auto"/>
      </w:pPr>
      <w:r w:rsidRPr="00EC16D5">
        <w:t xml:space="preserve">Figure 2.1.1. Location of </w:t>
      </w:r>
      <w:r w:rsidR="00EB757E" w:rsidRPr="00EC16D5">
        <w:t>Line A in relation to the Monahans AT2 Dune Field. Line A consisted of 150 seismic nodes at 2 meter spacing, extending from East to West.</w:t>
      </w:r>
    </w:p>
    <w:p w14:paraId="67DB7C69" w14:textId="19471C17" w:rsidR="00772D49" w:rsidRPr="00EC16D5" w:rsidRDefault="00772D49" w:rsidP="00EC16D5">
      <w:pPr>
        <w:spacing w:after="120" w:line="240" w:lineRule="auto"/>
      </w:pPr>
    </w:p>
    <w:p w14:paraId="529E0701" w14:textId="137F8B5B" w:rsidR="00722C35" w:rsidRPr="00EC16D5" w:rsidRDefault="00722C35" w:rsidP="00EC16D5">
      <w:pPr>
        <w:spacing w:after="120" w:line="240" w:lineRule="auto"/>
      </w:pPr>
    </w:p>
    <w:p w14:paraId="0EE03406" w14:textId="028AA1C5" w:rsidR="00722C35" w:rsidRPr="00EC16D5" w:rsidRDefault="00722C35" w:rsidP="00EC16D5">
      <w:pPr>
        <w:spacing w:after="120" w:line="240" w:lineRule="auto"/>
      </w:pPr>
    </w:p>
    <w:p w14:paraId="3A83713C" w14:textId="2DF915D3" w:rsidR="00722C35" w:rsidRPr="00EC16D5" w:rsidRDefault="00722C35" w:rsidP="00EC16D5">
      <w:pPr>
        <w:spacing w:after="120" w:line="240" w:lineRule="auto"/>
      </w:pPr>
      <w:r w:rsidRPr="00EC16D5">
        <w:rPr>
          <w:noProof/>
        </w:rPr>
        <w:lastRenderedPageBreak/>
        <w:drawing>
          <wp:anchor distT="0" distB="0" distL="114300" distR="114300" simplePos="0" relativeHeight="251726848" behindDoc="0" locked="0" layoutInCell="1" allowOverlap="1" wp14:anchorId="04483774" wp14:editId="49E431DD">
            <wp:simplePos x="0" y="0"/>
            <wp:positionH relativeFrom="margin">
              <wp:align>right</wp:align>
            </wp:positionH>
            <wp:positionV relativeFrom="paragraph">
              <wp:posOffset>56515</wp:posOffset>
            </wp:positionV>
            <wp:extent cx="5480050" cy="4151630"/>
            <wp:effectExtent l="0" t="0" r="6350" b="1270"/>
            <wp:wrapTopAndBottom/>
            <wp:docPr id="39" name="Picture 4" descr="Map&#10;&#10;Description automatically generated">
              <a:extLst xmlns:a="http://schemas.openxmlformats.org/drawingml/2006/main">
                <a:ext uri="{FF2B5EF4-FFF2-40B4-BE49-F238E27FC236}">
                  <a16:creationId xmlns:a16="http://schemas.microsoft.com/office/drawing/2014/main" id="{B517689D-8131-E63D-56AC-C7D9B120BD7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4" descr="Map&#10;&#10;Description automatically generated">
                      <a:extLst>
                        <a:ext uri="{FF2B5EF4-FFF2-40B4-BE49-F238E27FC236}">
                          <a16:creationId xmlns:a16="http://schemas.microsoft.com/office/drawing/2014/main" id="{B517689D-8131-E63D-56AC-C7D9B120BD71}"/>
                        </a:ext>
                      </a:extLst>
                    </pic:cNvPr>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80050" cy="4151630"/>
                    </a:xfrm>
                    <a:prstGeom prst="rect">
                      <a:avLst/>
                    </a:prstGeom>
                    <a:ln w="57150">
                      <a:noFill/>
                    </a:ln>
                  </pic:spPr>
                </pic:pic>
              </a:graphicData>
            </a:graphic>
            <wp14:sizeRelH relativeFrom="margin">
              <wp14:pctWidth>0</wp14:pctWidth>
            </wp14:sizeRelH>
            <wp14:sizeRelV relativeFrom="margin">
              <wp14:pctHeight>0</wp14:pctHeight>
            </wp14:sizeRelV>
          </wp:anchor>
        </w:drawing>
      </w:r>
    </w:p>
    <w:p w14:paraId="579DF0B6" w14:textId="27767ED4" w:rsidR="00722C35" w:rsidRPr="00EC16D5" w:rsidRDefault="00722C35" w:rsidP="00EC16D5">
      <w:pPr>
        <w:spacing w:after="120" w:line="240" w:lineRule="auto"/>
      </w:pPr>
      <w:r w:rsidRPr="00EC16D5">
        <w:t>Figure 2.1.2. Location of Lines B, C, D, E, F, H, I, and J in relation to the Monahans AT2 Dune Field. Seismic line information is summarized in Table 2.1.</w:t>
      </w:r>
      <w:r w:rsidRPr="00EC16D5">
        <w:rPr>
          <w:noProof/>
        </w:rPr>
        <w:t xml:space="preserve"> </w:t>
      </w:r>
    </w:p>
    <w:p w14:paraId="7B03AE5B" w14:textId="77777777" w:rsidR="00722C35" w:rsidRPr="00EC16D5" w:rsidRDefault="00722C35" w:rsidP="00EC16D5">
      <w:pPr>
        <w:spacing w:after="120" w:line="240" w:lineRule="auto"/>
      </w:pPr>
    </w:p>
    <w:p w14:paraId="408FE6A8" w14:textId="03FA3BE6" w:rsidR="00BC174B" w:rsidRPr="00EC16D5" w:rsidRDefault="00EC6530" w:rsidP="00EC16D5">
      <w:pPr>
        <w:spacing w:after="120" w:line="240" w:lineRule="auto"/>
        <w:ind w:firstLine="720"/>
      </w:pPr>
      <w:r w:rsidRPr="00EC16D5">
        <w:t>Line G</w:t>
      </w:r>
      <w:r w:rsidR="006D3290" w:rsidRPr="00EC16D5">
        <w:t xml:space="preserve">, deployed on the active dune structure, </w:t>
      </w:r>
      <w:r w:rsidRPr="00EC16D5">
        <w:t>recorded ambient noise from May 19</w:t>
      </w:r>
      <w:r w:rsidRPr="00EC16D5">
        <w:rPr>
          <w:vertAlign w:val="superscript"/>
        </w:rPr>
        <w:t>th</w:t>
      </w:r>
      <w:r w:rsidRPr="00EC16D5">
        <w:t xml:space="preserve"> to May 2</w:t>
      </w:r>
      <w:r w:rsidR="001101E3" w:rsidRPr="00EC16D5">
        <w:t>2</w:t>
      </w:r>
      <w:r w:rsidR="001101E3" w:rsidRPr="00EC16D5">
        <w:rPr>
          <w:vertAlign w:val="superscript"/>
        </w:rPr>
        <w:t>nd</w:t>
      </w:r>
      <w:r w:rsidR="009566CA" w:rsidRPr="00EC16D5">
        <w:t xml:space="preserve"> </w:t>
      </w:r>
      <w:r w:rsidR="00534E7F" w:rsidRPr="00EC16D5">
        <w:t>(</w:t>
      </w:r>
      <w:r w:rsidR="00375306" w:rsidRPr="00EC16D5">
        <w:t>Figure 2.1.3</w:t>
      </w:r>
      <w:r w:rsidR="00534E7F" w:rsidRPr="00EC16D5">
        <w:t>)</w:t>
      </w:r>
      <w:r w:rsidR="006D3290" w:rsidRPr="00EC16D5">
        <w:t xml:space="preserve"> and was</w:t>
      </w:r>
      <w:r w:rsidRPr="00EC16D5">
        <w:t xml:space="preserve"> aimed at characterizing the subsurface structure beneath thicker eolian sediment </w:t>
      </w:r>
      <w:r w:rsidR="006D3290" w:rsidRPr="00EC16D5">
        <w:t>(</w:t>
      </w:r>
      <w:r w:rsidRPr="00EC16D5">
        <w:t>compared to Line A</w:t>
      </w:r>
      <w:r w:rsidR="006D3290" w:rsidRPr="00EC16D5">
        <w:t>)</w:t>
      </w:r>
      <w:r w:rsidRPr="00EC16D5">
        <w:t>. 150 seismic nodes were arrayed</w:t>
      </w:r>
      <w:r w:rsidR="00E22D15" w:rsidRPr="00EC16D5">
        <w:t xml:space="preserve"> </w:t>
      </w:r>
      <w:r w:rsidRPr="00EC16D5">
        <w:t>at a linear spacing of 5</w:t>
      </w:r>
      <w:r w:rsidR="006905FF" w:rsidRPr="00EC16D5">
        <w:t xml:space="preserve"> </w:t>
      </w:r>
      <w:r w:rsidR="006D3290" w:rsidRPr="00EC16D5">
        <w:t xml:space="preserve">m </w:t>
      </w:r>
      <w:r w:rsidRPr="00EC16D5">
        <w:t>for a total aperture of 750</w:t>
      </w:r>
      <w:r w:rsidR="006905FF" w:rsidRPr="00EC16D5">
        <w:t xml:space="preserve"> </w:t>
      </w:r>
      <w:r w:rsidR="006D3290" w:rsidRPr="00EC16D5">
        <w:t>m</w:t>
      </w:r>
      <w:r w:rsidRPr="00EC16D5">
        <w:t>.</w:t>
      </w:r>
      <w:r w:rsidR="001101E3" w:rsidRPr="00EC16D5">
        <w:t xml:space="preserve"> A</w:t>
      </w:r>
      <w:r w:rsidRPr="00EC16D5">
        <w:t xml:space="preserve">n active-source MASW survey was conducted on May </w:t>
      </w:r>
      <w:r w:rsidR="001101E3" w:rsidRPr="00EC16D5">
        <w:t>20</w:t>
      </w:r>
      <w:r w:rsidR="001101E3" w:rsidRPr="00EC16D5">
        <w:rPr>
          <w:vertAlign w:val="superscript"/>
        </w:rPr>
        <w:t>th</w:t>
      </w:r>
      <w:r w:rsidR="001101E3" w:rsidRPr="00EC16D5">
        <w:t xml:space="preserve"> using the same propelled energy source used in </w:t>
      </w:r>
      <w:r w:rsidR="006D3290" w:rsidRPr="00EC16D5">
        <w:t>data acquisition for Line A</w:t>
      </w:r>
      <w:r w:rsidR="001101E3" w:rsidRPr="00EC16D5">
        <w:t xml:space="preserve">. Multiple shots were </w:t>
      </w:r>
      <w:r w:rsidR="006D3290" w:rsidRPr="00EC16D5">
        <w:t>made</w:t>
      </w:r>
      <w:r w:rsidR="001101E3" w:rsidRPr="00EC16D5">
        <w:t xml:space="preserve"> at every </w:t>
      </w:r>
      <w:r w:rsidR="005D50C7" w:rsidRPr="00EC16D5">
        <w:t>second</w:t>
      </w:r>
      <w:r w:rsidR="001101E3" w:rsidRPr="00EC16D5">
        <w:t xml:space="preserve"> station along Line G. </w:t>
      </w:r>
    </w:p>
    <w:p w14:paraId="53ADE7E3" w14:textId="791AEBEA" w:rsidR="00722C35" w:rsidRPr="00EC16D5" w:rsidRDefault="00722C35" w:rsidP="00EC16D5">
      <w:pPr>
        <w:spacing w:after="120" w:line="240" w:lineRule="auto"/>
      </w:pPr>
    </w:p>
    <w:p w14:paraId="18D95BAF" w14:textId="659EFCCC" w:rsidR="00722C35" w:rsidRPr="00EC16D5" w:rsidRDefault="00722C35" w:rsidP="00EC16D5">
      <w:pPr>
        <w:spacing w:after="120" w:line="240" w:lineRule="auto"/>
      </w:pPr>
    </w:p>
    <w:p w14:paraId="1F550F1B" w14:textId="1D312EFD" w:rsidR="00722C35" w:rsidRPr="00EC16D5" w:rsidRDefault="00722C35" w:rsidP="00EC16D5">
      <w:pPr>
        <w:spacing w:after="120" w:line="240" w:lineRule="auto"/>
      </w:pPr>
    </w:p>
    <w:p w14:paraId="4D521700" w14:textId="174C591C" w:rsidR="00722C35" w:rsidRPr="00EC16D5" w:rsidRDefault="00F911ED" w:rsidP="00EC16D5">
      <w:pPr>
        <w:spacing w:after="120" w:line="240" w:lineRule="auto"/>
      </w:pPr>
      <w:r w:rsidRPr="00EC16D5">
        <w:rPr>
          <w:noProof/>
        </w:rPr>
        <w:lastRenderedPageBreak/>
        <mc:AlternateContent>
          <mc:Choice Requires="wps">
            <w:drawing>
              <wp:anchor distT="0" distB="0" distL="114300" distR="114300" simplePos="0" relativeHeight="251734016" behindDoc="0" locked="0" layoutInCell="1" allowOverlap="1" wp14:anchorId="6250B653" wp14:editId="0D9DA88F">
                <wp:simplePos x="0" y="0"/>
                <wp:positionH relativeFrom="column">
                  <wp:posOffset>2018030</wp:posOffset>
                </wp:positionH>
                <wp:positionV relativeFrom="paragraph">
                  <wp:posOffset>1248410</wp:posOffset>
                </wp:positionV>
                <wp:extent cx="214630" cy="97790"/>
                <wp:effectExtent l="19050" t="19050" r="13970" b="16510"/>
                <wp:wrapNone/>
                <wp:docPr id="71" name="Rectangle 71"/>
                <wp:cNvGraphicFramePr/>
                <a:graphic xmlns:a="http://schemas.openxmlformats.org/drawingml/2006/main">
                  <a:graphicData uri="http://schemas.microsoft.com/office/word/2010/wordprocessingShape">
                    <wps:wsp>
                      <wps:cNvSpPr/>
                      <wps:spPr>
                        <a:xfrm>
                          <a:off x="0" y="0"/>
                          <a:ext cx="214630" cy="97790"/>
                        </a:xfrm>
                        <a:prstGeom prst="rect">
                          <a:avLst/>
                        </a:prstGeom>
                        <a:noFill/>
                        <a:ln w="28575">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xmlns="">
            <w:pict>
              <v:rect w14:anchorId="4C9301FD" id="Rectangle 71" o:spid="_x0000_s1026" style="position:absolute;margin-left:158.9pt;margin-top:98.3pt;width:16.9pt;height:7.7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" filled="f" strokecolor="#ffc000" strokeweight="2.25pt"/>
            </w:pict>
          </mc:Fallback>
        </mc:AlternateContent>
      </w:r>
      <w:r w:rsidRPr="00EC16D5">
        <w:rPr>
          <w:noProof/>
        </w:rPr>
        <w:drawing>
          <wp:anchor distT="0" distB="0" distL="114300" distR="114300" simplePos="0" relativeHeight="251731968" behindDoc="0" locked="0" layoutInCell="1" allowOverlap="1" wp14:anchorId="41D35C47" wp14:editId="5787BE55">
            <wp:simplePos x="0" y="0"/>
            <wp:positionH relativeFrom="margin">
              <wp:align>right</wp:align>
            </wp:positionH>
            <wp:positionV relativeFrom="paragraph">
              <wp:posOffset>2226270</wp:posOffset>
            </wp:positionV>
            <wp:extent cx="4391025" cy="2148205"/>
            <wp:effectExtent l="133350" t="95250" r="66675" b="99695"/>
            <wp:wrapTopAndBottom/>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a:picLocks noChangeAspect="1"/>
                    </pic:cNvPicPr>
                  </pic:nvPicPr>
                  <pic:blipFill rotWithShape="1">
                    <a:blip r:embed="rId21" cstate="print">
                      <a:extLst>
                        <a:ext uri="{28A0092B-C50C-407E-A947-70E740481C1C}">
                          <a14:useLocalDpi xmlns:a14="http://schemas.microsoft.com/office/drawing/2010/main" val="0"/>
                        </a:ext>
                      </a:extLst>
                    </a:blip>
                    <a:srcRect l="31627" t="25617" r="11379" b="37586"/>
                    <a:stretch/>
                  </pic:blipFill>
                  <pic:spPr>
                    <a:xfrm>
                      <a:off x="0" y="0"/>
                      <a:ext cx="4391025" cy="2148205"/>
                    </a:xfrm>
                    <a:prstGeom prst="rect">
                      <a:avLst/>
                    </a:prstGeom>
                    <a:ln w="38100">
                      <a:solidFill>
                        <a:srgbClr val="FFC000"/>
                      </a:solidFill>
                    </a:ln>
                    <a:effectLst>
                      <a:outerShdw blurRad="50800" dist="38100" dir="10800000" algn="r"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r w:rsidR="00722C35" w:rsidRPr="00EC16D5">
        <w:rPr>
          <w:noProof/>
        </w:rPr>
        <w:drawing>
          <wp:anchor distT="0" distB="0" distL="114300" distR="114300" simplePos="0" relativeHeight="251728896" behindDoc="0" locked="0" layoutInCell="1" allowOverlap="1" wp14:anchorId="50D04A07" wp14:editId="5259BBD5">
            <wp:simplePos x="0" y="0"/>
            <wp:positionH relativeFrom="margin">
              <wp:align>right</wp:align>
            </wp:positionH>
            <wp:positionV relativeFrom="paragraph">
              <wp:posOffset>0</wp:posOffset>
            </wp:positionV>
            <wp:extent cx="5486400" cy="3052445"/>
            <wp:effectExtent l="0" t="0" r="0" b="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3052445"/>
                    </a:xfrm>
                    <a:prstGeom prst="rect">
                      <a:avLst/>
                    </a:prstGeom>
                  </pic:spPr>
                </pic:pic>
              </a:graphicData>
            </a:graphic>
          </wp:anchor>
        </w:drawing>
      </w:r>
    </w:p>
    <w:p w14:paraId="67033686" w14:textId="24FDD762" w:rsidR="00F911ED" w:rsidRPr="00EC16D5" w:rsidRDefault="00F911ED" w:rsidP="00EC16D5">
      <w:pPr>
        <w:spacing w:after="120" w:line="240" w:lineRule="auto"/>
      </w:pPr>
      <w:r w:rsidRPr="00EC16D5">
        <w:t>Figure 2.</w:t>
      </w:r>
      <w:r w:rsidR="00375306" w:rsidRPr="00EC16D5">
        <w:t>1.</w:t>
      </w:r>
      <w:r w:rsidRPr="00EC16D5">
        <w:t>3. Location of Line G in relation to the Monahans AT2 Dune Field. Line G consisted of 150 seismic nodes at 2 meter spacing, extending from West to East.</w:t>
      </w:r>
    </w:p>
    <w:p w14:paraId="5FF7A934" w14:textId="7D14EAA4" w:rsidR="00722C35" w:rsidRPr="00EC16D5" w:rsidRDefault="00722C35" w:rsidP="00EC16D5">
      <w:pPr>
        <w:spacing w:after="120" w:line="240" w:lineRule="auto"/>
        <w:jc w:val="center"/>
      </w:pPr>
    </w:p>
    <w:p w14:paraId="5E9E471C" w14:textId="77777777" w:rsidR="00722C35" w:rsidRPr="00EC16D5" w:rsidRDefault="00722C35" w:rsidP="00EC16D5">
      <w:pPr>
        <w:spacing w:after="120" w:line="240" w:lineRule="auto"/>
      </w:pPr>
    </w:p>
    <w:p w14:paraId="2D252645" w14:textId="632F7D68" w:rsidR="00AF0054" w:rsidRPr="00EC16D5" w:rsidRDefault="00AF0054" w:rsidP="00EC16D5">
      <w:pPr>
        <w:spacing w:after="120" w:line="240" w:lineRule="auto"/>
      </w:pPr>
      <w:r w:rsidRPr="00EC16D5">
        <w:t>Table 2.1. Seismic deployment details</w:t>
      </w:r>
    </w:p>
    <w:tbl>
      <w:tblPr>
        <w:tblStyle w:val="BaylorStyle"/>
        <w:tblW w:w="0" w:type="auto"/>
        <w:tblLook w:val="04A0" w:firstRow="1" w:lastRow="0" w:firstColumn="1" w:lastColumn="0" w:noHBand="0" w:noVBand="1"/>
      </w:tblPr>
      <w:tblGrid>
        <w:gridCol w:w="1438"/>
        <w:gridCol w:w="1438"/>
        <w:gridCol w:w="1438"/>
        <w:gridCol w:w="1438"/>
        <w:gridCol w:w="1439"/>
        <w:gridCol w:w="1439"/>
      </w:tblGrid>
      <w:tr w:rsidR="00AF0054" w:rsidRPr="00EC16D5" w14:paraId="6DA10E1E" w14:textId="77777777" w:rsidTr="006C7890">
        <w:trPr>
          <w:cnfStyle w:val="100000000000" w:firstRow="1" w:lastRow="0" w:firstColumn="0" w:lastColumn="0" w:oddVBand="0" w:evenVBand="0" w:oddHBand="0" w:evenHBand="0" w:firstRowFirstColumn="0" w:firstRowLastColumn="0" w:lastRowFirstColumn="0" w:lastRowLastColumn="0"/>
        </w:trPr>
        <w:tc>
          <w:tcPr>
            <w:tcW w:w="1438" w:type="dxa"/>
          </w:tcPr>
          <w:p w14:paraId="3375F4D6" w14:textId="3CAD9B18" w:rsidR="00AF0054" w:rsidRPr="00EC16D5" w:rsidRDefault="00AF0054" w:rsidP="00EC16D5">
            <w:pPr>
              <w:spacing w:after="120"/>
              <w:jc w:val="center"/>
            </w:pPr>
            <w:r w:rsidRPr="00EC16D5">
              <w:t>Name</w:t>
            </w:r>
          </w:p>
        </w:tc>
        <w:tc>
          <w:tcPr>
            <w:tcW w:w="1438" w:type="dxa"/>
          </w:tcPr>
          <w:p w14:paraId="4F3E8AA3" w14:textId="5524684C" w:rsidR="00AF0054" w:rsidRPr="00EC16D5" w:rsidRDefault="00C2595E" w:rsidP="00EC16D5">
            <w:pPr>
              <w:spacing w:after="120"/>
              <w:jc w:val="center"/>
            </w:pPr>
            <w:r w:rsidRPr="00EC16D5">
              <w:t>Recording Start Date</w:t>
            </w:r>
          </w:p>
        </w:tc>
        <w:tc>
          <w:tcPr>
            <w:tcW w:w="1438" w:type="dxa"/>
          </w:tcPr>
          <w:p w14:paraId="2D596156" w14:textId="15AB1B87" w:rsidR="00AF0054" w:rsidRPr="00EC16D5" w:rsidRDefault="00C2595E" w:rsidP="00EC16D5">
            <w:pPr>
              <w:spacing w:after="120"/>
              <w:jc w:val="center"/>
            </w:pPr>
            <w:r w:rsidRPr="00EC16D5">
              <w:t>Recording End Date</w:t>
            </w:r>
          </w:p>
        </w:tc>
        <w:tc>
          <w:tcPr>
            <w:tcW w:w="1438" w:type="dxa"/>
          </w:tcPr>
          <w:p w14:paraId="58F7FD14" w14:textId="34D97713" w:rsidR="00AF0054" w:rsidRPr="00EC16D5" w:rsidRDefault="00C2595E" w:rsidP="00EC16D5">
            <w:pPr>
              <w:spacing w:after="120"/>
              <w:jc w:val="center"/>
            </w:pPr>
            <w:r w:rsidRPr="00EC16D5">
              <w:t>Number of Receivers</w:t>
            </w:r>
          </w:p>
        </w:tc>
        <w:tc>
          <w:tcPr>
            <w:tcW w:w="1439" w:type="dxa"/>
          </w:tcPr>
          <w:p w14:paraId="3CB4C421" w14:textId="3E66CE4E" w:rsidR="00AF0054" w:rsidRPr="00EC16D5" w:rsidRDefault="00C2595E" w:rsidP="00EC16D5">
            <w:pPr>
              <w:spacing w:after="120"/>
              <w:jc w:val="center"/>
            </w:pPr>
            <w:r w:rsidRPr="00EC16D5">
              <w:t>Spacing (m)</w:t>
            </w:r>
          </w:p>
        </w:tc>
        <w:tc>
          <w:tcPr>
            <w:tcW w:w="1439" w:type="dxa"/>
          </w:tcPr>
          <w:p w14:paraId="7DD4F3FC" w14:textId="2CFE7ECB" w:rsidR="00AF0054" w:rsidRPr="00EC16D5" w:rsidRDefault="00C2595E" w:rsidP="00EC16D5">
            <w:pPr>
              <w:spacing w:after="120"/>
              <w:jc w:val="center"/>
            </w:pPr>
            <w:r w:rsidRPr="00EC16D5">
              <w:t>Aperture (km)</w:t>
            </w:r>
          </w:p>
        </w:tc>
      </w:tr>
      <w:tr w:rsidR="00C2595E" w:rsidRPr="00EC16D5" w14:paraId="4E039B7A" w14:textId="77777777" w:rsidTr="006C7890">
        <w:tc>
          <w:tcPr>
            <w:tcW w:w="1438" w:type="dxa"/>
          </w:tcPr>
          <w:p w14:paraId="29C892A5" w14:textId="1DCDD160" w:rsidR="00C2595E" w:rsidRPr="00EC16D5" w:rsidRDefault="00C2595E" w:rsidP="00EC16D5">
            <w:pPr>
              <w:spacing w:after="120"/>
              <w:jc w:val="center"/>
            </w:pPr>
            <w:r w:rsidRPr="00EC16D5">
              <w:t>Line A</w:t>
            </w:r>
          </w:p>
        </w:tc>
        <w:tc>
          <w:tcPr>
            <w:tcW w:w="1438" w:type="dxa"/>
          </w:tcPr>
          <w:p w14:paraId="0EAE9F22" w14:textId="53D2A4FE" w:rsidR="00C2595E" w:rsidRPr="00EC16D5" w:rsidRDefault="00C2595E" w:rsidP="00EC16D5">
            <w:pPr>
              <w:spacing w:after="120"/>
              <w:jc w:val="center"/>
            </w:pPr>
            <w:r w:rsidRPr="00EC16D5">
              <w:t>5/12/21</w:t>
            </w:r>
          </w:p>
        </w:tc>
        <w:tc>
          <w:tcPr>
            <w:tcW w:w="1438" w:type="dxa"/>
          </w:tcPr>
          <w:p w14:paraId="5C1B9100" w14:textId="43E66611" w:rsidR="00C2595E" w:rsidRPr="00EC16D5" w:rsidRDefault="00C2595E" w:rsidP="00EC16D5">
            <w:pPr>
              <w:spacing w:after="120"/>
              <w:jc w:val="center"/>
            </w:pPr>
            <w:r w:rsidRPr="00EC16D5">
              <w:t>5/15/21</w:t>
            </w:r>
          </w:p>
        </w:tc>
        <w:tc>
          <w:tcPr>
            <w:tcW w:w="1438" w:type="dxa"/>
          </w:tcPr>
          <w:p w14:paraId="289688F0" w14:textId="2674D61A" w:rsidR="00C2595E" w:rsidRPr="00EC16D5" w:rsidRDefault="00C2595E" w:rsidP="00EC16D5">
            <w:pPr>
              <w:spacing w:after="120"/>
              <w:jc w:val="center"/>
            </w:pPr>
            <w:r w:rsidRPr="00EC16D5">
              <w:t>150</w:t>
            </w:r>
          </w:p>
        </w:tc>
        <w:tc>
          <w:tcPr>
            <w:tcW w:w="1439" w:type="dxa"/>
          </w:tcPr>
          <w:p w14:paraId="32103428" w14:textId="3340FD97" w:rsidR="00C2595E" w:rsidRPr="00EC16D5" w:rsidRDefault="00C2595E" w:rsidP="00EC16D5">
            <w:pPr>
              <w:spacing w:after="120"/>
              <w:jc w:val="center"/>
            </w:pPr>
            <w:r w:rsidRPr="00EC16D5">
              <w:t>2</w:t>
            </w:r>
          </w:p>
        </w:tc>
        <w:tc>
          <w:tcPr>
            <w:tcW w:w="1439" w:type="dxa"/>
          </w:tcPr>
          <w:p w14:paraId="32ADBB9F" w14:textId="5059A27D" w:rsidR="00C2595E" w:rsidRPr="00EC16D5" w:rsidRDefault="00C2595E" w:rsidP="00EC16D5">
            <w:pPr>
              <w:spacing w:after="120"/>
              <w:jc w:val="center"/>
            </w:pPr>
            <w:r w:rsidRPr="00EC16D5">
              <w:t>0.30</w:t>
            </w:r>
          </w:p>
        </w:tc>
      </w:tr>
      <w:tr w:rsidR="00C2595E" w:rsidRPr="00EC16D5" w14:paraId="3FEFF1DB" w14:textId="77777777" w:rsidTr="006C7890">
        <w:tc>
          <w:tcPr>
            <w:tcW w:w="1438" w:type="dxa"/>
          </w:tcPr>
          <w:p w14:paraId="31667D72" w14:textId="15DED361" w:rsidR="00C2595E" w:rsidRPr="00EC16D5" w:rsidRDefault="00C2595E" w:rsidP="00EC16D5">
            <w:pPr>
              <w:spacing w:after="120"/>
              <w:jc w:val="center"/>
            </w:pPr>
            <w:r w:rsidRPr="00EC16D5">
              <w:t>Line B</w:t>
            </w:r>
          </w:p>
        </w:tc>
        <w:tc>
          <w:tcPr>
            <w:tcW w:w="1438" w:type="dxa"/>
          </w:tcPr>
          <w:p w14:paraId="43E73AE2" w14:textId="7EECFF98" w:rsidR="00C2595E" w:rsidRPr="00EC16D5" w:rsidRDefault="00C2595E" w:rsidP="00EC16D5">
            <w:pPr>
              <w:spacing w:after="120"/>
              <w:jc w:val="center"/>
            </w:pPr>
            <w:r w:rsidRPr="00EC16D5">
              <w:t>5/16/21</w:t>
            </w:r>
          </w:p>
        </w:tc>
        <w:tc>
          <w:tcPr>
            <w:tcW w:w="1438" w:type="dxa"/>
          </w:tcPr>
          <w:p w14:paraId="18CAB9FC" w14:textId="6F1AE626" w:rsidR="00C2595E" w:rsidRPr="00EC16D5" w:rsidRDefault="00C2595E" w:rsidP="00EC16D5">
            <w:pPr>
              <w:spacing w:after="120"/>
              <w:jc w:val="center"/>
            </w:pPr>
            <w:r w:rsidRPr="00EC16D5">
              <w:t>5/19/21</w:t>
            </w:r>
          </w:p>
        </w:tc>
        <w:tc>
          <w:tcPr>
            <w:tcW w:w="1438" w:type="dxa"/>
          </w:tcPr>
          <w:p w14:paraId="344DAFC5" w14:textId="4D721B1E" w:rsidR="00C2595E" w:rsidRPr="00EC16D5" w:rsidRDefault="000E50F2" w:rsidP="00EC16D5">
            <w:pPr>
              <w:spacing w:after="120"/>
              <w:jc w:val="center"/>
            </w:pPr>
            <w:r w:rsidRPr="00EC16D5">
              <w:t>30</w:t>
            </w:r>
          </w:p>
        </w:tc>
        <w:tc>
          <w:tcPr>
            <w:tcW w:w="1439" w:type="dxa"/>
          </w:tcPr>
          <w:p w14:paraId="235CED63" w14:textId="44B69EFF" w:rsidR="00C2595E" w:rsidRPr="00EC16D5" w:rsidRDefault="00C2595E" w:rsidP="00EC16D5">
            <w:pPr>
              <w:spacing w:after="120"/>
              <w:jc w:val="center"/>
            </w:pPr>
            <w:r w:rsidRPr="00EC16D5">
              <w:t>200</w:t>
            </w:r>
          </w:p>
        </w:tc>
        <w:tc>
          <w:tcPr>
            <w:tcW w:w="1439" w:type="dxa"/>
          </w:tcPr>
          <w:p w14:paraId="3F0BBA1E" w14:textId="4BAA2DFC" w:rsidR="00C2595E" w:rsidRPr="00EC16D5" w:rsidRDefault="00682397" w:rsidP="00EC16D5">
            <w:pPr>
              <w:spacing w:after="120"/>
              <w:jc w:val="center"/>
            </w:pPr>
            <w:r w:rsidRPr="00EC16D5">
              <w:t>6.00</w:t>
            </w:r>
          </w:p>
        </w:tc>
      </w:tr>
      <w:tr w:rsidR="00C2595E" w:rsidRPr="00EC16D5" w14:paraId="214148FD" w14:textId="77777777" w:rsidTr="006C7890">
        <w:tc>
          <w:tcPr>
            <w:tcW w:w="1438" w:type="dxa"/>
          </w:tcPr>
          <w:p w14:paraId="5771B299" w14:textId="3F6FF5B1" w:rsidR="00C2595E" w:rsidRPr="00EC16D5" w:rsidRDefault="00C2595E" w:rsidP="00EC16D5">
            <w:pPr>
              <w:spacing w:after="120"/>
              <w:jc w:val="center"/>
            </w:pPr>
            <w:r w:rsidRPr="00EC16D5">
              <w:t>Line C</w:t>
            </w:r>
          </w:p>
        </w:tc>
        <w:tc>
          <w:tcPr>
            <w:tcW w:w="1438" w:type="dxa"/>
          </w:tcPr>
          <w:p w14:paraId="3FDD7325" w14:textId="069F58CC" w:rsidR="00C2595E" w:rsidRPr="00EC16D5" w:rsidRDefault="00C2595E" w:rsidP="00EC16D5">
            <w:pPr>
              <w:spacing w:after="120"/>
              <w:jc w:val="center"/>
            </w:pPr>
            <w:r w:rsidRPr="00EC16D5">
              <w:t>5/16/21</w:t>
            </w:r>
          </w:p>
        </w:tc>
        <w:tc>
          <w:tcPr>
            <w:tcW w:w="1438" w:type="dxa"/>
          </w:tcPr>
          <w:p w14:paraId="2D972AEF" w14:textId="4BC5AD9C" w:rsidR="00C2595E" w:rsidRPr="00EC16D5" w:rsidRDefault="00C2595E" w:rsidP="00EC16D5">
            <w:pPr>
              <w:spacing w:after="120"/>
              <w:jc w:val="center"/>
            </w:pPr>
            <w:r w:rsidRPr="00EC16D5">
              <w:t>5/19/21</w:t>
            </w:r>
          </w:p>
        </w:tc>
        <w:tc>
          <w:tcPr>
            <w:tcW w:w="1438" w:type="dxa"/>
          </w:tcPr>
          <w:p w14:paraId="1B56DA29" w14:textId="36E3BA20" w:rsidR="00C2595E" w:rsidRPr="00EC16D5" w:rsidRDefault="000E50F2" w:rsidP="00EC16D5">
            <w:pPr>
              <w:spacing w:after="120"/>
              <w:jc w:val="center"/>
            </w:pPr>
            <w:r w:rsidRPr="00EC16D5">
              <w:t>17</w:t>
            </w:r>
          </w:p>
        </w:tc>
        <w:tc>
          <w:tcPr>
            <w:tcW w:w="1439" w:type="dxa"/>
          </w:tcPr>
          <w:p w14:paraId="6DFC075F" w14:textId="6BCBD2DB" w:rsidR="00C2595E" w:rsidRPr="00EC16D5" w:rsidRDefault="00C2595E" w:rsidP="00EC16D5">
            <w:pPr>
              <w:spacing w:after="120"/>
              <w:jc w:val="center"/>
            </w:pPr>
            <w:r w:rsidRPr="00EC16D5">
              <w:t>200</w:t>
            </w:r>
          </w:p>
        </w:tc>
        <w:tc>
          <w:tcPr>
            <w:tcW w:w="1439" w:type="dxa"/>
          </w:tcPr>
          <w:p w14:paraId="78B3B55A" w14:textId="3BEDCC1B" w:rsidR="00C2595E" w:rsidRPr="00EC16D5" w:rsidRDefault="00682397" w:rsidP="00EC16D5">
            <w:pPr>
              <w:spacing w:after="120"/>
              <w:jc w:val="center"/>
            </w:pPr>
            <w:r w:rsidRPr="00EC16D5">
              <w:t>3.40</w:t>
            </w:r>
          </w:p>
        </w:tc>
      </w:tr>
      <w:tr w:rsidR="00C2595E" w:rsidRPr="00EC16D5" w14:paraId="36452EA0" w14:textId="77777777" w:rsidTr="006C7890">
        <w:tc>
          <w:tcPr>
            <w:tcW w:w="1438" w:type="dxa"/>
          </w:tcPr>
          <w:p w14:paraId="5F88F40C" w14:textId="42F86157" w:rsidR="00C2595E" w:rsidRPr="00EC16D5" w:rsidRDefault="00C2595E" w:rsidP="00EC16D5">
            <w:pPr>
              <w:spacing w:after="120"/>
              <w:jc w:val="center"/>
            </w:pPr>
            <w:r w:rsidRPr="00EC16D5">
              <w:t>Line D</w:t>
            </w:r>
          </w:p>
        </w:tc>
        <w:tc>
          <w:tcPr>
            <w:tcW w:w="1438" w:type="dxa"/>
          </w:tcPr>
          <w:p w14:paraId="24074914" w14:textId="348B3188" w:rsidR="00C2595E" w:rsidRPr="00EC16D5" w:rsidRDefault="00C2595E" w:rsidP="00EC16D5">
            <w:pPr>
              <w:spacing w:after="120"/>
              <w:jc w:val="center"/>
            </w:pPr>
            <w:r w:rsidRPr="00EC16D5">
              <w:t>5/16/21</w:t>
            </w:r>
          </w:p>
        </w:tc>
        <w:tc>
          <w:tcPr>
            <w:tcW w:w="1438" w:type="dxa"/>
          </w:tcPr>
          <w:p w14:paraId="468B3A24" w14:textId="1C7A1250" w:rsidR="00C2595E" w:rsidRPr="00EC16D5" w:rsidRDefault="00C2595E" w:rsidP="00EC16D5">
            <w:pPr>
              <w:spacing w:after="120"/>
              <w:jc w:val="center"/>
            </w:pPr>
            <w:r w:rsidRPr="00EC16D5">
              <w:t>5/19/21</w:t>
            </w:r>
          </w:p>
        </w:tc>
        <w:tc>
          <w:tcPr>
            <w:tcW w:w="1438" w:type="dxa"/>
          </w:tcPr>
          <w:p w14:paraId="6642418E" w14:textId="0A870B8C" w:rsidR="00C2595E" w:rsidRPr="00EC16D5" w:rsidRDefault="000E50F2" w:rsidP="00EC16D5">
            <w:pPr>
              <w:spacing w:after="120"/>
              <w:jc w:val="center"/>
            </w:pPr>
            <w:r w:rsidRPr="00EC16D5">
              <w:t>17</w:t>
            </w:r>
          </w:p>
        </w:tc>
        <w:tc>
          <w:tcPr>
            <w:tcW w:w="1439" w:type="dxa"/>
          </w:tcPr>
          <w:p w14:paraId="16D9D38F" w14:textId="0C348CF9" w:rsidR="00C2595E" w:rsidRPr="00EC16D5" w:rsidRDefault="00C2595E" w:rsidP="00EC16D5">
            <w:pPr>
              <w:spacing w:after="120"/>
              <w:jc w:val="center"/>
            </w:pPr>
            <w:r w:rsidRPr="00EC16D5">
              <w:t>200</w:t>
            </w:r>
          </w:p>
        </w:tc>
        <w:tc>
          <w:tcPr>
            <w:tcW w:w="1439" w:type="dxa"/>
          </w:tcPr>
          <w:p w14:paraId="3D95C8CD" w14:textId="5F3C6612" w:rsidR="00C2595E" w:rsidRPr="00EC16D5" w:rsidRDefault="00682397" w:rsidP="00EC16D5">
            <w:pPr>
              <w:spacing w:after="120"/>
              <w:jc w:val="center"/>
            </w:pPr>
            <w:r w:rsidRPr="00EC16D5">
              <w:t>3.40</w:t>
            </w:r>
          </w:p>
        </w:tc>
      </w:tr>
      <w:tr w:rsidR="00C2595E" w:rsidRPr="00EC16D5" w14:paraId="20BF7FEC" w14:textId="77777777" w:rsidTr="006C7890">
        <w:tc>
          <w:tcPr>
            <w:tcW w:w="1438" w:type="dxa"/>
          </w:tcPr>
          <w:p w14:paraId="650F45F6" w14:textId="1A7B84F6" w:rsidR="00C2595E" w:rsidRPr="00EC16D5" w:rsidRDefault="00C2595E" w:rsidP="00EC16D5">
            <w:pPr>
              <w:spacing w:after="120"/>
              <w:jc w:val="center"/>
            </w:pPr>
            <w:r w:rsidRPr="00EC16D5">
              <w:t>Line E</w:t>
            </w:r>
          </w:p>
        </w:tc>
        <w:tc>
          <w:tcPr>
            <w:tcW w:w="1438" w:type="dxa"/>
          </w:tcPr>
          <w:p w14:paraId="15FBE847" w14:textId="2EB93611" w:rsidR="00C2595E" w:rsidRPr="00EC16D5" w:rsidRDefault="00C2595E" w:rsidP="00EC16D5">
            <w:pPr>
              <w:spacing w:after="120"/>
              <w:jc w:val="center"/>
            </w:pPr>
            <w:r w:rsidRPr="00EC16D5">
              <w:t>5/16/21</w:t>
            </w:r>
          </w:p>
        </w:tc>
        <w:tc>
          <w:tcPr>
            <w:tcW w:w="1438" w:type="dxa"/>
          </w:tcPr>
          <w:p w14:paraId="7C0AB392" w14:textId="5BAAEE02" w:rsidR="00C2595E" w:rsidRPr="00EC16D5" w:rsidRDefault="00C2595E" w:rsidP="00EC16D5">
            <w:pPr>
              <w:spacing w:after="120"/>
              <w:jc w:val="center"/>
            </w:pPr>
            <w:r w:rsidRPr="00EC16D5">
              <w:t>5/19/21</w:t>
            </w:r>
          </w:p>
        </w:tc>
        <w:tc>
          <w:tcPr>
            <w:tcW w:w="1438" w:type="dxa"/>
          </w:tcPr>
          <w:p w14:paraId="4197E8B1" w14:textId="25A367A3" w:rsidR="00C2595E" w:rsidRPr="00EC16D5" w:rsidRDefault="000E50F2" w:rsidP="00EC16D5">
            <w:pPr>
              <w:spacing w:after="120"/>
              <w:jc w:val="center"/>
            </w:pPr>
            <w:r w:rsidRPr="00EC16D5">
              <w:t>22</w:t>
            </w:r>
          </w:p>
        </w:tc>
        <w:tc>
          <w:tcPr>
            <w:tcW w:w="1439" w:type="dxa"/>
          </w:tcPr>
          <w:p w14:paraId="7BC6A37E" w14:textId="14955722" w:rsidR="00C2595E" w:rsidRPr="00EC16D5" w:rsidRDefault="00C2595E" w:rsidP="00EC16D5">
            <w:pPr>
              <w:spacing w:after="120"/>
              <w:jc w:val="center"/>
            </w:pPr>
            <w:r w:rsidRPr="00EC16D5">
              <w:t>200</w:t>
            </w:r>
          </w:p>
        </w:tc>
        <w:tc>
          <w:tcPr>
            <w:tcW w:w="1439" w:type="dxa"/>
          </w:tcPr>
          <w:p w14:paraId="0E7B06C6" w14:textId="2FD74862" w:rsidR="00C2595E" w:rsidRPr="00EC16D5" w:rsidRDefault="00682397" w:rsidP="00EC16D5">
            <w:pPr>
              <w:spacing w:after="120"/>
              <w:jc w:val="center"/>
            </w:pPr>
            <w:r w:rsidRPr="00EC16D5">
              <w:t>4.40</w:t>
            </w:r>
          </w:p>
        </w:tc>
      </w:tr>
      <w:tr w:rsidR="00C2595E" w:rsidRPr="00EC16D5" w14:paraId="0B02FD59" w14:textId="77777777" w:rsidTr="006C7890">
        <w:tc>
          <w:tcPr>
            <w:tcW w:w="1438" w:type="dxa"/>
          </w:tcPr>
          <w:p w14:paraId="446A8E5E" w14:textId="737343B5" w:rsidR="00C2595E" w:rsidRPr="00EC16D5" w:rsidRDefault="00C2595E" w:rsidP="00EC16D5">
            <w:pPr>
              <w:spacing w:after="120"/>
              <w:jc w:val="center"/>
            </w:pPr>
            <w:r w:rsidRPr="00EC16D5">
              <w:t>Line F</w:t>
            </w:r>
          </w:p>
        </w:tc>
        <w:tc>
          <w:tcPr>
            <w:tcW w:w="1438" w:type="dxa"/>
          </w:tcPr>
          <w:p w14:paraId="46E48F81" w14:textId="1FEF64AA" w:rsidR="00C2595E" w:rsidRPr="00EC16D5" w:rsidRDefault="00C2595E" w:rsidP="00EC16D5">
            <w:pPr>
              <w:spacing w:after="120"/>
              <w:jc w:val="center"/>
            </w:pPr>
            <w:r w:rsidRPr="00EC16D5">
              <w:t>5/16/21</w:t>
            </w:r>
          </w:p>
        </w:tc>
        <w:tc>
          <w:tcPr>
            <w:tcW w:w="1438" w:type="dxa"/>
          </w:tcPr>
          <w:p w14:paraId="49621C28" w14:textId="3521D491" w:rsidR="00C2595E" w:rsidRPr="00EC16D5" w:rsidRDefault="00C2595E" w:rsidP="00EC16D5">
            <w:pPr>
              <w:spacing w:after="120"/>
              <w:jc w:val="center"/>
            </w:pPr>
            <w:r w:rsidRPr="00EC16D5">
              <w:t>5/19/21</w:t>
            </w:r>
          </w:p>
        </w:tc>
        <w:tc>
          <w:tcPr>
            <w:tcW w:w="1438" w:type="dxa"/>
          </w:tcPr>
          <w:p w14:paraId="53DF11A2" w14:textId="708A2934" w:rsidR="00C2595E" w:rsidRPr="00EC16D5" w:rsidRDefault="000E50F2" w:rsidP="00EC16D5">
            <w:pPr>
              <w:spacing w:after="120"/>
              <w:jc w:val="center"/>
            </w:pPr>
            <w:r w:rsidRPr="00EC16D5">
              <w:t>1</w:t>
            </w:r>
            <w:r w:rsidR="00682397" w:rsidRPr="00EC16D5">
              <w:t>9</w:t>
            </w:r>
          </w:p>
        </w:tc>
        <w:tc>
          <w:tcPr>
            <w:tcW w:w="1439" w:type="dxa"/>
          </w:tcPr>
          <w:p w14:paraId="2FB44B4B" w14:textId="455CB73F" w:rsidR="00C2595E" w:rsidRPr="00EC16D5" w:rsidRDefault="00C2595E" w:rsidP="00EC16D5">
            <w:pPr>
              <w:spacing w:after="120"/>
              <w:jc w:val="center"/>
            </w:pPr>
            <w:r w:rsidRPr="00EC16D5">
              <w:t>200</w:t>
            </w:r>
          </w:p>
        </w:tc>
        <w:tc>
          <w:tcPr>
            <w:tcW w:w="1439" w:type="dxa"/>
          </w:tcPr>
          <w:p w14:paraId="32B9551D" w14:textId="3CB2AD7F" w:rsidR="00C2595E" w:rsidRPr="00EC16D5" w:rsidRDefault="00682397" w:rsidP="00EC16D5">
            <w:pPr>
              <w:spacing w:after="120"/>
              <w:jc w:val="center"/>
            </w:pPr>
            <w:r w:rsidRPr="00EC16D5">
              <w:t>3.80</w:t>
            </w:r>
          </w:p>
        </w:tc>
      </w:tr>
      <w:tr w:rsidR="00C2595E" w:rsidRPr="00EC16D5" w14:paraId="63A96D3C" w14:textId="77777777" w:rsidTr="006C7890">
        <w:tc>
          <w:tcPr>
            <w:tcW w:w="1438" w:type="dxa"/>
          </w:tcPr>
          <w:p w14:paraId="16C36D4C" w14:textId="1F5CDBDD" w:rsidR="00C2595E" w:rsidRPr="00EC16D5" w:rsidRDefault="00C2595E" w:rsidP="00EC16D5">
            <w:pPr>
              <w:spacing w:after="120"/>
              <w:jc w:val="center"/>
            </w:pPr>
            <w:r w:rsidRPr="00EC16D5">
              <w:t>Line G</w:t>
            </w:r>
          </w:p>
        </w:tc>
        <w:tc>
          <w:tcPr>
            <w:tcW w:w="1438" w:type="dxa"/>
          </w:tcPr>
          <w:p w14:paraId="6244B9F9" w14:textId="0B3EA53D" w:rsidR="00C2595E" w:rsidRPr="00EC16D5" w:rsidRDefault="00C2595E" w:rsidP="00EC16D5">
            <w:pPr>
              <w:spacing w:after="120"/>
              <w:jc w:val="center"/>
            </w:pPr>
            <w:r w:rsidRPr="00EC16D5">
              <w:t>5/19/21</w:t>
            </w:r>
          </w:p>
        </w:tc>
        <w:tc>
          <w:tcPr>
            <w:tcW w:w="1438" w:type="dxa"/>
          </w:tcPr>
          <w:p w14:paraId="019F7C99" w14:textId="0BED99BE" w:rsidR="00C2595E" w:rsidRPr="00EC16D5" w:rsidRDefault="00C2595E" w:rsidP="00EC16D5">
            <w:pPr>
              <w:spacing w:after="120"/>
              <w:jc w:val="center"/>
            </w:pPr>
            <w:r w:rsidRPr="00EC16D5">
              <w:t>5/22/21</w:t>
            </w:r>
          </w:p>
        </w:tc>
        <w:tc>
          <w:tcPr>
            <w:tcW w:w="1438" w:type="dxa"/>
          </w:tcPr>
          <w:p w14:paraId="5E7BA5B7" w14:textId="4C54A4C8" w:rsidR="00C2595E" w:rsidRPr="00EC16D5" w:rsidRDefault="00C2595E" w:rsidP="00EC16D5">
            <w:pPr>
              <w:spacing w:after="120"/>
              <w:jc w:val="center"/>
            </w:pPr>
            <w:r w:rsidRPr="00EC16D5">
              <w:t>150</w:t>
            </w:r>
          </w:p>
        </w:tc>
        <w:tc>
          <w:tcPr>
            <w:tcW w:w="1439" w:type="dxa"/>
          </w:tcPr>
          <w:p w14:paraId="489136CC" w14:textId="66426811" w:rsidR="00C2595E" w:rsidRPr="00EC16D5" w:rsidRDefault="00C2595E" w:rsidP="00EC16D5">
            <w:pPr>
              <w:spacing w:after="120"/>
              <w:jc w:val="center"/>
            </w:pPr>
            <w:r w:rsidRPr="00EC16D5">
              <w:t>5</w:t>
            </w:r>
          </w:p>
        </w:tc>
        <w:tc>
          <w:tcPr>
            <w:tcW w:w="1439" w:type="dxa"/>
          </w:tcPr>
          <w:p w14:paraId="05F002D6" w14:textId="387EB5A5" w:rsidR="00C2595E" w:rsidRPr="00EC16D5" w:rsidRDefault="00C2595E" w:rsidP="00EC16D5">
            <w:pPr>
              <w:spacing w:after="120"/>
              <w:jc w:val="center"/>
            </w:pPr>
            <w:r w:rsidRPr="00EC16D5">
              <w:t>0.75</w:t>
            </w:r>
          </w:p>
        </w:tc>
      </w:tr>
      <w:tr w:rsidR="00C2595E" w:rsidRPr="00EC16D5" w14:paraId="6AB44F14" w14:textId="77777777" w:rsidTr="006C7890">
        <w:tc>
          <w:tcPr>
            <w:tcW w:w="1438" w:type="dxa"/>
          </w:tcPr>
          <w:p w14:paraId="11089ED4" w14:textId="4126F994" w:rsidR="00C2595E" w:rsidRPr="00EC16D5" w:rsidRDefault="00C2595E" w:rsidP="00EC16D5">
            <w:pPr>
              <w:spacing w:after="120"/>
              <w:jc w:val="center"/>
            </w:pPr>
            <w:r w:rsidRPr="00EC16D5">
              <w:lastRenderedPageBreak/>
              <w:t>Line H</w:t>
            </w:r>
          </w:p>
        </w:tc>
        <w:tc>
          <w:tcPr>
            <w:tcW w:w="1438" w:type="dxa"/>
          </w:tcPr>
          <w:p w14:paraId="12C1DA26" w14:textId="37FC4DB8" w:rsidR="00C2595E" w:rsidRPr="00EC16D5" w:rsidRDefault="00C2595E" w:rsidP="00EC16D5">
            <w:pPr>
              <w:spacing w:after="120"/>
              <w:jc w:val="center"/>
            </w:pPr>
            <w:r w:rsidRPr="00EC16D5">
              <w:t>5/17/21</w:t>
            </w:r>
          </w:p>
        </w:tc>
        <w:tc>
          <w:tcPr>
            <w:tcW w:w="1438" w:type="dxa"/>
          </w:tcPr>
          <w:p w14:paraId="31DAA0F3" w14:textId="0F5A06CC" w:rsidR="00C2595E" w:rsidRPr="00EC16D5" w:rsidRDefault="00C2595E" w:rsidP="00EC16D5">
            <w:pPr>
              <w:spacing w:after="120"/>
              <w:jc w:val="center"/>
            </w:pPr>
            <w:r w:rsidRPr="00EC16D5">
              <w:t>5/19/21</w:t>
            </w:r>
          </w:p>
        </w:tc>
        <w:tc>
          <w:tcPr>
            <w:tcW w:w="1438" w:type="dxa"/>
          </w:tcPr>
          <w:p w14:paraId="2B5D4626" w14:textId="3FFB9256" w:rsidR="00C2595E" w:rsidRPr="00EC16D5" w:rsidRDefault="000E50F2" w:rsidP="00EC16D5">
            <w:pPr>
              <w:spacing w:after="120"/>
              <w:jc w:val="center"/>
            </w:pPr>
            <w:r w:rsidRPr="00EC16D5">
              <w:t>23</w:t>
            </w:r>
          </w:p>
        </w:tc>
        <w:tc>
          <w:tcPr>
            <w:tcW w:w="1439" w:type="dxa"/>
          </w:tcPr>
          <w:p w14:paraId="3458D84D" w14:textId="15585A79" w:rsidR="00C2595E" w:rsidRPr="00EC16D5" w:rsidRDefault="00C2595E" w:rsidP="00EC16D5">
            <w:pPr>
              <w:spacing w:after="120"/>
              <w:jc w:val="center"/>
            </w:pPr>
            <w:r w:rsidRPr="00EC16D5">
              <w:t>200</w:t>
            </w:r>
          </w:p>
        </w:tc>
        <w:tc>
          <w:tcPr>
            <w:tcW w:w="1439" w:type="dxa"/>
          </w:tcPr>
          <w:p w14:paraId="4F6EDA2A" w14:textId="5361121D" w:rsidR="00C2595E" w:rsidRPr="00EC16D5" w:rsidRDefault="00682397" w:rsidP="00EC16D5">
            <w:pPr>
              <w:spacing w:after="120"/>
              <w:jc w:val="center"/>
            </w:pPr>
            <w:r w:rsidRPr="00EC16D5">
              <w:t>4.60</w:t>
            </w:r>
          </w:p>
        </w:tc>
      </w:tr>
      <w:tr w:rsidR="00C2595E" w:rsidRPr="00EC16D5" w14:paraId="570F88A0" w14:textId="77777777" w:rsidTr="006C7890">
        <w:tc>
          <w:tcPr>
            <w:tcW w:w="1438" w:type="dxa"/>
          </w:tcPr>
          <w:p w14:paraId="6F8EC2AF" w14:textId="44FD93C3" w:rsidR="00C2595E" w:rsidRPr="00EC16D5" w:rsidRDefault="00C2595E" w:rsidP="00EC16D5">
            <w:pPr>
              <w:spacing w:after="120"/>
              <w:jc w:val="center"/>
            </w:pPr>
            <w:r w:rsidRPr="00EC16D5">
              <w:t>Line I</w:t>
            </w:r>
          </w:p>
        </w:tc>
        <w:tc>
          <w:tcPr>
            <w:tcW w:w="1438" w:type="dxa"/>
          </w:tcPr>
          <w:p w14:paraId="52CF96C7" w14:textId="5C709CA6" w:rsidR="00C2595E" w:rsidRPr="00EC16D5" w:rsidRDefault="00C2595E" w:rsidP="00EC16D5">
            <w:pPr>
              <w:spacing w:after="120"/>
              <w:jc w:val="center"/>
            </w:pPr>
            <w:r w:rsidRPr="00EC16D5">
              <w:t>5/17/21</w:t>
            </w:r>
          </w:p>
        </w:tc>
        <w:tc>
          <w:tcPr>
            <w:tcW w:w="1438" w:type="dxa"/>
          </w:tcPr>
          <w:p w14:paraId="00D83D05" w14:textId="10D411A7" w:rsidR="00C2595E" w:rsidRPr="00EC16D5" w:rsidRDefault="00C2595E" w:rsidP="00EC16D5">
            <w:pPr>
              <w:spacing w:after="120"/>
              <w:jc w:val="center"/>
            </w:pPr>
            <w:r w:rsidRPr="00EC16D5">
              <w:t>5/17/21</w:t>
            </w:r>
          </w:p>
        </w:tc>
        <w:tc>
          <w:tcPr>
            <w:tcW w:w="1438" w:type="dxa"/>
          </w:tcPr>
          <w:p w14:paraId="02A98B70" w14:textId="27A26684" w:rsidR="00C2595E" w:rsidRPr="00EC16D5" w:rsidRDefault="000E50F2" w:rsidP="00EC16D5">
            <w:pPr>
              <w:spacing w:after="120"/>
              <w:jc w:val="center"/>
            </w:pPr>
            <w:r w:rsidRPr="00EC16D5">
              <w:t>13</w:t>
            </w:r>
          </w:p>
        </w:tc>
        <w:tc>
          <w:tcPr>
            <w:tcW w:w="1439" w:type="dxa"/>
          </w:tcPr>
          <w:p w14:paraId="3D56F805" w14:textId="56F077DD" w:rsidR="00C2595E" w:rsidRPr="00EC16D5" w:rsidRDefault="00C2595E" w:rsidP="00EC16D5">
            <w:pPr>
              <w:spacing w:after="120"/>
              <w:jc w:val="center"/>
            </w:pPr>
            <w:r w:rsidRPr="00EC16D5">
              <w:t>200</w:t>
            </w:r>
          </w:p>
        </w:tc>
        <w:tc>
          <w:tcPr>
            <w:tcW w:w="1439" w:type="dxa"/>
          </w:tcPr>
          <w:p w14:paraId="4C759CDC" w14:textId="422E09EB" w:rsidR="00C2595E" w:rsidRPr="00EC16D5" w:rsidRDefault="00682397" w:rsidP="00EC16D5">
            <w:pPr>
              <w:spacing w:after="120"/>
              <w:jc w:val="center"/>
            </w:pPr>
            <w:r w:rsidRPr="00EC16D5">
              <w:t>2.60</w:t>
            </w:r>
          </w:p>
        </w:tc>
      </w:tr>
      <w:tr w:rsidR="00C2595E" w:rsidRPr="00EC16D5" w14:paraId="2CC4F401" w14:textId="77777777" w:rsidTr="006C7890">
        <w:tc>
          <w:tcPr>
            <w:tcW w:w="1438" w:type="dxa"/>
          </w:tcPr>
          <w:p w14:paraId="66659D40" w14:textId="6C7E6317" w:rsidR="00C2595E" w:rsidRPr="00EC16D5" w:rsidRDefault="00C2595E" w:rsidP="00EC16D5">
            <w:pPr>
              <w:spacing w:after="120"/>
              <w:jc w:val="center"/>
            </w:pPr>
            <w:r w:rsidRPr="00EC16D5">
              <w:t>Line J</w:t>
            </w:r>
          </w:p>
        </w:tc>
        <w:tc>
          <w:tcPr>
            <w:tcW w:w="1438" w:type="dxa"/>
          </w:tcPr>
          <w:p w14:paraId="634E8CBF" w14:textId="7E42C2F3" w:rsidR="00C2595E" w:rsidRPr="00EC16D5" w:rsidRDefault="00C2595E" w:rsidP="00EC16D5">
            <w:pPr>
              <w:spacing w:after="120"/>
              <w:jc w:val="center"/>
            </w:pPr>
            <w:r w:rsidRPr="00EC16D5">
              <w:t>5/17/21</w:t>
            </w:r>
          </w:p>
        </w:tc>
        <w:tc>
          <w:tcPr>
            <w:tcW w:w="1438" w:type="dxa"/>
          </w:tcPr>
          <w:p w14:paraId="577A55D3" w14:textId="3DC9BD35" w:rsidR="00C2595E" w:rsidRPr="00EC16D5" w:rsidRDefault="00C2595E" w:rsidP="00EC16D5">
            <w:pPr>
              <w:spacing w:after="120"/>
              <w:jc w:val="center"/>
            </w:pPr>
            <w:r w:rsidRPr="00EC16D5">
              <w:t>5/17/21</w:t>
            </w:r>
          </w:p>
        </w:tc>
        <w:tc>
          <w:tcPr>
            <w:tcW w:w="1438" w:type="dxa"/>
          </w:tcPr>
          <w:p w14:paraId="0B3B62B6" w14:textId="1C438BFB" w:rsidR="00C2595E" w:rsidRPr="00EC16D5" w:rsidRDefault="000E50F2" w:rsidP="00EC16D5">
            <w:pPr>
              <w:spacing w:after="120"/>
              <w:jc w:val="center"/>
            </w:pPr>
            <w:r w:rsidRPr="00EC16D5">
              <w:t>7</w:t>
            </w:r>
          </w:p>
        </w:tc>
        <w:tc>
          <w:tcPr>
            <w:tcW w:w="1439" w:type="dxa"/>
          </w:tcPr>
          <w:p w14:paraId="0046988B" w14:textId="6DC79C9C" w:rsidR="00C2595E" w:rsidRPr="00EC16D5" w:rsidRDefault="00C2595E" w:rsidP="00EC16D5">
            <w:pPr>
              <w:spacing w:after="120"/>
              <w:jc w:val="center"/>
            </w:pPr>
            <w:r w:rsidRPr="00EC16D5">
              <w:t>200</w:t>
            </w:r>
          </w:p>
        </w:tc>
        <w:tc>
          <w:tcPr>
            <w:tcW w:w="1439" w:type="dxa"/>
          </w:tcPr>
          <w:p w14:paraId="2F56B75B" w14:textId="73F314B7" w:rsidR="00C2595E" w:rsidRPr="00EC16D5" w:rsidRDefault="00682397" w:rsidP="00EC16D5">
            <w:pPr>
              <w:spacing w:after="120"/>
              <w:jc w:val="center"/>
            </w:pPr>
            <w:r w:rsidRPr="00EC16D5">
              <w:t>1.40</w:t>
            </w:r>
          </w:p>
        </w:tc>
      </w:tr>
    </w:tbl>
    <w:p w14:paraId="1852301C" w14:textId="77777777" w:rsidR="007826E1" w:rsidRPr="00EC16D5" w:rsidRDefault="007826E1" w:rsidP="00EC16D5">
      <w:pPr>
        <w:spacing w:after="120" w:line="240" w:lineRule="auto"/>
      </w:pPr>
    </w:p>
    <w:p w14:paraId="7D4C7221" w14:textId="5F084955" w:rsidR="005D50C7" w:rsidRPr="00EC16D5" w:rsidRDefault="005D50C7" w:rsidP="00EC16D5">
      <w:pPr>
        <w:pStyle w:val="Heading3"/>
        <w:spacing w:after="120"/>
        <w:jc w:val="left"/>
        <w:rPr>
          <w:rFonts w:ascii="Times New Roman" w:hAnsi="Times New Roman" w:cs="Times New Roman"/>
          <w:b/>
          <w:bCs w:val="0"/>
          <w:i w:val="0"/>
          <w:iCs/>
        </w:rPr>
      </w:pPr>
      <w:bookmarkStart w:id="10" w:name="_Toc111618023"/>
      <w:r w:rsidRPr="00EC16D5">
        <w:rPr>
          <w:rFonts w:ascii="Times New Roman" w:hAnsi="Times New Roman" w:cs="Times New Roman"/>
          <w:b/>
          <w:bCs w:val="0"/>
          <w:i w:val="0"/>
          <w:iCs/>
        </w:rPr>
        <w:t xml:space="preserve">Data </w:t>
      </w:r>
      <w:bookmarkEnd w:id="10"/>
      <w:r w:rsidR="00EC16D5" w:rsidRPr="00EC16D5">
        <w:rPr>
          <w:rFonts w:ascii="Times New Roman" w:hAnsi="Times New Roman" w:cs="Times New Roman"/>
          <w:b/>
          <w:bCs w:val="0"/>
          <w:i w:val="0"/>
          <w:iCs/>
        </w:rPr>
        <w:t>Processing</w:t>
      </w:r>
    </w:p>
    <w:p w14:paraId="472D3D49" w14:textId="30A785F0" w:rsidR="005D50C7" w:rsidRPr="00EC16D5" w:rsidRDefault="00A951E2" w:rsidP="00EC16D5">
      <w:pPr>
        <w:pStyle w:val="Heading4"/>
        <w:spacing w:after="120"/>
        <w:rPr>
          <w:rFonts w:ascii="Times New Roman" w:hAnsi="Times New Roman" w:cs="Times New Roman"/>
        </w:rPr>
      </w:pPr>
      <w:r w:rsidRPr="00EC16D5">
        <w:rPr>
          <w:rFonts w:ascii="Times New Roman" w:hAnsi="Times New Roman" w:cs="Times New Roman"/>
        </w:rPr>
        <w:t>Horizontal-to-Vertical Spectral Ratios (HVSR)</w:t>
      </w:r>
    </w:p>
    <w:p w14:paraId="44299A89" w14:textId="5376AC6B" w:rsidR="005D50C7" w:rsidRPr="00EC16D5" w:rsidRDefault="005D50C7" w:rsidP="00EC16D5">
      <w:pPr>
        <w:spacing w:after="120" w:line="240" w:lineRule="auto"/>
      </w:pPr>
      <w:r w:rsidRPr="00EC16D5">
        <w:tab/>
      </w:r>
      <w:r w:rsidR="006D3290" w:rsidRPr="00EC16D5">
        <w:t>Data from each</w:t>
      </w:r>
      <w:r w:rsidR="00D03CA9" w:rsidRPr="00EC16D5">
        <w:t xml:space="preserve"> </w:t>
      </w:r>
      <w:r w:rsidR="00A951E2" w:rsidRPr="00EC16D5">
        <w:t xml:space="preserve">node </w:t>
      </w:r>
      <w:r w:rsidR="006D3290" w:rsidRPr="00EC16D5">
        <w:t>deployment</w:t>
      </w:r>
      <w:r w:rsidR="00A951E2" w:rsidRPr="00EC16D5">
        <w:t xml:space="preserve"> was processed using the </w:t>
      </w:r>
      <w:proofErr w:type="spellStart"/>
      <w:r w:rsidR="00A951E2" w:rsidRPr="00EC16D5">
        <w:rPr>
          <w:i/>
          <w:iCs/>
        </w:rPr>
        <w:t>hvsrpy</w:t>
      </w:r>
      <w:proofErr w:type="spellEnd"/>
      <w:r w:rsidR="00734030" w:rsidRPr="00EC16D5">
        <w:rPr>
          <w:i/>
          <w:iCs/>
        </w:rPr>
        <w:t xml:space="preserve"> </w:t>
      </w:r>
      <w:r w:rsidR="00734030" w:rsidRPr="00EC16D5">
        <w:t>Python</w:t>
      </w:r>
      <w:r w:rsidR="00A951E2" w:rsidRPr="00EC16D5">
        <w:rPr>
          <w:i/>
          <w:iCs/>
        </w:rPr>
        <w:t xml:space="preserve"> </w:t>
      </w:r>
      <w:r w:rsidR="00A951E2" w:rsidRPr="00EC16D5">
        <w:t xml:space="preserve">package </w:t>
      </w:r>
      <w:r w:rsidR="00A951E2" w:rsidRPr="00EC16D5">
        <w:fldChar w:fldCharType="begin"/>
      </w:r>
      <w:r w:rsidR="00A951E2" w:rsidRPr="00EC16D5">
        <w:instrText xml:space="preserve"> ADDIN EN.CITE &lt;EndNote&gt;&lt;Cite&gt;&lt;Author&gt;Vantassel&lt;/Author&gt;&lt;Year&gt;2021&lt;/Year&gt;&lt;RecNum&gt;34&lt;/RecNum&gt;&lt;DisplayText&gt;(Vantassel, 2021)&lt;/DisplayText&gt;&lt;record&gt;&lt;rec-number&gt;34&lt;/rec-number&gt;&lt;foreign-keys&gt;&lt;key app="EN" db-id="xdvswa2t9wspezeza2q5t0sb9swapfpdz5aa" timestamp="1655274996"&gt;34&lt;/key&gt;&lt;/foreign-keys&gt;&lt;ref-type name="Computer Program"&gt;9&lt;/ref-type&gt;&lt;contributors&gt;&lt;authors&gt;&lt;author&gt;Joseph Vantassel&lt;/author&gt;&lt;/authors&gt;&lt;/contributors&gt;&lt;titles&gt;&lt;title&gt;jpvantassel/hvsrpy&lt;/title&gt;&lt;/titles&gt;&lt;edition&gt;v1.0.0&lt;/edition&gt;&lt;dates&gt;&lt;year&gt;2021&lt;/year&gt;&lt;/dates&gt;&lt;publisher&gt;Zenodo&lt;/publisher&gt;&lt;urls&gt;&lt;/urls&gt;&lt;electronic-resource-num&gt;https://doi.org/10.5281/zenodo.5563211&lt;/electronic-resource-num&gt;&lt;/record&gt;&lt;/Cite&gt;&lt;/EndNote&gt;</w:instrText>
      </w:r>
      <w:r w:rsidR="00A951E2" w:rsidRPr="00EC16D5">
        <w:fldChar w:fldCharType="separate"/>
      </w:r>
      <w:r w:rsidR="00A951E2" w:rsidRPr="00EC16D5">
        <w:rPr>
          <w:noProof/>
        </w:rPr>
        <w:t>(Vantassel, 2021)</w:t>
      </w:r>
      <w:r w:rsidR="00A951E2" w:rsidRPr="00EC16D5">
        <w:fldChar w:fldCharType="end"/>
      </w:r>
      <w:r w:rsidR="00A951E2" w:rsidRPr="00EC16D5">
        <w:t xml:space="preserve">. </w:t>
      </w:r>
      <w:r w:rsidR="00D22257" w:rsidRPr="00EC16D5">
        <w:t xml:space="preserve">Passive, three-component seismic data were </w:t>
      </w:r>
      <w:r w:rsidR="000973E6" w:rsidRPr="00EC16D5">
        <w:t>segmented into 60-second-long windows.</w:t>
      </w:r>
      <w:r w:rsidR="0078771E" w:rsidRPr="00EC16D5">
        <w:t xml:space="preserve"> </w:t>
      </w:r>
      <w:r w:rsidR="002A3BE2" w:rsidRPr="00EC16D5">
        <w:t>HVSR curves for individual t</w:t>
      </w:r>
      <w:r w:rsidR="0078771E" w:rsidRPr="00EC16D5">
        <w:t>ime</w:t>
      </w:r>
      <w:r w:rsidR="002A3BE2" w:rsidRPr="00EC16D5">
        <w:t xml:space="preserve"> </w:t>
      </w:r>
      <w:r w:rsidR="0078771E" w:rsidRPr="00EC16D5">
        <w:t>windows over a total period of 24 hours were then</w:t>
      </w:r>
      <w:r w:rsidR="002A3BE2" w:rsidRPr="00EC16D5">
        <w:t xml:space="preserve"> automatically</w:t>
      </w:r>
      <w:r w:rsidR="0078771E" w:rsidRPr="00EC16D5">
        <w:t xml:space="preserve"> </w:t>
      </w:r>
      <w:r w:rsidR="002A3BE2" w:rsidRPr="00EC16D5">
        <w:t>evaluated for peak reliability</w:t>
      </w:r>
      <w:r w:rsidR="005C7543" w:rsidRPr="00EC16D5">
        <w:t xml:space="preserve"> </w:t>
      </w:r>
      <w:r w:rsidR="002A3BE2" w:rsidRPr="00EC16D5">
        <w:t xml:space="preserve">and clarity based on the </w:t>
      </w:r>
      <w:r w:rsidR="002A3BE2" w:rsidRPr="00EC16D5">
        <w:fldChar w:fldCharType="begin"/>
      </w:r>
      <w:r w:rsidR="002A3BE2" w:rsidRPr="00EC16D5">
        <w:instrText xml:space="preserve"> ADDIN EN.CITE &lt;EndNote&gt;&lt;Cite AuthorYear="1"&gt;&lt;Author&gt;SESAME&lt;/Author&gt;&lt;Year&gt;2004&lt;/Year&gt;&lt;RecNum&gt;24&lt;/RecNum&gt;&lt;DisplayText&gt;SESAME (2004)&lt;/DisplayText&gt;&lt;record&gt;&lt;rec-number&gt;24&lt;/rec-number&gt;&lt;foreign-keys&gt;&lt;key app="EN" db-id="xdvswa2t9wspezeza2q5t0sb9swapfpdz5aa" timestamp="1650169800"&gt;24&lt;/key&gt;&lt;/foreign-keys&gt;&lt;ref-type name="Standard"&gt;58&lt;/ref-type&gt;&lt;contributors&gt;&lt;authors&gt;&lt;author&gt;SESAME&lt;/author&gt;&lt;/authors&gt;&lt;/contributors&gt;&lt;titles&gt;&lt;title&gt;Guidelines for the Implementation of the H/V Spectral Ratio Technique on Ambient Vibrations Measurements, Processing, and Interpretation&lt;/title&gt;&lt;/titles&gt;&lt;volume&gt;62&lt;/volume&gt;&lt;dates&gt;&lt;year&gt;2004&lt;/year&gt;&lt;/dates&gt;&lt;pub-location&gt;Research General Directorate&lt;/pub-location&gt;&lt;publisher&gt;European Commission - Research General Directorate&lt;/publisher&gt;&lt;urls&gt;&lt;/urls&gt;&lt;/record&gt;&lt;/Cite&gt;&lt;/EndNote&gt;</w:instrText>
      </w:r>
      <w:r w:rsidR="002A3BE2" w:rsidRPr="00EC16D5">
        <w:fldChar w:fldCharType="separate"/>
      </w:r>
      <w:r w:rsidR="002A3BE2" w:rsidRPr="00EC16D5">
        <w:rPr>
          <w:noProof/>
        </w:rPr>
        <w:t>SESAME (2004)</w:t>
      </w:r>
      <w:r w:rsidR="002A3BE2" w:rsidRPr="00EC16D5">
        <w:fldChar w:fldCharType="end"/>
      </w:r>
      <w:r w:rsidR="002A3BE2" w:rsidRPr="00EC16D5">
        <w:t xml:space="preserve"> criteria. Accepted time windows </w:t>
      </w:r>
      <w:r w:rsidR="00EC328B" w:rsidRPr="00EC16D5">
        <w:t xml:space="preserve">for each station </w:t>
      </w:r>
      <w:r w:rsidR="002A3BE2" w:rsidRPr="00EC16D5">
        <w:t>were then averaged to produce a</w:t>
      </w:r>
      <w:r w:rsidR="00EC328B" w:rsidRPr="00EC16D5">
        <w:t xml:space="preserve"> summary</w:t>
      </w:r>
      <w:r w:rsidR="002A3BE2" w:rsidRPr="00EC16D5">
        <w:t xml:space="preserve"> HVSR curve </w:t>
      </w:r>
      <w:r w:rsidR="00EC328B" w:rsidRPr="00EC16D5">
        <w:t>for the station</w:t>
      </w:r>
      <w:r w:rsidR="002A3BE2" w:rsidRPr="00EC16D5">
        <w:t xml:space="preserve"> (Fig</w:t>
      </w:r>
      <w:r w:rsidR="00F02677" w:rsidRPr="00EC16D5">
        <w:t>.</w:t>
      </w:r>
      <w:r w:rsidR="002A3BE2" w:rsidRPr="00EC16D5">
        <w:t xml:space="preserve"> 2.1).</w:t>
      </w:r>
      <w:r w:rsidR="005727AF" w:rsidRPr="00EC16D5">
        <w:t xml:space="preserve"> HVSR curves that exemplified spurious or irregular behavior compared to their neighboring stations were not included in the final </w:t>
      </w:r>
      <w:r w:rsidR="00734030" w:rsidRPr="00EC16D5">
        <w:t>modeling</w:t>
      </w:r>
      <w:r w:rsidR="005727AF" w:rsidRPr="00EC16D5">
        <w:t xml:space="preserve">. These included several stations on Line G, which were deployed on caliche crossroads and several stations on Line A, which </w:t>
      </w:r>
      <w:r w:rsidR="007D4455" w:rsidRPr="00EC16D5">
        <w:t>did not</w:t>
      </w:r>
      <w:r w:rsidR="005727AF" w:rsidRPr="00EC16D5">
        <w:t xml:space="preserve"> record</w:t>
      </w:r>
      <w:r w:rsidR="00EC328B" w:rsidRPr="00EC16D5">
        <w:t xml:space="preserve"> data</w:t>
      </w:r>
      <w:r w:rsidR="005727AF" w:rsidRPr="00EC16D5">
        <w:t>.</w:t>
      </w:r>
    </w:p>
    <w:p w14:paraId="212F1656" w14:textId="6ED1A95B" w:rsidR="005727AF" w:rsidRPr="00EC16D5" w:rsidRDefault="00EC16D5" w:rsidP="00EC16D5">
      <w:pPr>
        <w:spacing w:after="120" w:line="240" w:lineRule="auto"/>
      </w:pPr>
      <w:r w:rsidRPr="00EC16D5">
        <w:rPr>
          <w:noProof/>
        </w:rPr>
        <w:drawing>
          <wp:anchor distT="0" distB="0" distL="114300" distR="114300" simplePos="0" relativeHeight="251644416" behindDoc="0" locked="0" layoutInCell="1" allowOverlap="1" wp14:anchorId="510C388D" wp14:editId="2EA60EE7">
            <wp:simplePos x="0" y="0"/>
            <wp:positionH relativeFrom="margin">
              <wp:posOffset>771525</wp:posOffset>
            </wp:positionH>
            <wp:positionV relativeFrom="paragraph">
              <wp:posOffset>95885</wp:posOffset>
            </wp:positionV>
            <wp:extent cx="3938016" cy="2953512"/>
            <wp:effectExtent l="0" t="0" r="571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2">
                      <a:extLst>
                        <a:ext uri="{28A0092B-C50C-407E-A947-70E740481C1C}">
                          <a14:useLocalDpi xmlns:a14="http://schemas.microsoft.com/office/drawing/2010/main" val="0"/>
                        </a:ext>
                      </a:extLst>
                    </a:blip>
                    <a:stretch>
                      <a:fillRect/>
                    </a:stretch>
                  </pic:blipFill>
                  <pic:spPr>
                    <a:xfrm>
                      <a:off x="0" y="0"/>
                      <a:ext cx="3938016" cy="2953512"/>
                    </a:xfrm>
                    <a:prstGeom prst="rect">
                      <a:avLst/>
                    </a:prstGeom>
                  </pic:spPr>
                </pic:pic>
              </a:graphicData>
            </a:graphic>
            <wp14:sizeRelH relativeFrom="margin">
              <wp14:pctWidth>0</wp14:pctWidth>
            </wp14:sizeRelH>
            <wp14:sizeRelV relativeFrom="margin">
              <wp14:pctHeight>0</wp14:pctHeight>
            </wp14:sizeRelV>
          </wp:anchor>
        </w:drawing>
      </w:r>
    </w:p>
    <w:p w14:paraId="7D2A2EC7" w14:textId="74F17991" w:rsidR="005727AF" w:rsidRPr="00EC16D5" w:rsidRDefault="005727AF" w:rsidP="00EC16D5">
      <w:pPr>
        <w:spacing w:after="120" w:line="240" w:lineRule="auto"/>
      </w:pPr>
    </w:p>
    <w:p w14:paraId="0EB23B8C" w14:textId="2899B98E" w:rsidR="005727AF" w:rsidRPr="00EC16D5" w:rsidRDefault="005727AF" w:rsidP="00EC16D5">
      <w:pPr>
        <w:spacing w:after="120" w:line="240" w:lineRule="auto"/>
      </w:pPr>
    </w:p>
    <w:p w14:paraId="1CC2C5BC" w14:textId="315C268F" w:rsidR="005727AF" w:rsidRPr="00EC16D5" w:rsidRDefault="005727AF" w:rsidP="00EC16D5">
      <w:pPr>
        <w:spacing w:after="120" w:line="240" w:lineRule="auto"/>
      </w:pPr>
    </w:p>
    <w:p w14:paraId="64E89432" w14:textId="498A2DFC" w:rsidR="005727AF" w:rsidRPr="00EC16D5" w:rsidRDefault="005727AF" w:rsidP="00EC16D5">
      <w:pPr>
        <w:spacing w:after="120" w:line="240" w:lineRule="auto"/>
      </w:pPr>
    </w:p>
    <w:p w14:paraId="551304FF" w14:textId="55B38C6B" w:rsidR="005727AF" w:rsidRPr="00EC16D5" w:rsidRDefault="005727AF" w:rsidP="00EC16D5">
      <w:pPr>
        <w:spacing w:after="120" w:line="240" w:lineRule="auto"/>
      </w:pPr>
    </w:p>
    <w:p w14:paraId="641EC048" w14:textId="2DC77854" w:rsidR="005727AF" w:rsidRPr="00EC16D5" w:rsidRDefault="005727AF" w:rsidP="00EC16D5">
      <w:pPr>
        <w:spacing w:after="120" w:line="240" w:lineRule="auto"/>
      </w:pPr>
    </w:p>
    <w:p w14:paraId="091AE609" w14:textId="2F41EFD6" w:rsidR="005727AF" w:rsidRPr="00EC16D5" w:rsidRDefault="005727AF" w:rsidP="00EC16D5">
      <w:pPr>
        <w:spacing w:after="120" w:line="240" w:lineRule="auto"/>
      </w:pPr>
    </w:p>
    <w:p w14:paraId="0F9AA4BC" w14:textId="77777777" w:rsidR="007826E1" w:rsidRPr="00EC16D5" w:rsidRDefault="007826E1" w:rsidP="00EC16D5">
      <w:pPr>
        <w:spacing w:after="120" w:line="240" w:lineRule="auto"/>
      </w:pPr>
    </w:p>
    <w:p w14:paraId="319DFF17" w14:textId="77777777" w:rsidR="00EC16D5" w:rsidRDefault="00EC16D5" w:rsidP="00EC16D5">
      <w:pPr>
        <w:spacing w:after="120" w:line="240" w:lineRule="auto"/>
      </w:pPr>
    </w:p>
    <w:p w14:paraId="344ADD59" w14:textId="77777777" w:rsidR="00EC16D5" w:rsidRDefault="00EC16D5" w:rsidP="00EC16D5">
      <w:pPr>
        <w:spacing w:after="120" w:line="240" w:lineRule="auto"/>
      </w:pPr>
    </w:p>
    <w:p w14:paraId="0DB5BE03" w14:textId="77777777" w:rsidR="00EC16D5" w:rsidRDefault="00EC16D5" w:rsidP="00EC16D5">
      <w:pPr>
        <w:spacing w:after="120" w:line="240" w:lineRule="auto"/>
      </w:pPr>
    </w:p>
    <w:p w14:paraId="181D8A7A" w14:textId="77777777" w:rsidR="00EC16D5" w:rsidRDefault="00EC16D5" w:rsidP="00EC16D5">
      <w:pPr>
        <w:spacing w:after="120" w:line="240" w:lineRule="auto"/>
      </w:pPr>
    </w:p>
    <w:p w14:paraId="3F232FAA" w14:textId="10473DE1" w:rsidR="004057F9" w:rsidRPr="00EC16D5" w:rsidRDefault="002A3BE2" w:rsidP="00EC16D5">
      <w:pPr>
        <w:spacing w:after="120" w:line="240" w:lineRule="auto"/>
      </w:pPr>
      <w:r w:rsidRPr="00EC16D5">
        <w:t>Figure 2.</w:t>
      </w:r>
      <w:r w:rsidR="008A622B" w:rsidRPr="00EC16D5">
        <w:t>2</w:t>
      </w:r>
      <w:r w:rsidRPr="00EC16D5">
        <w:t>.</w:t>
      </w:r>
      <w:r w:rsidR="00536E97" w:rsidRPr="00EC16D5">
        <w:t>1.</w:t>
      </w:r>
      <w:r w:rsidRPr="00EC16D5">
        <w:t xml:space="preserve"> Average HVSR curve computed for</w:t>
      </w:r>
      <w:r w:rsidR="00EC328B" w:rsidRPr="00EC16D5">
        <w:t xml:space="preserve"> Line A</w:t>
      </w:r>
      <w:r w:rsidRPr="00EC16D5">
        <w:t xml:space="preserve"> station A080 (thick black line), with all 60-second</w:t>
      </w:r>
      <w:r w:rsidR="00C703C8" w:rsidRPr="00EC16D5">
        <w:t>,</w:t>
      </w:r>
      <w:r w:rsidRPr="00EC16D5">
        <w:t xml:space="preserve"> time-windowed HVSR curves (thin gray line</w:t>
      </w:r>
      <w:r w:rsidR="00C703C8" w:rsidRPr="00EC16D5">
        <w:t>s</w:t>
      </w:r>
      <w:r w:rsidRPr="00EC16D5">
        <w:t>), and the ±1 standard deviation of the averaged HVSR curve (dotted black line</w:t>
      </w:r>
      <w:r w:rsidR="007D2DAA" w:rsidRPr="00EC16D5">
        <w:t>s</w:t>
      </w:r>
      <w:r w:rsidRPr="00EC16D5">
        <w:t>).</w:t>
      </w:r>
      <w:r w:rsidR="00536E97" w:rsidRPr="00EC16D5">
        <w:t xml:space="preserve"> A single, prominent peak is observed at about 3 Hz and is likely indicative of a characteristic impedance c</w:t>
      </w:r>
      <w:r w:rsidR="007D2DAA" w:rsidRPr="00EC16D5">
        <w:t>ontrast</w:t>
      </w:r>
      <w:r w:rsidR="00536E97" w:rsidRPr="00EC16D5">
        <w:t xml:space="preserve"> at depth.</w:t>
      </w:r>
    </w:p>
    <w:p w14:paraId="46CAE14E" w14:textId="11E6145F" w:rsidR="0052114E" w:rsidRPr="00EC16D5" w:rsidRDefault="00536E97" w:rsidP="00EC16D5">
      <w:pPr>
        <w:spacing w:after="120" w:line="240" w:lineRule="auto"/>
      </w:pPr>
      <w:r w:rsidRPr="00EC16D5">
        <w:rPr>
          <w:noProof/>
        </w:rPr>
        <w:lastRenderedPageBreak/>
        <w:drawing>
          <wp:anchor distT="0" distB="0" distL="114300" distR="114300" simplePos="0" relativeHeight="251661312" behindDoc="0" locked="0" layoutInCell="1" allowOverlap="1" wp14:anchorId="030EF652" wp14:editId="0133205C">
            <wp:simplePos x="0" y="0"/>
            <wp:positionH relativeFrom="margin">
              <wp:align>center</wp:align>
            </wp:positionH>
            <wp:positionV relativeFrom="paragraph">
              <wp:posOffset>239339</wp:posOffset>
            </wp:positionV>
            <wp:extent cx="3937000" cy="2952750"/>
            <wp:effectExtent l="0" t="0" r="635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3">
                      <a:extLst>
                        <a:ext uri="{28A0092B-C50C-407E-A947-70E740481C1C}">
                          <a14:useLocalDpi xmlns:a14="http://schemas.microsoft.com/office/drawing/2010/main" val="0"/>
                        </a:ext>
                      </a:extLst>
                    </a:blip>
                    <a:stretch>
                      <a:fillRect/>
                    </a:stretch>
                  </pic:blipFill>
                  <pic:spPr>
                    <a:xfrm>
                      <a:off x="0" y="0"/>
                      <a:ext cx="3937000" cy="2952750"/>
                    </a:xfrm>
                    <a:prstGeom prst="rect">
                      <a:avLst/>
                    </a:prstGeom>
                  </pic:spPr>
                </pic:pic>
              </a:graphicData>
            </a:graphic>
            <wp14:sizeRelH relativeFrom="margin">
              <wp14:pctWidth>0</wp14:pctWidth>
            </wp14:sizeRelH>
            <wp14:sizeRelV relativeFrom="margin">
              <wp14:pctHeight>0</wp14:pctHeight>
            </wp14:sizeRelV>
          </wp:anchor>
        </w:drawing>
      </w:r>
    </w:p>
    <w:p w14:paraId="22FD9D2C" w14:textId="090D6B69" w:rsidR="00536E97" w:rsidRPr="00EC16D5" w:rsidRDefault="00536E97" w:rsidP="00EC16D5">
      <w:pPr>
        <w:spacing w:after="120" w:line="240" w:lineRule="auto"/>
      </w:pPr>
      <w:r w:rsidRPr="00EC16D5">
        <w:t>Figure 2.</w:t>
      </w:r>
      <w:r w:rsidR="008A622B" w:rsidRPr="00EC16D5">
        <w:t>2</w:t>
      </w:r>
      <w:r w:rsidRPr="00EC16D5">
        <w:t xml:space="preserve">.2. Average HVSR curve computed for </w:t>
      </w:r>
      <w:r w:rsidR="002E054A" w:rsidRPr="00EC16D5">
        <w:t xml:space="preserve">Line G </w:t>
      </w:r>
      <w:r w:rsidRPr="00EC16D5">
        <w:t>station G032</w:t>
      </w:r>
      <w:r w:rsidR="007D2DAA" w:rsidRPr="00EC16D5">
        <w:t xml:space="preserve"> (thick black line), with all 60-second, time-windowed HVSR curves (thin gray lines), and the ±1 standard deviation of the averaged HVSR curve (dotted black lines)</w:t>
      </w:r>
      <w:r w:rsidRPr="00EC16D5">
        <w:t xml:space="preserve">. The </w:t>
      </w:r>
      <w:r w:rsidR="007D2DAA" w:rsidRPr="00EC16D5">
        <w:t xml:space="preserve">curve’s structure is significantly more </w:t>
      </w:r>
      <w:r w:rsidR="002E054A" w:rsidRPr="00EC16D5">
        <w:t>complex</w:t>
      </w:r>
      <w:r w:rsidR="007D2DAA" w:rsidRPr="00EC16D5">
        <w:t xml:space="preserve"> than</w:t>
      </w:r>
      <w:r w:rsidR="002E054A" w:rsidRPr="00EC16D5">
        <w:t xml:space="preserve"> was found for</w:t>
      </w:r>
      <w:r w:rsidR="007D2DAA" w:rsidRPr="00EC16D5">
        <w:t xml:space="preserve"> stations on Line A, featuring several peaks between 2 and 5 Hz, which indicat</w:t>
      </w:r>
      <w:r w:rsidR="002E054A" w:rsidRPr="00EC16D5">
        <w:t>e</w:t>
      </w:r>
      <w:r w:rsidR="007D2DAA" w:rsidRPr="00EC16D5">
        <w:t xml:space="preserve"> several impedance contrasts at varying depths.</w:t>
      </w:r>
    </w:p>
    <w:p w14:paraId="745004F3" w14:textId="77777777" w:rsidR="00AF0054" w:rsidRPr="00EC16D5" w:rsidRDefault="00AF0054" w:rsidP="00EC16D5">
      <w:pPr>
        <w:spacing w:after="120" w:line="240" w:lineRule="auto"/>
      </w:pPr>
    </w:p>
    <w:p w14:paraId="5B6DE4E7" w14:textId="30F351FE" w:rsidR="007D4455" w:rsidRPr="00EC16D5" w:rsidRDefault="007D4455" w:rsidP="00EC16D5">
      <w:pPr>
        <w:pStyle w:val="Heading4"/>
        <w:spacing w:after="120"/>
        <w:rPr>
          <w:rFonts w:ascii="Times New Roman" w:hAnsi="Times New Roman" w:cs="Times New Roman"/>
        </w:rPr>
      </w:pPr>
      <w:r w:rsidRPr="00EC16D5">
        <w:rPr>
          <w:rFonts w:ascii="Times New Roman" w:hAnsi="Times New Roman" w:cs="Times New Roman"/>
        </w:rPr>
        <w:t>Surface Wave Dispersion</w:t>
      </w:r>
    </w:p>
    <w:p w14:paraId="4A6387C5" w14:textId="49B993EB" w:rsidR="00AB2AE0" w:rsidRPr="00EC16D5" w:rsidRDefault="007D4455" w:rsidP="00EC16D5">
      <w:pPr>
        <w:spacing w:after="120" w:line="240" w:lineRule="auto"/>
      </w:pPr>
      <w:r w:rsidRPr="00EC16D5">
        <w:tab/>
      </w:r>
      <w:r w:rsidR="00E25F8F" w:rsidRPr="00EC16D5">
        <w:t xml:space="preserve">Surface wave dispersion curves were produced through traditional MASW methods, relying on active sources for Lines A and G and passive sources for </w:t>
      </w:r>
      <w:r w:rsidR="002E054A" w:rsidRPr="00EC16D5">
        <w:t>the remaining</w:t>
      </w:r>
      <w:r w:rsidR="00E25F8F" w:rsidRPr="00EC16D5">
        <w:t xml:space="preserve"> </w:t>
      </w:r>
      <w:r w:rsidR="002E054A" w:rsidRPr="00EC16D5">
        <w:t>lines.</w:t>
      </w:r>
      <w:r w:rsidR="00211872" w:rsidRPr="00EC16D5">
        <w:t xml:space="preserve"> </w:t>
      </w:r>
      <w:r w:rsidR="002E054A" w:rsidRPr="00EC16D5">
        <w:t>For</w:t>
      </w:r>
      <w:r w:rsidR="00F65FD9" w:rsidRPr="00EC16D5">
        <w:t xml:space="preserve"> all deployments</w:t>
      </w:r>
      <w:r w:rsidR="002E054A" w:rsidRPr="00EC16D5">
        <w:t xml:space="preserve"> </w:t>
      </w:r>
      <w:r w:rsidR="00F65FD9" w:rsidRPr="00EC16D5">
        <w:t xml:space="preserve">a surface wave dispersion curve </w:t>
      </w:r>
      <w:r w:rsidR="009F4E12" w:rsidRPr="00EC16D5">
        <w:t>was</w:t>
      </w:r>
      <w:r w:rsidR="00F65FD9" w:rsidRPr="00EC16D5">
        <w:t xml:space="preserve"> produced from a virtual shot gather </w:t>
      </w:r>
      <w:r w:rsidR="009F4E12" w:rsidRPr="00EC16D5">
        <w:t xml:space="preserve">that was </w:t>
      </w:r>
      <w:r w:rsidR="00F65FD9" w:rsidRPr="00EC16D5">
        <w:t xml:space="preserve">obtained using the common mid-point cross correlation (CMPCC) method </w:t>
      </w:r>
      <w:r w:rsidR="00F65FD9" w:rsidRPr="00EC16D5">
        <w:fldChar w:fldCharType="begin"/>
      </w:r>
      <w:r w:rsidR="00F65FD9" w:rsidRPr="00EC16D5">
        <w:instrText xml:space="preserve"> ADDIN EN.CITE &lt;EndNote&gt;&lt;Cite&gt;&lt;Author&gt;Hayashi&lt;/Author&gt;&lt;Year&gt;2004&lt;/Year&gt;&lt;RecNum&gt;42&lt;/RecNum&gt;&lt;DisplayText&gt;(Hayashi &amp;amp; Suzuki, 2004)&lt;/DisplayText&gt;&lt;record&gt;&lt;rec-number&gt;42&lt;/rec-number&gt;&lt;foreign-keys&gt;&lt;key app="EN" db-id="xdvswa2t9wspezeza2q5t0sb9swapfpdz5aa" timestamp="1658206678"&gt;42&lt;/key&gt;&lt;/foreign-keys&gt;&lt;ref-type name="Journal Article"&gt;17&lt;/ref-type&gt;&lt;contributors&gt;&lt;authors&gt;&lt;author&gt;Hayashi, Koichi&lt;/author&gt;&lt;author&gt;Suzuki, Haruhiko&lt;/author&gt;&lt;/authors&gt;&lt;/contributors&gt;&lt;titles&gt;&lt;title&gt;CMP cross-correlation analysis of multi-channel surface-wave data&lt;/title&gt;&lt;secondary-title&gt;Exploration Geophysics&lt;/secondary-title&gt;&lt;/titles&gt;&lt;periodical&gt;&lt;full-title&gt;Exploration Geophysics&lt;/full-title&gt;&lt;/periodical&gt;&lt;pages&gt;7-13&lt;/pages&gt;&lt;volume&gt;35&lt;/volume&gt;&lt;number&gt;1&lt;/number&gt;&lt;dates&gt;&lt;year&gt;2004&lt;/year&gt;&lt;/dates&gt;&lt;isbn&gt;1834-7533&lt;/isbn&gt;&lt;urls&gt;&lt;/urls&gt;&lt;/record&gt;&lt;/Cite&gt;&lt;/EndNote&gt;</w:instrText>
      </w:r>
      <w:r w:rsidR="00F65FD9" w:rsidRPr="00EC16D5">
        <w:fldChar w:fldCharType="separate"/>
      </w:r>
      <w:r w:rsidR="00F65FD9" w:rsidRPr="00EC16D5">
        <w:rPr>
          <w:noProof/>
        </w:rPr>
        <w:t>(Hayashi &amp; Suzuki, 2004)</w:t>
      </w:r>
      <w:r w:rsidR="00F65FD9" w:rsidRPr="00EC16D5">
        <w:fldChar w:fldCharType="end"/>
      </w:r>
      <w:r w:rsidR="00F65FD9" w:rsidRPr="00EC16D5">
        <w:t xml:space="preserve">. </w:t>
      </w:r>
    </w:p>
    <w:p w14:paraId="66384858" w14:textId="478B59C0" w:rsidR="00211872" w:rsidRPr="00EC16D5" w:rsidRDefault="008242B7" w:rsidP="00EC16D5">
      <w:pPr>
        <w:spacing w:after="120" w:line="240" w:lineRule="auto"/>
        <w:ind w:firstLine="720"/>
      </w:pPr>
      <w:r w:rsidRPr="00EC16D5">
        <w:t xml:space="preserve">Fixed-length seismic traces were extracted for </w:t>
      </w:r>
      <w:r w:rsidR="00F65FD9" w:rsidRPr="00EC16D5">
        <w:t xml:space="preserve">time </w:t>
      </w:r>
      <w:r w:rsidRPr="00EC16D5">
        <w:t xml:space="preserve">periods in which the active source was being triggered </w:t>
      </w:r>
      <w:r w:rsidR="00F65FD9" w:rsidRPr="00EC16D5">
        <w:t>on Lines A and G. For each shot, cross-correlations between all pairs of stations on the line were calculated and</w:t>
      </w:r>
      <w:r w:rsidR="00AB2AE0" w:rsidRPr="00EC16D5">
        <w:t xml:space="preserve"> summed for all shots taken at either end of the line. Cross-correlation pairs were then grouped based on their common midpoint along the array to produce virtual source gathers. Common midpoints that were co-located beneath a deployed station were </w:t>
      </w:r>
      <w:r w:rsidR="008E6392" w:rsidRPr="00EC16D5">
        <w:t xml:space="preserve">then </w:t>
      </w:r>
      <w:r w:rsidR="00AB2AE0" w:rsidRPr="00EC16D5">
        <w:t xml:space="preserve">included in that station’s virtual source gather. </w:t>
      </w:r>
      <w:r w:rsidR="008E6392" w:rsidRPr="00EC16D5">
        <w:t xml:space="preserve">For </w:t>
      </w:r>
      <w:r w:rsidR="009F4E12" w:rsidRPr="00EC16D5">
        <w:t>nodes</w:t>
      </w:r>
      <w:r w:rsidR="008E6392" w:rsidRPr="00EC16D5">
        <w:t xml:space="preserve"> </w:t>
      </w:r>
      <w:r w:rsidR="009F4E12" w:rsidRPr="00EC16D5">
        <w:t>that recorded only ambient noise</w:t>
      </w:r>
      <w:r w:rsidR="008E6392" w:rsidRPr="00EC16D5">
        <w:t xml:space="preserve">, the preprocessing steps </w:t>
      </w:r>
      <w:r w:rsidR="00E17270" w:rsidRPr="00EC16D5">
        <w:t xml:space="preserve">follow those of </w:t>
      </w:r>
      <w:r w:rsidR="00E17270" w:rsidRPr="00EC16D5">
        <w:fldChar w:fldCharType="begin"/>
      </w:r>
      <w:r w:rsidR="00E17270" w:rsidRPr="00EC16D5">
        <w:instrText xml:space="preserve"> ADDIN EN.CITE &lt;EndNote&gt;&lt;Cite AuthorYear="1"&gt;&lt;Author&gt;Levshin&lt;/Author&gt;&lt;Year&gt;2001&lt;/Year&gt;&lt;RecNum&gt;26&lt;/RecNum&gt;&lt;DisplayText&gt;Levshin and Ritzwoller (2001)&lt;/DisplayText&gt;&lt;record&gt;&lt;rec-number&gt;26&lt;/rec-number&gt;&lt;foreign-keys&gt;&lt;key app="EN" db-id="xdvswa2t9wspezeza2q5t0sb9swapfpdz5aa" timestamp="1650174517"&gt;26&lt;/key&gt;&lt;/foreign-keys&gt;&lt;ref-type name="Book Section"&gt;5&lt;/ref-type&gt;&lt;contributors&gt;&lt;authors&gt;&lt;author&gt;Levshin, A. L.&lt;/author&gt;&lt;author&gt;Ritzwoller, M. H.&lt;/author&gt;&lt;/authors&gt;&lt;secondary-authors&gt;&lt;author&gt;Levshin, Anatoli L.&lt;/author&gt;&lt;author&gt;Ritzwoller, Michael H.&lt;/author&gt;&lt;/secondary-authors&gt;&lt;/contributors&gt;&lt;titles&gt;&lt;title&gt;Automated Detection, Extraction, and Measurement of Regional Surface Waves&lt;/title&gt;&lt;secondary-title&gt;Monitoring the Comprehensive Nuclear-Test-Ban Treaty: Surface Waves&lt;/secondary-title&gt;&lt;/titles&gt;&lt;pages&gt;1531-1545&lt;/pages&gt;&lt;dates&gt;&lt;year&gt;2001&lt;/year&gt;&lt;/dates&gt;&lt;pub-location&gt;Basel&lt;/pub-location&gt;&lt;publisher&gt;Birkhäuser Basel&lt;/publisher&gt;&lt;isbn&gt;978-3-0348-8264-4&lt;/isbn&gt;&lt;label&gt;Levshin2001&lt;/label&gt;&lt;urls&gt;&lt;related-urls&gt;&lt;url&gt;https://doi.org/10.1007/978-3-0348-8264-4_11&lt;/url&gt;&lt;/related-urls&gt;&lt;/urls&gt;&lt;electronic-resource-num&gt;10.1007/978-3-0348-8264-4_11&lt;/electronic-resource-num&gt;&lt;/record&gt;&lt;/Cite&gt;&lt;/EndNote&gt;</w:instrText>
      </w:r>
      <w:r w:rsidR="00E17270" w:rsidRPr="00EC16D5">
        <w:fldChar w:fldCharType="separate"/>
      </w:r>
      <w:r w:rsidR="00E17270" w:rsidRPr="00EC16D5">
        <w:rPr>
          <w:noProof/>
        </w:rPr>
        <w:t>Levshin and Ritzwoller (2001)</w:t>
      </w:r>
      <w:r w:rsidR="00E17270" w:rsidRPr="00EC16D5">
        <w:fldChar w:fldCharType="end"/>
      </w:r>
      <w:r w:rsidR="00E17270" w:rsidRPr="00EC16D5">
        <w:t xml:space="preserve">, where </w:t>
      </w:r>
      <w:r w:rsidR="009F4E12" w:rsidRPr="00EC16D5">
        <w:t>four</w:t>
      </w:r>
      <w:r w:rsidR="00E17270" w:rsidRPr="00EC16D5">
        <w:t xml:space="preserve">-minute-long seismic traces are extracted, preprocessed, and summed over the course of a day. For each station pair </w:t>
      </w:r>
      <w:proofErr w:type="gramStart"/>
      <w:r w:rsidR="00E17270" w:rsidRPr="00EC16D5">
        <w:t>in a given</w:t>
      </w:r>
      <w:proofErr w:type="gramEnd"/>
      <w:r w:rsidR="00E17270" w:rsidRPr="00EC16D5">
        <w:t xml:space="preserve"> line, cross-correlations </w:t>
      </w:r>
      <w:r w:rsidR="006D3601" w:rsidRPr="00EC16D5">
        <w:t>were</w:t>
      </w:r>
      <w:r w:rsidR="00E17270" w:rsidRPr="00EC16D5">
        <w:t xml:space="preserve"> calculated and subsequently summed and organized to </w:t>
      </w:r>
      <w:r w:rsidR="00F02677" w:rsidRPr="00EC16D5">
        <w:t>yield</w:t>
      </w:r>
      <w:r w:rsidR="00E17270" w:rsidRPr="00EC16D5">
        <w:t xml:space="preserve"> CMPCC</w:t>
      </w:r>
      <w:r w:rsidR="00F02677" w:rsidRPr="00EC16D5">
        <w:t>s co-located with the other stations in the array.</w:t>
      </w:r>
    </w:p>
    <w:p w14:paraId="18F3D2AD" w14:textId="615C3B21" w:rsidR="00F02677" w:rsidRPr="00EC16D5" w:rsidRDefault="00F02677" w:rsidP="00EC16D5">
      <w:pPr>
        <w:spacing w:after="120" w:line="240" w:lineRule="auto"/>
        <w:ind w:firstLine="720"/>
      </w:pPr>
      <w:r w:rsidRPr="00EC16D5">
        <w:t>The frequency-</w:t>
      </w:r>
      <w:r w:rsidR="009F4E12" w:rsidRPr="00EC16D5">
        <w:t xml:space="preserve">phase </w:t>
      </w:r>
      <w:r w:rsidRPr="00EC16D5">
        <w:t>velocity (</w:t>
      </w:r>
      <w:r w:rsidRPr="00EC16D5">
        <w:rPr>
          <w:i/>
          <w:iCs/>
        </w:rPr>
        <w:t>f-c</w:t>
      </w:r>
      <w:r w:rsidRPr="00EC16D5">
        <w:t xml:space="preserve">) transform was then used to visualize the energy distribution of surface waves as a function of frequency. Dispersion curves were </w:t>
      </w:r>
      <w:r w:rsidRPr="00EC16D5">
        <w:lastRenderedPageBreak/>
        <w:t>picked</w:t>
      </w:r>
      <w:r w:rsidR="00012B0B" w:rsidRPr="00EC16D5">
        <w:t xml:space="preserve"> manually </w:t>
      </w:r>
      <w:r w:rsidRPr="00EC16D5">
        <w:t xml:space="preserve">from the visualization of this transform for each CMPCC gather (Fig. </w:t>
      </w:r>
      <w:r w:rsidR="00EC16D5" w:rsidRPr="00EC16D5">
        <w:rPr>
          <w:noProof/>
        </w:rPr>
        <w:drawing>
          <wp:anchor distT="0" distB="0" distL="114300" distR="114300" simplePos="0" relativeHeight="251659264" behindDoc="0" locked="0" layoutInCell="1" allowOverlap="1" wp14:anchorId="34BDEDCB" wp14:editId="2730F57A">
            <wp:simplePos x="0" y="0"/>
            <wp:positionH relativeFrom="margin">
              <wp:posOffset>541020</wp:posOffset>
            </wp:positionH>
            <wp:positionV relativeFrom="page">
              <wp:posOffset>1300480</wp:posOffset>
            </wp:positionV>
            <wp:extent cx="4391025" cy="3136265"/>
            <wp:effectExtent l="0" t="0" r="9525" b="6985"/>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4">
                      <a:extLst>
                        <a:ext uri="{28A0092B-C50C-407E-A947-70E740481C1C}">
                          <a14:useLocalDpi xmlns:a14="http://schemas.microsoft.com/office/drawing/2010/main" val="0"/>
                        </a:ext>
                      </a:extLst>
                    </a:blip>
                    <a:stretch>
                      <a:fillRect/>
                    </a:stretch>
                  </pic:blipFill>
                  <pic:spPr>
                    <a:xfrm>
                      <a:off x="0" y="0"/>
                      <a:ext cx="4391025" cy="3136265"/>
                    </a:xfrm>
                    <a:prstGeom prst="rect">
                      <a:avLst/>
                    </a:prstGeom>
                  </pic:spPr>
                </pic:pic>
              </a:graphicData>
            </a:graphic>
            <wp14:sizeRelH relativeFrom="margin">
              <wp14:pctWidth>0</wp14:pctWidth>
            </wp14:sizeRelH>
            <wp14:sizeRelV relativeFrom="margin">
              <wp14:pctHeight>0</wp14:pctHeight>
            </wp14:sizeRelV>
          </wp:anchor>
        </w:drawing>
      </w:r>
      <w:r w:rsidRPr="00EC16D5">
        <w:t>2.2).</w:t>
      </w:r>
      <w:r w:rsidR="00012B0B" w:rsidRPr="00EC16D5">
        <w:t xml:space="preserve"> </w:t>
      </w:r>
    </w:p>
    <w:p w14:paraId="2FB00D2F" w14:textId="2B17606D" w:rsidR="006C7890" w:rsidRPr="00EC16D5" w:rsidRDefault="00EC16D5" w:rsidP="00EC16D5">
      <w:pPr>
        <w:spacing w:after="120" w:line="240" w:lineRule="auto"/>
      </w:pPr>
      <w:r w:rsidRPr="00EC16D5">
        <w:rPr>
          <w:noProof/>
        </w:rPr>
        <w:drawing>
          <wp:anchor distT="0" distB="0" distL="114300" distR="114300" simplePos="0" relativeHeight="251645440" behindDoc="0" locked="0" layoutInCell="1" allowOverlap="1" wp14:anchorId="0BD9F923" wp14:editId="4D3BB679">
            <wp:simplePos x="0" y="0"/>
            <wp:positionH relativeFrom="margin">
              <wp:posOffset>604409</wp:posOffset>
            </wp:positionH>
            <wp:positionV relativeFrom="paragraph">
              <wp:posOffset>3844925</wp:posOffset>
            </wp:positionV>
            <wp:extent cx="4388485" cy="3133725"/>
            <wp:effectExtent l="0" t="0" r="0" b="952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5">
                      <a:extLst>
                        <a:ext uri="{28A0092B-C50C-407E-A947-70E740481C1C}">
                          <a14:useLocalDpi xmlns:a14="http://schemas.microsoft.com/office/drawing/2010/main" val="0"/>
                        </a:ext>
                      </a:extLst>
                    </a:blip>
                    <a:stretch>
                      <a:fillRect/>
                    </a:stretch>
                  </pic:blipFill>
                  <pic:spPr>
                    <a:xfrm>
                      <a:off x="0" y="0"/>
                      <a:ext cx="4388485" cy="3133725"/>
                    </a:xfrm>
                    <a:prstGeom prst="rect">
                      <a:avLst/>
                    </a:prstGeom>
                  </pic:spPr>
                </pic:pic>
              </a:graphicData>
            </a:graphic>
            <wp14:sizeRelH relativeFrom="margin">
              <wp14:pctWidth>0</wp14:pctWidth>
            </wp14:sizeRelH>
            <wp14:sizeRelV relativeFrom="margin">
              <wp14:pctHeight>0</wp14:pctHeight>
            </wp14:sizeRelV>
          </wp:anchor>
        </w:drawing>
      </w:r>
      <w:r w:rsidR="00F02677" w:rsidRPr="00EC16D5">
        <w:t>Figure 2.</w:t>
      </w:r>
      <w:r w:rsidR="008A622B" w:rsidRPr="00EC16D5">
        <w:t>3</w:t>
      </w:r>
      <w:r w:rsidR="00F02677" w:rsidRPr="00EC16D5">
        <w:t>.</w:t>
      </w:r>
      <w:r w:rsidR="009E2329" w:rsidRPr="00EC16D5">
        <w:t>1</w:t>
      </w:r>
      <w:r w:rsidR="00F02677" w:rsidRPr="00EC16D5">
        <w:t xml:space="preserve"> Frequency-velocity </w:t>
      </w:r>
      <w:r w:rsidR="00AE0EC1" w:rsidRPr="00EC16D5">
        <w:t>(</w:t>
      </w:r>
      <w:r w:rsidR="00AE0EC1" w:rsidRPr="00EC16D5">
        <w:rPr>
          <w:i/>
          <w:iCs/>
        </w:rPr>
        <w:t>f-c</w:t>
      </w:r>
      <w:r w:rsidR="00AE0EC1" w:rsidRPr="00EC16D5">
        <w:t xml:space="preserve">) </w:t>
      </w:r>
      <w:r w:rsidR="00F02677" w:rsidRPr="00EC16D5">
        <w:t xml:space="preserve">transform </w:t>
      </w:r>
      <w:r w:rsidR="002C06DF" w:rsidRPr="00EC16D5">
        <w:t xml:space="preserve">of active-source seismic data </w:t>
      </w:r>
      <w:r w:rsidR="00F02677" w:rsidRPr="00EC16D5">
        <w:t>for station A102</w:t>
      </w:r>
      <w:r w:rsidR="002C06DF" w:rsidRPr="00EC16D5">
        <w:t xml:space="preserve">, with the picks along the maximum amplitude of the transformed space corresponding to the final dispersion curve shown as white circles. </w:t>
      </w:r>
    </w:p>
    <w:p w14:paraId="156F1448" w14:textId="487AD3AD" w:rsidR="00A06FD4" w:rsidRPr="00EC16D5" w:rsidRDefault="00756AC4" w:rsidP="00EC16D5">
      <w:pPr>
        <w:spacing w:after="120" w:line="240" w:lineRule="auto"/>
      </w:pPr>
      <w:r w:rsidRPr="00EC16D5">
        <w:t>Figure 2.</w:t>
      </w:r>
      <w:r w:rsidR="008A622B" w:rsidRPr="00EC16D5">
        <w:t>3</w:t>
      </w:r>
      <w:r w:rsidRPr="00EC16D5">
        <w:t xml:space="preserve">.2. </w:t>
      </w:r>
      <w:r w:rsidRPr="00EC16D5">
        <w:rPr>
          <w:i/>
          <w:iCs/>
        </w:rPr>
        <w:t>f-c</w:t>
      </w:r>
      <w:r w:rsidRPr="00EC16D5">
        <w:t xml:space="preserve"> transform of active-source seismic data for station G108, with dispersion curve picks shown as white circles.</w:t>
      </w:r>
      <w:r w:rsidR="007D2DAA" w:rsidRPr="00EC16D5">
        <w:t xml:space="preserve"> Phase velocities are generally higher for stations on Line G compared to Line A and are, like the HVSR curves, more complex, featuring multiple modes.</w:t>
      </w:r>
    </w:p>
    <w:p w14:paraId="7C8F593E" w14:textId="06BD80F2" w:rsidR="00734030" w:rsidRPr="00EC16D5" w:rsidRDefault="00734030" w:rsidP="00EC16D5">
      <w:pPr>
        <w:spacing w:after="120" w:line="240" w:lineRule="auto"/>
      </w:pPr>
    </w:p>
    <w:p w14:paraId="10075421" w14:textId="679004B4" w:rsidR="00EA3D85" w:rsidRPr="00EC16D5" w:rsidRDefault="00756AC4" w:rsidP="00EC16D5">
      <w:pPr>
        <w:spacing w:after="120" w:line="240" w:lineRule="auto"/>
      </w:pPr>
      <w:r w:rsidRPr="00EC16D5">
        <w:t>Figure 2.</w:t>
      </w:r>
      <w:r w:rsidR="008A622B" w:rsidRPr="00EC16D5">
        <w:t>3</w:t>
      </w:r>
      <w:r w:rsidRPr="00EC16D5">
        <w:t xml:space="preserve">.3. </w:t>
      </w:r>
      <w:r w:rsidRPr="00EC16D5">
        <w:rPr>
          <w:i/>
          <w:iCs/>
        </w:rPr>
        <w:t>f-c</w:t>
      </w:r>
      <w:r w:rsidRPr="00EC16D5">
        <w:rPr>
          <w:i/>
          <w:iCs/>
        </w:rPr>
        <w:softHyphen/>
        <w:t xml:space="preserve"> </w:t>
      </w:r>
      <w:r w:rsidRPr="00EC16D5">
        <w:t xml:space="preserve">transform of passive-source seismic data for station B10, with dispersion curve picks shown as white circles. Frequency content is much </w:t>
      </w:r>
      <w:proofErr w:type="gramStart"/>
      <w:r w:rsidRPr="00EC16D5">
        <w:t>lower</w:t>
      </w:r>
      <w:proofErr w:type="gramEnd"/>
      <w:r w:rsidRPr="00EC16D5">
        <w:t xml:space="preserve"> and velocities are much higher compared to Lines A and G</w:t>
      </w:r>
      <w:r w:rsidR="00536E97" w:rsidRPr="00EC16D5">
        <w:t>.</w:t>
      </w:r>
      <w:r w:rsidR="00DE3673" w:rsidRPr="00EC16D5">
        <w:t xml:space="preserve"> </w:t>
      </w:r>
      <w:r w:rsidR="00536E97" w:rsidRPr="00EC16D5">
        <w:t xml:space="preserve">This is due to the reliance on </w:t>
      </w:r>
      <w:r w:rsidR="00AE0EC1" w:rsidRPr="00EC16D5">
        <w:t xml:space="preserve">the ambient wavefield, which is </w:t>
      </w:r>
      <w:r w:rsidR="00DE3673" w:rsidRPr="00EC16D5">
        <w:t>composed of dominantly lower frequencies</w:t>
      </w:r>
      <w:r w:rsidR="00536E97" w:rsidRPr="00EC16D5">
        <w:t xml:space="preserve"> and the significantly larger station spacing,</w:t>
      </w:r>
      <w:r w:rsidR="00DE3673" w:rsidRPr="00EC16D5">
        <w:t xml:space="preserve"> which samples surface waves</w:t>
      </w:r>
      <w:r w:rsidR="00536E97" w:rsidRPr="00EC16D5">
        <w:t xml:space="preserve"> </w:t>
      </w:r>
      <w:r w:rsidR="00DE3673" w:rsidRPr="00EC16D5">
        <w:t xml:space="preserve">that penetrate </w:t>
      </w:r>
      <w:r w:rsidR="006E4F9E" w:rsidRPr="00EC16D5">
        <w:t xml:space="preserve">at </w:t>
      </w:r>
      <w:r w:rsidR="00DE3673" w:rsidRPr="00EC16D5">
        <w:t>deeper depths</w:t>
      </w:r>
      <w:r w:rsidR="00A06FD4" w:rsidRPr="00EC16D5">
        <w:t>.</w:t>
      </w:r>
    </w:p>
    <w:p w14:paraId="37EFA343" w14:textId="477F0F63" w:rsidR="00085D42" w:rsidRPr="00EC16D5" w:rsidRDefault="00085D42" w:rsidP="00EC16D5">
      <w:pPr>
        <w:pStyle w:val="Heading4"/>
        <w:spacing w:after="120"/>
        <w:rPr>
          <w:rFonts w:ascii="Times New Roman" w:hAnsi="Times New Roman" w:cs="Times New Roman"/>
        </w:rPr>
      </w:pPr>
      <w:r w:rsidRPr="00EC16D5">
        <w:rPr>
          <w:rFonts w:ascii="Times New Roman" w:hAnsi="Times New Roman" w:cs="Times New Roman"/>
        </w:rPr>
        <w:t>Modeling through Very Fast Simulated Annealing (VFSA)</w:t>
      </w:r>
    </w:p>
    <w:p w14:paraId="47A71454" w14:textId="2F08713F" w:rsidR="00085D42" w:rsidRPr="00EC16D5" w:rsidRDefault="00211DF9" w:rsidP="00EC16D5">
      <w:pPr>
        <w:spacing w:after="120" w:line="240" w:lineRule="auto"/>
      </w:pPr>
      <w:r w:rsidRPr="00EC16D5">
        <w:rPr>
          <w:noProof/>
        </w:rPr>
        <w:drawing>
          <wp:anchor distT="0" distB="0" distL="114300" distR="114300" simplePos="0" relativeHeight="251660288" behindDoc="0" locked="0" layoutInCell="1" allowOverlap="1" wp14:anchorId="19C6CF82" wp14:editId="701B2EEF">
            <wp:simplePos x="0" y="0"/>
            <wp:positionH relativeFrom="margin">
              <wp:posOffset>542925</wp:posOffset>
            </wp:positionH>
            <wp:positionV relativeFrom="margin">
              <wp:posOffset>3659335</wp:posOffset>
            </wp:positionV>
            <wp:extent cx="4391660" cy="3136265"/>
            <wp:effectExtent l="0" t="0" r="8890" b="6985"/>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6">
                      <a:extLst>
                        <a:ext uri="{28A0092B-C50C-407E-A947-70E740481C1C}">
                          <a14:useLocalDpi xmlns:a14="http://schemas.microsoft.com/office/drawing/2010/main" val="0"/>
                        </a:ext>
                      </a:extLst>
                    </a:blip>
                    <a:stretch>
                      <a:fillRect/>
                    </a:stretch>
                  </pic:blipFill>
                  <pic:spPr>
                    <a:xfrm>
                      <a:off x="0" y="0"/>
                      <a:ext cx="4391660" cy="3136265"/>
                    </a:xfrm>
                    <a:prstGeom prst="rect">
                      <a:avLst/>
                    </a:prstGeom>
                  </pic:spPr>
                </pic:pic>
              </a:graphicData>
            </a:graphic>
            <wp14:sizeRelH relativeFrom="margin">
              <wp14:pctWidth>0</wp14:pctWidth>
            </wp14:sizeRelH>
            <wp14:sizeRelV relativeFrom="margin">
              <wp14:pctHeight>0</wp14:pctHeight>
            </wp14:sizeRelV>
          </wp:anchor>
        </w:drawing>
      </w:r>
      <w:r w:rsidR="00085D42" w:rsidRPr="00EC16D5">
        <w:tab/>
      </w:r>
      <w:r w:rsidR="003A0B57" w:rsidRPr="00EC16D5">
        <w:t>A</w:t>
      </w:r>
      <w:r w:rsidR="00534E7F" w:rsidRPr="00EC16D5">
        <w:t xml:space="preserve"> one-dimensional (1D) wave propagation model </w:t>
      </w:r>
      <w:r w:rsidR="003A0B57" w:rsidRPr="00EC16D5">
        <w:t>based on</w:t>
      </w:r>
      <w:r w:rsidR="00534E7F" w:rsidRPr="00EC16D5">
        <w:t xml:space="preserve"> the modified </w:t>
      </w:r>
      <w:r w:rsidR="004C0F54" w:rsidRPr="00EC16D5">
        <w:fldChar w:fldCharType="begin"/>
      </w:r>
      <w:r w:rsidR="004C0F54" w:rsidRPr="00EC16D5">
        <w:instrText xml:space="preserve"> ADDIN EN.CITE &lt;EndNote&gt;&lt;Cite AuthorYear="1"&gt;&lt;Author&gt;Tompson&lt;/Author&gt;&lt;Year&gt;1950&lt;/Year&gt;&lt;RecNum&gt;45&lt;/RecNum&gt;&lt;DisplayText&gt;Tompson (1950)&lt;/DisplayText&gt;&lt;record&gt;&lt;rec-number&gt;45&lt;/rec-number&gt;&lt;foreign-keys&gt;&lt;key app="EN" db-id="xdvswa2t9wspezeza2q5t0sb9swapfpdz5aa" timestamp="1659104997"&gt;45&lt;/key&gt;&lt;/foreign-keys&gt;&lt;ref-type name="Journal Article"&gt;17&lt;/ref-type&gt;&lt;contributors&gt;&lt;authors&gt;&lt;author&gt;Tompson, WT&lt;/author&gt;&lt;/authors&gt;&lt;/contributors&gt;&lt;titles&gt;&lt;title&gt;Transmission of elastic waves through a stratified soil medium&lt;/title&gt;&lt;secondary-title&gt;Journal of Applied Physics&lt;/secondary-title&gt;&lt;/titles&gt;&lt;periodical&gt;&lt;full-title&gt;Journal of Applied Physics&lt;/full-title&gt;&lt;/periodical&gt;&lt;pages&gt;89-93&lt;/pages&gt;&lt;volume&gt;21&lt;/volume&gt;&lt;dates&gt;&lt;year&gt;1950&lt;/year&gt;&lt;/dates&gt;&lt;urls&gt;&lt;/urls&gt;&lt;/record&gt;&lt;/Cite&gt;&lt;/EndNote&gt;</w:instrText>
      </w:r>
      <w:r w:rsidR="004C0F54" w:rsidRPr="00EC16D5">
        <w:fldChar w:fldCharType="separate"/>
      </w:r>
      <w:r w:rsidR="004C0F54" w:rsidRPr="00EC16D5">
        <w:rPr>
          <w:noProof/>
        </w:rPr>
        <w:t>Tompson (1950)</w:t>
      </w:r>
      <w:r w:rsidR="004C0F54" w:rsidRPr="00EC16D5">
        <w:fldChar w:fldCharType="end"/>
      </w:r>
      <w:r w:rsidR="004C0F54" w:rsidRPr="00EC16D5">
        <w:t xml:space="preserve"> - </w:t>
      </w:r>
      <w:r w:rsidR="003A0B57" w:rsidRPr="00EC16D5">
        <w:fldChar w:fldCharType="begin"/>
      </w:r>
      <w:r w:rsidR="003A0B57" w:rsidRPr="00EC16D5">
        <w:instrText xml:space="preserve"> ADDIN EN.CITE &lt;EndNote&gt;&lt;Cite AuthorYear="1"&gt;&lt;Author&gt;Haskell&lt;/Author&gt;&lt;Year&gt;1953&lt;/Year&gt;&lt;RecNum&gt;46&lt;/RecNum&gt;&lt;DisplayText&gt;Haskell (1953)&lt;/DisplayText&gt;&lt;record&gt;&lt;rec-number&gt;46&lt;/rec-number&gt;&lt;foreign-keys&gt;&lt;key app="EN" db-id="xdvswa2t9wspezeza2q5t0sb9swapfpdz5aa" timestamp="1659105200"&gt;46&lt;/key&gt;&lt;/foreign-keys&gt;&lt;ref-type name="Journal Article"&gt;17&lt;/ref-type&gt;&lt;contributors&gt;&lt;authors&gt;&lt;author&gt;Haskell, N. A.&lt;/author&gt;&lt;/authors&gt;&lt;/contributors&gt;&lt;titles&gt;&lt;title&gt;The dispersion of surface waves on multilayered media*&lt;/title&gt;&lt;secondary-title&gt;Bulletin of the Seismological Society of America&lt;/secondary-title&gt;&lt;/titles&gt;&lt;periodical&gt;&lt;full-title&gt;Bulletin of the Seismological Society of America&lt;/full-title&gt;&lt;/periodical&gt;&lt;pages&gt;17-34&lt;/pages&gt;&lt;volume&gt;43&lt;/volume&gt;&lt;number&gt;1&lt;/number&gt;&lt;dates&gt;&lt;year&gt;1953&lt;/year&gt;&lt;/dates&gt;&lt;isbn&gt;0037-1106&lt;/isbn&gt;&lt;urls&gt;&lt;related-urls&gt;&lt;url&gt;https://doi.org/10.1785/BSSA0430010017&lt;/url&gt;&lt;/related-urls&gt;&lt;/urls&gt;&lt;electronic-resource-num&gt;10.1785/bssa0430010017&lt;/electronic-resource-num&gt;&lt;access-date&gt;7/29/2022&lt;/access-date&gt;&lt;/record&gt;&lt;/Cite&gt;&lt;/EndNote&gt;</w:instrText>
      </w:r>
      <w:r w:rsidR="003A0B57" w:rsidRPr="00EC16D5">
        <w:fldChar w:fldCharType="separate"/>
      </w:r>
      <w:r w:rsidR="003A0B57" w:rsidRPr="00EC16D5">
        <w:rPr>
          <w:noProof/>
        </w:rPr>
        <w:t>Haskell (1953)</w:t>
      </w:r>
      <w:r w:rsidR="003A0B57" w:rsidRPr="00EC16D5">
        <w:fldChar w:fldCharType="end"/>
      </w:r>
      <w:r w:rsidR="003A0B57" w:rsidRPr="00EC16D5">
        <w:t xml:space="preserve"> propagation matrix method, known also as the stiffness matrix method developed by </w:t>
      </w:r>
      <w:r w:rsidR="003A0B57" w:rsidRPr="00EC16D5">
        <w:fldChar w:fldCharType="begin"/>
      </w:r>
      <w:r w:rsidR="003A0B57" w:rsidRPr="00EC16D5">
        <w:instrText xml:space="preserve"> ADDIN EN.CITE &lt;EndNote&gt;&lt;Cite AuthorYear="1"&gt;&lt;Author&gt;Kausel&lt;/Author&gt;&lt;Year&gt;1981&lt;/Year&gt;&lt;RecNum&gt;8&lt;/RecNum&gt;&lt;DisplayText&gt;Kausel and Roësset (1981)&lt;/DisplayText&gt;&lt;record&gt;&lt;rec-number&gt;8&lt;/rec-number&gt;&lt;foreign-keys&gt;&lt;key app="EN" db-id="xdvswa2t9wspezeza2q5t0sb9swapfpdz5aa" timestamp="1631686734"&gt;8&lt;/key&gt;&lt;/foreign-keys&gt;&lt;ref-type name="Journal Article"&gt;17&lt;/ref-type&gt;&lt;contributors&gt;&lt;authors&gt;&lt;author&gt;Kausel, Eduardo&lt;/author&gt;&lt;author&gt;Roësset, José Manuel&lt;/author&gt;&lt;/authors&gt;&lt;/contributors&gt;&lt;titles&gt;&lt;title&gt;Stiffness matrices for layered soils&lt;/title&gt;&lt;secondary-title&gt;Bulletin of the Seismological Society of America&lt;/secondary-title&gt;&lt;/titles&gt;&lt;periodical&gt;&lt;full-title&gt;Bulletin of the Seismological Society of America&lt;/full-title&gt;&lt;/periodical&gt;&lt;pages&gt;1743-1761&lt;/pages&gt;&lt;volume&gt;71&lt;/volume&gt;&lt;number&gt;6&lt;/number&gt;&lt;dates&gt;&lt;year&gt;1981&lt;/year&gt;&lt;/dates&gt;&lt;isbn&gt;0037-1106&lt;/isbn&gt;&lt;urls&gt;&lt;related-urls&gt;&lt;url&gt;https://doi.org/10.1785/BSSA0710061743&lt;/url&gt;&lt;/related-urls&gt;&lt;/urls&gt;&lt;electronic-resource-num&gt;10.1785/BSSA0710061743&lt;/electronic-resource-num&gt;&lt;access-date&gt;9/15/2021&lt;/access-date&gt;&lt;/record&gt;&lt;/Cite&gt;&lt;/EndNote&gt;</w:instrText>
      </w:r>
      <w:r w:rsidR="003A0B57" w:rsidRPr="00EC16D5">
        <w:fldChar w:fldCharType="separate"/>
      </w:r>
      <w:r w:rsidR="003A0B57" w:rsidRPr="00EC16D5">
        <w:rPr>
          <w:noProof/>
        </w:rPr>
        <w:t>Kausel and Roësset (1981)</w:t>
      </w:r>
      <w:r w:rsidR="003A0B57" w:rsidRPr="00EC16D5">
        <w:fldChar w:fldCharType="end"/>
      </w:r>
      <w:r w:rsidR="003A0B57" w:rsidRPr="00EC16D5">
        <w:t>, was performed to estimate soil properties and theoretical amplification factors of shallow soil layers.</w:t>
      </w:r>
      <w:r w:rsidR="004C0F54" w:rsidRPr="00EC16D5">
        <w:t xml:space="preserve"> </w:t>
      </w:r>
      <w:r w:rsidR="009F4E12" w:rsidRPr="00EC16D5">
        <w:t>Search</w:t>
      </w:r>
      <w:r w:rsidR="005549CA" w:rsidRPr="00EC16D5">
        <w:t xml:space="preserve"> ranges for </w:t>
      </w:r>
      <w:r w:rsidR="00505FC2" w:rsidRPr="00EC16D5">
        <w:t>shear wave velocity, Poisson’s ratio, and layer thickness</w:t>
      </w:r>
      <w:r w:rsidR="005549CA" w:rsidRPr="00EC16D5">
        <w:t xml:space="preserve"> were established </w:t>
      </w:r>
      <w:r w:rsidR="009F4E12" w:rsidRPr="00EC16D5">
        <w:t xml:space="preserve">separately </w:t>
      </w:r>
      <w:r w:rsidR="005549CA" w:rsidRPr="00EC16D5">
        <w:t xml:space="preserve">for each deployment, informed by </w:t>
      </w:r>
      <w:r w:rsidR="00320FC3" w:rsidRPr="00EC16D5">
        <w:t xml:space="preserve">lithologies present in </w:t>
      </w:r>
      <w:r w:rsidR="005549CA" w:rsidRPr="00EC16D5">
        <w:t>nearby boreholes in the study area.</w:t>
      </w:r>
      <w:r w:rsidR="00505FC2" w:rsidRPr="00EC16D5">
        <w:t xml:space="preserve"> Density was held constant for all </w:t>
      </w:r>
      <w:r w:rsidR="007574F6" w:rsidRPr="00EC16D5">
        <w:t>modeling runs</w:t>
      </w:r>
      <w:r w:rsidR="00505FC2" w:rsidRPr="00EC16D5">
        <w:t>.</w:t>
      </w:r>
      <w:r w:rsidR="005549CA" w:rsidRPr="00EC16D5">
        <w:t xml:space="preserve"> Ranges for each parameter were broad enough to compensate for the lack of known seismic characteristics. A</w:t>
      </w:r>
      <w:r w:rsidR="009F4E12" w:rsidRPr="00EC16D5">
        <w:t xml:space="preserve">fter determining the best parameters through a series of trial-and-error experiments, all </w:t>
      </w:r>
      <w:r w:rsidR="005549CA" w:rsidRPr="00EC16D5">
        <w:t xml:space="preserve">VFSA runs started at a dimensionless temperature of </w:t>
      </w:r>
      <w:r w:rsidR="00547EF8" w:rsidRPr="00EC16D5">
        <w:t xml:space="preserve">1e6 and were allowed to cool to a temperature of 1e-21, providing sufficient time for the identification and convergence </w:t>
      </w:r>
      <w:r w:rsidR="00320FC3" w:rsidRPr="00EC16D5">
        <w:t>on, ideally, a</w:t>
      </w:r>
      <w:r w:rsidR="00547EF8" w:rsidRPr="00EC16D5">
        <w:t xml:space="preserve"> global minimum.</w:t>
      </w:r>
    </w:p>
    <w:p w14:paraId="11061AA2" w14:textId="77777777" w:rsidR="00211DF9" w:rsidRDefault="00547EF8" w:rsidP="00211DF9">
      <w:pPr>
        <w:spacing w:line="240" w:lineRule="auto"/>
      </w:pPr>
      <w:r w:rsidRPr="00EC16D5">
        <w:tab/>
      </w:r>
      <w:r w:rsidR="00211DF9">
        <w:t xml:space="preserve">Figure 2.3.3. </w:t>
      </w:r>
      <w:r w:rsidR="00211DF9">
        <w:rPr>
          <w:i/>
          <w:iCs/>
        </w:rPr>
        <w:t>f-c</w:t>
      </w:r>
      <w:r w:rsidR="00211DF9">
        <w:rPr>
          <w:i/>
          <w:iCs/>
        </w:rPr>
        <w:softHyphen/>
        <w:t xml:space="preserve"> </w:t>
      </w:r>
      <w:r w:rsidR="00211DF9">
        <w:t xml:space="preserve">transform of passive-source seismic data for station B10, with dispersion curve picks shown as white circles. Frequency content is much </w:t>
      </w:r>
      <w:proofErr w:type="gramStart"/>
      <w:r w:rsidR="00211DF9">
        <w:t>lower</w:t>
      </w:r>
      <w:proofErr w:type="gramEnd"/>
      <w:r w:rsidR="00211DF9">
        <w:t xml:space="preserve"> and velocities are much higher compared to Lines A and G. This is due to the reliance on the ambient wavefield, which is composed of dominantly lower frequencies and the significantly larger station spacing, which samples surface waves that penetrate at deeper depths.</w:t>
      </w:r>
    </w:p>
    <w:p w14:paraId="38AD335B" w14:textId="323864C3" w:rsidR="00211DF9" w:rsidRDefault="00211DF9" w:rsidP="00EC16D5">
      <w:pPr>
        <w:spacing w:after="120" w:line="240" w:lineRule="auto"/>
      </w:pPr>
    </w:p>
    <w:p w14:paraId="6451FA05" w14:textId="1B20218C" w:rsidR="00ED0023" w:rsidRPr="00EC16D5" w:rsidRDefault="00547EF8" w:rsidP="00211DF9">
      <w:pPr>
        <w:spacing w:after="120" w:line="240" w:lineRule="auto"/>
        <w:ind w:firstLine="720"/>
      </w:pPr>
      <w:r w:rsidRPr="00EC16D5">
        <w:lastRenderedPageBreak/>
        <w:t xml:space="preserve">Best-fit </w:t>
      </w:r>
      <w:r w:rsidR="00314839" w:rsidRPr="00EC16D5">
        <w:t xml:space="preserve">models for </w:t>
      </w:r>
      <w:r w:rsidR="00320FC3" w:rsidRPr="00EC16D5">
        <w:t>every</w:t>
      </w:r>
      <w:r w:rsidR="00314839" w:rsidRPr="00EC16D5">
        <w:t xml:space="preserve"> station in each deployment were generated using HVSR </w:t>
      </w:r>
      <w:r w:rsidR="00320FC3" w:rsidRPr="00EC16D5">
        <w:t xml:space="preserve">curves </w:t>
      </w:r>
      <w:r w:rsidR="00314839" w:rsidRPr="00EC16D5">
        <w:t>only, surface wave dispersion</w:t>
      </w:r>
      <w:r w:rsidR="00320FC3" w:rsidRPr="00EC16D5">
        <w:t xml:space="preserve"> curves</w:t>
      </w:r>
      <w:r w:rsidR="00314839" w:rsidRPr="00EC16D5">
        <w:t xml:space="preserve"> only, and both </w:t>
      </w:r>
      <w:r w:rsidR="00320FC3" w:rsidRPr="00EC16D5">
        <w:t xml:space="preserve">in a joint </w:t>
      </w:r>
      <w:r w:rsidR="007574F6" w:rsidRPr="00EC16D5">
        <w:t>model</w:t>
      </w:r>
      <w:r w:rsidR="00314839" w:rsidRPr="00EC16D5">
        <w:t xml:space="preserve">. Objective function weights in the joint </w:t>
      </w:r>
      <w:r w:rsidR="007574F6" w:rsidRPr="00EC16D5">
        <w:t>modeling</w:t>
      </w:r>
      <w:r w:rsidR="00314839" w:rsidRPr="00EC16D5">
        <w:t xml:space="preserve"> were determined through experimentation, with an HVSR misfit coefficient of </w:t>
      </w:r>
      <w:r w:rsidR="00ED0023" w:rsidRPr="00EC16D5">
        <w:t xml:space="preserve">0.75 and a surface wave dispersion misfit coefficient of 0.25 found to consistently produce the best fit to observed data. </w:t>
      </w:r>
      <w:r w:rsidR="00314839" w:rsidRPr="00EC16D5">
        <w:t>Best-fit models represented the convergence of the misfit function after 3000 iterations</w:t>
      </w:r>
      <w:r w:rsidR="00095A99" w:rsidRPr="00EC16D5">
        <w:t xml:space="preserve"> (Fig. 2.3)</w:t>
      </w:r>
      <w:r w:rsidR="00314839" w:rsidRPr="00EC16D5">
        <w:t xml:space="preserve">. </w:t>
      </w:r>
    </w:p>
    <w:p w14:paraId="557B6128" w14:textId="0B725E5A" w:rsidR="00592EA8" w:rsidRPr="00EC16D5" w:rsidRDefault="00592EA8" w:rsidP="00EC16D5">
      <w:pPr>
        <w:spacing w:after="120" w:line="240" w:lineRule="auto"/>
      </w:pPr>
    </w:p>
    <w:p w14:paraId="32307C62" w14:textId="1280F977" w:rsidR="00DC6B99" w:rsidRPr="00EC16D5" w:rsidRDefault="00EC16D5" w:rsidP="00EC16D5">
      <w:pPr>
        <w:spacing w:after="120" w:line="240" w:lineRule="auto"/>
      </w:pPr>
      <w:r>
        <w:rPr>
          <w:rFonts w:eastAsiaTheme="majorEastAsia"/>
          <w:bCs/>
          <w:caps/>
          <w:szCs w:val="28"/>
        </w:rPr>
        <w:t>References cited</w:t>
      </w:r>
    </w:p>
    <w:p w14:paraId="6C4718D4" w14:textId="07B6302B" w:rsidR="00EC16D5" w:rsidRPr="00625AF5" w:rsidRDefault="00DC6B99" w:rsidP="00211DF9">
      <w:pPr>
        <w:pStyle w:val="EndNoteBibliography"/>
        <w:ind w:left="360" w:hanging="360"/>
        <w:rPr>
          <w:sz w:val="23"/>
          <w:szCs w:val="23"/>
        </w:rPr>
      </w:pPr>
      <w:r w:rsidRPr="00625AF5">
        <w:rPr>
          <w:sz w:val="23"/>
          <w:szCs w:val="23"/>
        </w:rPr>
        <w:fldChar w:fldCharType="begin"/>
      </w:r>
      <w:r w:rsidRPr="00625AF5">
        <w:rPr>
          <w:sz w:val="23"/>
          <w:szCs w:val="23"/>
        </w:rPr>
        <w:instrText xml:space="preserve"> ADDIN EN.REFLIST </w:instrText>
      </w:r>
      <w:r w:rsidRPr="00625AF5">
        <w:rPr>
          <w:sz w:val="23"/>
          <w:szCs w:val="23"/>
        </w:rPr>
        <w:fldChar w:fldCharType="separate"/>
      </w:r>
      <w:r w:rsidR="00EC16D5" w:rsidRPr="00625AF5">
        <w:rPr>
          <w:sz w:val="23"/>
          <w:szCs w:val="23"/>
        </w:rPr>
        <w:t xml:space="preserve">Borcherdt, R. D. (1970). Effects of local geology on ground motion near San Francisco Bay*. </w:t>
      </w:r>
      <w:r w:rsidR="00EC16D5" w:rsidRPr="00625AF5">
        <w:rPr>
          <w:i/>
          <w:sz w:val="23"/>
          <w:szCs w:val="23"/>
        </w:rPr>
        <w:t>Bulletin of the Seismological Society of America, 60</w:t>
      </w:r>
      <w:r w:rsidR="00EC16D5" w:rsidRPr="00625AF5">
        <w:rPr>
          <w:sz w:val="23"/>
          <w:szCs w:val="23"/>
        </w:rPr>
        <w:t xml:space="preserve">(1), 29-61. </w:t>
      </w:r>
      <w:hyperlink r:id="rId27" w:history="1">
        <w:r w:rsidR="00EC16D5" w:rsidRPr="00625AF5">
          <w:rPr>
            <w:rStyle w:val="Hyperlink"/>
            <w:sz w:val="23"/>
            <w:szCs w:val="23"/>
          </w:rPr>
          <w:t>https://doi.org/10.1785/BSSA0600010029</w:t>
        </w:r>
      </w:hyperlink>
    </w:p>
    <w:p w14:paraId="7A276FD4" w14:textId="20FE8B5A" w:rsidR="00EC16D5" w:rsidRPr="00625AF5" w:rsidRDefault="00EC16D5" w:rsidP="00211DF9">
      <w:pPr>
        <w:pStyle w:val="EndNoteBibliography"/>
        <w:ind w:left="360" w:hanging="360"/>
        <w:rPr>
          <w:sz w:val="23"/>
          <w:szCs w:val="23"/>
        </w:rPr>
      </w:pPr>
      <w:r w:rsidRPr="00625AF5">
        <w:rPr>
          <w:sz w:val="23"/>
          <w:szCs w:val="23"/>
        </w:rPr>
        <w:t xml:space="preserve">Cheng, F., Xia, J., Xu, Y., Xu, Z., &amp; Pan, Y. (2015). A new passive seismic method based on seismic interferometry and multichannel analysis of surface waves. </w:t>
      </w:r>
      <w:r w:rsidRPr="00625AF5">
        <w:rPr>
          <w:i/>
          <w:sz w:val="23"/>
          <w:szCs w:val="23"/>
        </w:rPr>
        <w:t>Journal of Applied Geophysics, 117</w:t>
      </w:r>
      <w:r w:rsidRPr="00625AF5">
        <w:rPr>
          <w:sz w:val="23"/>
          <w:szCs w:val="23"/>
        </w:rPr>
        <w:t xml:space="preserve">, 126-135. </w:t>
      </w:r>
      <w:hyperlink r:id="rId28" w:history="1">
        <w:r w:rsidRPr="00625AF5">
          <w:rPr>
            <w:rStyle w:val="Hyperlink"/>
            <w:sz w:val="23"/>
            <w:szCs w:val="23"/>
          </w:rPr>
          <w:t>https://www.sciencedirect.com/science/article/pii/S0926985115001329</w:t>
        </w:r>
      </w:hyperlink>
    </w:p>
    <w:p w14:paraId="6FB3E641" w14:textId="0B2D8513" w:rsidR="00EC16D5" w:rsidRPr="00625AF5" w:rsidRDefault="00EC16D5" w:rsidP="00211DF9">
      <w:pPr>
        <w:pStyle w:val="EndNoteBibliography"/>
        <w:ind w:left="360" w:hanging="360"/>
        <w:rPr>
          <w:sz w:val="23"/>
          <w:szCs w:val="23"/>
        </w:rPr>
      </w:pPr>
      <w:r w:rsidRPr="00625AF5">
        <w:rPr>
          <w:sz w:val="23"/>
          <w:szCs w:val="23"/>
        </w:rPr>
        <w:t xml:space="preserve">Fäh, D., Kind, F., &amp; Giardini, D. (2001). A theoretical investigation of average H/V ratios. </w:t>
      </w:r>
      <w:r w:rsidRPr="00625AF5">
        <w:rPr>
          <w:i/>
          <w:sz w:val="23"/>
          <w:szCs w:val="23"/>
        </w:rPr>
        <w:t>Geophysical Journal International, 145</w:t>
      </w:r>
      <w:r w:rsidRPr="00625AF5">
        <w:rPr>
          <w:sz w:val="23"/>
          <w:szCs w:val="23"/>
        </w:rPr>
        <w:t xml:space="preserve">(2), 535-549. </w:t>
      </w:r>
      <w:hyperlink r:id="rId29" w:history="1">
        <w:r w:rsidRPr="00625AF5">
          <w:rPr>
            <w:rStyle w:val="Hyperlink"/>
            <w:sz w:val="23"/>
            <w:szCs w:val="23"/>
          </w:rPr>
          <w:t>https://doi.org/10.1046/j.0956-540x.2001.01406.x</w:t>
        </w:r>
      </w:hyperlink>
    </w:p>
    <w:p w14:paraId="10C1ABF6" w14:textId="77777777" w:rsidR="00EC16D5" w:rsidRPr="00625AF5" w:rsidRDefault="00EC16D5" w:rsidP="00211DF9">
      <w:pPr>
        <w:pStyle w:val="EndNoteBibliography"/>
        <w:ind w:left="360" w:hanging="360"/>
        <w:rPr>
          <w:sz w:val="23"/>
          <w:szCs w:val="23"/>
        </w:rPr>
      </w:pPr>
      <w:r w:rsidRPr="00625AF5">
        <w:rPr>
          <w:sz w:val="23"/>
          <w:szCs w:val="23"/>
        </w:rPr>
        <w:t xml:space="preserve">Forman, S. L., Tew-Todd, V., Mayhack, C. J., Marin, L., Weist, L., &amp; Money, G. (in press). Late Quaternary aeolian environments, luminescence chronology and climate change for the Monahans dune field, Winkler County, West Texas, USA. </w:t>
      </w:r>
      <w:r w:rsidRPr="00625AF5">
        <w:rPr>
          <w:i/>
          <w:sz w:val="23"/>
          <w:szCs w:val="23"/>
        </w:rPr>
        <w:t>Aeolian Research</w:t>
      </w:r>
      <w:r w:rsidRPr="00625AF5">
        <w:rPr>
          <w:sz w:val="23"/>
          <w:szCs w:val="23"/>
        </w:rPr>
        <w:t xml:space="preserve">. </w:t>
      </w:r>
    </w:p>
    <w:p w14:paraId="0B6B7C00" w14:textId="05AC9AD7" w:rsidR="00EC16D5" w:rsidRPr="00625AF5" w:rsidRDefault="00EC16D5" w:rsidP="00211DF9">
      <w:pPr>
        <w:pStyle w:val="EndNoteBibliography"/>
        <w:ind w:left="360" w:hanging="360"/>
        <w:rPr>
          <w:sz w:val="23"/>
          <w:szCs w:val="23"/>
        </w:rPr>
      </w:pPr>
      <w:r w:rsidRPr="00625AF5">
        <w:rPr>
          <w:sz w:val="23"/>
          <w:szCs w:val="23"/>
        </w:rPr>
        <w:t xml:space="preserve">Giancarlo, D. M. (2010). Insights on surface wave dispersion and HVSR: Joint analysis via Pareto optimality. </w:t>
      </w:r>
      <w:r w:rsidRPr="00625AF5">
        <w:rPr>
          <w:i/>
          <w:sz w:val="23"/>
          <w:szCs w:val="23"/>
        </w:rPr>
        <w:t>Journal of Applied Geophysics, 72</w:t>
      </w:r>
      <w:r w:rsidRPr="00625AF5">
        <w:rPr>
          <w:sz w:val="23"/>
          <w:szCs w:val="23"/>
        </w:rPr>
        <w:t xml:space="preserve">(2), 129-140. </w:t>
      </w:r>
      <w:hyperlink r:id="rId30" w:history="1">
        <w:r w:rsidRPr="00625AF5">
          <w:rPr>
            <w:rStyle w:val="Hyperlink"/>
            <w:sz w:val="23"/>
            <w:szCs w:val="23"/>
          </w:rPr>
          <w:t>https://www.sciencedirect.com/science/article/pii/S0926985110001102</w:t>
        </w:r>
      </w:hyperlink>
    </w:p>
    <w:p w14:paraId="7A070024" w14:textId="79C9D551" w:rsidR="00EC16D5" w:rsidRPr="00625AF5" w:rsidRDefault="00EC16D5" w:rsidP="00211DF9">
      <w:pPr>
        <w:pStyle w:val="EndNoteBibliography"/>
        <w:ind w:left="360" w:hanging="360"/>
        <w:rPr>
          <w:sz w:val="23"/>
          <w:szCs w:val="23"/>
        </w:rPr>
      </w:pPr>
      <w:r w:rsidRPr="00625AF5">
        <w:rPr>
          <w:sz w:val="23"/>
          <w:szCs w:val="23"/>
        </w:rPr>
        <w:t xml:space="preserve">Haskell, N. A. (1953). The dispersion of surface waves on multilayered media*. </w:t>
      </w:r>
      <w:r w:rsidRPr="00625AF5">
        <w:rPr>
          <w:i/>
          <w:sz w:val="23"/>
          <w:szCs w:val="23"/>
        </w:rPr>
        <w:t>Bulletin of the Seismological Society of America, 43</w:t>
      </w:r>
      <w:r w:rsidRPr="00625AF5">
        <w:rPr>
          <w:sz w:val="23"/>
          <w:szCs w:val="23"/>
        </w:rPr>
        <w:t xml:space="preserve">(1), 17-34. </w:t>
      </w:r>
      <w:hyperlink r:id="rId31" w:history="1">
        <w:r w:rsidRPr="00625AF5">
          <w:rPr>
            <w:rStyle w:val="Hyperlink"/>
            <w:sz w:val="23"/>
            <w:szCs w:val="23"/>
          </w:rPr>
          <w:t>https://doi.org/10.1785/BSSA0430010017</w:t>
        </w:r>
      </w:hyperlink>
    </w:p>
    <w:p w14:paraId="27F8393F" w14:textId="77777777" w:rsidR="00EC16D5" w:rsidRPr="00625AF5" w:rsidRDefault="00EC16D5" w:rsidP="00211DF9">
      <w:pPr>
        <w:pStyle w:val="EndNoteBibliography"/>
        <w:ind w:left="360" w:hanging="360"/>
        <w:rPr>
          <w:sz w:val="23"/>
          <w:szCs w:val="23"/>
        </w:rPr>
      </w:pPr>
      <w:r w:rsidRPr="00625AF5">
        <w:rPr>
          <w:sz w:val="23"/>
          <w:szCs w:val="23"/>
        </w:rPr>
        <w:t xml:space="preserve">Hayashi, K., &amp; Suzuki, H. (2004). CMP cross-correlation analysis of multi-channel surface-wave data. </w:t>
      </w:r>
      <w:r w:rsidRPr="00625AF5">
        <w:rPr>
          <w:i/>
          <w:sz w:val="23"/>
          <w:szCs w:val="23"/>
        </w:rPr>
        <w:t>Exploration Geophysics, 35</w:t>
      </w:r>
      <w:r w:rsidRPr="00625AF5">
        <w:rPr>
          <w:sz w:val="23"/>
          <w:szCs w:val="23"/>
        </w:rPr>
        <w:t xml:space="preserve">(1), 7-13. </w:t>
      </w:r>
    </w:p>
    <w:p w14:paraId="2BA690D0" w14:textId="77777777" w:rsidR="00EC16D5" w:rsidRPr="00625AF5" w:rsidRDefault="00EC16D5" w:rsidP="00211DF9">
      <w:pPr>
        <w:pStyle w:val="EndNoteBibliography"/>
        <w:ind w:left="360" w:hanging="360"/>
        <w:rPr>
          <w:sz w:val="23"/>
          <w:szCs w:val="23"/>
        </w:rPr>
      </w:pPr>
      <w:r w:rsidRPr="00625AF5">
        <w:rPr>
          <w:sz w:val="23"/>
          <w:szCs w:val="23"/>
        </w:rPr>
        <w:t xml:space="preserve">Heisey, J., Stokoe, K., &amp; Meyer, A. (1982). Moduli of pavement systems from spectral analysis of surface waves. </w:t>
      </w:r>
      <w:r w:rsidRPr="00625AF5">
        <w:rPr>
          <w:i/>
          <w:sz w:val="23"/>
          <w:szCs w:val="23"/>
        </w:rPr>
        <w:t>Transportation research record, 852</w:t>
      </w:r>
      <w:r w:rsidRPr="00625AF5">
        <w:rPr>
          <w:sz w:val="23"/>
          <w:szCs w:val="23"/>
        </w:rPr>
        <w:t xml:space="preserve">(22-31), 147. </w:t>
      </w:r>
    </w:p>
    <w:p w14:paraId="5BC36DFB" w14:textId="76BF141F" w:rsidR="00EC16D5" w:rsidRPr="00625AF5" w:rsidRDefault="00EC16D5" w:rsidP="00211DF9">
      <w:pPr>
        <w:pStyle w:val="EndNoteBibliography"/>
        <w:ind w:left="360" w:hanging="360"/>
        <w:rPr>
          <w:sz w:val="23"/>
          <w:szCs w:val="23"/>
        </w:rPr>
      </w:pPr>
      <w:r w:rsidRPr="00625AF5">
        <w:rPr>
          <w:sz w:val="23"/>
          <w:szCs w:val="23"/>
        </w:rPr>
        <w:t xml:space="preserve">Ibs-von Seht, M., &amp; Wohlenberg, J. (1999). Microtremor measurements used to map thickness of soft sediments. </w:t>
      </w:r>
      <w:r w:rsidRPr="00625AF5">
        <w:rPr>
          <w:i/>
          <w:sz w:val="23"/>
          <w:szCs w:val="23"/>
        </w:rPr>
        <w:t>Bulletin of the Seismological Society of America, 89</w:t>
      </w:r>
      <w:r w:rsidRPr="00625AF5">
        <w:rPr>
          <w:sz w:val="23"/>
          <w:szCs w:val="23"/>
        </w:rPr>
        <w:t xml:space="preserve">(1), 250-259. </w:t>
      </w:r>
      <w:hyperlink r:id="rId32" w:history="1">
        <w:r w:rsidRPr="00625AF5">
          <w:rPr>
            <w:rStyle w:val="Hyperlink"/>
            <w:sz w:val="23"/>
            <w:szCs w:val="23"/>
          </w:rPr>
          <w:t>https://doi.org/10.1785/BSSA0890010250</w:t>
        </w:r>
      </w:hyperlink>
    </w:p>
    <w:p w14:paraId="218EE100" w14:textId="2C213E7E" w:rsidR="00EC16D5" w:rsidRPr="00625AF5" w:rsidRDefault="00EC16D5" w:rsidP="00211DF9">
      <w:pPr>
        <w:pStyle w:val="EndNoteBibliography"/>
        <w:ind w:left="360" w:hanging="360"/>
        <w:rPr>
          <w:sz w:val="23"/>
          <w:szCs w:val="23"/>
        </w:rPr>
      </w:pPr>
      <w:r w:rsidRPr="00625AF5">
        <w:rPr>
          <w:sz w:val="23"/>
          <w:szCs w:val="23"/>
        </w:rPr>
        <w:t xml:space="preserve">Ingber, L. (1989). Very fast simulated re-annealing. </w:t>
      </w:r>
      <w:r w:rsidRPr="00625AF5">
        <w:rPr>
          <w:i/>
          <w:sz w:val="23"/>
          <w:szCs w:val="23"/>
        </w:rPr>
        <w:t>Mathematical and Computer Modelling, 12</w:t>
      </w:r>
      <w:r w:rsidRPr="00625AF5">
        <w:rPr>
          <w:sz w:val="23"/>
          <w:szCs w:val="23"/>
        </w:rPr>
        <w:t xml:space="preserve">(8), 967-973. </w:t>
      </w:r>
      <w:hyperlink r:id="rId33" w:history="1">
        <w:r w:rsidRPr="00625AF5">
          <w:rPr>
            <w:rStyle w:val="Hyperlink"/>
            <w:sz w:val="23"/>
            <w:szCs w:val="23"/>
          </w:rPr>
          <w:t>https://www.sciencedirect.com/science/article/pii/0895717789902021</w:t>
        </w:r>
      </w:hyperlink>
    </w:p>
    <w:p w14:paraId="71B5CE0B" w14:textId="201E55F9" w:rsidR="00EC16D5" w:rsidRPr="00625AF5" w:rsidRDefault="00EC16D5" w:rsidP="00211DF9">
      <w:pPr>
        <w:pStyle w:val="EndNoteBibliography"/>
        <w:ind w:left="360" w:hanging="360"/>
        <w:rPr>
          <w:sz w:val="23"/>
          <w:szCs w:val="23"/>
        </w:rPr>
      </w:pPr>
      <w:r w:rsidRPr="00625AF5">
        <w:rPr>
          <w:sz w:val="23"/>
          <w:szCs w:val="23"/>
        </w:rPr>
        <w:t xml:space="preserve">Ingber, L. (1993). Simulated annealing: Practice versus theory. </w:t>
      </w:r>
      <w:r w:rsidRPr="00625AF5">
        <w:rPr>
          <w:i/>
          <w:sz w:val="23"/>
          <w:szCs w:val="23"/>
        </w:rPr>
        <w:t>Mathematical and Computer Modelling, 18</w:t>
      </w:r>
      <w:r w:rsidRPr="00625AF5">
        <w:rPr>
          <w:sz w:val="23"/>
          <w:szCs w:val="23"/>
        </w:rPr>
        <w:t xml:space="preserve">(11), 29-57. </w:t>
      </w:r>
      <w:hyperlink r:id="rId34" w:history="1">
        <w:r w:rsidRPr="00625AF5">
          <w:rPr>
            <w:rStyle w:val="Hyperlink"/>
            <w:sz w:val="23"/>
            <w:szCs w:val="23"/>
          </w:rPr>
          <w:t>https://www.sciencedirect.com/science/article/pii/089571779390204C</w:t>
        </w:r>
      </w:hyperlink>
    </w:p>
    <w:p w14:paraId="118D55E2" w14:textId="77777777" w:rsidR="00EC16D5" w:rsidRPr="00625AF5" w:rsidRDefault="00EC16D5" w:rsidP="00211DF9">
      <w:pPr>
        <w:pStyle w:val="EndNoteBibliography"/>
        <w:ind w:left="360" w:hanging="360"/>
        <w:rPr>
          <w:sz w:val="23"/>
          <w:szCs w:val="23"/>
        </w:rPr>
      </w:pPr>
      <w:r w:rsidRPr="00625AF5">
        <w:rPr>
          <w:sz w:val="23"/>
          <w:szCs w:val="23"/>
        </w:rPr>
        <w:t xml:space="preserve">Jin, X., Luke, B., &amp; Louie, J. (2006). Comparison of Rayleigh wave dispersion relations from three surface wave measurements in a complex-layered system. In </w:t>
      </w:r>
      <w:r w:rsidRPr="00625AF5">
        <w:rPr>
          <w:i/>
          <w:sz w:val="23"/>
          <w:szCs w:val="23"/>
        </w:rPr>
        <w:t>GeoCongress 2006: Geotechnical Engineering in the Information Technology Age</w:t>
      </w:r>
      <w:r w:rsidRPr="00625AF5">
        <w:rPr>
          <w:sz w:val="23"/>
          <w:szCs w:val="23"/>
        </w:rPr>
        <w:t xml:space="preserve"> (pp. 1-6).</w:t>
      </w:r>
    </w:p>
    <w:p w14:paraId="5B066C3E" w14:textId="62D95D6C" w:rsidR="00EC16D5" w:rsidRPr="00625AF5" w:rsidRDefault="00EC16D5" w:rsidP="00211DF9">
      <w:pPr>
        <w:pStyle w:val="EndNoteBibliography"/>
        <w:ind w:left="360" w:hanging="360"/>
        <w:rPr>
          <w:sz w:val="23"/>
          <w:szCs w:val="23"/>
        </w:rPr>
      </w:pPr>
      <w:r w:rsidRPr="00625AF5">
        <w:rPr>
          <w:sz w:val="23"/>
          <w:szCs w:val="23"/>
        </w:rPr>
        <w:t xml:space="preserve">Kausel, E., &amp; Roësset, J. M. (1981). Stiffness matrices for layered soils. </w:t>
      </w:r>
      <w:r w:rsidRPr="00625AF5">
        <w:rPr>
          <w:i/>
          <w:sz w:val="23"/>
          <w:szCs w:val="23"/>
        </w:rPr>
        <w:t>Bulletin of the Seismological Society of America, 71</w:t>
      </w:r>
      <w:r w:rsidRPr="00625AF5">
        <w:rPr>
          <w:sz w:val="23"/>
          <w:szCs w:val="23"/>
        </w:rPr>
        <w:t xml:space="preserve">(6), 1743-1761. </w:t>
      </w:r>
      <w:hyperlink r:id="rId35" w:history="1">
        <w:r w:rsidRPr="00625AF5">
          <w:rPr>
            <w:rStyle w:val="Hyperlink"/>
            <w:sz w:val="23"/>
            <w:szCs w:val="23"/>
          </w:rPr>
          <w:t>https://doi.org/10.1785/BSSA0710061743</w:t>
        </w:r>
      </w:hyperlink>
    </w:p>
    <w:p w14:paraId="24C2D587" w14:textId="6FAB5A38" w:rsidR="00EC16D5" w:rsidRPr="00625AF5" w:rsidRDefault="00EC16D5" w:rsidP="00211DF9">
      <w:pPr>
        <w:pStyle w:val="EndNoteBibliography"/>
        <w:ind w:left="360" w:hanging="360"/>
        <w:rPr>
          <w:sz w:val="23"/>
          <w:szCs w:val="23"/>
        </w:rPr>
      </w:pPr>
      <w:r w:rsidRPr="00625AF5">
        <w:rPr>
          <w:sz w:val="23"/>
          <w:szCs w:val="23"/>
        </w:rPr>
        <w:lastRenderedPageBreak/>
        <w:t xml:space="preserve">Lermo, J., &amp; Chávez-García, F. J. (1993). Site effect evaluation using spectral ratios with only one station. </w:t>
      </w:r>
      <w:r w:rsidRPr="00625AF5">
        <w:rPr>
          <w:i/>
          <w:sz w:val="23"/>
          <w:szCs w:val="23"/>
        </w:rPr>
        <w:t>Bulletin of the Seismological Society of America, 83</w:t>
      </w:r>
      <w:r w:rsidRPr="00625AF5">
        <w:rPr>
          <w:sz w:val="23"/>
          <w:szCs w:val="23"/>
        </w:rPr>
        <w:t xml:space="preserve">(5), 1574-1594. </w:t>
      </w:r>
      <w:hyperlink r:id="rId36" w:history="1">
        <w:r w:rsidRPr="00625AF5">
          <w:rPr>
            <w:rStyle w:val="Hyperlink"/>
            <w:sz w:val="23"/>
            <w:szCs w:val="23"/>
          </w:rPr>
          <w:t>https://doi.org/10.1785/BSSA0830051574</w:t>
        </w:r>
      </w:hyperlink>
    </w:p>
    <w:p w14:paraId="5BD31965" w14:textId="77777777" w:rsidR="00EC16D5" w:rsidRPr="00625AF5" w:rsidRDefault="00EC16D5" w:rsidP="00211DF9">
      <w:pPr>
        <w:pStyle w:val="EndNoteBibliography"/>
        <w:ind w:left="360" w:hanging="360"/>
        <w:rPr>
          <w:sz w:val="23"/>
          <w:szCs w:val="23"/>
        </w:rPr>
      </w:pPr>
      <w:r w:rsidRPr="00625AF5">
        <w:rPr>
          <w:sz w:val="23"/>
          <w:szCs w:val="23"/>
        </w:rPr>
        <w:t xml:space="preserve">Levshin, A. L., &amp; Ritzwoller, M. H. (2001). Automated Detection, Extraction, and Measurement of Regional Surface Waves. In A. L. Levshin &amp; M. H. Ritzwoller (Eds.), </w:t>
      </w:r>
      <w:r w:rsidRPr="00625AF5">
        <w:rPr>
          <w:i/>
          <w:sz w:val="23"/>
          <w:szCs w:val="23"/>
        </w:rPr>
        <w:t>Monitoring the Comprehensive Nuclear-Test-Ban Treaty: Surface Waves</w:t>
      </w:r>
      <w:r w:rsidRPr="00625AF5">
        <w:rPr>
          <w:sz w:val="23"/>
          <w:szCs w:val="23"/>
        </w:rPr>
        <w:t xml:space="preserve"> (pp. 1531-1545). Basel: Birkhäuser Basel.</w:t>
      </w:r>
    </w:p>
    <w:p w14:paraId="63FAEBCA" w14:textId="15603A63" w:rsidR="00EC16D5" w:rsidRPr="00625AF5" w:rsidRDefault="00EC16D5" w:rsidP="00211DF9">
      <w:pPr>
        <w:pStyle w:val="EndNoteBibliography"/>
        <w:ind w:left="360" w:hanging="360"/>
        <w:rPr>
          <w:sz w:val="23"/>
          <w:szCs w:val="23"/>
        </w:rPr>
      </w:pPr>
      <w:r w:rsidRPr="00625AF5">
        <w:rPr>
          <w:sz w:val="23"/>
          <w:szCs w:val="23"/>
        </w:rPr>
        <w:t xml:space="preserve">Liang, D., Gan, F., Zhang, W., &amp; Jia, L. (2018). The application of HVSR method in detecting sediment thickness in karst collapse area of Pearl River Delta, China. </w:t>
      </w:r>
      <w:r w:rsidRPr="00625AF5">
        <w:rPr>
          <w:i/>
          <w:sz w:val="23"/>
          <w:szCs w:val="23"/>
        </w:rPr>
        <w:t>Environmental Earth Sciences, 77</w:t>
      </w:r>
      <w:r w:rsidRPr="00625AF5">
        <w:rPr>
          <w:sz w:val="23"/>
          <w:szCs w:val="23"/>
        </w:rPr>
        <w:t xml:space="preserve">(6), 259. </w:t>
      </w:r>
      <w:hyperlink r:id="rId37" w:history="1">
        <w:r w:rsidRPr="00625AF5">
          <w:rPr>
            <w:rStyle w:val="Hyperlink"/>
            <w:sz w:val="23"/>
            <w:szCs w:val="23"/>
          </w:rPr>
          <w:t>https://doi.org/10.1007/s12665-018-7439-x</w:t>
        </w:r>
      </w:hyperlink>
    </w:p>
    <w:p w14:paraId="528B0F36" w14:textId="61115580" w:rsidR="00EC16D5" w:rsidRPr="00625AF5" w:rsidRDefault="00EC16D5" w:rsidP="00211DF9">
      <w:pPr>
        <w:pStyle w:val="EndNoteBibliography"/>
        <w:ind w:left="360" w:hanging="360"/>
        <w:rPr>
          <w:sz w:val="23"/>
          <w:szCs w:val="23"/>
        </w:rPr>
      </w:pPr>
      <w:r w:rsidRPr="00625AF5">
        <w:rPr>
          <w:sz w:val="23"/>
          <w:szCs w:val="23"/>
        </w:rPr>
        <w:t xml:space="preserve">Louie, J. N. (2001). Faster, Better: Shear-Wave Velocity to 100 Meters Depth from Refraction Microtremor Arrays. </w:t>
      </w:r>
      <w:r w:rsidRPr="00625AF5">
        <w:rPr>
          <w:i/>
          <w:sz w:val="23"/>
          <w:szCs w:val="23"/>
        </w:rPr>
        <w:t>Bulletin of the Seismological Society of America, 91</w:t>
      </w:r>
      <w:r w:rsidRPr="00625AF5">
        <w:rPr>
          <w:sz w:val="23"/>
          <w:szCs w:val="23"/>
        </w:rPr>
        <w:t xml:space="preserve">(2), 347-364. </w:t>
      </w:r>
      <w:hyperlink r:id="rId38" w:history="1">
        <w:r w:rsidRPr="00625AF5">
          <w:rPr>
            <w:rStyle w:val="Hyperlink"/>
            <w:sz w:val="23"/>
            <w:szCs w:val="23"/>
          </w:rPr>
          <w:t>https://doi.org/10.1785/0120000098</w:t>
        </w:r>
      </w:hyperlink>
    </w:p>
    <w:p w14:paraId="5744595D" w14:textId="6BF0759C" w:rsidR="00EC16D5" w:rsidRPr="00625AF5" w:rsidRDefault="00EC16D5" w:rsidP="00211DF9">
      <w:pPr>
        <w:pStyle w:val="EndNoteBibliography"/>
        <w:ind w:left="360" w:hanging="360"/>
        <w:rPr>
          <w:sz w:val="23"/>
          <w:szCs w:val="23"/>
        </w:rPr>
      </w:pPr>
      <w:r w:rsidRPr="00625AF5">
        <w:rPr>
          <w:sz w:val="23"/>
          <w:szCs w:val="23"/>
        </w:rPr>
        <w:t xml:space="preserve">Luke, B., &amp; Calderón-Macías, C. (2007). Inversion of Seismic Surface Wave Data to Resolve Complex Profiles. </w:t>
      </w:r>
      <w:r w:rsidRPr="00625AF5">
        <w:rPr>
          <w:i/>
          <w:sz w:val="23"/>
          <w:szCs w:val="23"/>
        </w:rPr>
        <w:t>Journal of Geotechnical and Geoenvironmental Engineering, 133</w:t>
      </w:r>
      <w:r w:rsidRPr="00625AF5">
        <w:rPr>
          <w:sz w:val="23"/>
          <w:szCs w:val="23"/>
        </w:rPr>
        <w:t xml:space="preserve">(2), 155-165. </w:t>
      </w:r>
      <w:hyperlink r:id="rId39" w:history="1">
        <w:r w:rsidRPr="00625AF5">
          <w:rPr>
            <w:rStyle w:val="Hyperlink"/>
            <w:sz w:val="23"/>
            <w:szCs w:val="23"/>
          </w:rPr>
          <w:t>https://ascelibrary.org/doi/abs/10.1061/%28ASCE%291090-0241%282007%29133%3A2%28155%29</w:t>
        </w:r>
      </w:hyperlink>
      <w:r w:rsidRPr="00625AF5">
        <w:rPr>
          <w:sz w:val="23"/>
          <w:szCs w:val="23"/>
        </w:rPr>
        <w:t xml:space="preserve"> </w:t>
      </w:r>
    </w:p>
    <w:p w14:paraId="4A5655A7" w14:textId="77777777" w:rsidR="00EC16D5" w:rsidRPr="00625AF5" w:rsidRDefault="00EC16D5" w:rsidP="00211DF9">
      <w:pPr>
        <w:pStyle w:val="EndNoteBibliography"/>
        <w:ind w:left="360" w:hanging="360"/>
        <w:rPr>
          <w:sz w:val="23"/>
          <w:szCs w:val="23"/>
        </w:rPr>
      </w:pPr>
      <w:r w:rsidRPr="00625AF5">
        <w:rPr>
          <w:sz w:val="23"/>
          <w:szCs w:val="23"/>
        </w:rPr>
        <w:t xml:space="preserve">Lunedei, E., &amp; Malischewsky, P. (2015). A Review and Some New Issues on the Theory of the H/V Technique for Ambient Vibrations. In A. Ansal (Ed.), </w:t>
      </w:r>
      <w:r w:rsidRPr="00625AF5">
        <w:rPr>
          <w:i/>
          <w:sz w:val="23"/>
          <w:szCs w:val="23"/>
        </w:rPr>
        <w:t>Perspectives on European Earthquake Engineering and Seismology: Volume 2</w:t>
      </w:r>
      <w:r w:rsidRPr="00625AF5">
        <w:rPr>
          <w:sz w:val="23"/>
          <w:szCs w:val="23"/>
        </w:rPr>
        <w:t xml:space="preserve"> (pp. 371-394). Cham: Springer International Publishing.</w:t>
      </w:r>
    </w:p>
    <w:p w14:paraId="1E80F4D2" w14:textId="77777777" w:rsidR="00EC16D5" w:rsidRPr="00625AF5" w:rsidRDefault="00EC16D5" w:rsidP="00211DF9">
      <w:pPr>
        <w:pStyle w:val="EndNoteBibliography"/>
        <w:ind w:left="360" w:hanging="360"/>
        <w:rPr>
          <w:sz w:val="23"/>
          <w:szCs w:val="23"/>
        </w:rPr>
      </w:pPr>
      <w:r w:rsidRPr="00625AF5">
        <w:rPr>
          <w:sz w:val="23"/>
          <w:szCs w:val="23"/>
        </w:rPr>
        <w:t xml:space="preserve">Machenberg, M. D. (1984). Geology of Monahans Sandhills State Park, Texas. </w:t>
      </w:r>
      <w:r w:rsidRPr="00625AF5">
        <w:rPr>
          <w:i/>
          <w:sz w:val="23"/>
          <w:szCs w:val="23"/>
        </w:rPr>
        <w:t>Virtual Landscapes of Texas</w:t>
      </w:r>
      <w:r w:rsidRPr="00625AF5">
        <w:rPr>
          <w:sz w:val="23"/>
          <w:szCs w:val="23"/>
        </w:rPr>
        <w:t xml:space="preserve">. </w:t>
      </w:r>
    </w:p>
    <w:p w14:paraId="2DDD22DE" w14:textId="77777777" w:rsidR="00EC16D5" w:rsidRPr="00625AF5" w:rsidRDefault="00EC16D5" w:rsidP="00211DF9">
      <w:pPr>
        <w:pStyle w:val="EndNoteBibliography"/>
        <w:ind w:left="360" w:hanging="360"/>
        <w:rPr>
          <w:sz w:val="23"/>
          <w:szCs w:val="23"/>
        </w:rPr>
      </w:pPr>
      <w:r w:rsidRPr="00625AF5">
        <w:rPr>
          <w:sz w:val="23"/>
          <w:szCs w:val="23"/>
        </w:rPr>
        <w:t xml:space="preserve">Mayhack, C. J. (2021). </w:t>
      </w:r>
      <w:r w:rsidRPr="00625AF5">
        <w:rPr>
          <w:i/>
          <w:sz w:val="23"/>
          <w:szCs w:val="23"/>
        </w:rPr>
        <w:t>Late Quaternary Sedimentary Architecture and Depositional History of the Monahans Dune Field, Winkler County, TX.</w:t>
      </w:r>
      <w:r w:rsidRPr="00625AF5">
        <w:rPr>
          <w:sz w:val="23"/>
          <w:szCs w:val="23"/>
        </w:rPr>
        <w:t xml:space="preserve"> (MS), Baylor University, Waco, TX. </w:t>
      </w:r>
    </w:p>
    <w:p w14:paraId="0FB88872" w14:textId="00A935A6" w:rsidR="00EC16D5" w:rsidRPr="00625AF5" w:rsidRDefault="00EC16D5" w:rsidP="00211DF9">
      <w:pPr>
        <w:pStyle w:val="EndNoteBibliography"/>
        <w:ind w:left="360" w:hanging="360"/>
        <w:rPr>
          <w:sz w:val="23"/>
          <w:szCs w:val="23"/>
        </w:rPr>
      </w:pPr>
      <w:r w:rsidRPr="00625AF5">
        <w:rPr>
          <w:sz w:val="23"/>
          <w:szCs w:val="23"/>
        </w:rPr>
        <w:t xml:space="preserve">Muhs, D. R., &amp; Holliday, V. T. (2001). Origin of late Quaternary dune fields on the Southern High Plains of Texas and New Mexico. </w:t>
      </w:r>
      <w:r w:rsidRPr="00625AF5">
        <w:rPr>
          <w:i/>
          <w:sz w:val="23"/>
          <w:szCs w:val="23"/>
        </w:rPr>
        <w:t>GSA Bulletin, 113</w:t>
      </w:r>
      <w:r w:rsidRPr="00625AF5">
        <w:rPr>
          <w:sz w:val="23"/>
          <w:szCs w:val="23"/>
        </w:rPr>
        <w:t xml:space="preserve">(1), 75-87. </w:t>
      </w:r>
      <w:hyperlink r:id="rId40" w:history="1">
        <w:r w:rsidRPr="00625AF5">
          <w:rPr>
            <w:rStyle w:val="Hyperlink"/>
            <w:sz w:val="23"/>
            <w:szCs w:val="23"/>
          </w:rPr>
          <w:t>https://doi.org/10.1130/0016-7606(2001)113</w:t>
        </w:r>
      </w:hyperlink>
      <w:r w:rsidRPr="00625AF5">
        <w:rPr>
          <w:sz w:val="23"/>
          <w:szCs w:val="23"/>
        </w:rPr>
        <w:t>&lt;0075:OOLQDF&gt;2.0.CO;2</w:t>
      </w:r>
    </w:p>
    <w:p w14:paraId="6E1ADF91" w14:textId="77777777" w:rsidR="00EC16D5" w:rsidRPr="00625AF5" w:rsidRDefault="00EC16D5" w:rsidP="00211DF9">
      <w:pPr>
        <w:pStyle w:val="EndNoteBibliography"/>
        <w:ind w:left="360" w:hanging="360"/>
        <w:rPr>
          <w:sz w:val="23"/>
          <w:szCs w:val="23"/>
        </w:rPr>
      </w:pPr>
      <w:r w:rsidRPr="00625AF5">
        <w:rPr>
          <w:sz w:val="23"/>
          <w:szCs w:val="23"/>
        </w:rPr>
        <w:t xml:space="preserve">Nakamura, Y. (1989). A Method for Dynamic Characteristics Estimation of Subsurface using Microtremor on the Ground Surface. </w:t>
      </w:r>
      <w:r w:rsidRPr="00625AF5">
        <w:rPr>
          <w:i/>
          <w:sz w:val="23"/>
          <w:szCs w:val="23"/>
        </w:rPr>
        <w:t>Quarterly Report of Rtri, 30</w:t>
      </w:r>
      <w:r w:rsidRPr="00625AF5">
        <w:rPr>
          <w:sz w:val="23"/>
          <w:szCs w:val="23"/>
        </w:rPr>
        <w:t xml:space="preserve">. </w:t>
      </w:r>
    </w:p>
    <w:p w14:paraId="4685F59C" w14:textId="3B9F402E" w:rsidR="00EC16D5" w:rsidRPr="00625AF5" w:rsidRDefault="00EC16D5" w:rsidP="00211DF9">
      <w:pPr>
        <w:pStyle w:val="EndNoteBibliography"/>
        <w:ind w:left="360" w:hanging="360"/>
        <w:rPr>
          <w:sz w:val="23"/>
          <w:szCs w:val="23"/>
        </w:rPr>
      </w:pPr>
      <w:r w:rsidRPr="00625AF5">
        <w:rPr>
          <w:sz w:val="23"/>
          <w:szCs w:val="23"/>
        </w:rPr>
        <w:t xml:space="preserve">Park, C. B., Miller, R. D., &amp; Xia, J. (1999). Multichannel analysis of surface waves. </w:t>
      </w:r>
      <w:r w:rsidRPr="00625AF5">
        <w:rPr>
          <w:i/>
          <w:sz w:val="23"/>
          <w:szCs w:val="23"/>
        </w:rPr>
        <w:t>GEOPHYSICS, 64</w:t>
      </w:r>
      <w:r w:rsidRPr="00625AF5">
        <w:rPr>
          <w:sz w:val="23"/>
          <w:szCs w:val="23"/>
        </w:rPr>
        <w:t xml:space="preserve">(3), 800-808. </w:t>
      </w:r>
      <w:hyperlink r:id="rId41" w:history="1">
        <w:r w:rsidRPr="00625AF5">
          <w:rPr>
            <w:rStyle w:val="Hyperlink"/>
            <w:sz w:val="23"/>
            <w:szCs w:val="23"/>
          </w:rPr>
          <w:t>https://library.seg.org/doi/abs/10.1190/1.1444590</w:t>
        </w:r>
      </w:hyperlink>
    </w:p>
    <w:p w14:paraId="70EDEFC9" w14:textId="77777777" w:rsidR="00EC16D5" w:rsidRPr="00625AF5" w:rsidRDefault="00EC16D5" w:rsidP="00211DF9">
      <w:pPr>
        <w:pStyle w:val="EndNoteBibliography"/>
        <w:ind w:left="360" w:hanging="360"/>
        <w:rPr>
          <w:sz w:val="23"/>
          <w:szCs w:val="23"/>
        </w:rPr>
      </w:pPr>
      <w:r w:rsidRPr="00625AF5">
        <w:rPr>
          <w:sz w:val="23"/>
          <w:szCs w:val="23"/>
        </w:rPr>
        <w:t xml:space="preserve">Rich, J., &amp; Stokes, S. (2011). A 200,000-year record of late Quaternary Aeolian sedimentation on the Southern High Plains and nearby Pecos River Valley, USA. </w:t>
      </w:r>
      <w:r w:rsidRPr="00625AF5">
        <w:rPr>
          <w:i/>
          <w:sz w:val="23"/>
          <w:szCs w:val="23"/>
        </w:rPr>
        <w:t>Aeolian Research, 2</w:t>
      </w:r>
      <w:r w:rsidRPr="00625AF5">
        <w:rPr>
          <w:sz w:val="23"/>
          <w:szCs w:val="23"/>
        </w:rPr>
        <w:t xml:space="preserve">, 221-240. </w:t>
      </w:r>
    </w:p>
    <w:p w14:paraId="047533B4" w14:textId="77777777" w:rsidR="00EC16D5" w:rsidRPr="00625AF5" w:rsidRDefault="00EC16D5" w:rsidP="00211DF9">
      <w:pPr>
        <w:pStyle w:val="EndNoteBibliography"/>
        <w:ind w:left="360" w:hanging="360"/>
        <w:rPr>
          <w:sz w:val="23"/>
          <w:szCs w:val="23"/>
        </w:rPr>
      </w:pPr>
      <w:r w:rsidRPr="00625AF5">
        <w:rPr>
          <w:sz w:val="23"/>
          <w:szCs w:val="23"/>
        </w:rPr>
        <w:t xml:space="preserve">Sen, M. K., &amp; Stoffa, P. L. (2013). </w:t>
      </w:r>
      <w:r w:rsidRPr="00625AF5">
        <w:rPr>
          <w:i/>
          <w:sz w:val="23"/>
          <w:szCs w:val="23"/>
        </w:rPr>
        <w:t>Global Optimization Methods in Geophysical Inversion</w:t>
      </w:r>
      <w:r w:rsidRPr="00625AF5">
        <w:rPr>
          <w:sz w:val="23"/>
          <w:szCs w:val="23"/>
        </w:rPr>
        <w:t>. Cambridge: Cambridge University Press.</w:t>
      </w:r>
    </w:p>
    <w:p w14:paraId="7A4F5F4F" w14:textId="371D5CF4" w:rsidR="00211DF9" w:rsidRPr="00625AF5" w:rsidRDefault="00EC16D5" w:rsidP="00211DF9">
      <w:pPr>
        <w:pStyle w:val="EndNoteBibliography"/>
        <w:ind w:left="720" w:hanging="360"/>
        <w:rPr>
          <w:sz w:val="23"/>
          <w:szCs w:val="23"/>
        </w:rPr>
      </w:pPr>
      <w:r w:rsidRPr="00625AF5">
        <w:rPr>
          <w:sz w:val="23"/>
          <w:szCs w:val="23"/>
        </w:rPr>
        <w:t>SESAME. (2004). Guidelines for the Implementation of the H/V Spectral Ratio Technique on Ambient Vibrations Measurements, Processing, and Interpretation. In (Vol. 62). Research General Directorate: European Commission - Research General Directorate.</w:t>
      </w:r>
    </w:p>
    <w:p w14:paraId="7C83DFEB" w14:textId="6A322E0F" w:rsidR="00625AF5" w:rsidRPr="00625AF5" w:rsidRDefault="00625AF5" w:rsidP="00625AF5">
      <w:pPr>
        <w:pStyle w:val="EndNoteBibliography"/>
        <w:ind w:left="360" w:hanging="360"/>
        <w:rPr>
          <w:sz w:val="23"/>
          <w:szCs w:val="23"/>
        </w:rPr>
      </w:pPr>
      <w:r w:rsidRPr="00625AF5">
        <w:rPr>
          <w:sz w:val="23"/>
          <w:szCs w:val="23"/>
        </w:rPr>
        <w:t>Spears, B., 2022. “Seismic Site Characterization via Joint Modeling of Horizontal-to-Vertical Spectral Ratios and Surface Wave Dispersion: Developing and Validating a Geophysical Tool for Deciphering Quaternary Stratigraphic Architecture of the Monahans Dune Field, West Texas”, M.S. Thesis, Baylor University, Waco, TX</w:t>
      </w:r>
    </w:p>
    <w:p w14:paraId="0245C844" w14:textId="1CB8D851" w:rsidR="00EC16D5" w:rsidRPr="00625AF5" w:rsidRDefault="00EC16D5" w:rsidP="00625AF5">
      <w:pPr>
        <w:pStyle w:val="EndNoteBibliography"/>
        <w:ind w:left="360" w:hanging="360"/>
        <w:rPr>
          <w:sz w:val="23"/>
          <w:szCs w:val="23"/>
        </w:rPr>
      </w:pPr>
      <w:r w:rsidRPr="00625AF5">
        <w:rPr>
          <w:sz w:val="23"/>
          <w:szCs w:val="23"/>
        </w:rPr>
        <w:t xml:space="preserve">Tompson, W. (1950). Transmission of elastic waves through a stratified soil medium. </w:t>
      </w:r>
      <w:r w:rsidRPr="00625AF5">
        <w:rPr>
          <w:i/>
          <w:sz w:val="23"/>
          <w:szCs w:val="23"/>
        </w:rPr>
        <w:t>Journal of Applied Physics, 21</w:t>
      </w:r>
      <w:r w:rsidRPr="00625AF5">
        <w:rPr>
          <w:sz w:val="23"/>
          <w:szCs w:val="23"/>
        </w:rPr>
        <w:t xml:space="preserve">, 89-93. </w:t>
      </w:r>
    </w:p>
    <w:p w14:paraId="5FB3FB1B" w14:textId="77777777" w:rsidR="00EC16D5" w:rsidRPr="00625AF5" w:rsidRDefault="00EC16D5" w:rsidP="00625AF5">
      <w:pPr>
        <w:pStyle w:val="EndNoteBibliography"/>
        <w:ind w:left="360" w:hanging="360"/>
        <w:rPr>
          <w:sz w:val="23"/>
          <w:szCs w:val="23"/>
        </w:rPr>
      </w:pPr>
      <w:r w:rsidRPr="00625AF5">
        <w:rPr>
          <w:sz w:val="23"/>
          <w:szCs w:val="23"/>
        </w:rPr>
        <w:t xml:space="preserve">Vantassel, J. (2021). jpvantassel/hvsrpy (Version v1.0.0): Zenodo. </w:t>
      </w:r>
    </w:p>
    <w:p w14:paraId="42525B65" w14:textId="0849A57E" w:rsidR="002D1425" w:rsidRPr="00211DF9" w:rsidRDefault="00DC6B99" w:rsidP="00625AF5">
      <w:pPr>
        <w:spacing w:line="240" w:lineRule="auto"/>
        <w:ind w:hanging="360"/>
        <w:rPr>
          <w:b/>
          <w:bCs/>
        </w:rPr>
      </w:pPr>
      <w:r w:rsidRPr="00625AF5">
        <w:rPr>
          <w:sz w:val="23"/>
          <w:szCs w:val="23"/>
        </w:rPr>
        <w:lastRenderedPageBreak/>
        <w:fldChar w:fldCharType="end"/>
      </w:r>
      <w:r w:rsidR="002D1425" w:rsidRPr="00211DF9">
        <w:rPr>
          <w:b/>
          <w:bCs/>
        </w:rPr>
        <w:t>APPENDI</w:t>
      </w:r>
      <w:r w:rsidR="00B35E37" w:rsidRPr="00211DF9">
        <w:rPr>
          <w:b/>
          <w:bCs/>
        </w:rPr>
        <w:t xml:space="preserve">CES. </w:t>
      </w:r>
      <w:r w:rsidR="002D1425" w:rsidRPr="00211DF9">
        <w:rPr>
          <w:b/>
          <w:bCs/>
        </w:rPr>
        <w:t>Seismic Node Coordinates by Line</w:t>
      </w:r>
    </w:p>
    <w:p w14:paraId="43E001F5" w14:textId="03B7F81D" w:rsidR="00C33DAA" w:rsidRPr="00EC16D5" w:rsidRDefault="00C33DAA" w:rsidP="00EC16D5">
      <w:pPr>
        <w:spacing w:after="120" w:line="240" w:lineRule="auto"/>
        <w:jc w:val="center"/>
      </w:pPr>
    </w:p>
    <w:p w14:paraId="5E6A0AA6" w14:textId="19C6EF59" w:rsidR="002D1425" w:rsidRPr="00EC16D5" w:rsidRDefault="00C33DAA" w:rsidP="00EC16D5">
      <w:pPr>
        <w:spacing w:after="120" w:line="240" w:lineRule="auto"/>
      </w:pPr>
      <w:r w:rsidRPr="00EC16D5">
        <w:t xml:space="preserve">Table A.1. Coordinates for seismic nodes </w:t>
      </w:r>
      <w:proofErr w:type="gramStart"/>
      <w:r w:rsidRPr="00EC16D5">
        <w:t>on Line</w:t>
      </w:r>
      <w:proofErr w:type="gramEnd"/>
      <w:r w:rsidRPr="00EC16D5">
        <w:t xml:space="preserve"> A, obtained using </w:t>
      </w:r>
      <w:r w:rsidR="00991F72" w:rsidRPr="00EC16D5">
        <w:t>a Leica Geosystems Differential GPS</w:t>
      </w:r>
    </w:p>
    <w:tbl>
      <w:tblPr>
        <w:tblStyle w:val="TableGrid"/>
        <w:tblW w:w="0" w:type="auto"/>
        <w:tblLook w:val="04A0" w:firstRow="1" w:lastRow="0" w:firstColumn="1" w:lastColumn="0" w:noHBand="0" w:noVBand="1"/>
      </w:tblPr>
      <w:tblGrid>
        <w:gridCol w:w="2157"/>
        <w:gridCol w:w="2157"/>
        <w:gridCol w:w="2158"/>
        <w:gridCol w:w="2158"/>
      </w:tblGrid>
      <w:tr w:rsidR="00932B9E" w:rsidRPr="00EC16D5" w14:paraId="6CA48CE6" w14:textId="77777777" w:rsidTr="00932B9E">
        <w:trPr>
          <w:cnfStyle w:val="100000000000" w:firstRow="1" w:lastRow="0" w:firstColumn="0" w:lastColumn="0" w:oddVBand="0" w:evenVBand="0" w:oddHBand="0" w:evenHBand="0" w:firstRowFirstColumn="0" w:firstRowLastColumn="0" w:lastRowFirstColumn="0" w:lastRowLastColumn="0"/>
        </w:trPr>
        <w:tc>
          <w:tcPr>
            <w:tcW w:w="2157" w:type="dxa"/>
          </w:tcPr>
          <w:p w14:paraId="16433A7E" w14:textId="7725ACB8" w:rsidR="00932B9E" w:rsidRPr="00EC16D5" w:rsidRDefault="00932B9E" w:rsidP="00EC16D5">
            <w:pPr>
              <w:spacing w:after="120"/>
            </w:pPr>
            <w:r w:rsidRPr="00EC16D5">
              <w:t>Station Name</w:t>
            </w:r>
          </w:p>
        </w:tc>
        <w:tc>
          <w:tcPr>
            <w:tcW w:w="2157" w:type="dxa"/>
          </w:tcPr>
          <w:p w14:paraId="2C27C3B9" w14:textId="2C7357F8" w:rsidR="00932B9E" w:rsidRPr="00EC16D5" w:rsidRDefault="00932B9E" w:rsidP="00EC16D5">
            <w:pPr>
              <w:spacing w:after="120"/>
            </w:pPr>
            <w:r w:rsidRPr="00EC16D5">
              <w:t>Latitude (deg)</w:t>
            </w:r>
          </w:p>
        </w:tc>
        <w:tc>
          <w:tcPr>
            <w:tcW w:w="2158" w:type="dxa"/>
          </w:tcPr>
          <w:p w14:paraId="0C8C62C8" w14:textId="535753DC" w:rsidR="00932B9E" w:rsidRPr="00EC16D5" w:rsidRDefault="00932B9E" w:rsidP="00EC16D5">
            <w:pPr>
              <w:spacing w:after="120"/>
            </w:pPr>
            <w:r w:rsidRPr="00EC16D5">
              <w:t>Longitude (deg)</w:t>
            </w:r>
          </w:p>
        </w:tc>
        <w:tc>
          <w:tcPr>
            <w:tcW w:w="2158" w:type="dxa"/>
          </w:tcPr>
          <w:p w14:paraId="00B64C94" w14:textId="1727FECD" w:rsidR="00932B9E" w:rsidRPr="00EC16D5" w:rsidRDefault="00932B9E" w:rsidP="00EC16D5">
            <w:pPr>
              <w:spacing w:after="120"/>
            </w:pPr>
            <w:r w:rsidRPr="00EC16D5">
              <w:t>Elevation (m)</w:t>
            </w:r>
          </w:p>
        </w:tc>
      </w:tr>
      <w:tr w:rsidR="00932B9E" w:rsidRPr="00EC16D5" w14:paraId="24B9082C" w14:textId="77777777" w:rsidTr="00932B9E">
        <w:tc>
          <w:tcPr>
            <w:tcW w:w="2157" w:type="dxa"/>
          </w:tcPr>
          <w:tbl>
            <w:tblPr>
              <w:tblW w:w="840" w:type="dxa"/>
              <w:tblLook w:val="04A0" w:firstRow="1" w:lastRow="0" w:firstColumn="1" w:lastColumn="0" w:noHBand="0" w:noVBand="1"/>
            </w:tblPr>
            <w:tblGrid>
              <w:gridCol w:w="840"/>
            </w:tblGrid>
            <w:tr w:rsidR="007E69A2" w:rsidRPr="00EC16D5" w14:paraId="4A773C09" w14:textId="77777777" w:rsidTr="007E69A2">
              <w:trPr>
                <w:trHeight w:val="310"/>
              </w:trPr>
              <w:tc>
                <w:tcPr>
                  <w:tcW w:w="840" w:type="dxa"/>
                  <w:tcBorders>
                    <w:top w:val="nil"/>
                    <w:left w:val="nil"/>
                    <w:bottom w:val="nil"/>
                    <w:right w:val="nil"/>
                  </w:tcBorders>
                  <w:shd w:val="clear" w:color="auto" w:fill="auto"/>
                  <w:noWrap/>
                  <w:vAlign w:val="bottom"/>
                  <w:hideMark/>
                </w:tcPr>
                <w:p w14:paraId="74D5D5C7"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01</w:t>
                  </w:r>
                </w:p>
              </w:tc>
            </w:tr>
            <w:tr w:rsidR="007E69A2" w:rsidRPr="00EC16D5" w14:paraId="508FC5FF" w14:textId="77777777" w:rsidTr="007E69A2">
              <w:trPr>
                <w:trHeight w:val="310"/>
              </w:trPr>
              <w:tc>
                <w:tcPr>
                  <w:tcW w:w="840" w:type="dxa"/>
                  <w:tcBorders>
                    <w:top w:val="nil"/>
                    <w:left w:val="nil"/>
                    <w:bottom w:val="nil"/>
                    <w:right w:val="nil"/>
                  </w:tcBorders>
                  <w:shd w:val="clear" w:color="auto" w:fill="auto"/>
                  <w:noWrap/>
                  <w:vAlign w:val="bottom"/>
                  <w:hideMark/>
                </w:tcPr>
                <w:p w14:paraId="5B471224"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02</w:t>
                  </w:r>
                </w:p>
              </w:tc>
            </w:tr>
            <w:tr w:rsidR="007E69A2" w:rsidRPr="00EC16D5" w14:paraId="6FA9AAA6" w14:textId="77777777" w:rsidTr="007E69A2">
              <w:trPr>
                <w:trHeight w:val="310"/>
              </w:trPr>
              <w:tc>
                <w:tcPr>
                  <w:tcW w:w="840" w:type="dxa"/>
                  <w:tcBorders>
                    <w:top w:val="nil"/>
                    <w:left w:val="nil"/>
                    <w:bottom w:val="nil"/>
                    <w:right w:val="nil"/>
                  </w:tcBorders>
                  <w:shd w:val="clear" w:color="auto" w:fill="auto"/>
                  <w:noWrap/>
                  <w:vAlign w:val="bottom"/>
                  <w:hideMark/>
                </w:tcPr>
                <w:p w14:paraId="36AB9616"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03</w:t>
                  </w:r>
                </w:p>
              </w:tc>
            </w:tr>
            <w:tr w:rsidR="007E69A2" w:rsidRPr="00EC16D5" w14:paraId="57ED143C" w14:textId="77777777" w:rsidTr="007E69A2">
              <w:trPr>
                <w:trHeight w:val="310"/>
              </w:trPr>
              <w:tc>
                <w:tcPr>
                  <w:tcW w:w="840" w:type="dxa"/>
                  <w:tcBorders>
                    <w:top w:val="nil"/>
                    <w:left w:val="nil"/>
                    <w:bottom w:val="nil"/>
                    <w:right w:val="nil"/>
                  </w:tcBorders>
                  <w:shd w:val="clear" w:color="auto" w:fill="auto"/>
                  <w:noWrap/>
                  <w:vAlign w:val="bottom"/>
                  <w:hideMark/>
                </w:tcPr>
                <w:p w14:paraId="5B048848"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04</w:t>
                  </w:r>
                </w:p>
              </w:tc>
            </w:tr>
            <w:tr w:rsidR="007E69A2" w:rsidRPr="00EC16D5" w14:paraId="3150BB10" w14:textId="77777777" w:rsidTr="007E69A2">
              <w:trPr>
                <w:trHeight w:val="310"/>
              </w:trPr>
              <w:tc>
                <w:tcPr>
                  <w:tcW w:w="840" w:type="dxa"/>
                  <w:tcBorders>
                    <w:top w:val="nil"/>
                    <w:left w:val="nil"/>
                    <w:bottom w:val="nil"/>
                    <w:right w:val="nil"/>
                  </w:tcBorders>
                  <w:shd w:val="clear" w:color="auto" w:fill="auto"/>
                  <w:noWrap/>
                  <w:vAlign w:val="bottom"/>
                  <w:hideMark/>
                </w:tcPr>
                <w:p w14:paraId="3D2E3915"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05</w:t>
                  </w:r>
                </w:p>
              </w:tc>
            </w:tr>
            <w:tr w:rsidR="007E69A2" w:rsidRPr="00EC16D5" w14:paraId="092B3D79" w14:textId="77777777" w:rsidTr="007E69A2">
              <w:trPr>
                <w:trHeight w:val="310"/>
              </w:trPr>
              <w:tc>
                <w:tcPr>
                  <w:tcW w:w="840" w:type="dxa"/>
                  <w:tcBorders>
                    <w:top w:val="nil"/>
                    <w:left w:val="nil"/>
                    <w:bottom w:val="nil"/>
                    <w:right w:val="nil"/>
                  </w:tcBorders>
                  <w:shd w:val="clear" w:color="auto" w:fill="auto"/>
                  <w:noWrap/>
                  <w:vAlign w:val="bottom"/>
                  <w:hideMark/>
                </w:tcPr>
                <w:p w14:paraId="012525E4"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06</w:t>
                  </w:r>
                </w:p>
              </w:tc>
            </w:tr>
            <w:tr w:rsidR="007E69A2" w:rsidRPr="00EC16D5" w14:paraId="2E1E00A4" w14:textId="77777777" w:rsidTr="007E69A2">
              <w:trPr>
                <w:trHeight w:val="310"/>
              </w:trPr>
              <w:tc>
                <w:tcPr>
                  <w:tcW w:w="840" w:type="dxa"/>
                  <w:tcBorders>
                    <w:top w:val="nil"/>
                    <w:left w:val="nil"/>
                    <w:bottom w:val="nil"/>
                    <w:right w:val="nil"/>
                  </w:tcBorders>
                  <w:shd w:val="clear" w:color="auto" w:fill="auto"/>
                  <w:noWrap/>
                  <w:vAlign w:val="bottom"/>
                  <w:hideMark/>
                </w:tcPr>
                <w:p w14:paraId="5AE213CA"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07</w:t>
                  </w:r>
                </w:p>
              </w:tc>
            </w:tr>
            <w:tr w:rsidR="007E69A2" w:rsidRPr="00EC16D5" w14:paraId="600A23B5" w14:textId="77777777" w:rsidTr="007E69A2">
              <w:trPr>
                <w:trHeight w:val="310"/>
              </w:trPr>
              <w:tc>
                <w:tcPr>
                  <w:tcW w:w="840" w:type="dxa"/>
                  <w:tcBorders>
                    <w:top w:val="nil"/>
                    <w:left w:val="nil"/>
                    <w:bottom w:val="nil"/>
                    <w:right w:val="nil"/>
                  </w:tcBorders>
                  <w:shd w:val="clear" w:color="auto" w:fill="auto"/>
                  <w:noWrap/>
                  <w:vAlign w:val="bottom"/>
                  <w:hideMark/>
                </w:tcPr>
                <w:p w14:paraId="500B640D"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08</w:t>
                  </w:r>
                </w:p>
              </w:tc>
            </w:tr>
            <w:tr w:rsidR="007E69A2" w:rsidRPr="00EC16D5" w14:paraId="6ACFCD58" w14:textId="77777777" w:rsidTr="007E69A2">
              <w:trPr>
                <w:trHeight w:val="310"/>
              </w:trPr>
              <w:tc>
                <w:tcPr>
                  <w:tcW w:w="840" w:type="dxa"/>
                  <w:tcBorders>
                    <w:top w:val="nil"/>
                    <w:left w:val="nil"/>
                    <w:bottom w:val="nil"/>
                    <w:right w:val="nil"/>
                  </w:tcBorders>
                  <w:shd w:val="clear" w:color="auto" w:fill="auto"/>
                  <w:noWrap/>
                  <w:vAlign w:val="bottom"/>
                  <w:hideMark/>
                </w:tcPr>
                <w:p w14:paraId="0008C08F"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09</w:t>
                  </w:r>
                </w:p>
              </w:tc>
            </w:tr>
            <w:tr w:rsidR="007E69A2" w:rsidRPr="00EC16D5" w14:paraId="0C16378C" w14:textId="77777777" w:rsidTr="007E69A2">
              <w:trPr>
                <w:trHeight w:val="310"/>
              </w:trPr>
              <w:tc>
                <w:tcPr>
                  <w:tcW w:w="840" w:type="dxa"/>
                  <w:tcBorders>
                    <w:top w:val="nil"/>
                    <w:left w:val="nil"/>
                    <w:bottom w:val="nil"/>
                    <w:right w:val="nil"/>
                  </w:tcBorders>
                  <w:shd w:val="clear" w:color="auto" w:fill="auto"/>
                  <w:noWrap/>
                  <w:vAlign w:val="bottom"/>
                  <w:hideMark/>
                </w:tcPr>
                <w:p w14:paraId="410586EE"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10</w:t>
                  </w:r>
                </w:p>
              </w:tc>
            </w:tr>
            <w:tr w:rsidR="007E69A2" w:rsidRPr="00EC16D5" w14:paraId="6618D8AD" w14:textId="77777777" w:rsidTr="007E69A2">
              <w:trPr>
                <w:trHeight w:val="310"/>
              </w:trPr>
              <w:tc>
                <w:tcPr>
                  <w:tcW w:w="840" w:type="dxa"/>
                  <w:tcBorders>
                    <w:top w:val="nil"/>
                    <w:left w:val="nil"/>
                    <w:bottom w:val="nil"/>
                    <w:right w:val="nil"/>
                  </w:tcBorders>
                  <w:shd w:val="clear" w:color="auto" w:fill="auto"/>
                  <w:noWrap/>
                  <w:vAlign w:val="bottom"/>
                  <w:hideMark/>
                </w:tcPr>
                <w:p w14:paraId="4B5DBC97"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11</w:t>
                  </w:r>
                </w:p>
              </w:tc>
            </w:tr>
            <w:tr w:rsidR="007E69A2" w:rsidRPr="00EC16D5" w14:paraId="64CB3E64" w14:textId="77777777" w:rsidTr="007E69A2">
              <w:trPr>
                <w:trHeight w:val="310"/>
              </w:trPr>
              <w:tc>
                <w:tcPr>
                  <w:tcW w:w="840" w:type="dxa"/>
                  <w:tcBorders>
                    <w:top w:val="nil"/>
                    <w:left w:val="nil"/>
                    <w:bottom w:val="nil"/>
                    <w:right w:val="nil"/>
                  </w:tcBorders>
                  <w:shd w:val="clear" w:color="auto" w:fill="auto"/>
                  <w:noWrap/>
                  <w:vAlign w:val="bottom"/>
                  <w:hideMark/>
                </w:tcPr>
                <w:p w14:paraId="623D4D4C"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12</w:t>
                  </w:r>
                </w:p>
              </w:tc>
            </w:tr>
            <w:tr w:rsidR="007E69A2" w:rsidRPr="00EC16D5" w14:paraId="088A0C95" w14:textId="77777777" w:rsidTr="007E69A2">
              <w:trPr>
                <w:trHeight w:val="310"/>
              </w:trPr>
              <w:tc>
                <w:tcPr>
                  <w:tcW w:w="840" w:type="dxa"/>
                  <w:tcBorders>
                    <w:top w:val="nil"/>
                    <w:left w:val="nil"/>
                    <w:bottom w:val="nil"/>
                    <w:right w:val="nil"/>
                  </w:tcBorders>
                  <w:shd w:val="clear" w:color="auto" w:fill="auto"/>
                  <w:noWrap/>
                  <w:vAlign w:val="bottom"/>
                  <w:hideMark/>
                </w:tcPr>
                <w:p w14:paraId="64255DBD"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13</w:t>
                  </w:r>
                </w:p>
              </w:tc>
            </w:tr>
            <w:tr w:rsidR="007E69A2" w:rsidRPr="00EC16D5" w14:paraId="3B9D34B3" w14:textId="77777777" w:rsidTr="007E69A2">
              <w:trPr>
                <w:trHeight w:val="310"/>
              </w:trPr>
              <w:tc>
                <w:tcPr>
                  <w:tcW w:w="840" w:type="dxa"/>
                  <w:tcBorders>
                    <w:top w:val="nil"/>
                    <w:left w:val="nil"/>
                    <w:bottom w:val="nil"/>
                    <w:right w:val="nil"/>
                  </w:tcBorders>
                  <w:shd w:val="clear" w:color="auto" w:fill="auto"/>
                  <w:noWrap/>
                  <w:vAlign w:val="bottom"/>
                  <w:hideMark/>
                </w:tcPr>
                <w:p w14:paraId="33115957"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14</w:t>
                  </w:r>
                </w:p>
              </w:tc>
            </w:tr>
            <w:tr w:rsidR="007E69A2" w:rsidRPr="00EC16D5" w14:paraId="043F59DA" w14:textId="77777777" w:rsidTr="007E69A2">
              <w:trPr>
                <w:trHeight w:val="310"/>
              </w:trPr>
              <w:tc>
                <w:tcPr>
                  <w:tcW w:w="840" w:type="dxa"/>
                  <w:tcBorders>
                    <w:top w:val="nil"/>
                    <w:left w:val="nil"/>
                    <w:bottom w:val="nil"/>
                    <w:right w:val="nil"/>
                  </w:tcBorders>
                  <w:shd w:val="clear" w:color="auto" w:fill="auto"/>
                  <w:noWrap/>
                  <w:vAlign w:val="bottom"/>
                  <w:hideMark/>
                </w:tcPr>
                <w:p w14:paraId="18FB858E"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15</w:t>
                  </w:r>
                </w:p>
              </w:tc>
            </w:tr>
            <w:tr w:rsidR="007E69A2" w:rsidRPr="00EC16D5" w14:paraId="393B3152" w14:textId="77777777" w:rsidTr="007E69A2">
              <w:trPr>
                <w:trHeight w:val="310"/>
              </w:trPr>
              <w:tc>
                <w:tcPr>
                  <w:tcW w:w="840" w:type="dxa"/>
                  <w:tcBorders>
                    <w:top w:val="nil"/>
                    <w:left w:val="nil"/>
                    <w:bottom w:val="nil"/>
                    <w:right w:val="nil"/>
                  </w:tcBorders>
                  <w:shd w:val="clear" w:color="auto" w:fill="auto"/>
                  <w:noWrap/>
                  <w:vAlign w:val="bottom"/>
                  <w:hideMark/>
                </w:tcPr>
                <w:p w14:paraId="0D66BBB1"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16</w:t>
                  </w:r>
                </w:p>
              </w:tc>
            </w:tr>
            <w:tr w:rsidR="007E69A2" w:rsidRPr="00EC16D5" w14:paraId="5D36A3A7" w14:textId="77777777" w:rsidTr="007E69A2">
              <w:trPr>
                <w:trHeight w:val="310"/>
              </w:trPr>
              <w:tc>
                <w:tcPr>
                  <w:tcW w:w="840" w:type="dxa"/>
                  <w:tcBorders>
                    <w:top w:val="nil"/>
                    <w:left w:val="nil"/>
                    <w:bottom w:val="nil"/>
                    <w:right w:val="nil"/>
                  </w:tcBorders>
                  <w:shd w:val="clear" w:color="auto" w:fill="auto"/>
                  <w:noWrap/>
                  <w:vAlign w:val="bottom"/>
                  <w:hideMark/>
                </w:tcPr>
                <w:p w14:paraId="2EDFDD39"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17</w:t>
                  </w:r>
                </w:p>
              </w:tc>
            </w:tr>
            <w:tr w:rsidR="007E69A2" w:rsidRPr="00EC16D5" w14:paraId="3F08923B" w14:textId="77777777" w:rsidTr="007E69A2">
              <w:trPr>
                <w:trHeight w:val="310"/>
              </w:trPr>
              <w:tc>
                <w:tcPr>
                  <w:tcW w:w="840" w:type="dxa"/>
                  <w:tcBorders>
                    <w:top w:val="nil"/>
                    <w:left w:val="nil"/>
                    <w:bottom w:val="nil"/>
                    <w:right w:val="nil"/>
                  </w:tcBorders>
                  <w:shd w:val="clear" w:color="auto" w:fill="auto"/>
                  <w:noWrap/>
                  <w:vAlign w:val="bottom"/>
                  <w:hideMark/>
                </w:tcPr>
                <w:p w14:paraId="1431369B"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18</w:t>
                  </w:r>
                </w:p>
              </w:tc>
            </w:tr>
            <w:tr w:rsidR="007E69A2" w:rsidRPr="00EC16D5" w14:paraId="665C4549" w14:textId="77777777" w:rsidTr="007E69A2">
              <w:trPr>
                <w:trHeight w:val="310"/>
              </w:trPr>
              <w:tc>
                <w:tcPr>
                  <w:tcW w:w="840" w:type="dxa"/>
                  <w:tcBorders>
                    <w:top w:val="nil"/>
                    <w:left w:val="nil"/>
                    <w:bottom w:val="nil"/>
                    <w:right w:val="nil"/>
                  </w:tcBorders>
                  <w:shd w:val="clear" w:color="auto" w:fill="auto"/>
                  <w:noWrap/>
                  <w:vAlign w:val="bottom"/>
                  <w:hideMark/>
                </w:tcPr>
                <w:p w14:paraId="46DEA492"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19</w:t>
                  </w:r>
                </w:p>
              </w:tc>
            </w:tr>
            <w:tr w:rsidR="007E69A2" w:rsidRPr="00EC16D5" w14:paraId="7634A687" w14:textId="77777777" w:rsidTr="007E69A2">
              <w:trPr>
                <w:trHeight w:val="310"/>
              </w:trPr>
              <w:tc>
                <w:tcPr>
                  <w:tcW w:w="840" w:type="dxa"/>
                  <w:tcBorders>
                    <w:top w:val="nil"/>
                    <w:left w:val="nil"/>
                    <w:bottom w:val="nil"/>
                    <w:right w:val="nil"/>
                  </w:tcBorders>
                  <w:shd w:val="clear" w:color="auto" w:fill="auto"/>
                  <w:noWrap/>
                  <w:vAlign w:val="bottom"/>
                  <w:hideMark/>
                </w:tcPr>
                <w:p w14:paraId="7CDAEFF6"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20</w:t>
                  </w:r>
                </w:p>
              </w:tc>
            </w:tr>
            <w:tr w:rsidR="007E69A2" w:rsidRPr="00EC16D5" w14:paraId="69A46C1A" w14:textId="77777777" w:rsidTr="007E69A2">
              <w:trPr>
                <w:trHeight w:val="310"/>
              </w:trPr>
              <w:tc>
                <w:tcPr>
                  <w:tcW w:w="840" w:type="dxa"/>
                  <w:tcBorders>
                    <w:top w:val="nil"/>
                    <w:left w:val="nil"/>
                    <w:bottom w:val="nil"/>
                    <w:right w:val="nil"/>
                  </w:tcBorders>
                  <w:shd w:val="clear" w:color="auto" w:fill="auto"/>
                  <w:noWrap/>
                  <w:vAlign w:val="bottom"/>
                  <w:hideMark/>
                </w:tcPr>
                <w:p w14:paraId="5CE5741D"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21</w:t>
                  </w:r>
                </w:p>
              </w:tc>
            </w:tr>
            <w:tr w:rsidR="007E69A2" w:rsidRPr="00EC16D5" w14:paraId="5905328A" w14:textId="77777777" w:rsidTr="007E69A2">
              <w:trPr>
                <w:trHeight w:val="310"/>
              </w:trPr>
              <w:tc>
                <w:tcPr>
                  <w:tcW w:w="840" w:type="dxa"/>
                  <w:tcBorders>
                    <w:top w:val="nil"/>
                    <w:left w:val="nil"/>
                    <w:bottom w:val="nil"/>
                    <w:right w:val="nil"/>
                  </w:tcBorders>
                  <w:shd w:val="clear" w:color="auto" w:fill="auto"/>
                  <w:noWrap/>
                  <w:vAlign w:val="bottom"/>
                  <w:hideMark/>
                </w:tcPr>
                <w:p w14:paraId="63D40D0A"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22</w:t>
                  </w:r>
                </w:p>
              </w:tc>
            </w:tr>
            <w:tr w:rsidR="007E69A2" w:rsidRPr="00EC16D5" w14:paraId="7C736C14" w14:textId="77777777" w:rsidTr="007E69A2">
              <w:trPr>
                <w:trHeight w:val="310"/>
              </w:trPr>
              <w:tc>
                <w:tcPr>
                  <w:tcW w:w="840" w:type="dxa"/>
                  <w:tcBorders>
                    <w:top w:val="nil"/>
                    <w:left w:val="nil"/>
                    <w:bottom w:val="nil"/>
                    <w:right w:val="nil"/>
                  </w:tcBorders>
                  <w:shd w:val="clear" w:color="auto" w:fill="auto"/>
                  <w:noWrap/>
                  <w:vAlign w:val="bottom"/>
                  <w:hideMark/>
                </w:tcPr>
                <w:p w14:paraId="3770C647"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23</w:t>
                  </w:r>
                </w:p>
              </w:tc>
            </w:tr>
            <w:tr w:rsidR="007E69A2" w:rsidRPr="00EC16D5" w14:paraId="506F246A" w14:textId="77777777" w:rsidTr="007E69A2">
              <w:trPr>
                <w:trHeight w:val="310"/>
              </w:trPr>
              <w:tc>
                <w:tcPr>
                  <w:tcW w:w="840" w:type="dxa"/>
                  <w:tcBorders>
                    <w:top w:val="nil"/>
                    <w:left w:val="nil"/>
                    <w:bottom w:val="nil"/>
                    <w:right w:val="nil"/>
                  </w:tcBorders>
                  <w:shd w:val="clear" w:color="auto" w:fill="auto"/>
                  <w:noWrap/>
                  <w:vAlign w:val="bottom"/>
                  <w:hideMark/>
                </w:tcPr>
                <w:p w14:paraId="730636BF"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24</w:t>
                  </w:r>
                </w:p>
              </w:tc>
            </w:tr>
            <w:tr w:rsidR="007E69A2" w:rsidRPr="00EC16D5" w14:paraId="47E5480A" w14:textId="77777777" w:rsidTr="007E69A2">
              <w:trPr>
                <w:trHeight w:val="310"/>
              </w:trPr>
              <w:tc>
                <w:tcPr>
                  <w:tcW w:w="840" w:type="dxa"/>
                  <w:tcBorders>
                    <w:top w:val="nil"/>
                    <w:left w:val="nil"/>
                    <w:bottom w:val="nil"/>
                    <w:right w:val="nil"/>
                  </w:tcBorders>
                  <w:shd w:val="clear" w:color="auto" w:fill="auto"/>
                  <w:noWrap/>
                  <w:vAlign w:val="bottom"/>
                  <w:hideMark/>
                </w:tcPr>
                <w:p w14:paraId="52D4C70E"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25</w:t>
                  </w:r>
                </w:p>
              </w:tc>
            </w:tr>
            <w:tr w:rsidR="007E69A2" w:rsidRPr="00EC16D5" w14:paraId="037EFC33" w14:textId="77777777" w:rsidTr="007E69A2">
              <w:trPr>
                <w:trHeight w:val="310"/>
              </w:trPr>
              <w:tc>
                <w:tcPr>
                  <w:tcW w:w="840" w:type="dxa"/>
                  <w:tcBorders>
                    <w:top w:val="nil"/>
                    <w:left w:val="nil"/>
                    <w:bottom w:val="nil"/>
                    <w:right w:val="nil"/>
                  </w:tcBorders>
                  <w:shd w:val="clear" w:color="auto" w:fill="auto"/>
                  <w:noWrap/>
                  <w:vAlign w:val="bottom"/>
                  <w:hideMark/>
                </w:tcPr>
                <w:p w14:paraId="42098D50"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26</w:t>
                  </w:r>
                </w:p>
              </w:tc>
            </w:tr>
            <w:tr w:rsidR="007E69A2" w:rsidRPr="00EC16D5" w14:paraId="7957CAFF" w14:textId="77777777" w:rsidTr="007E69A2">
              <w:trPr>
                <w:trHeight w:val="310"/>
              </w:trPr>
              <w:tc>
                <w:tcPr>
                  <w:tcW w:w="840" w:type="dxa"/>
                  <w:tcBorders>
                    <w:top w:val="nil"/>
                    <w:left w:val="nil"/>
                    <w:bottom w:val="nil"/>
                    <w:right w:val="nil"/>
                  </w:tcBorders>
                  <w:shd w:val="clear" w:color="auto" w:fill="auto"/>
                  <w:noWrap/>
                  <w:vAlign w:val="bottom"/>
                  <w:hideMark/>
                </w:tcPr>
                <w:p w14:paraId="399DE49A"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27</w:t>
                  </w:r>
                </w:p>
              </w:tc>
            </w:tr>
            <w:tr w:rsidR="007E69A2" w:rsidRPr="00EC16D5" w14:paraId="6398F951" w14:textId="77777777" w:rsidTr="007E69A2">
              <w:trPr>
                <w:trHeight w:val="310"/>
              </w:trPr>
              <w:tc>
                <w:tcPr>
                  <w:tcW w:w="840" w:type="dxa"/>
                  <w:tcBorders>
                    <w:top w:val="nil"/>
                    <w:left w:val="nil"/>
                    <w:bottom w:val="nil"/>
                    <w:right w:val="nil"/>
                  </w:tcBorders>
                  <w:shd w:val="clear" w:color="auto" w:fill="auto"/>
                  <w:noWrap/>
                  <w:vAlign w:val="bottom"/>
                  <w:hideMark/>
                </w:tcPr>
                <w:p w14:paraId="38139DC9"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28</w:t>
                  </w:r>
                </w:p>
              </w:tc>
            </w:tr>
            <w:tr w:rsidR="007E69A2" w:rsidRPr="00EC16D5" w14:paraId="131F4713" w14:textId="77777777" w:rsidTr="007E69A2">
              <w:trPr>
                <w:trHeight w:val="310"/>
              </w:trPr>
              <w:tc>
                <w:tcPr>
                  <w:tcW w:w="840" w:type="dxa"/>
                  <w:tcBorders>
                    <w:top w:val="nil"/>
                    <w:left w:val="nil"/>
                    <w:bottom w:val="nil"/>
                    <w:right w:val="nil"/>
                  </w:tcBorders>
                  <w:shd w:val="clear" w:color="auto" w:fill="auto"/>
                  <w:noWrap/>
                  <w:vAlign w:val="bottom"/>
                  <w:hideMark/>
                </w:tcPr>
                <w:p w14:paraId="7EA17555"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lastRenderedPageBreak/>
                    <w:t>A029</w:t>
                  </w:r>
                </w:p>
              </w:tc>
            </w:tr>
            <w:tr w:rsidR="007E69A2" w:rsidRPr="00EC16D5" w14:paraId="55E14F1D" w14:textId="77777777" w:rsidTr="007E69A2">
              <w:trPr>
                <w:trHeight w:val="310"/>
              </w:trPr>
              <w:tc>
                <w:tcPr>
                  <w:tcW w:w="840" w:type="dxa"/>
                  <w:tcBorders>
                    <w:top w:val="nil"/>
                    <w:left w:val="nil"/>
                    <w:bottom w:val="nil"/>
                    <w:right w:val="nil"/>
                  </w:tcBorders>
                  <w:shd w:val="clear" w:color="auto" w:fill="auto"/>
                  <w:noWrap/>
                  <w:vAlign w:val="bottom"/>
                  <w:hideMark/>
                </w:tcPr>
                <w:p w14:paraId="31F66DDC"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30</w:t>
                  </w:r>
                </w:p>
              </w:tc>
            </w:tr>
            <w:tr w:rsidR="007E69A2" w:rsidRPr="00EC16D5" w14:paraId="32A1B553" w14:textId="77777777" w:rsidTr="007E69A2">
              <w:trPr>
                <w:trHeight w:val="310"/>
              </w:trPr>
              <w:tc>
                <w:tcPr>
                  <w:tcW w:w="840" w:type="dxa"/>
                  <w:tcBorders>
                    <w:top w:val="nil"/>
                    <w:left w:val="nil"/>
                    <w:bottom w:val="nil"/>
                    <w:right w:val="nil"/>
                  </w:tcBorders>
                  <w:shd w:val="clear" w:color="auto" w:fill="auto"/>
                  <w:noWrap/>
                  <w:vAlign w:val="bottom"/>
                  <w:hideMark/>
                </w:tcPr>
                <w:p w14:paraId="3FA4DC3C"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31</w:t>
                  </w:r>
                </w:p>
              </w:tc>
            </w:tr>
            <w:tr w:rsidR="007E69A2" w:rsidRPr="00EC16D5" w14:paraId="635A7DBC" w14:textId="77777777" w:rsidTr="007E69A2">
              <w:trPr>
                <w:trHeight w:val="310"/>
              </w:trPr>
              <w:tc>
                <w:tcPr>
                  <w:tcW w:w="840" w:type="dxa"/>
                  <w:tcBorders>
                    <w:top w:val="nil"/>
                    <w:left w:val="nil"/>
                    <w:bottom w:val="nil"/>
                    <w:right w:val="nil"/>
                  </w:tcBorders>
                  <w:shd w:val="clear" w:color="auto" w:fill="auto"/>
                  <w:noWrap/>
                  <w:vAlign w:val="bottom"/>
                  <w:hideMark/>
                </w:tcPr>
                <w:p w14:paraId="00B60E98"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32</w:t>
                  </w:r>
                </w:p>
              </w:tc>
            </w:tr>
            <w:tr w:rsidR="007E69A2" w:rsidRPr="00EC16D5" w14:paraId="27FAF7C2" w14:textId="77777777" w:rsidTr="007E69A2">
              <w:trPr>
                <w:trHeight w:val="310"/>
              </w:trPr>
              <w:tc>
                <w:tcPr>
                  <w:tcW w:w="840" w:type="dxa"/>
                  <w:tcBorders>
                    <w:top w:val="nil"/>
                    <w:left w:val="nil"/>
                    <w:bottom w:val="nil"/>
                    <w:right w:val="nil"/>
                  </w:tcBorders>
                  <w:shd w:val="clear" w:color="auto" w:fill="auto"/>
                  <w:noWrap/>
                  <w:vAlign w:val="bottom"/>
                  <w:hideMark/>
                </w:tcPr>
                <w:p w14:paraId="21968F0F"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33</w:t>
                  </w:r>
                </w:p>
              </w:tc>
            </w:tr>
            <w:tr w:rsidR="007E69A2" w:rsidRPr="00EC16D5" w14:paraId="27DC7EEF" w14:textId="77777777" w:rsidTr="007E69A2">
              <w:trPr>
                <w:trHeight w:val="310"/>
              </w:trPr>
              <w:tc>
                <w:tcPr>
                  <w:tcW w:w="840" w:type="dxa"/>
                  <w:tcBorders>
                    <w:top w:val="nil"/>
                    <w:left w:val="nil"/>
                    <w:bottom w:val="nil"/>
                    <w:right w:val="nil"/>
                  </w:tcBorders>
                  <w:shd w:val="clear" w:color="auto" w:fill="auto"/>
                  <w:noWrap/>
                  <w:vAlign w:val="bottom"/>
                  <w:hideMark/>
                </w:tcPr>
                <w:p w14:paraId="61FFA7FD"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34</w:t>
                  </w:r>
                </w:p>
              </w:tc>
            </w:tr>
            <w:tr w:rsidR="007E69A2" w:rsidRPr="00EC16D5" w14:paraId="4C549A02" w14:textId="77777777" w:rsidTr="007E69A2">
              <w:trPr>
                <w:trHeight w:val="310"/>
              </w:trPr>
              <w:tc>
                <w:tcPr>
                  <w:tcW w:w="840" w:type="dxa"/>
                  <w:tcBorders>
                    <w:top w:val="nil"/>
                    <w:left w:val="nil"/>
                    <w:bottom w:val="nil"/>
                    <w:right w:val="nil"/>
                  </w:tcBorders>
                  <w:shd w:val="clear" w:color="auto" w:fill="auto"/>
                  <w:noWrap/>
                  <w:vAlign w:val="bottom"/>
                  <w:hideMark/>
                </w:tcPr>
                <w:p w14:paraId="50FE717D"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35</w:t>
                  </w:r>
                </w:p>
              </w:tc>
            </w:tr>
            <w:tr w:rsidR="007E69A2" w:rsidRPr="00EC16D5" w14:paraId="2B8FB127" w14:textId="77777777" w:rsidTr="007E69A2">
              <w:trPr>
                <w:trHeight w:val="310"/>
              </w:trPr>
              <w:tc>
                <w:tcPr>
                  <w:tcW w:w="840" w:type="dxa"/>
                  <w:tcBorders>
                    <w:top w:val="nil"/>
                    <w:left w:val="nil"/>
                    <w:bottom w:val="nil"/>
                    <w:right w:val="nil"/>
                  </w:tcBorders>
                  <w:shd w:val="clear" w:color="auto" w:fill="auto"/>
                  <w:noWrap/>
                  <w:vAlign w:val="bottom"/>
                  <w:hideMark/>
                </w:tcPr>
                <w:p w14:paraId="64A51125"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36</w:t>
                  </w:r>
                </w:p>
              </w:tc>
            </w:tr>
            <w:tr w:rsidR="007E69A2" w:rsidRPr="00EC16D5" w14:paraId="0D97FA5D" w14:textId="77777777" w:rsidTr="007E69A2">
              <w:trPr>
                <w:trHeight w:val="310"/>
              </w:trPr>
              <w:tc>
                <w:tcPr>
                  <w:tcW w:w="840" w:type="dxa"/>
                  <w:tcBorders>
                    <w:top w:val="nil"/>
                    <w:left w:val="nil"/>
                    <w:bottom w:val="nil"/>
                    <w:right w:val="nil"/>
                  </w:tcBorders>
                  <w:shd w:val="clear" w:color="auto" w:fill="auto"/>
                  <w:noWrap/>
                  <w:vAlign w:val="bottom"/>
                  <w:hideMark/>
                </w:tcPr>
                <w:p w14:paraId="428BF08C"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37</w:t>
                  </w:r>
                </w:p>
              </w:tc>
            </w:tr>
            <w:tr w:rsidR="007E69A2" w:rsidRPr="00EC16D5" w14:paraId="4C404F81" w14:textId="77777777" w:rsidTr="007E69A2">
              <w:trPr>
                <w:trHeight w:val="310"/>
              </w:trPr>
              <w:tc>
                <w:tcPr>
                  <w:tcW w:w="840" w:type="dxa"/>
                  <w:tcBorders>
                    <w:top w:val="nil"/>
                    <w:left w:val="nil"/>
                    <w:bottom w:val="nil"/>
                    <w:right w:val="nil"/>
                  </w:tcBorders>
                  <w:shd w:val="clear" w:color="auto" w:fill="auto"/>
                  <w:noWrap/>
                  <w:vAlign w:val="bottom"/>
                  <w:hideMark/>
                </w:tcPr>
                <w:p w14:paraId="1A6C6A8C"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38</w:t>
                  </w:r>
                </w:p>
              </w:tc>
            </w:tr>
            <w:tr w:rsidR="007E69A2" w:rsidRPr="00EC16D5" w14:paraId="088010EB" w14:textId="77777777" w:rsidTr="007E69A2">
              <w:trPr>
                <w:trHeight w:val="310"/>
              </w:trPr>
              <w:tc>
                <w:tcPr>
                  <w:tcW w:w="840" w:type="dxa"/>
                  <w:tcBorders>
                    <w:top w:val="nil"/>
                    <w:left w:val="nil"/>
                    <w:bottom w:val="nil"/>
                    <w:right w:val="nil"/>
                  </w:tcBorders>
                  <w:shd w:val="clear" w:color="auto" w:fill="auto"/>
                  <w:noWrap/>
                  <w:vAlign w:val="bottom"/>
                  <w:hideMark/>
                </w:tcPr>
                <w:p w14:paraId="5A36EF1D"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39</w:t>
                  </w:r>
                </w:p>
              </w:tc>
            </w:tr>
            <w:tr w:rsidR="007E69A2" w:rsidRPr="00EC16D5" w14:paraId="3F4C5869" w14:textId="77777777" w:rsidTr="007E69A2">
              <w:trPr>
                <w:trHeight w:val="310"/>
              </w:trPr>
              <w:tc>
                <w:tcPr>
                  <w:tcW w:w="840" w:type="dxa"/>
                  <w:tcBorders>
                    <w:top w:val="nil"/>
                    <w:left w:val="nil"/>
                    <w:bottom w:val="nil"/>
                    <w:right w:val="nil"/>
                  </w:tcBorders>
                  <w:shd w:val="clear" w:color="auto" w:fill="auto"/>
                  <w:noWrap/>
                  <w:vAlign w:val="bottom"/>
                  <w:hideMark/>
                </w:tcPr>
                <w:p w14:paraId="3415B1A2"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40</w:t>
                  </w:r>
                </w:p>
              </w:tc>
            </w:tr>
            <w:tr w:rsidR="007E69A2" w:rsidRPr="00EC16D5" w14:paraId="6BC3E0E5" w14:textId="77777777" w:rsidTr="007E69A2">
              <w:trPr>
                <w:trHeight w:val="310"/>
              </w:trPr>
              <w:tc>
                <w:tcPr>
                  <w:tcW w:w="840" w:type="dxa"/>
                  <w:tcBorders>
                    <w:top w:val="nil"/>
                    <w:left w:val="nil"/>
                    <w:bottom w:val="nil"/>
                    <w:right w:val="nil"/>
                  </w:tcBorders>
                  <w:shd w:val="clear" w:color="auto" w:fill="auto"/>
                  <w:noWrap/>
                  <w:vAlign w:val="bottom"/>
                  <w:hideMark/>
                </w:tcPr>
                <w:p w14:paraId="6EE895B3"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41</w:t>
                  </w:r>
                </w:p>
              </w:tc>
            </w:tr>
            <w:tr w:rsidR="007E69A2" w:rsidRPr="00EC16D5" w14:paraId="5A10065A" w14:textId="77777777" w:rsidTr="007E69A2">
              <w:trPr>
                <w:trHeight w:val="310"/>
              </w:trPr>
              <w:tc>
                <w:tcPr>
                  <w:tcW w:w="840" w:type="dxa"/>
                  <w:tcBorders>
                    <w:top w:val="nil"/>
                    <w:left w:val="nil"/>
                    <w:bottom w:val="nil"/>
                    <w:right w:val="nil"/>
                  </w:tcBorders>
                  <w:shd w:val="clear" w:color="auto" w:fill="auto"/>
                  <w:noWrap/>
                  <w:vAlign w:val="bottom"/>
                  <w:hideMark/>
                </w:tcPr>
                <w:p w14:paraId="5497AE8C"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42</w:t>
                  </w:r>
                </w:p>
              </w:tc>
            </w:tr>
            <w:tr w:rsidR="007E69A2" w:rsidRPr="00EC16D5" w14:paraId="62EC1CC2" w14:textId="77777777" w:rsidTr="007E69A2">
              <w:trPr>
                <w:trHeight w:val="310"/>
              </w:trPr>
              <w:tc>
                <w:tcPr>
                  <w:tcW w:w="840" w:type="dxa"/>
                  <w:tcBorders>
                    <w:top w:val="nil"/>
                    <w:left w:val="nil"/>
                    <w:bottom w:val="nil"/>
                    <w:right w:val="nil"/>
                  </w:tcBorders>
                  <w:shd w:val="clear" w:color="auto" w:fill="auto"/>
                  <w:noWrap/>
                  <w:vAlign w:val="bottom"/>
                  <w:hideMark/>
                </w:tcPr>
                <w:p w14:paraId="33D08E33"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43</w:t>
                  </w:r>
                </w:p>
              </w:tc>
            </w:tr>
            <w:tr w:rsidR="007E69A2" w:rsidRPr="00EC16D5" w14:paraId="132A4470" w14:textId="77777777" w:rsidTr="007E69A2">
              <w:trPr>
                <w:trHeight w:val="310"/>
              </w:trPr>
              <w:tc>
                <w:tcPr>
                  <w:tcW w:w="840" w:type="dxa"/>
                  <w:tcBorders>
                    <w:top w:val="nil"/>
                    <w:left w:val="nil"/>
                    <w:bottom w:val="nil"/>
                    <w:right w:val="nil"/>
                  </w:tcBorders>
                  <w:shd w:val="clear" w:color="auto" w:fill="auto"/>
                  <w:noWrap/>
                  <w:vAlign w:val="bottom"/>
                  <w:hideMark/>
                </w:tcPr>
                <w:p w14:paraId="17181D57"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44</w:t>
                  </w:r>
                </w:p>
              </w:tc>
            </w:tr>
            <w:tr w:rsidR="007E69A2" w:rsidRPr="00EC16D5" w14:paraId="5060FAC4" w14:textId="77777777" w:rsidTr="007E69A2">
              <w:trPr>
                <w:trHeight w:val="310"/>
              </w:trPr>
              <w:tc>
                <w:tcPr>
                  <w:tcW w:w="840" w:type="dxa"/>
                  <w:tcBorders>
                    <w:top w:val="nil"/>
                    <w:left w:val="nil"/>
                    <w:bottom w:val="nil"/>
                    <w:right w:val="nil"/>
                  </w:tcBorders>
                  <w:shd w:val="clear" w:color="auto" w:fill="auto"/>
                  <w:noWrap/>
                  <w:vAlign w:val="bottom"/>
                  <w:hideMark/>
                </w:tcPr>
                <w:p w14:paraId="57902825"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45</w:t>
                  </w:r>
                </w:p>
              </w:tc>
            </w:tr>
            <w:tr w:rsidR="007E69A2" w:rsidRPr="00EC16D5" w14:paraId="7B5776B9" w14:textId="77777777" w:rsidTr="007E69A2">
              <w:trPr>
                <w:trHeight w:val="310"/>
              </w:trPr>
              <w:tc>
                <w:tcPr>
                  <w:tcW w:w="840" w:type="dxa"/>
                  <w:tcBorders>
                    <w:top w:val="nil"/>
                    <w:left w:val="nil"/>
                    <w:bottom w:val="nil"/>
                    <w:right w:val="nil"/>
                  </w:tcBorders>
                  <w:shd w:val="clear" w:color="auto" w:fill="auto"/>
                  <w:noWrap/>
                  <w:vAlign w:val="bottom"/>
                  <w:hideMark/>
                </w:tcPr>
                <w:p w14:paraId="33811D8D"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46</w:t>
                  </w:r>
                </w:p>
              </w:tc>
            </w:tr>
            <w:tr w:rsidR="007E69A2" w:rsidRPr="00EC16D5" w14:paraId="75056CE5" w14:textId="77777777" w:rsidTr="007E69A2">
              <w:trPr>
                <w:trHeight w:val="310"/>
              </w:trPr>
              <w:tc>
                <w:tcPr>
                  <w:tcW w:w="840" w:type="dxa"/>
                  <w:tcBorders>
                    <w:top w:val="nil"/>
                    <w:left w:val="nil"/>
                    <w:bottom w:val="nil"/>
                    <w:right w:val="nil"/>
                  </w:tcBorders>
                  <w:shd w:val="clear" w:color="auto" w:fill="auto"/>
                  <w:noWrap/>
                  <w:vAlign w:val="bottom"/>
                  <w:hideMark/>
                </w:tcPr>
                <w:p w14:paraId="65728281"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47</w:t>
                  </w:r>
                </w:p>
              </w:tc>
            </w:tr>
            <w:tr w:rsidR="007E69A2" w:rsidRPr="00EC16D5" w14:paraId="7713D03A" w14:textId="77777777" w:rsidTr="007E69A2">
              <w:trPr>
                <w:trHeight w:val="310"/>
              </w:trPr>
              <w:tc>
                <w:tcPr>
                  <w:tcW w:w="840" w:type="dxa"/>
                  <w:tcBorders>
                    <w:top w:val="nil"/>
                    <w:left w:val="nil"/>
                    <w:bottom w:val="nil"/>
                    <w:right w:val="nil"/>
                  </w:tcBorders>
                  <w:shd w:val="clear" w:color="auto" w:fill="auto"/>
                  <w:noWrap/>
                  <w:vAlign w:val="bottom"/>
                  <w:hideMark/>
                </w:tcPr>
                <w:p w14:paraId="6C2F8BD1"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48</w:t>
                  </w:r>
                </w:p>
              </w:tc>
            </w:tr>
            <w:tr w:rsidR="007E69A2" w:rsidRPr="00EC16D5" w14:paraId="771E060A" w14:textId="77777777" w:rsidTr="007E69A2">
              <w:trPr>
                <w:trHeight w:val="310"/>
              </w:trPr>
              <w:tc>
                <w:tcPr>
                  <w:tcW w:w="840" w:type="dxa"/>
                  <w:tcBorders>
                    <w:top w:val="nil"/>
                    <w:left w:val="nil"/>
                    <w:bottom w:val="nil"/>
                    <w:right w:val="nil"/>
                  </w:tcBorders>
                  <w:shd w:val="clear" w:color="auto" w:fill="auto"/>
                  <w:noWrap/>
                  <w:vAlign w:val="bottom"/>
                  <w:hideMark/>
                </w:tcPr>
                <w:p w14:paraId="4E283249"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49</w:t>
                  </w:r>
                </w:p>
              </w:tc>
            </w:tr>
            <w:tr w:rsidR="007E69A2" w:rsidRPr="00EC16D5" w14:paraId="3F4EF374" w14:textId="77777777" w:rsidTr="007E69A2">
              <w:trPr>
                <w:trHeight w:val="310"/>
              </w:trPr>
              <w:tc>
                <w:tcPr>
                  <w:tcW w:w="840" w:type="dxa"/>
                  <w:tcBorders>
                    <w:top w:val="nil"/>
                    <w:left w:val="nil"/>
                    <w:bottom w:val="nil"/>
                    <w:right w:val="nil"/>
                  </w:tcBorders>
                  <w:shd w:val="clear" w:color="auto" w:fill="auto"/>
                  <w:noWrap/>
                  <w:vAlign w:val="bottom"/>
                  <w:hideMark/>
                </w:tcPr>
                <w:p w14:paraId="55DAA092"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50</w:t>
                  </w:r>
                </w:p>
              </w:tc>
            </w:tr>
            <w:tr w:rsidR="007E69A2" w:rsidRPr="00EC16D5" w14:paraId="3F6D30AC" w14:textId="77777777" w:rsidTr="007E69A2">
              <w:trPr>
                <w:trHeight w:val="310"/>
              </w:trPr>
              <w:tc>
                <w:tcPr>
                  <w:tcW w:w="840" w:type="dxa"/>
                  <w:tcBorders>
                    <w:top w:val="nil"/>
                    <w:left w:val="nil"/>
                    <w:bottom w:val="nil"/>
                    <w:right w:val="nil"/>
                  </w:tcBorders>
                  <w:shd w:val="clear" w:color="auto" w:fill="auto"/>
                  <w:noWrap/>
                  <w:vAlign w:val="bottom"/>
                  <w:hideMark/>
                </w:tcPr>
                <w:p w14:paraId="52DE90FE"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51</w:t>
                  </w:r>
                </w:p>
              </w:tc>
            </w:tr>
            <w:tr w:rsidR="007E69A2" w:rsidRPr="00EC16D5" w14:paraId="6C79786B" w14:textId="77777777" w:rsidTr="007E69A2">
              <w:trPr>
                <w:trHeight w:val="310"/>
              </w:trPr>
              <w:tc>
                <w:tcPr>
                  <w:tcW w:w="840" w:type="dxa"/>
                  <w:tcBorders>
                    <w:top w:val="nil"/>
                    <w:left w:val="nil"/>
                    <w:bottom w:val="nil"/>
                    <w:right w:val="nil"/>
                  </w:tcBorders>
                  <w:shd w:val="clear" w:color="auto" w:fill="auto"/>
                  <w:noWrap/>
                  <w:vAlign w:val="bottom"/>
                  <w:hideMark/>
                </w:tcPr>
                <w:p w14:paraId="5AF10C80"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52</w:t>
                  </w:r>
                </w:p>
              </w:tc>
            </w:tr>
            <w:tr w:rsidR="007E69A2" w:rsidRPr="00EC16D5" w14:paraId="21D86B08" w14:textId="77777777" w:rsidTr="007E69A2">
              <w:trPr>
                <w:trHeight w:val="310"/>
              </w:trPr>
              <w:tc>
                <w:tcPr>
                  <w:tcW w:w="840" w:type="dxa"/>
                  <w:tcBorders>
                    <w:top w:val="nil"/>
                    <w:left w:val="nil"/>
                    <w:bottom w:val="nil"/>
                    <w:right w:val="nil"/>
                  </w:tcBorders>
                  <w:shd w:val="clear" w:color="auto" w:fill="auto"/>
                  <w:noWrap/>
                  <w:vAlign w:val="bottom"/>
                  <w:hideMark/>
                </w:tcPr>
                <w:p w14:paraId="0B0D8C9F"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53</w:t>
                  </w:r>
                </w:p>
              </w:tc>
            </w:tr>
            <w:tr w:rsidR="007E69A2" w:rsidRPr="00EC16D5" w14:paraId="321C8566" w14:textId="77777777" w:rsidTr="007E69A2">
              <w:trPr>
                <w:trHeight w:val="310"/>
              </w:trPr>
              <w:tc>
                <w:tcPr>
                  <w:tcW w:w="840" w:type="dxa"/>
                  <w:tcBorders>
                    <w:top w:val="nil"/>
                    <w:left w:val="nil"/>
                    <w:bottom w:val="nil"/>
                    <w:right w:val="nil"/>
                  </w:tcBorders>
                  <w:shd w:val="clear" w:color="auto" w:fill="auto"/>
                  <w:noWrap/>
                  <w:vAlign w:val="bottom"/>
                  <w:hideMark/>
                </w:tcPr>
                <w:p w14:paraId="068EDF63"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54</w:t>
                  </w:r>
                </w:p>
              </w:tc>
            </w:tr>
            <w:tr w:rsidR="007E69A2" w:rsidRPr="00EC16D5" w14:paraId="41625CE0" w14:textId="77777777" w:rsidTr="007E69A2">
              <w:trPr>
                <w:trHeight w:val="310"/>
              </w:trPr>
              <w:tc>
                <w:tcPr>
                  <w:tcW w:w="840" w:type="dxa"/>
                  <w:tcBorders>
                    <w:top w:val="nil"/>
                    <w:left w:val="nil"/>
                    <w:bottom w:val="nil"/>
                    <w:right w:val="nil"/>
                  </w:tcBorders>
                  <w:shd w:val="clear" w:color="auto" w:fill="auto"/>
                  <w:noWrap/>
                  <w:vAlign w:val="bottom"/>
                  <w:hideMark/>
                </w:tcPr>
                <w:p w14:paraId="0B3668E2"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55</w:t>
                  </w:r>
                </w:p>
              </w:tc>
            </w:tr>
            <w:tr w:rsidR="007E69A2" w:rsidRPr="00EC16D5" w14:paraId="75B55943" w14:textId="77777777" w:rsidTr="007E69A2">
              <w:trPr>
                <w:trHeight w:val="310"/>
              </w:trPr>
              <w:tc>
                <w:tcPr>
                  <w:tcW w:w="840" w:type="dxa"/>
                  <w:tcBorders>
                    <w:top w:val="nil"/>
                    <w:left w:val="nil"/>
                    <w:bottom w:val="nil"/>
                    <w:right w:val="nil"/>
                  </w:tcBorders>
                  <w:shd w:val="clear" w:color="auto" w:fill="auto"/>
                  <w:noWrap/>
                  <w:vAlign w:val="bottom"/>
                  <w:hideMark/>
                </w:tcPr>
                <w:p w14:paraId="7591CEBF"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56</w:t>
                  </w:r>
                </w:p>
              </w:tc>
            </w:tr>
            <w:tr w:rsidR="007E69A2" w:rsidRPr="00EC16D5" w14:paraId="13D1E0B6" w14:textId="77777777" w:rsidTr="007E69A2">
              <w:trPr>
                <w:trHeight w:val="310"/>
              </w:trPr>
              <w:tc>
                <w:tcPr>
                  <w:tcW w:w="840" w:type="dxa"/>
                  <w:tcBorders>
                    <w:top w:val="nil"/>
                    <w:left w:val="nil"/>
                    <w:bottom w:val="nil"/>
                    <w:right w:val="nil"/>
                  </w:tcBorders>
                  <w:shd w:val="clear" w:color="auto" w:fill="auto"/>
                  <w:noWrap/>
                  <w:vAlign w:val="bottom"/>
                  <w:hideMark/>
                </w:tcPr>
                <w:p w14:paraId="492E647D"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57</w:t>
                  </w:r>
                </w:p>
              </w:tc>
            </w:tr>
            <w:tr w:rsidR="007E69A2" w:rsidRPr="00EC16D5" w14:paraId="0A3DC898" w14:textId="77777777" w:rsidTr="007E69A2">
              <w:trPr>
                <w:trHeight w:val="310"/>
              </w:trPr>
              <w:tc>
                <w:tcPr>
                  <w:tcW w:w="840" w:type="dxa"/>
                  <w:tcBorders>
                    <w:top w:val="nil"/>
                    <w:left w:val="nil"/>
                    <w:bottom w:val="nil"/>
                    <w:right w:val="nil"/>
                  </w:tcBorders>
                  <w:shd w:val="clear" w:color="auto" w:fill="auto"/>
                  <w:noWrap/>
                  <w:vAlign w:val="bottom"/>
                  <w:hideMark/>
                </w:tcPr>
                <w:p w14:paraId="75A65CA9"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58</w:t>
                  </w:r>
                </w:p>
              </w:tc>
            </w:tr>
            <w:tr w:rsidR="007E69A2" w:rsidRPr="00EC16D5" w14:paraId="17EF73C1" w14:textId="77777777" w:rsidTr="007E69A2">
              <w:trPr>
                <w:trHeight w:val="310"/>
              </w:trPr>
              <w:tc>
                <w:tcPr>
                  <w:tcW w:w="840" w:type="dxa"/>
                  <w:tcBorders>
                    <w:top w:val="nil"/>
                    <w:left w:val="nil"/>
                    <w:bottom w:val="nil"/>
                    <w:right w:val="nil"/>
                  </w:tcBorders>
                  <w:shd w:val="clear" w:color="auto" w:fill="auto"/>
                  <w:noWrap/>
                  <w:vAlign w:val="bottom"/>
                  <w:hideMark/>
                </w:tcPr>
                <w:p w14:paraId="7F4512CE"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59</w:t>
                  </w:r>
                </w:p>
              </w:tc>
            </w:tr>
            <w:tr w:rsidR="007E69A2" w:rsidRPr="00EC16D5" w14:paraId="0B2B4DD6" w14:textId="77777777" w:rsidTr="007E69A2">
              <w:trPr>
                <w:trHeight w:val="310"/>
              </w:trPr>
              <w:tc>
                <w:tcPr>
                  <w:tcW w:w="840" w:type="dxa"/>
                  <w:tcBorders>
                    <w:top w:val="nil"/>
                    <w:left w:val="nil"/>
                    <w:bottom w:val="nil"/>
                    <w:right w:val="nil"/>
                  </w:tcBorders>
                  <w:shd w:val="clear" w:color="auto" w:fill="auto"/>
                  <w:noWrap/>
                  <w:vAlign w:val="bottom"/>
                  <w:hideMark/>
                </w:tcPr>
                <w:p w14:paraId="583883F6"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60</w:t>
                  </w:r>
                </w:p>
              </w:tc>
            </w:tr>
            <w:tr w:rsidR="007E69A2" w:rsidRPr="00EC16D5" w14:paraId="4EBD0409" w14:textId="77777777" w:rsidTr="007E69A2">
              <w:trPr>
                <w:trHeight w:val="310"/>
              </w:trPr>
              <w:tc>
                <w:tcPr>
                  <w:tcW w:w="840" w:type="dxa"/>
                  <w:tcBorders>
                    <w:top w:val="nil"/>
                    <w:left w:val="nil"/>
                    <w:bottom w:val="nil"/>
                    <w:right w:val="nil"/>
                  </w:tcBorders>
                  <w:shd w:val="clear" w:color="auto" w:fill="auto"/>
                  <w:noWrap/>
                  <w:vAlign w:val="bottom"/>
                  <w:hideMark/>
                </w:tcPr>
                <w:p w14:paraId="1755B993"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lastRenderedPageBreak/>
                    <w:t>A061</w:t>
                  </w:r>
                </w:p>
              </w:tc>
            </w:tr>
            <w:tr w:rsidR="007E69A2" w:rsidRPr="00EC16D5" w14:paraId="6322461F" w14:textId="77777777" w:rsidTr="007E69A2">
              <w:trPr>
                <w:trHeight w:val="310"/>
              </w:trPr>
              <w:tc>
                <w:tcPr>
                  <w:tcW w:w="840" w:type="dxa"/>
                  <w:tcBorders>
                    <w:top w:val="nil"/>
                    <w:left w:val="nil"/>
                    <w:bottom w:val="nil"/>
                    <w:right w:val="nil"/>
                  </w:tcBorders>
                  <w:shd w:val="clear" w:color="auto" w:fill="auto"/>
                  <w:noWrap/>
                  <w:vAlign w:val="bottom"/>
                  <w:hideMark/>
                </w:tcPr>
                <w:p w14:paraId="4450999F"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62</w:t>
                  </w:r>
                </w:p>
              </w:tc>
            </w:tr>
            <w:tr w:rsidR="007E69A2" w:rsidRPr="00EC16D5" w14:paraId="68B9FAA6" w14:textId="77777777" w:rsidTr="007E69A2">
              <w:trPr>
                <w:trHeight w:val="310"/>
              </w:trPr>
              <w:tc>
                <w:tcPr>
                  <w:tcW w:w="840" w:type="dxa"/>
                  <w:tcBorders>
                    <w:top w:val="nil"/>
                    <w:left w:val="nil"/>
                    <w:bottom w:val="nil"/>
                    <w:right w:val="nil"/>
                  </w:tcBorders>
                  <w:shd w:val="clear" w:color="auto" w:fill="auto"/>
                  <w:noWrap/>
                  <w:vAlign w:val="bottom"/>
                  <w:hideMark/>
                </w:tcPr>
                <w:p w14:paraId="34E8F98A"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63</w:t>
                  </w:r>
                </w:p>
              </w:tc>
            </w:tr>
            <w:tr w:rsidR="007E69A2" w:rsidRPr="00EC16D5" w14:paraId="1FE02EC5" w14:textId="77777777" w:rsidTr="007E69A2">
              <w:trPr>
                <w:trHeight w:val="310"/>
              </w:trPr>
              <w:tc>
                <w:tcPr>
                  <w:tcW w:w="840" w:type="dxa"/>
                  <w:tcBorders>
                    <w:top w:val="nil"/>
                    <w:left w:val="nil"/>
                    <w:bottom w:val="nil"/>
                    <w:right w:val="nil"/>
                  </w:tcBorders>
                  <w:shd w:val="clear" w:color="auto" w:fill="auto"/>
                  <w:noWrap/>
                  <w:vAlign w:val="bottom"/>
                  <w:hideMark/>
                </w:tcPr>
                <w:p w14:paraId="41D19223"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64</w:t>
                  </w:r>
                </w:p>
              </w:tc>
            </w:tr>
            <w:tr w:rsidR="007E69A2" w:rsidRPr="00EC16D5" w14:paraId="1B19F08C" w14:textId="77777777" w:rsidTr="007E69A2">
              <w:trPr>
                <w:trHeight w:val="310"/>
              </w:trPr>
              <w:tc>
                <w:tcPr>
                  <w:tcW w:w="840" w:type="dxa"/>
                  <w:tcBorders>
                    <w:top w:val="nil"/>
                    <w:left w:val="nil"/>
                    <w:bottom w:val="nil"/>
                    <w:right w:val="nil"/>
                  </w:tcBorders>
                  <w:shd w:val="clear" w:color="auto" w:fill="auto"/>
                  <w:noWrap/>
                  <w:vAlign w:val="bottom"/>
                  <w:hideMark/>
                </w:tcPr>
                <w:p w14:paraId="766EFE2D"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65</w:t>
                  </w:r>
                </w:p>
              </w:tc>
            </w:tr>
            <w:tr w:rsidR="007E69A2" w:rsidRPr="00EC16D5" w14:paraId="7560C7C5" w14:textId="77777777" w:rsidTr="007E69A2">
              <w:trPr>
                <w:trHeight w:val="310"/>
              </w:trPr>
              <w:tc>
                <w:tcPr>
                  <w:tcW w:w="840" w:type="dxa"/>
                  <w:tcBorders>
                    <w:top w:val="nil"/>
                    <w:left w:val="nil"/>
                    <w:bottom w:val="nil"/>
                    <w:right w:val="nil"/>
                  </w:tcBorders>
                  <w:shd w:val="clear" w:color="auto" w:fill="auto"/>
                  <w:noWrap/>
                  <w:vAlign w:val="bottom"/>
                  <w:hideMark/>
                </w:tcPr>
                <w:p w14:paraId="4D2DE96D"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66</w:t>
                  </w:r>
                </w:p>
              </w:tc>
            </w:tr>
            <w:tr w:rsidR="007E69A2" w:rsidRPr="00EC16D5" w14:paraId="5EC6215D" w14:textId="77777777" w:rsidTr="007E69A2">
              <w:trPr>
                <w:trHeight w:val="310"/>
              </w:trPr>
              <w:tc>
                <w:tcPr>
                  <w:tcW w:w="840" w:type="dxa"/>
                  <w:tcBorders>
                    <w:top w:val="nil"/>
                    <w:left w:val="nil"/>
                    <w:bottom w:val="nil"/>
                    <w:right w:val="nil"/>
                  </w:tcBorders>
                  <w:shd w:val="clear" w:color="auto" w:fill="auto"/>
                  <w:noWrap/>
                  <w:vAlign w:val="bottom"/>
                  <w:hideMark/>
                </w:tcPr>
                <w:p w14:paraId="1CDCD438"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67</w:t>
                  </w:r>
                </w:p>
              </w:tc>
            </w:tr>
            <w:tr w:rsidR="007E69A2" w:rsidRPr="00EC16D5" w14:paraId="3DF30AAB" w14:textId="77777777" w:rsidTr="007E69A2">
              <w:trPr>
                <w:trHeight w:val="310"/>
              </w:trPr>
              <w:tc>
                <w:tcPr>
                  <w:tcW w:w="840" w:type="dxa"/>
                  <w:tcBorders>
                    <w:top w:val="nil"/>
                    <w:left w:val="nil"/>
                    <w:bottom w:val="nil"/>
                    <w:right w:val="nil"/>
                  </w:tcBorders>
                  <w:shd w:val="clear" w:color="auto" w:fill="auto"/>
                  <w:noWrap/>
                  <w:vAlign w:val="bottom"/>
                  <w:hideMark/>
                </w:tcPr>
                <w:p w14:paraId="71FACF63"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68</w:t>
                  </w:r>
                </w:p>
              </w:tc>
            </w:tr>
            <w:tr w:rsidR="007E69A2" w:rsidRPr="00EC16D5" w14:paraId="3303A452" w14:textId="77777777" w:rsidTr="007E69A2">
              <w:trPr>
                <w:trHeight w:val="310"/>
              </w:trPr>
              <w:tc>
                <w:tcPr>
                  <w:tcW w:w="840" w:type="dxa"/>
                  <w:tcBorders>
                    <w:top w:val="nil"/>
                    <w:left w:val="nil"/>
                    <w:bottom w:val="nil"/>
                    <w:right w:val="nil"/>
                  </w:tcBorders>
                  <w:shd w:val="clear" w:color="auto" w:fill="auto"/>
                  <w:noWrap/>
                  <w:vAlign w:val="bottom"/>
                  <w:hideMark/>
                </w:tcPr>
                <w:p w14:paraId="2FED05C8"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69</w:t>
                  </w:r>
                </w:p>
              </w:tc>
            </w:tr>
            <w:tr w:rsidR="007E69A2" w:rsidRPr="00EC16D5" w14:paraId="472C3B63" w14:textId="77777777" w:rsidTr="007E69A2">
              <w:trPr>
                <w:trHeight w:val="310"/>
              </w:trPr>
              <w:tc>
                <w:tcPr>
                  <w:tcW w:w="840" w:type="dxa"/>
                  <w:tcBorders>
                    <w:top w:val="nil"/>
                    <w:left w:val="nil"/>
                    <w:bottom w:val="nil"/>
                    <w:right w:val="nil"/>
                  </w:tcBorders>
                  <w:shd w:val="clear" w:color="auto" w:fill="auto"/>
                  <w:noWrap/>
                  <w:vAlign w:val="bottom"/>
                  <w:hideMark/>
                </w:tcPr>
                <w:p w14:paraId="2DC3AF63"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70</w:t>
                  </w:r>
                </w:p>
              </w:tc>
            </w:tr>
            <w:tr w:rsidR="007E69A2" w:rsidRPr="00EC16D5" w14:paraId="1D5E2371" w14:textId="77777777" w:rsidTr="007E69A2">
              <w:trPr>
                <w:trHeight w:val="310"/>
              </w:trPr>
              <w:tc>
                <w:tcPr>
                  <w:tcW w:w="840" w:type="dxa"/>
                  <w:tcBorders>
                    <w:top w:val="nil"/>
                    <w:left w:val="nil"/>
                    <w:bottom w:val="nil"/>
                    <w:right w:val="nil"/>
                  </w:tcBorders>
                  <w:shd w:val="clear" w:color="auto" w:fill="auto"/>
                  <w:noWrap/>
                  <w:vAlign w:val="bottom"/>
                  <w:hideMark/>
                </w:tcPr>
                <w:p w14:paraId="06EF1751"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71</w:t>
                  </w:r>
                </w:p>
              </w:tc>
            </w:tr>
            <w:tr w:rsidR="007E69A2" w:rsidRPr="00EC16D5" w14:paraId="0AE4715A" w14:textId="77777777" w:rsidTr="007E69A2">
              <w:trPr>
                <w:trHeight w:val="310"/>
              </w:trPr>
              <w:tc>
                <w:tcPr>
                  <w:tcW w:w="840" w:type="dxa"/>
                  <w:tcBorders>
                    <w:top w:val="nil"/>
                    <w:left w:val="nil"/>
                    <w:bottom w:val="nil"/>
                    <w:right w:val="nil"/>
                  </w:tcBorders>
                  <w:shd w:val="clear" w:color="auto" w:fill="auto"/>
                  <w:noWrap/>
                  <w:vAlign w:val="bottom"/>
                  <w:hideMark/>
                </w:tcPr>
                <w:p w14:paraId="3F82758D"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72</w:t>
                  </w:r>
                </w:p>
              </w:tc>
            </w:tr>
            <w:tr w:rsidR="007E69A2" w:rsidRPr="00EC16D5" w14:paraId="596C9F12" w14:textId="77777777" w:rsidTr="007E69A2">
              <w:trPr>
                <w:trHeight w:val="310"/>
              </w:trPr>
              <w:tc>
                <w:tcPr>
                  <w:tcW w:w="840" w:type="dxa"/>
                  <w:tcBorders>
                    <w:top w:val="nil"/>
                    <w:left w:val="nil"/>
                    <w:bottom w:val="nil"/>
                    <w:right w:val="nil"/>
                  </w:tcBorders>
                  <w:shd w:val="clear" w:color="auto" w:fill="auto"/>
                  <w:noWrap/>
                  <w:vAlign w:val="bottom"/>
                  <w:hideMark/>
                </w:tcPr>
                <w:p w14:paraId="78DD35FA"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73</w:t>
                  </w:r>
                </w:p>
              </w:tc>
            </w:tr>
            <w:tr w:rsidR="007E69A2" w:rsidRPr="00EC16D5" w14:paraId="48F579BC" w14:textId="77777777" w:rsidTr="007E69A2">
              <w:trPr>
                <w:trHeight w:val="310"/>
              </w:trPr>
              <w:tc>
                <w:tcPr>
                  <w:tcW w:w="840" w:type="dxa"/>
                  <w:tcBorders>
                    <w:top w:val="nil"/>
                    <w:left w:val="nil"/>
                    <w:bottom w:val="nil"/>
                    <w:right w:val="nil"/>
                  </w:tcBorders>
                  <w:shd w:val="clear" w:color="auto" w:fill="auto"/>
                  <w:noWrap/>
                  <w:vAlign w:val="bottom"/>
                  <w:hideMark/>
                </w:tcPr>
                <w:p w14:paraId="371F5B11"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74</w:t>
                  </w:r>
                </w:p>
              </w:tc>
            </w:tr>
            <w:tr w:rsidR="007E69A2" w:rsidRPr="00EC16D5" w14:paraId="5B417020" w14:textId="77777777" w:rsidTr="007E69A2">
              <w:trPr>
                <w:trHeight w:val="310"/>
              </w:trPr>
              <w:tc>
                <w:tcPr>
                  <w:tcW w:w="840" w:type="dxa"/>
                  <w:tcBorders>
                    <w:top w:val="nil"/>
                    <w:left w:val="nil"/>
                    <w:bottom w:val="nil"/>
                    <w:right w:val="nil"/>
                  </w:tcBorders>
                  <w:shd w:val="clear" w:color="auto" w:fill="auto"/>
                  <w:noWrap/>
                  <w:vAlign w:val="bottom"/>
                  <w:hideMark/>
                </w:tcPr>
                <w:p w14:paraId="0C4C03FB"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75</w:t>
                  </w:r>
                </w:p>
              </w:tc>
            </w:tr>
            <w:tr w:rsidR="007E69A2" w:rsidRPr="00EC16D5" w14:paraId="16E27337" w14:textId="77777777" w:rsidTr="007E69A2">
              <w:trPr>
                <w:trHeight w:val="310"/>
              </w:trPr>
              <w:tc>
                <w:tcPr>
                  <w:tcW w:w="840" w:type="dxa"/>
                  <w:tcBorders>
                    <w:top w:val="nil"/>
                    <w:left w:val="nil"/>
                    <w:bottom w:val="nil"/>
                    <w:right w:val="nil"/>
                  </w:tcBorders>
                  <w:shd w:val="clear" w:color="auto" w:fill="auto"/>
                  <w:noWrap/>
                  <w:vAlign w:val="bottom"/>
                  <w:hideMark/>
                </w:tcPr>
                <w:p w14:paraId="78776173"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76</w:t>
                  </w:r>
                </w:p>
              </w:tc>
            </w:tr>
            <w:tr w:rsidR="007E69A2" w:rsidRPr="00EC16D5" w14:paraId="0013BF1D" w14:textId="77777777" w:rsidTr="007E69A2">
              <w:trPr>
                <w:trHeight w:val="310"/>
              </w:trPr>
              <w:tc>
                <w:tcPr>
                  <w:tcW w:w="840" w:type="dxa"/>
                  <w:tcBorders>
                    <w:top w:val="nil"/>
                    <w:left w:val="nil"/>
                    <w:bottom w:val="nil"/>
                    <w:right w:val="nil"/>
                  </w:tcBorders>
                  <w:shd w:val="clear" w:color="auto" w:fill="auto"/>
                  <w:noWrap/>
                  <w:vAlign w:val="bottom"/>
                  <w:hideMark/>
                </w:tcPr>
                <w:p w14:paraId="086AB0F8"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77</w:t>
                  </w:r>
                </w:p>
              </w:tc>
            </w:tr>
            <w:tr w:rsidR="007E69A2" w:rsidRPr="00EC16D5" w14:paraId="1AFDE99D" w14:textId="77777777" w:rsidTr="007E69A2">
              <w:trPr>
                <w:trHeight w:val="310"/>
              </w:trPr>
              <w:tc>
                <w:tcPr>
                  <w:tcW w:w="840" w:type="dxa"/>
                  <w:tcBorders>
                    <w:top w:val="nil"/>
                    <w:left w:val="nil"/>
                    <w:bottom w:val="nil"/>
                    <w:right w:val="nil"/>
                  </w:tcBorders>
                  <w:shd w:val="clear" w:color="auto" w:fill="auto"/>
                  <w:noWrap/>
                  <w:vAlign w:val="bottom"/>
                  <w:hideMark/>
                </w:tcPr>
                <w:p w14:paraId="109764AD"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78</w:t>
                  </w:r>
                </w:p>
              </w:tc>
            </w:tr>
            <w:tr w:rsidR="007E69A2" w:rsidRPr="00EC16D5" w14:paraId="563E6316" w14:textId="77777777" w:rsidTr="007E69A2">
              <w:trPr>
                <w:trHeight w:val="310"/>
              </w:trPr>
              <w:tc>
                <w:tcPr>
                  <w:tcW w:w="840" w:type="dxa"/>
                  <w:tcBorders>
                    <w:top w:val="nil"/>
                    <w:left w:val="nil"/>
                    <w:bottom w:val="nil"/>
                    <w:right w:val="nil"/>
                  </w:tcBorders>
                  <w:shd w:val="clear" w:color="auto" w:fill="auto"/>
                  <w:noWrap/>
                  <w:vAlign w:val="bottom"/>
                  <w:hideMark/>
                </w:tcPr>
                <w:p w14:paraId="19F7E5FA"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79</w:t>
                  </w:r>
                </w:p>
              </w:tc>
            </w:tr>
            <w:tr w:rsidR="007E69A2" w:rsidRPr="00EC16D5" w14:paraId="7C805C2C" w14:textId="77777777" w:rsidTr="007E69A2">
              <w:trPr>
                <w:trHeight w:val="310"/>
              </w:trPr>
              <w:tc>
                <w:tcPr>
                  <w:tcW w:w="840" w:type="dxa"/>
                  <w:tcBorders>
                    <w:top w:val="nil"/>
                    <w:left w:val="nil"/>
                    <w:bottom w:val="nil"/>
                    <w:right w:val="nil"/>
                  </w:tcBorders>
                  <w:shd w:val="clear" w:color="auto" w:fill="auto"/>
                  <w:noWrap/>
                  <w:vAlign w:val="bottom"/>
                  <w:hideMark/>
                </w:tcPr>
                <w:p w14:paraId="326C36D5"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80</w:t>
                  </w:r>
                </w:p>
              </w:tc>
            </w:tr>
            <w:tr w:rsidR="007E69A2" w:rsidRPr="00EC16D5" w14:paraId="00CFEA20" w14:textId="77777777" w:rsidTr="007E69A2">
              <w:trPr>
                <w:trHeight w:val="310"/>
              </w:trPr>
              <w:tc>
                <w:tcPr>
                  <w:tcW w:w="840" w:type="dxa"/>
                  <w:tcBorders>
                    <w:top w:val="nil"/>
                    <w:left w:val="nil"/>
                    <w:bottom w:val="nil"/>
                    <w:right w:val="nil"/>
                  </w:tcBorders>
                  <w:shd w:val="clear" w:color="auto" w:fill="auto"/>
                  <w:noWrap/>
                  <w:vAlign w:val="bottom"/>
                  <w:hideMark/>
                </w:tcPr>
                <w:p w14:paraId="635CF92C"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81</w:t>
                  </w:r>
                </w:p>
              </w:tc>
            </w:tr>
            <w:tr w:rsidR="007E69A2" w:rsidRPr="00EC16D5" w14:paraId="4101C2BB" w14:textId="77777777" w:rsidTr="007E69A2">
              <w:trPr>
                <w:trHeight w:val="310"/>
              </w:trPr>
              <w:tc>
                <w:tcPr>
                  <w:tcW w:w="840" w:type="dxa"/>
                  <w:tcBorders>
                    <w:top w:val="nil"/>
                    <w:left w:val="nil"/>
                    <w:bottom w:val="nil"/>
                    <w:right w:val="nil"/>
                  </w:tcBorders>
                  <w:shd w:val="clear" w:color="auto" w:fill="auto"/>
                  <w:noWrap/>
                  <w:vAlign w:val="bottom"/>
                  <w:hideMark/>
                </w:tcPr>
                <w:p w14:paraId="435578A2"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82</w:t>
                  </w:r>
                </w:p>
              </w:tc>
            </w:tr>
            <w:tr w:rsidR="007E69A2" w:rsidRPr="00EC16D5" w14:paraId="212B7669" w14:textId="77777777" w:rsidTr="007E69A2">
              <w:trPr>
                <w:trHeight w:val="310"/>
              </w:trPr>
              <w:tc>
                <w:tcPr>
                  <w:tcW w:w="840" w:type="dxa"/>
                  <w:tcBorders>
                    <w:top w:val="nil"/>
                    <w:left w:val="nil"/>
                    <w:bottom w:val="nil"/>
                    <w:right w:val="nil"/>
                  </w:tcBorders>
                  <w:shd w:val="clear" w:color="auto" w:fill="auto"/>
                  <w:noWrap/>
                  <w:vAlign w:val="bottom"/>
                  <w:hideMark/>
                </w:tcPr>
                <w:p w14:paraId="7B986A1B"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83</w:t>
                  </w:r>
                </w:p>
              </w:tc>
            </w:tr>
            <w:tr w:rsidR="007E69A2" w:rsidRPr="00EC16D5" w14:paraId="5B77F8AB" w14:textId="77777777" w:rsidTr="007E69A2">
              <w:trPr>
                <w:trHeight w:val="310"/>
              </w:trPr>
              <w:tc>
                <w:tcPr>
                  <w:tcW w:w="840" w:type="dxa"/>
                  <w:tcBorders>
                    <w:top w:val="nil"/>
                    <w:left w:val="nil"/>
                    <w:bottom w:val="nil"/>
                    <w:right w:val="nil"/>
                  </w:tcBorders>
                  <w:shd w:val="clear" w:color="auto" w:fill="auto"/>
                  <w:noWrap/>
                  <w:vAlign w:val="bottom"/>
                  <w:hideMark/>
                </w:tcPr>
                <w:p w14:paraId="1B6A6380"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84</w:t>
                  </w:r>
                </w:p>
              </w:tc>
            </w:tr>
            <w:tr w:rsidR="007E69A2" w:rsidRPr="00EC16D5" w14:paraId="1CFD72EA" w14:textId="77777777" w:rsidTr="007E69A2">
              <w:trPr>
                <w:trHeight w:val="310"/>
              </w:trPr>
              <w:tc>
                <w:tcPr>
                  <w:tcW w:w="840" w:type="dxa"/>
                  <w:tcBorders>
                    <w:top w:val="nil"/>
                    <w:left w:val="nil"/>
                    <w:bottom w:val="nil"/>
                    <w:right w:val="nil"/>
                  </w:tcBorders>
                  <w:shd w:val="clear" w:color="auto" w:fill="auto"/>
                  <w:noWrap/>
                  <w:vAlign w:val="bottom"/>
                  <w:hideMark/>
                </w:tcPr>
                <w:p w14:paraId="248BA9CA"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85</w:t>
                  </w:r>
                </w:p>
              </w:tc>
            </w:tr>
            <w:tr w:rsidR="007E69A2" w:rsidRPr="00EC16D5" w14:paraId="057CE5E3" w14:textId="77777777" w:rsidTr="007E69A2">
              <w:trPr>
                <w:trHeight w:val="310"/>
              </w:trPr>
              <w:tc>
                <w:tcPr>
                  <w:tcW w:w="840" w:type="dxa"/>
                  <w:tcBorders>
                    <w:top w:val="nil"/>
                    <w:left w:val="nil"/>
                    <w:bottom w:val="nil"/>
                    <w:right w:val="nil"/>
                  </w:tcBorders>
                  <w:shd w:val="clear" w:color="auto" w:fill="auto"/>
                  <w:noWrap/>
                  <w:vAlign w:val="bottom"/>
                  <w:hideMark/>
                </w:tcPr>
                <w:p w14:paraId="422E4E41"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86</w:t>
                  </w:r>
                </w:p>
              </w:tc>
            </w:tr>
            <w:tr w:rsidR="007E69A2" w:rsidRPr="00EC16D5" w14:paraId="4BFDD9FF" w14:textId="77777777" w:rsidTr="007E69A2">
              <w:trPr>
                <w:trHeight w:val="310"/>
              </w:trPr>
              <w:tc>
                <w:tcPr>
                  <w:tcW w:w="840" w:type="dxa"/>
                  <w:tcBorders>
                    <w:top w:val="nil"/>
                    <w:left w:val="nil"/>
                    <w:bottom w:val="nil"/>
                    <w:right w:val="nil"/>
                  </w:tcBorders>
                  <w:shd w:val="clear" w:color="auto" w:fill="auto"/>
                  <w:noWrap/>
                  <w:vAlign w:val="bottom"/>
                  <w:hideMark/>
                </w:tcPr>
                <w:p w14:paraId="238BF9E0"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87</w:t>
                  </w:r>
                </w:p>
              </w:tc>
            </w:tr>
            <w:tr w:rsidR="007E69A2" w:rsidRPr="00EC16D5" w14:paraId="09E6DE23" w14:textId="77777777" w:rsidTr="007E69A2">
              <w:trPr>
                <w:trHeight w:val="310"/>
              </w:trPr>
              <w:tc>
                <w:tcPr>
                  <w:tcW w:w="840" w:type="dxa"/>
                  <w:tcBorders>
                    <w:top w:val="nil"/>
                    <w:left w:val="nil"/>
                    <w:bottom w:val="nil"/>
                    <w:right w:val="nil"/>
                  </w:tcBorders>
                  <w:shd w:val="clear" w:color="auto" w:fill="auto"/>
                  <w:noWrap/>
                  <w:vAlign w:val="bottom"/>
                  <w:hideMark/>
                </w:tcPr>
                <w:p w14:paraId="64A0DA62"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88</w:t>
                  </w:r>
                </w:p>
              </w:tc>
            </w:tr>
            <w:tr w:rsidR="007E69A2" w:rsidRPr="00EC16D5" w14:paraId="7408A8F8" w14:textId="77777777" w:rsidTr="007E69A2">
              <w:trPr>
                <w:trHeight w:val="310"/>
              </w:trPr>
              <w:tc>
                <w:tcPr>
                  <w:tcW w:w="840" w:type="dxa"/>
                  <w:tcBorders>
                    <w:top w:val="nil"/>
                    <w:left w:val="nil"/>
                    <w:bottom w:val="nil"/>
                    <w:right w:val="nil"/>
                  </w:tcBorders>
                  <w:shd w:val="clear" w:color="auto" w:fill="auto"/>
                  <w:noWrap/>
                  <w:vAlign w:val="bottom"/>
                  <w:hideMark/>
                </w:tcPr>
                <w:p w14:paraId="78E493D7"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89</w:t>
                  </w:r>
                </w:p>
              </w:tc>
            </w:tr>
            <w:tr w:rsidR="007E69A2" w:rsidRPr="00EC16D5" w14:paraId="46A350DF" w14:textId="77777777" w:rsidTr="007E69A2">
              <w:trPr>
                <w:trHeight w:val="310"/>
              </w:trPr>
              <w:tc>
                <w:tcPr>
                  <w:tcW w:w="840" w:type="dxa"/>
                  <w:tcBorders>
                    <w:top w:val="nil"/>
                    <w:left w:val="nil"/>
                    <w:bottom w:val="nil"/>
                    <w:right w:val="nil"/>
                  </w:tcBorders>
                  <w:shd w:val="clear" w:color="auto" w:fill="auto"/>
                  <w:noWrap/>
                  <w:vAlign w:val="bottom"/>
                  <w:hideMark/>
                </w:tcPr>
                <w:p w14:paraId="0B473AB1"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90</w:t>
                  </w:r>
                </w:p>
              </w:tc>
            </w:tr>
            <w:tr w:rsidR="007E69A2" w:rsidRPr="00EC16D5" w14:paraId="122A17B0" w14:textId="77777777" w:rsidTr="007E69A2">
              <w:trPr>
                <w:trHeight w:val="310"/>
              </w:trPr>
              <w:tc>
                <w:tcPr>
                  <w:tcW w:w="840" w:type="dxa"/>
                  <w:tcBorders>
                    <w:top w:val="nil"/>
                    <w:left w:val="nil"/>
                    <w:bottom w:val="nil"/>
                    <w:right w:val="nil"/>
                  </w:tcBorders>
                  <w:shd w:val="clear" w:color="auto" w:fill="auto"/>
                  <w:noWrap/>
                  <w:vAlign w:val="bottom"/>
                  <w:hideMark/>
                </w:tcPr>
                <w:p w14:paraId="02625A2D"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91</w:t>
                  </w:r>
                </w:p>
              </w:tc>
            </w:tr>
            <w:tr w:rsidR="007E69A2" w:rsidRPr="00EC16D5" w14:paraId="463B8942" w14:textId="77777777" w:rsidTr="007E69A2">
              <w:trPr>
                <w:trHeight w:val="310"/>
              </w:trPr>
              <w:tc>
                <w:tcPr>
                  <w:tcW w:w="840" w:type="dxa"/>
                  <w:tcBorders>
                    <w:top w:val="nil"/>
                    <w:left w:val="nil"/>
                    <w:bottom w:val="nil"/>
                    <w:right w:val="nil"/>
                  </w:tcBorders>
                  <w:shd w:val="clear" w:color="auto" w:fill="auto"/>
                  <w:noWrap/>
                  <w:vAlign w:val="bottom"/>
                  <w:hideMark/>
                </w:tcPr>
                <w:p w14:paraId="73DB7C46"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92</w:t>
                  </w:r>
                </w:p>
              </w:tc>
            </w:tr>
            <w:tr w:rsidR="007E69A2" w:rsidRPr="00EC16D5" w14:paraId="21B3E55C" w14:textId="77777777" w:rsidTr="007E69A2">
              <w:trPr>
                <w:trHeight w:val="310"/>
              </w:trPr>
              <w:tc>
                <w:tcPr>
                  <w:tcW w:w="840" w:type="dxa"/>
                  <w:tcBorders>
                    <w:top w:val="nil"/>
                    <w:left w:val="nil"/>
                    <w:bottom w:val="nil"/>
                    <w:right w:val="nil"/>
                  </w:tcBorders>
                  <w:shd w:val="clear" w:color="auto" w:fill="auto"/>
                  <w:noWrap/>
                  <w:vAlign w:val="bottom"/>
                  <w:hideMark/>
                </w:tcPr>
                <w:p w14:paraId="750D7E51"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lastRenderedPageBreak/>
                    <w:t>A093</w:t>
                  </w:r>
                </w:p>
              </w:tc>
            </w:tr>
            <w:tr w:rsidR="007E69A2" w:rsidRPr="00EC16D5" w14:paraId="060A0543" w14:textId="77777777" w:rsidTr="007E69A2">
              <w:trPr>
                <w:trHeight w:val="310"/>
              </w:trPr>
              <w:tc>
                <w:tcPr>
                  <w:tcW w:w="840" w:type="dxa"/>
                  <w:tcBorders>
                    <w:top w:val="nil"/>
                    <w:left w:val="nil"/>
                    <w:bottom w:val="nil"/>
                    <w:right w:val="nil"/>
                  </w:tcBorders>
                  <w:shd w:val="clear" w:color="auto" w:fill="auto"/>
                  <w:noWrap/>
                  <w:vAlign w:val="bottom"/>
                  <w:hideMark/>
                </w:tcPr>
                <w:p w14:paraId="0D72BEAF"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94</w:t>
                  </w:r>
                </w:p>
              </w:tc>
            </w:tr>
            <w:tr w:rsidR="007E69A2" w:rsidRPr="00EC16D5" w14:paraId="309E7E83" w14:textId="77777777" w:rsidTr="007E69A2">
              <w:trPr>
                <w:trHeight w:val="310"/>
              </w:trPr>
              <w:tc>
                <w:tcPr>
                  <w:tcW w:w="840" w:type="dxa"/>
                  <w:tcBorders>
                    <w:top w:val="nil"/>
                    <w:left w:val="nil"/>
                    <w:bottom w:val="nil"/>
                    <w:right w:val="nil"/>
                  </w:tcBorders>
                  <w:shd w:val="clear" w:color="auto" w:fill="auto"/>
                  <w:noWrap/>
                  <w:vAlign w:val="bottom"/>
                  <w:hideMark/>
                </w:tcPr>
                <w:p w14:paraId="49788BF8"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95</w:t>
                  </w:r>
                </w:p>
              </w:tc>
            </w:tr>
            <w:tr w:rsidR="007E69A2" w:rsidRPr="00EC16D5" w14:paraId="7A0A65F9" w14:textId="77777777" w:rsidTr="007E69A2">
              <w:trPr>
                <w:trHeight w:val="310"/>
              </w:trPr>
              <w:tc>
                <w:tcPr>
                  <w:tcW w:w="840" w:type="dxa"/>
                  <w:tcBorders>
                    <w:top w:val="nil"/>
                    <w:left w:val="nil"/>
                    <w:bottom w:val="nil"/>
                    <w:right w:val="nil"/>
                  </w:tcBorders>
                  <w:shd w:val="clear" w:color="auto" w:fill="auto"/>
                  <w:noWrap/>
                  <w:vAlign w:val="bottom"/>
                  <w:hideMark/>
                </w:tcPr>
                <w:p w14:paraId="4B684420"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96</w:t>
                  </w:r>
                </w:p>
              </w:tc>
            </w:tr>
            <w:tr w:rsidR="007E69A2" w:rsidRPr="00EC16D5" w14:paraId="4EB9BA1F" w14:textId="77777777" w:rsidTr="007E69A2">
              <w:trPr>
                <w:trHeight w:val="310"/>
              </w:trPr>
              <w:tc>
                <w:tcPr>
                  <w:tcW w:w="840" w:type="dxa"/>
                  <w:tcBorders>
                    <w:top w:val="nil"/>
                    <w:left w:val="nil"/>
                    <w:bottom w:val="nil"/>
                    <w:right w:val="nil"/>
                  </w:tcBorders>
                  <w:shd w:val="clear" w:color="auto" w:fill="auto"/>
                  <w:noWrap/>
                  <w:vAlign w:val="bottom"/>
                  <w:hideMark/>
                </w:tcPr>
                <w:p w14:paraId="7BF7064D"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97</w:t>
                  </w:r>
                </w:p>
              </w:tc>
            </w:tr>
            <w:tr w:rsidR="007E69A2" w:rsidRPr="00EC16D5" w14:paraId="405C023C" w14:textId="77777777" w:rsidTr="007E69A2">
              <w:trPr>
                <w:trHeight w:val="310"/>
              </w:trPr>
              <w:tc>
                <w:tcPr>
                  <w:tcW w:w="840" w:type="dxa"/>
                  <w:tcBorders>
                    <w:top w:val="nil"/>
                    <w:left w:val="nil"/>
                    <w:bottom w:val="nil"/>
                    <w:right w:val="nil"/>
                  </w:tcBorders>
                  <w:shd w:val="clear" w:color="auto" w:fill="auto"/>
                  <w:noWrap/>
                  <w:vAlign w:val="bottom"/>
                  <w:hideMark/>
                </w:tcPr>
                <w:p w14:paraId="462624BB"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98</w:t>
                  </w:r>
                </w:p>
              </w:tc>
            </w:tr>
            <w:tr w:rsidR="007E69A2" w:rsidRPr="00EC16D5" w14:paraId="22CFF63C" w14:textId="77777777" w:rsidTr="007E69A2">
              <w:trPr>
                <w:trHeight w:val="310"/>
              </w:trPr>
              <w:tc>
                <w:tcPr>
                  <w:tcW w:w="840" w:type="dxa"/>
                  <w:tcBorders>
                    <w:top w:val="nil"/>
                    <w:left w:val="nil"/>
                    <w:bottom w:val="nil"/>
                    <w:right w:val="nil"/>
                  </w:tcBorders>
                  <w:shd w:val="clear" w:color="auto" w:fill="auto"/>
                  <w:noWrap/>
                  <w:vAlign w:val="bottom"/>
                  <w:hideMark/>
                </w:tcPr>
                <w:p w14:paraId="24CE8BA5"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099</w:t>
                  </w:r>
                </w:p>
              </w:tc>
            </w:tr>
            <w:tr w:rsidR="007E69A2" w:rsidRPr="00EC16D5" w14:paraId="157D5B91" w14:textId="77777777" w:rsidTr="007E69A2">
              <w:trPr>
                <w:trHeight w:val="310"/>
              </w:trPr>
              <w:tc>
                <w:tcPr>
                  <w:tcW w:w="840" w:type="dxa"/>
                  <w:tcBorders>
                    <w:top w:val="nil"/>
                    <w:left w:val="nil"/>
                    <w:bottom w:val="nil"/>
                    <w:right w:val="nil"/>
                  </w:tcBorders>
                  <w:shd w:val="clear" w:color="auto" w:fill="auto"/>
                  <w:noWrap/>
                  <w:vAlign w:val="bottom"/>
                  <w:hideMark/>
                </w:tcPr>
                <w:p w14:paraId="1F26259B"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100</w:t>
                  </w:r>
                </w:p>
              </w:tc>
            </w:tr>
            <w:tr w:rsidR="007E69A2" w:rsidRPr="00EC16D5" w14:paraId="63619464" w14:textId="77777777" w:rsidTr="007E69A2">
              <w:trPr>
                <w:trHeight w:val="310"/>
              </w:trPr>
              <w:tc>
                <w:tcPr>
                  <w:tcW w:w="840" w:type="dxa"/>
                  <w:tcBorders>
                    <w:top w:val="nil"/>
                    <w:left w:val="nil"/>
                    <w:bottom w:val="nil"/>
                    <w:right w:val="nil"/>
                  </w:tcBorders>
                  <w:shd w:val="clear" w:color="auto" w:fill="auto"/>
                  <w:noWrap/>
                  <w:vAlign w:val="bottom"/>
                  <w:hideMark/>
                </w:tcPr>
                <w:p w14:paraId="052E7C42"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101</w:t>
                  </w:r>
                </w:p>
              </w:tc>
            </w:tr>
            <w:tr w:rsidR="007E69A2" w:rsidRPr="00EC16D5" w14:paraId="156D62EE" w14:textId="77777777" w:rsidTr="007E69A2">
              <w:trPr>
                <w:trHeight w:val="310"/>
              </w:trPr>
              <w:tc>
                <w:tcPr>
                  <w:tcW w:w="840" w:type="dxa"/>
                  <w:tcBorders>
                    <w:top w:val="nil"/>
                    <w:left w:val="nil"/>
                    <w:bottom w:val="nil"/>
                    <w:right w:val="nil"/>
                  </w:tcBorders>
                  <w:shd w:val="clear" w:color="auto" w:fill="auto"/>
                  <w:noWrap/>
                  <w:vAlign w:val="bottom"/>
                  <w:hideMark/>
                </w:tcPr>
                <w:p w14:paraId="3186A4CF"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102</w:t>
                  </w:r>
                </w:p>
              </w:tc>
            </w:tr>
            <w:tr w:rsidR="007E69A2" w:rsidRPr="00EC16D5" w14:paraId="6005533B" w14:textId="77777777" w:rsidTr="007E69A2">
              <w:trPr>
                <w:trHeight w:val="310"/>
              </w:trPr>
              <w:tc>
                <w:tcPr>
                  <w:tcW w:w="840" w:type="dxa"/>
                  <w:tcBorders>
                    <w:top w:val="nil"/>
                    <w:left w:val="nil"/>
                    <w:bottom w:val="nil"/>
                    <w:right w:val="nil"/>
                  </w:tcBorders>
                  <w:shd w:val="clear" w:color="auto" w:fill="auto"/>
                  <w:noWrap/>
                  <w:vAlign w:val="bottom"/>
                  <w:hideMark/>
                </w:tcPr>
                <w:p w14:paraId="2079141D"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103</w:t>
                  </w:r>
                </w:p>
              </w:tc>
            </w:tr>
            <w:tr w:rsidR="007E69A2" w:rsidRPr="00EC16D5" w14:paraId="6D235F86" w14:textId="77777777" w:rsidTr="007E69A2">
              <w:trPr>
                <w:trHeight w:val="310"/>
              </w:trPr>
              <w:tc>
                <w:tcPr>
                  <w:tcW w:w="840" w:type="dxa"/>
                  <w:tcBorders>
                    <w:top w:val="nil"/>
                    <w:left w:val="nil"/>
                    <w:bottom w:val="nil"/>
                    <w:right w:val="nil"/>
                  </w:tcBorders>
                  <w:shd w:val="clear" w:color="auto" w:fill="auto"/>
                  <w:noWrap/>
                  <w:vAlign w:val="bottom"/>
                  <w:hideMark/>
                </w:tcPr>
                <w:p w14:paraId="4756EF33"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104</w:t>
                  </w:r>
                </w:p>
              </w:tc>
            </w:tr>
            <w:tr w:rsidR="007E69A2" w:rsidRPr="00EC16D5" w14:paraId="0EC00318" w14:textId="77777777" w:rsidTr="007E69A2">
              <w:trPr>
                <w:trHeight w:val="310"/>
              </w:trPr>
              <w:tc>
                <w:tcPr>
                  <w:tcW w:w="840" w:type="dxa"/>
                  <w:tcBorders>
                    <w:top w:val="nil"/>
                    <w:left w:val="nil"/>
                    <w:bottom w:val="nil"/>
                    <w:right w:val="nil"/>
                  </w:tcBorders>
                  <w:shd w:val="clear" w:color="auto" w:fill="auto"/>
                  <w:noWrap/>
                  <w:vAlign w:val="bottom"/>
                  <w:hideMark/>
                </w:tcPr>
                <w:p w14:paraId="01149C62"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105</w:t>
                  </w:r>
                </w:p>
              </w:tc>
            </w:tr>
            <w:tr w:rsidR="007E69A2" w:rsidRPr="00EC16D5" w14:paraId="6DAC0492" w14:textId="77777777" w:rsidTr="007E69A2">
              <w:trPr>
                <w:trHeight w:val="310"/>
              </w:trPr>
              <w:tc>
                <w:tcPr>
                  <w:tcW w:w="840" w:type="dxa"/>
                  <w:tcBorders>
                    <w:top w:val="nil"/>
                    <w:left w:val="nil"/>
                    <w:bottom w:val="nil"/>
                    <w:right w:val="nil"/>
                  </w:tcBorders>
                  <w:shd w:val="clear" w:color="auto" w:fill="auto"/>
                  <w:noWrap/>
                  <w:vAlign w:val="bottom"/>
                  <w:hideMark/>
                </w:tcPr>
                <w:p w14:paraId="774358A1"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106</w:t>
                  </w:r>
                </w:p>
              </w:tc>
            </w:tr>
            <w:tr w:rsidR="007E69A2" w:rsidRPr="00EC16D5" w14:paraId="3867DD16" w14:textId="77777777" w:rsidTr="007E69A2">
              <w:trPr>
                <w:trHeight w:val="310"/>
              </w:trPr>
              <w:tc>
                <w:tcPr>
                  <w:tcW w:w="840" w:type="dxa"/>
                  <w:tcBorders>
                    <w:top w:val="nil"/>
                    <w:left w:val="nil"/>
                    <w:bottom w:val="nil"/>
                    <w:right w:val="nil"/>
                  </w:tcBorders>
                  <w:shd w:val="clear" w:color="auto" w:fill="auto"/>
                  <w:noWrap/>
                  <w:vAlign w:val="bottom"/>
                  <w:hideMark/>
                </w:tcPr>
                <w:p w14:paraId="7B3842CE"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107</w:t>
                  </w:r>
                </w:p>
              </w:tc>
            </w:tr>
            <w:tr w:rsidR="007E69A2" w:rsidRPr="00EC16D5" w14:paraId="2DED8DB1" w14:textId="77777777" w:rsidTr="007E69A2">
              <w:trPr>
                <w:trHeight w:val="310"/>
              </w:trPr>
              <w:tc>
                <w:tcPr>
                  <w:tcW w:w="840" w:type="dxa"/>
                  <w:tcBorders>
                    <w:top w:val="nil"/>
                    <w:left w:val="nil"/>
                    <w:bottom w:val="nil"/>
                    <w:right w:val="nil"/>
                  </w:tcBorders>
                  <w:shd w:val="clear" w:color="auto" w:fill="auto"/>
                  <w:noWrap/>
                  <w:vAlign w:val="bottom"/>
                  <w:hideMark/>
                </w:tcPr>
                <w:p w14:paraId="03995F66"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108</w:t>
                  </w:r>
                </w:p>
              </w:tc>
            </w:tr>
            <w:tr w:rsidR="007E69A2" w:rsidRPr="00EC16D5" w14:paraId="74E943FD" w14:textId="77777777" w:rsidTr="007E69A2">
              <w:trPr>
                <w:trHeight w:val="310"/>
              </w:trPr>
              <w:tc>
                <w:tcPr>
                  <w:tcW w:w="840" w:type="dxa"/>
                  <w:tcBorders>
                    <w:top w:val="nil"/>
                    <w:left w:val="nil"/>
                    <w:bottom w:val="nil"/>
                    <w:right w:val="nil"/>
                  </w:tcBorders>
                  <w:shd w:val="clear" w:color="auto" w:fill="auto"/>
                  <w:noWrap/>
                  <w:vAlign w:val="bottom"/>
                  <w:hideMark/>
                </w:tcPr>
                <w:p w14:paraId="0D619DA4"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109</w:t>
                  </w:r>
                </w:p>
              </w:tc>
            </w:tr>
            <w:tr w:rsidR="007E69A2" w:rsidRPr="00EC16D5" w14:paraId="0748258C" w14:textId="77777777" w:rsidTr="007E69A2">
              <w:trPr>
                <w:trHeight w:val="310"/>
              </w:trPr>
              <w:tc>
                <w:tcPr>
                  <w:tcW w:w="840" w:type="dxa"/>
                  <w:tcBorders>
                    <w:top w:val="nil"/>
                    <w:left w:val="nil"/>
                    <w:bottom w:val="nil"/>
                    <w:right w:val="nil"/>
                  </w:tcBorders>
                  <w:shd w:val="clear" w:color="auto" w:fill="auto"/>
                  <w:noWrap/>
                  <w:vAlign w:val="bottom"/>
                  <w:hideMark/>
                </w:tcPr>
                <w:p w14:paraId="33E22F95"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110</w:t>
                  </w:r>
                </w:p>
              </w:tc>
            </w:tr>
            <w:tr w:rsidR="007E69A2" w:rsidRPr="00EC16D5" w14:paraId="0DE3439D" w14:textId="77777777" w:rsidTr="007E69A2">
              <w:trPr>
                <w:trHeight w:val="310"/>
              </w:trPr>
              <w:tc>
                <w:tcPr>
                  <w:tcW w:w="840" w:type="dxa"/>
                  <w:tcBorders>
                    <w:top w:val="nil"/>
                    <w:left w:val="nil"/>
                    <w:bottom w:val="nil"/>
                    <w:right w:val="nil"/>
                  </w:tcBorders>
                  <w:shd w:val="clear" w:color="auto" w:fill="auto"/>
                  <w:noWrap/>
                  <w:vAlign w:val="bottom"/>
                  <w:hideMark/>
                </w:tcPr>
                <w:p w14:paraId="75D52B19"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111</w:t>
                  </w:r>
                </w:p>
              </w:tc>
            </w:tr>
            <w:tr w:rsidR="007E69A2" w:rsidRPr="00EC16D5" w14:paraId="058417FD" w14:textId="77777777" w:rsidTr="007E69A2">
              <w:trPr>
                <w:trHeight w:val="310"/>
              </w:trPr>
              <w:tc>
                <w:tcPr>
                  <w:tcW w:w="840" w:type="dxa"/>
                  <w:tcBorders>
                    <w:top w:val="nil"/>
                    <w:left w:val="nil"/>
                    <w:bottom w:val="nil"/>
                    <w:right w:val="nil"/>
                  </w:tcBorders>
                  <w:shd w:val="clear" w:color="auto" w:fill="auto"/>
                  <w:noWrap/>
                  <w:vAlign w:val="bottom"/>
                  <w:hideMark/>
                </w:tcPr>
                <w:p w14:paraId="62A5964E"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112</w:t>
                  </w:r>
                </w:p>
              </w:tc>
            </w:tr>
            <w:tr w:rsidR="007E69A2" w:rsidRPr="00EC16D5" w14:paraId="03247824" w14:textId="77777777" w:rsidTr="007E69A2">
              <w:trPr>
                <w:trHeight w:val="310"/>
              </w:trPr>
              <w:tc>
                <w:tcPr>
                  <w:tcW w:w="840" w:type="dxa"/>
                  <w:tcBorders>
                    <w:top w:val="nil"/>
                    <w:left w:val="nil"/>
                    <w:bottom w:val="nil"/>
                    <w:right w:val="nil"/>
                  </w:tcBorders>
                  <w:shd w:val="clear" w:color="auto" w:fill="auto"/>
                  <w:noWrap/>
                  <w:vAlign w:val="bottom"/>
                  <w:hideMark/>
                </w:tcPr>
                <w:p w14:paraId="3798FCBC"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113</w:t>
                  </w:r>
                </w:p>
              </w:tc>
            </w:tr>
            <w:tr w:rsidR="007E69A2" w:rsidRPr="00EC16D5" w14:paraId="0B1A994D" w14:textId="77777777" w:rsidTr="007E69A2">
              <w:trPr>
                <w:trHeight w:val="310"/>
              </w:trPr>
              <w:tc>
                <w:tcPr>
                  <w:tcW w:w="840" w:type="dxa"/>
                  <w:tcBorders>
                    <w:top w:val="nil"/>
                    <w:left w:val="nil"/>
                    <w:bottom w:val="nil"/>
                    <w:right w:val="nil"/>
                  </w:tcBorders>
                  <w:shd w:val="clear" w:color="auto" w:fill="auto"/>
                  <w:noWrap/>
                  <w:vAlign w:val="bottom"/>
                  <w:hideMark/>
                </w:tcPr>
                <w:p w14:paraId="2921A744"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114</w:t>
                  </w:r>
                </w:p>
              </w:tc>
            </w:tr>
            <w:tr w:rsidR="007E69A2" w:rsidRPr="00EC16D5" w14:paraId="0D4A3D88" w14:textId="77777777" w:rsidTr="007E69A2">
              <w:trPr>
                <w:trHeight w:val="310"/>
              </w:trPr>
              <w:tc>
                <w:tcPr>
                  <w:tcW w:w="840" w:type="dxa"/>
                  <w:tcBorders>
                    <w:top w:val="nil"/>
                    <w:left w:val="nil"/>
                    <w:bottom w:val="nil"/>
                    <w:right w:val="nil"/>
                  </w:tcBorders>
                  <w:shd w:val="clear" w:color="auto" w:fill="auto"/>
                  <w:noWrap/>
                  <w:vAlign w:val="bottom"/>
                  <w:hideMark/>
                </w:tcPr>
                <w:p w14:paraId="1677CEEE"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115</w:t>
                  </w:r>
                </w:p>
              </w:tc>
            </w:tr>
            <w:tr w:rsidR="007E69A2" w:rsidRPr="00EC16D5" w14:paraId="20B47652" w14:textId="77777777" w:rsidTr="007E69A2">
              <w:trPr>
                <w:trHeight w:val="310"/>
              </w:trPr>
              <w:tc>
                <w:tcPr>
                  <w:tcW w:w="840" w:type="dxa"/>
                  <w:tcBorders>
                    <w:top w:val="nil"/>
                    <w:left w:val="nil"/>
                    <w:bottom w:val="nil"/>
                    <w:right w:val="nil"/>
                  </w:tcBorders>
                  <w:shd w:val="clear" w:color="auto" w:fill="auto"/>
                  <w:noWrap/>
                  <w:vAlign w:val="bottom"/>
                  <w:hideMark/>
                </w:tcPr>
                <w:p w14:paraId="74273F4E"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116</w:t>
                  </w:r>
                </w:p>
              </w:tc>
            </w:tr>
            <w:tr w:rsidR="007E69A2" w:rsidRPr="00EC16D5" w14:paraId="1B3CD4BD" w14:textId="77777777" w:rsidTr="007E69A2">
              <w:trPr>
                <w:trHeight w:val="310"/>
              </w:trPr>
              <w:tc>
                <w:tcPr>
                  <w:tcW w:w="840" w:type="dxa"/>
                  <w:tcBorders>
                    <w:top w:val="nil"/>
                    <w:left w:val="nil"/>
                    <w:bottom w:val="nil"/>
                    <w:right w:val="nil"/>
                  </w:tcBorders>
                  <w:shd w:val="clear" w:color="auto" w:fill="auto"/>
                  <w:noWrap/>
                  <w:vAlign w:val="bottom"/>
                  <w:hideMark/>
                </w:tcPr>
                <w:p w14:paraId="462BD951"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117</w:t>
                  </w:r>
                </w:p>
              </w:tc>
            </w:tr>
            <w:tr w:rsidR="007E69A2" w:rsidRPr="00EC16D5" w14:paraId="0BA17EA9" w14:textId="77777777" w:rsidTr="007E69A2">
              <w:trPr>
                <w:trHeight w:val="310"/>
              </w:trPr>
              <w:tc>
                <w:tcPr>
                  <w:tcW w:w="840" w:type="dxa"/>
                  <w:tcBorders>
                    <w:top w:val="nil"/>
                    <w:left w:val="nil"/>
                    <w:bottom w:val="nil"/>
                    <w:right w:val="nil"/>
                  </w:tcBorders>
                  <w:shd w:val="clear" w:color="auto" w:fill="auto"/>
                  <w:noWrap/>
                  <w:vAlign w:val="bottom"/>
                  <w:hideMark/>
                </w:tcPr>
                <w:p w14:paraId="07BA281C"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118</w:t>
                  </w:r>
                </w:p>
              </w:tc>
            </w:tr>
            <w:tr w:rsidR="007E69A2" w:rsidRPr="00EC16D5" w14:paraId="7AD11763" w14:textId="77777777" w:rsidTr="007E69A2">
              <w:trPr>
                <w:trHeight w:val="310"/>
              </w:trPr>
              <w:tc>
                <w:tcPr>
                  <w:tcW w:w="840" w:type="dxa"/>
                  <w:tcBorders>
                    <w:top w:val="nil"/>
                    <w:left w:val="nil"/>
                    <w:bottom w:val="nil"/>
                    <w:right w:val="nil"/>
                  </w:tcBorders>
                  <w:shd w:val="clear" w:color="auto" w:fill="auto"/>
                  <w:noWrap/>
                  <w:vAlign w:val="bottom"/>
                  <w:hideMark/>
                </w:tcPr>
                <w:p w14:paraId="4D84CD9E"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119</w:t>
                  </w:r>
                </w:p>
              </w:tc>
            </w:tr>
            <w:tr w:rsidR="007E69A2" w:rsidRPr="00EC16D5" w14:paraId="0A9B9610" w14:textId="77777777" w:rsidTr="007E69A2">
              <w:trPr>
                <w:trHeight w:val="310"/>
              </w:trPr>
              <w:tc>
                <w:tcPr>
                  <w:tcW w:w="840" w:type="dxa"/>
                  <w:tcBorders>
                    <w:top w:val="nil"/>
                    <w:left w:val="nil"/>
                    <w:bottom w:val="nil"/>
                    <w:right w:val="nil"/>
                  </w:tcBorders>
                  <w:shd w:val="clear" w:color="auto" w:fill="auto"/>
                  <w:noWrap/>
                  <w:vAlign w:val="bottom"/>
                  <w:hideMark/>
                </w:tcPr>
                <w:p w14:paraId="427B2DDF"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120</w:t>
                  </w:r>
                </w:p>
              </w:tc>
            </w:tr>
            <w:tr w:rsidR="007E69A2" w:rsidRPr="00EC16D5" w14:paraId="48986A69" w14:textId="77777777" w:rsidTr="007E69A2">
              <w:trPr>
                <w:trHeight w:val="310"/>
              </w:trPr>
              <w:tc>
                <w:tcPr>
                  <w:tcW w:w="840" w:type="dxa"/>
                  <w:tcBorders>
                    <w:top w:val="nil"/>
                    <w:left w:val="nil"/>
                    <w:bottom w:val="nil"/>
                    <w:right w:val="nil"/>
                  </w:tcBorders>
                  <w:shd w:val="clear" w:color="auto" w:fill="auto"/>
                  <w:noWrap/>
                  <w:vAlign w:val="bottom"/>
                  <w:hideMark/>
                </w:tcPr>
                <w:p w14:paraId="0DD89352"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121</w:t>
                  </w:r>
                </w:p>
              </w:tc>
            </w:tr>
            <w:tr w:rsidR="007E69A2" w:rsidRPr="00EC16D5" w14:paraId="4CCB654C" w14:textId="77777777" w:rsidTr="007E69A2">
              <w:trPr>
                <w:trHeight w:val="310"/>
              </w:trPr>
              <w:tc>
                <w:tcPr>
                  <w:tcW w:w="840" w:type="dxa"/>
                  <w:tcBorders>
                    <w:top w:val="nil"/>
                    <w:left w:val="nil"/>
                    <w:bottom w:val="nil"/>
                    <w:right w:val="nil"/>
                  </w:tcBorders>
                  <w:shd w:val="clear" w:color="auto" w:fill="auto"/>
                  <w:noWrap/>
                  <w:vAlign w:val="bottom"/>
                  <w:hideMark/>
                </w:tcPr>
                <w:p w14:paraId="1A370BC6"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122</w:t>
                  </w:r>
                </w:p>
              </w:tc>
            </w:tr>
            <w:tr w:rsidR="007E69A2" w:rsidRPr="00EC16D5" w14:paraId="5F1A8278" w14:textId="77777777" w:rsidTr="007E69A2">
              <w:trPr>
                <w:trHeight w:val="310"/>
              </w:trPr>
              <w:tc>
                <w:tcPr>
                  <w:tcW w:w="840" w:type="dxa"/>
                  <w:tcBorders>
                    <w:top w:val="nil"/>
                    <w:left w:val="nil"/>
                    <w:bottom w:val="nil"/>
                    <w:right w:val="nil"/>
                  </w:tcBorders>
                  <w:shd w:val="clear" w:color="auto" w:fill="auto"/>
                  <w:noWrap/>
                  <w:vAlign w:val="bottom"/>
                  <w:hideMark/>
                </w:tcPr>
                <w:p w14:paraId="31FA018E"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123</w:t>
                  </w:r>
                </w:p>
              </w:tc>
            </w:tr>
            <w:tr w:rsidR="007E69A2" w:rsidRPr="00EC16D5" w14:paraId="48259F8D" w14:textId="77777777" w:rsidTr="007E69A2">
              <w:trPr>
                <w:trHeight w:val="310"/>
              </w:trPr>
              <w:tc>
                <w:tcPr>
                  <w:tcW w:w="840" w:type="dxa"/>
                  <w:tcBorders>
                    <w:top w:val="nil"/>
                    <w:left w:val="nil"/>
                    <w:bottom w:val="nil"/>
                    <w:right w:val="nil"/>
                  </w:tcBorders>
                  <w:shd w:val="clear" w:color="auto" w:fill="auto"/>
                  <w:noWrap/>
                  <w:vAlign w:val="bottom"/>
                  <w:hideMark/>
                </w:tcPr>
                <w:p w14:paraId="170C264A"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124</w:t>
                  </w:r>
                </w:p>
              </w:tc>
            </w:tr>
            <w:tr w:rsidR="007E69A2" w:rsidRPr="00EC16D5" w14:paraId="0FE0CE9D" w14:textId="77777777" w:rsidTr="007E69A2">
              <w:trPr>
                <w:trHeight w:val="310"/>
              </w:trPr>
              <w:tc>
                <w:tcPr>
                  <w:tcW w:w="840" w:type="dxa"/>
                  <w:tcBorders>
                    <w:top w:val="nil"/>
                    <w:left w:val="nil"/>
                    <w:bottom w:val="nil"/>
                    <w:right w:val="nil"/>
                  </w:tcBorders>
                  <w:shd w:val="clear" w:color="auto" w:fill="auto"/>
                  <w:noWrap/>
                  <w:vAlign w:val="bottom"/>
                  <w:hideMark/>
                </w:tcPr>
                <w:p w14:paraId="6666C6AD"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lastRenderedPageBreak/>
                    <w:t>A125</w:t>
                  </w:r>
                </w:p>
              </w:tc>
            </w:tr>
            <w:tr w:rsidR="007E69A2" w:rsidRPr="00EC16D5" w14:paraId="7D23793A" w14:textId="77777777" w:rsidTr="007E69A2">
              <w:trPr>
                <w:trHeight w:val="310"/>
              </w:trPr>
              <w:tc>
                <w:tcPr>
                  <w:tcW w:w="840" w:type="dxa"/>
                  <w:tcBorders>
                    <w:top w:val="nil"/>
                    <w:left w:val="nil"/>
                    <w:bottom w:val="nil"/>
                    <w:right w:val="nil"/>
                  </w:tcBorders>
                  <w:shd w:val="clear" w:color="auto" w:fill="auto"/>
                  <w:noWrap/>
                  <w:vAlign w:val="bottom"/>
                  <w:hideMark/>
                </w:tcPr>
                <w:p w14:paraId="3E6328DD"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126</w:t>
                  </w:r>
                </w:p>
              </w:tc>
            </w:tr>
            <w:tr w:rsidR="007E69A2" w:rsidRPr="00EC16D5" w14:paraId="62DDB835" w14:textId="77777777" w:rsidTr="007E69A2">
              <w:trPr>
                <w:trHeight w:val="310"/>
              </w:trPr>
              <w:tc>
                <w:tcPr>
                  <w:tcW w:w="840" w:type="dxa"/>
                  <w:tcBorders>
                    <w:top w:val="nil"/>
                    <w:left w:val="nil"/>
                    <w:bottom w:val="nil"/>
                    <w:right w:val="nil"/>
                  </w:tcBorders>
                  <w:shd w:val="clear" w:color="auto" w:fill="auto"/>
                  <w:noWrap/>
                  <w:vAlign w:val="bottom"/>
                  <w:hideMark/>
                </w:tcPr>
                <w:p w14:paraId="54EEA932"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127</w:t>
                  </w:r>
                </w:p>
              </w:tc>
            </w:tr>
            <w:tr w:rsidR="007E69A2" w:rsidRPr="00EC16D5" w14:paraId="219C36A9" w14:textId="77777777" w:rsidTr="007E69A2">
              <w:trPr>
                <w:trHeight w:val="310"/>
              </w:trPr>
              <w:tc>
                <w:tcPr>
                  <w:tcW w:w="840" w:type="dxa"/>
                  <w:tcBorders>
                    <w:top w:val="nil"/>
                    <w:left w:val="nil"/>
                    <w:bottom w:val="nil"/>
                    <w:right w:val="nil"/>
                  </w:tcBorders>
                  <w:shd w:val="clear" w:color="auto" w:fill="auto"/>
                  <w:noWrap/>
                  <w:vAlign w:val="bottom"/>
                  <w:hideMark/>
                </w:tcPr>
                <w:p w14:paraId="6EF0A94F"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128</w:t>
                  </w:r>
                </w:p>
              </w:tc>
            </w:tr>
            <w:tr w:rsidR="007E69A2" w:rsidRPr="00EC16D5" w14:paraId="1ED40BC6" w14:textId="77777777" w:rsidTr="007E69A2">
              <w:trPr>
                <w:trHeight w:val="310"/>
              </w:trPr>
              <w:tc>
                <w:tcPr>
                  <w:tcW w:w="840" w:type="dxa"/>
                  <w:tcBorders>
                    <w:top w:val="nil"/>
                    <w:left w:val="nil"/>
                    <w:bottom w:val="nil"/>
                    <w:right w:val="nil"/>
                  </w:tcBorders>
                  <w:shd w:val="clear" w:color="auto" w:fill="auto"/>
                  <w:noWrap/>
                  <w:vAlign w:val="bottom"/>
                  <w:hideMark/>
                </w:tcPr>
                <w:p w14:paraId="00E9A7B9"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129</w:t>
                  </w:r>
                </w:p>
              </w:tc>
            </w:tr>
            <w:tr w:rsidR="007E69A2" w:rsidRPr="00EC16D5" w14:paraId="38AC9F2A" w14:textId="77777777" w:rsidTr="007E69A2">
              <w:trPr>
                <w:trHeight w:val="310"/>
              </w:trPr>
              <w:tc>
                <w:tcPr>
                  <w:tcW w:w="840" w:type="dxa"/>
                  <w:tcBorders>
                    <w:top w:val="nil"/>
                    <w:left w:val="nil"/>
                    <w:bottom w:val="nil"/>
                    <w:right w:val="nil"/>
                  </w:tcBorders>
                  <w:shd w:val="clear" w:color="auto" w:fill="auto"/>
                  <w:noWrap/>
                  <w:vAlign w:val="bottom"/>
                  <w:hideMark/>
                </w:tcPr>
                <w:p w14:paraId="47D45ACF"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130</w:t>
                  </w:r>
                </w:p>
              </w:tc>
            </w:tr>
            <w:tr w:rsidR="007E69A2" w:rsidRPr="00EC16D5" w14:paraId="57B4582E" w14:textId="77777777" w:rsidTr="007E69A2">
              <w:trPr>
                <w:trHeight w:val="310"/>
              </w:trPr>
              <w:tc>
                <w:tcPr>
                  <w:tcW w:w="840" w:type="dxa"/>
                  <w:tcBorders>
                    <w:top w:val="nil"/>
                    <w:left w:val="nil"/>
                    <w:bottom w:val="nil"/>
                    <w:right w:val="nil"/>
                  </w:tcBorders>
                  <w:shd w:val="clear" w:color="auto" w:fill="auto"/>
                  <w:noWrap/>
                  <w:vAlign w:val="bottom"/>
                  <w:hideMark/>
                </w:tcPr>
                <w:p w14:paraId="5162D5E3"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131</w:t>
                  </w:r>
                </w:p>
              </w:tc>
            </w:tr>
            <w:tr w:rsidR="007E69A2" w:rsidRPr="00EC16D5" w14:paraId="099A2AD2" w14:textId="77777777" w:rsidTr="007E69A2">
              <w:trPr>
                <w:trHeight w:val="310"/>
              </w:trPr>
              <w:tc>
                <w:tcPr>
                  <w:tcW w:w="840" w:type="dxa"/>
                  <w:tcBorders>
                    <w:top w:val="nil"/>
                    <w:left w:val="nil"/>
                    <w:bottom w:val="nil"/>
                    <w:right w:val="nil"/>
                  </w:tcBorders>
                  <w:shd w:val="clear" w:color="auto" w:fill="auto"/>
                  <w:noWrap/>
                  <w:vAlign w:val="bottom"/>
                  <w:hideMark/>
                </w:tcPr>
                <w:p w14:paraId="3CA7BA12"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132</w:t>
                  </w:r>
                </w:p>
              </w:tc>
            </w:tr>
            <w:tr w:rsidR="007E69A2" w:rsidRPr="00EC16D5" w14:paraId="394BADE3" w14:textId="77777777" w:rsidTr="007E69A2">
              <w:trPr>
                <w:trHeight w:val="310"/>
              </w:trPr>
              <w:tc>
                <w:tcPr>
                  <w:tcW w:w="840" w:type="dxa"/>
                  <w:tcBorders>
                    <w:top w:val="nil"/>
                    <w:left w:val="nil"/>
                    <w:bottom w:val="nil"/>
                    <w:right w:val="nil"/>
                  </w:tcBorders>
                  <w:shd w:val="clear" w:color="auto" w:fill="auto"/>
                  <w:noWrap/>
                  <w:vAlign w:val="bottom"/>
                  <w:hideMark/>
                </w:tcPr>
                <w:p w14:paraId="7A696B70"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133</w:t>
                  </w:r>
                </w:p>
              </w:tc>
            </w:tr>
            <w:tr w:rsidR="007E69A2" w:rsidRPr="00EC16D5" w14:paraId="5A4EAA03" w14:textId="77777777" w:rsidTr="007E69A2">
              <w:trPr>
                <w:trHeight w:val="310"/>
              </w:trPr>
              <w:tc>
                <w:tcPr>
                  <w:tcW w:w="840" w:type="dxa"/>
                  <w:tcBorders>
                    <w:top w:val="nil"/>
                    <w:left w:val="nil"/>
                    <w:bottom w:val="nil"/>
                    <w:right w:val="nil"/>
                  </w:tcBorders>
                  <w:shd w:val="clear" w:color="auto" w:fill="auto"/>
                  <w:noWrap/>
                  <w:vAlign w:val="bottom"/>
                  <w:hideMark/>
                </w:tcPr>
                <w:p w14:paraId="275A9D3B"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134</w:t>
                  </w:r>
                </w:p>
              </w:tc>
            </w:tr>
            <w:tr w:rsidR="007E69A2" w:rsidRPr="00EC16D5" w14:paraId="3BB4B990" w14:textId="77777777" w:rsidTr="007E69A2">
              <w:trPr>
                <w:trHeight w:val="310"/>
              </w:trPr>
              <w:tc>
                <w:tcPr>
                  <w:tcW w:w="840" w:type="dxa"/>
                  <w:tcBorders>
                    <w:top w:val="nil"/>
                    <w:left w:val="nil"/>
                    <w:bottom w:val="nil"/>
                    <w:right w:val="nil"/>
                  </w:tcBorders>
                  <w:shd w:val="clear" w:color="auto" w:fill="auto"/>
                  <w:noWrap/>
                  <w:vAlign w:val="bottom"/>
                  <w:hideMark/>
                </w:tcPr>
                <w:p w14:paraId="16DD1D2B"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135</w:t>
                  </w:r>
                </w:p>
              </w:tc>
            </w:tr>
            <w:tr w:rsidR="007E69A2" w:rsidRPr="00EC16D5" w14:paraId="64F5FCC6" w14:textId="77777777" w:rsidTr="007E69A2">
              <w:trPr>
                <w:trHeight w:val="310"/>
              </w:trPr>
              <w:tc>
                <w:tcPr>
                  <w:tcW w:w="840" w:type="dxa"/>
                  <w:tcBorders>
                    <w:top w:val="nil"/>
                    <w:left w:val="nil"/>
                    <w:bottom w:val="nil"/>
                    <w:right w:val="nil"/>
                  </w:tcBorders>
                  <w:shd w:val="clear" w:color="auto" w:fill="auto"/>
                  <w:noWrap/>
                  <w:vAlign w:val="bottom"/>
                  <w:hideMark/>
                </w:tcPr>
                <w:p w14:paraId="1F3F92F8"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136</w:t>
                  </w:r>
                </w:p>
              </w:tc>
            </w:tr>
            <w:tr w:rsidR="007E69A2" w:rsidRPr="00EC16D5" w14:paraId="2EA33791" w14:textId="77777777" w:rsidTr="007E69A2">
              <w:trPr>
                <w:trHeight w:val="310"/>
              </w:trPr>
              <w:tc>
                <w:tcPr>
                  <w:tcW w:w="840" w:type="dxa"/>
                  <w:tcBorders>
                    <w:top w:val="nil"/>
                    <w:left w:val="nil"/>
                    <w:bottom w:val="nil"/>
                    <w:right w:val="nil"/>
                  </w:tcBorders>
                  <w:shd w:val="clear" w:color="auto" w:fill="auto"/>
                  <w:noWrap/>
                  <w:vAlign w:val="bottom"/>
                  <w:hideMark/>
                </w:tcPr>
                <w:p w14:paraId="4BEF191C"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137</w:t>
                  </w:r>
                </w:p>
              </w:tc>
            </w:tr>
            <w:tr w:rsidR="007E69A2" w:rsidRPr="00EC16D5" w14:paraId="3C503052" w14:textId="77777777" w:rsidTr="007E69A2">
              <w:trPr>
                <w:trHeight w:val="310"/>
              </w:trPr>
              <w:tc>
                <w:tcPr>
                  <w:tcW w:w="840" w:type="dxa"/>
                  <w:tcBorders>
                    <w:top w:val="nil"/>
                    <w:left w:val="nil"/>
                    <w:bottom w:val="nil"/>
                    <w:right w:val="nil"/>
                  </w:tcBorders>
                  <w:shd w:val="clear" w:color="auto" w:fill="auto"/>
                  <w:noWrap/>
                  <w:vAlign w:val="bottom"/>
                  <w:hideMark/>
                </w:tcPr>
                <w:p w14:paraId="46977AD6"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138</w:t>
                  </w:r>
                </w:p>
              </w:tc>
            </w:tr>
            <w:tr w:rsidR="007E69A2" w:rsidRPr="00EC16D5" w14:paraId="0AC7B138" w14:textId="77777777" w:rsidTr="007E69A2">
              <w:trPr>
                <w:trHeight w:val="310"/>
              </w:trPr>
              <w:tc>
                <w:tcPr>
                  <w:tcW w:w="840" w:type="dxa"/>
                  <w:tcBorders>
                    <w:top w:val="nil"/>
                    <w:left w:val="nil"/>
                    <w:bottom w:val="nil"/>
                    <w:right w:val="nil"/>
                  </w:tcBorders>
                  <w:shd w:val="clear" w:color="auto" w:fill="auto"/>
                  <w:noWrap/>
                  <w:vAlign w:val="bottom"/>
                  <w:hideMark/>
                </w:tcPr>
                <w:p w14:paraId="6B5A85B0"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139</w:t>
                  </w:r>
                </w:p>
              </w:tc>
            </w:tr>
            <w:tr w:rsidR="007E69A2" w:rsidRPr="00EC16D5" w14:paraId="0688A009" w14:textId="77777777" w:rsidTr="007E69A2">
              <w:trPr>
                <w:trHeight w:val="310"/>
              </w:trPr>
              <w:tc>
                <w:tcPr>
                  <w:tcW w:w="840" w:type="dxa"/>
                  <w:tcBorders>
                    <w:top w:val="nil"/>
                    <w:left w:val="nil"/>
                    <w:bottom w:val="nil"/>
                    <w:right w:val="nil"/>
                  </w:tcBorders>
                  <w:shd w:val="clear" w:color="auto" w:fill="auto"/>
                  <w:noWrap/>
                  <w:vAlign w:val="bottom"/>
                  <w:hideMark/>
                </w:tcPr>
                <w:p w14:paraId="29E6639F"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140</w:t>
                  </w:r>
                </w:p>
              </w:tc>
            </w:tr>
            <w:tr w:rsidR="007E69A2" w:rsidRPr="00EC16D5" w14:paraId="62C24075" w14:textId="77777777" w:rsidTr="007E69A2">
              <w:trPr>
                <w:trHeight w:val="310"/>
              </w:trPr>
              <w:tc>
                <w:tcPr>
                  <w:tcW w:w="840" w:type="dxa"/>
                  <w:tcBorders>
                    <w:top w:val="nil"/>
                    <w:left w:val="nil"/>
                    <w:bottom w:val="nil"/>
                    <w:right w:val="nil"/>
                  </w:tcBorders>
                  <w:shd w:val="clear" w:color="auto" w:fill="auto"/>
                  <w:noWrap/>
                  <w:vAlign w:val="bottom"/>
                  <w:hideMark/>
                </w:tcPr>
                <w:p w14:paraId="42702182"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141</w:t>
                  </w:r>
                </w:p>
              </w:tc>
            </w:tr>
            <w:tr w:rsidR="007E69A2" w:rsidRPr="00EC16D5" w14:paraId="2C0954EB" w14:textId="77777777" w:rsidTr="007E69A2">
              <w:trPr>
                <w:trHeight w:val="310"/>
              </w:trPr>
              <w:tc>
                <w:tcPr>
                  <w:tcW w:w="840" w:type="dxa"/>
                  <w:tcBorders>
                    <w:top w:val="nil"/>
                    <w:left w:val="nil"/>
                    <w:bottom w:val="nil"/>
                    <w:right w:val="nil"/>
                  </w:tcBorders>
                  <w:shd w:val="clear" w:color="auto" w:fill="auto"/>
                  <w:noWrap/>
                  <w:vAlign w:val="bottom"/>
                  <w:hideMark/>
                </w:tcPr>
                <w:p w14:paraId="512FA63D"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142</w:t>
                  </w:r>
                </w:p>
              </w:tc>
            </w:tr>
            <w:tr w:rsidR="007E69A2" w:rsidRPr="00EC16D5" w14:paraId="3CF871DD" w14:textId="77777777" w:rsidTr="007E69A2">
              <w:trPr>
                <w:trHeight w:val="310"/>
              </w:trPr>
              <w:tc>
                <w:tcPr>
                  <w:tcW w:w="840" w:type="dxa"/>
                  <w:tcBorders>
                    <w:top w:val="nil"/>
                    <w:left w:val="nil"/>
                    <w:bottom w:val="nil"/>
                    <w:right w:val="nil"/>
                  </w:tcBorders>
                  <w:shd w:val="clear" w:color="auto" w:fill="auto"/>
                  <w:noWrap/>
                  <w:vAlign w:val="bottom"/>
                  <w:hideMark/>
                </w:tcPr>
                <w:p w14:paraId="7D0B7E47"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143</w:t>
                  </w:r>
                </w:p>
              </w:tc>
            </w:tr>
            <w:tr w:rsidR="007E69A2" w:rsidRPr="00EC16D5" w14:paraId="6643779B" w14:textId="77777777" w:rsidTr="007E69A2">
              <w:trPr>
                <w:trHeight w:val="310"/>
              </w:trPr>
              <w:tc>
                <w:tcPr>
                  <w:tcW w:w="840" w:type="dxa"/>
                  <w:tcBorders>
                    <w:top w:val="nil"/>
                    <w:left w:val="nil"/>
                    <w:bottom w:val="nil"/>
                    <w:right w:val="nil"/>
                  </w:tcBorders>
                  <w:shd w:val="clear" w:color="auto" w:fill="auto"/>
                  <w:noWrap/>
                  <w:vAlign w:val="bottom"/>
                  <w:hideMark/>
                </w:tcPr>
                <w:p w14:paraId="2234FFBB"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144</w:t>
                  </w:r>
                </w:p>
              </w:tc>
            </w:tr>
            <w:tr w:rsidR="007E69A2" w:rsidRPr="00EC16D5" w14:paraId="3920C6A0" w14:textId="77777777" w:rsidTr="007E69A2">
              <w:trPr>
                <w:trHeight w:val="310"/>
              </w:trPr>
              <w:tc>
                <w:tcPr>
                  <w:tcW w:w="840" w:type="dxa"/>
                  <w:tcBorders>
                    <w:top w:val="nil"/>
                    <w:left w:val="nil"/>
                    <w:bottom w:val="nil"/>
                    <w:right w:val="nil"/>
                  </w:tcBorders>
                  <w:shd w:val="clear" w:color="auto" w:fill="auto"/>
                  <w:noWrap/>
                  <w:vAlign w:val="bottom"/>
                  <w:hideMark/>
                </w:tcPr>
                <w:p w14:paraId="45506ADF"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145</w:t>
                  </w:r>
                </w:p>
              </w:tc>
            </w:tr>
            <w:tr w:rsidR="007E69A2" w:rsidRPr="00EC16D5" w14:paraId="3732625E" w14:textId="77777777" w:rsidTr="007E69A2">
              <w:trPr>
                <w:trHeight w:val="310"/>
              </w:trPr>
              <w:tc>
                <w:tcPr>
                  <w:tcW w:w="840" w:type="dxa"/>
                  <w:tcBorders>
                    <w:top w:val="nil"/>
                    <w:left w:val="nil"/>
                    <w:bottom w:val="nil"/>
                    <w:right w:val="nil"/>
                  </w:tcBorders>
                  <w:shd w:val="clear" w:color="auto" w:fill="auto"/>
                  <w:noWrap/>
                  <w:vAlign w:val="bottom"/>
                  <w:hideMark/>
                </w:tcPr>
                <w:p w14:paraId="3970CB41"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146</w:t>
                  </w:r>
                </w:p>
              </w:tc>
            </w:tr>
            <w:tr w:rsidR="007E69A2" w:rsidRPr="00EC16D5" w14:paraId="1875D692" w14:textId="77777777" w:rsidTr="007E69A2">
              <w:trPr>
                <w:trHeight w:val="310"/>
              </w:trPr>
              <w:tc>
                <w:tcPr>
                  <w:tcW w:w="840" w:type="dxa"/>
                  <w:tcBorders>
                    <w:top w:val="nil"/>
                    <w:left w:val="nil"/>
                    <w:bottom w:val="nil"/>
                    <w:right w:val="nil"/>
                  </w:tcBorders>
                  <w:shd w:val="clear" w:color="auto" w:fill="auto"/>
                  <w:noWrap/>
                  <w:vAlign w:val="bottom"/>
                  <w:hideMark/>
                </w:tcPr>
                <w:p w14:paraId="22F47D40"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147</w:t>
                  </w:r>
                </w:p>
              </w:tc>
            </w:tr>
            <w:tr w:rsidR="007E69A2" w:rsidRPr="00EC16D5" w14:paraId="779B5311" w14:textId="77777777" w:rsidTr="007E69A2">
              <w:trPr>
                <w:trHeight w:val="310"/>
              </w:trPr>
              <w:tc>
                <w:tcPr>
                  <w:tcW w:w="840" w:type="dxa"/>
                  <w:tcBorders>
                    <w:top w:val="nil"/>
                    <w:left w:val="nil"/>
                    <w:bottom w:val="nil"/>
                    <w:right w:val="nil"/>
                  </w:tcBorders>
                  <w:shd w:val="clear" w:color="auto" w:fill="auto"/>
                  <w:noWrap/>
                  <w:vAlign w:val="bottom"/>
                  <w:hideMark/>
                </w:tcPr>
                <w:p w14:paraId="7BB55C1A"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148</w:t>
                  </w:r>
                </w:p>
              </w:tc>
            </w:tr>
            <w:tr w:rsidR="007E69A2" w:rsidRPr="00EC16D5" w14:paraId="4228D1F3" w14:textId="77777777" w:rsidTr="007E69A2">
              <w:trPr>
                <w:trHeight w:val="310"/>
              </w:trPr>
              <w:tc>
                <w:tcPr>
                  <w:tcW w:w="840" w:type="dxa"/>
                  <w:tcBorders>
                    <w:top w:val="nil"/>
                    <w:left w:val="nil"/>
                    <w:bottom w:val="nil"/>
                    <w:right w:val="nil"/>
                  </w:tcBorders>
                  <w:shd w:val="clear" w:color="auto" w:fill="auto"/>
                  <w:noWrap/>
                  <w:vAlign w:val="bottom"/>
                  <w:hideMark/>
                </w:tcPr>
                <w:p w14:paraId="1CCEBCAC"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149</w:t>
                  </w:r>
                </w:p>
              </w:tc>
            </w:tr>
            <w:tr w:rsidR="007E69A2" w:rsidRPr="00EC16D5" w14:paraId="4E8AC787" w14:textId="77777777" w:rsidTr="007E69A2">
              <w:trPr>
                <w:trHeight w:val="310"/>
              </w:trPr>
              <w:tc>
                <w:tcPr>
                  <w:tcW w:w="840" w:type="dxa"/>
                  <w:tcBorders>
                    <w:top w:val="nil"/>
                    <w:left w:val="nil"/>
                    <w:bottom w:val="nil"/>
                    <w:right w:val="nil"/>
                  </w:tcBorders>
                  <w:shd w:val="clear" w:color="auto" w:fill="auto"/>
                  <w:noWrap/>
                  <w:vAlign w:val="bottom"/>
                  <w:hideMark/>
                </w:tcPr>
                <w:p w14:paraId="330B2B59" w14:textId="77777777" w:rsidR="007E69A2" w:rsidRPr="00EC16D5" w:rsidRDefault="007E69A2" w:rsidP="00EC16D5">
                  <w:pPr>
                    <w:spacing w:after="120" w:line="240" w:lineRule="auto"/>
                    <w:jc w:val="center"/>
                    <w:rPr>
                      <w:rFonts w:eastAsia="Times New Roman"/>
                      <w:color w:val="000000"/>
                    </w:rPr>
                  </w:pPr>
                  <w:r w:rsidRPr="00EC16D5">
                    <w:rPr>
                      <w:rFonts w:eastAsia="Times New Roman"/>
                      <w:color w:val="000000"/>
                    </w:rPr>
                    <w:t>A150</w:t>
                  </w:r>
                </w:p>
              </w:tc>
            </w:tr>
          </w:tbl>
          <w:p w14:paraId="7FBE4A2A" w14:textId="77777777" w:rsidR="00932B9E" w:rsidRPr="00EC16D5" w:rsidRDefault="00932B9E" w:rsidP="00EC16D5">
            <w:pPr>
              <w:spacing w:after="120"/>
              <w:jc w:val="center"/>
            </w:pPr>
          </w:p>
        </w:tc>
        <w:tc>
          <w:tcPr>
            <w:tcW w:w="2157" w:type="dxa"/>
          </w:tcPr>
          <w:tbl>
            <w:tblPr>
              <w:tblW w:w="1500" w:type="dxa"/>
              <w:tblLook w:val="04A0" w:firstRow="1" w:lastRow="0" w:firstColumn="1" w:lastColumn="0" w:noHBand="0" w:noVBand="1"/>
            </w:tblPr>
            <w:tblGrid>
              <w:gridCol w:w="1500"/>
            </w:tblGrid>
            <w:tr w:rsidR="007E69A2" w:rsidRPr="00EC16D5" w14:paraId="35229355" w14:textId="77777777" w:rsidTr="007E69A2">
              <w:trPr>
                <w:trHeight w:val="310"/>
              </w:trPr>
              <w:tc>
                <w:tcPr>
                  <w:tcW w:w="1500" w:type="dxa"/>
                  <w:tcBorders>
                    <w:top w:val="nil"/>
                    <w:left w:val="nil"/>
                    <w:bottom w:val="nil"/>
                    <w:right w:val="nil"/>
                  </w:tcBorders>
                  <w:shd w:val="clear" w:color="auto" w:fill="auto"/>
                  <w:noWrap/>
                  <w:vAlign w:val="bottom"/>
                  <w:hideMark/>
                </w:tcPr>
                <w:p w14:paraId="51CCB402"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lastRenderedPageBreak/>
                    <w:t>31.6695044</w:t>
                  </w:r>
                </w:p>
              </w:tc>
            </w:tr>
            <w:tr w:rsidR="007E69A2" w:rsidRPr="00EC16D5" w14:paraId="2B9DCAEE" w14:textId="77777777" w:rsidTr="007E69A2">
              <w:trPr>
                <w:trHeight w:val="310"/>
              </w:trPr>
              <w:tc>
                <w:tcPr>
                  <w:tcW w:w="1500" w:type="dxa"/>
                  <w:tcBorders>
                    <w:top w:val="nil"/>
                    <w:left w:val="nil"/>
                    <w:bottom w:val="nil"/>
                    <w:right w:val="nil"/>
                  </w:tcBorders>
                  <w:shd w:val="clear" w:color="auto" w:fill="auto"/>
                  <w:noWrap/>
                  <w:vAlign w:val="bottom"/>
                  <w:hideMark/>
                </w:tcPr>
                <w:p w14:paraId="0A7AFF38"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5085</w:t>
                  </w:r>
                </w:p>
              </w:tc>
            </w:tr>
            <w:tr w:rsidR="007E69A2" w:rsidRPr="00EC16D5" w14:paraId="216A3440" w14:textId="77777777" w:rsidTr="007E69A2">
              <w:trPr>
                <w:trHeight w:val="310"/>
              </w:trPr>
              <w:tc>
                <w:tcPr>
                  <w:tcW w:w="1500" w:type="dxa"/>
                  <w:tcBorders>
                    <w:top w:val="nil"/>
                    <w:left w:val="nil"/>
                    <w:bottom w:val="nil"/>
                    <w:right w:val="nil"/>
                  </w:tcBorders>
                  <w:shd w:val="clear" w:color="auto" w:fill="auto"/>
                  <w:noWrap/>
                  <w:vAlign w:val="bottom"/>
                  <w:hideMark/>
                </w:tcPr>
                <w:p w14:paraId="5F7EE027"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5128</w:t>
                  </w:r>
                </w:p>
              </w:tc>
            </w:tr>
            <w:tr w:rsidR="007E69A2" w:rsidRPr="00EC16D5" w14:paraId="3699327A" w14:textId="77777777" w:rsidTr="007E69A2">
              <w:trPr>
                <w:trHeight w:val="310"/>
              </w:trPr>
              <w:tc>
                <w:tcPr>
                  <w:tcW w:w="1500" w:type="dxa"/>
                  <w:tcBorders>
                    <w:top w:val="nil"/>
                    <w:left w:val="nil"/>
                    <w:bottom w:val="nil"/>
                    <w:right w:val="nil"/>
                  </w:tcBorders>
                  <w:shd w:val="clear" w:color="auto" w:fill="auto"/>
                  <w:noWrap/>
                  <w:vAlign w:val="bottom"/>
                  <w:hideMark/>
                </w:tcPr>
                <w:p w14:paraId="02634D4D"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5142</w:t>
                  </w:r>
                </w:p>
              </w:tc>
            </w:tr>
            <w:tr w:rsidR="007E69A2" w:rsidRPr="00EC16D5" w14:paraId="5B8C5EF7" w14:textId="77777777" w:rsidTr="007E69A2">
              <w:trPr>
                <w:trHeight w:val="310"/>
              </w:trPr>
              <w:tc>
                <w:tcPr>
                  <w:tcW w:w="1500" w:type="dxa"/>
                  <w:tcBorders>
                    <w:top w:val="nil"/>
                    <w:left w:val="nil"/>
                    <w:bottom w:val="nil"/>
                    <w:right w:val="nil"/>
                  </w:tcBorders>
                  <w:shd w:val="clear" w:color="auto" w:fill="auto"/>
                  <w:noWrap/>
                  <w:vAlign w:val="bottom"/>
                  <w:hideMark/>
                </w:tcPr>
                <w:p w14:paraId="2E32524F"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5180</w:t>
                  </w:r>
                </w:p>
              </w:tc>
            </w:tr>
            <w:tr w:rsidR="007E69A2" w:rsidRPr="00EC16D5" w14:paraId="07566D77" w14:textId="77777777" w:rsidTr="007E69A2">
              <w:trPr>
                <w:trHeight w:val="310"/>
              </w:trPr>
              <w:tc>
                <w:tcPr>
                  <w:tcW w:w="1500" w:type="dxa"/>
                  <w:tcBorders>
                    <w:top w:val="nil"/>
                    <w:left w:val="nil"/>
                    <w:bottom w:val="nil"/>
                    <w:right w:val="nil"/>
                  </w:tcBorders>
                  <w:shd w:val="clear" w:color="auto" w:fill="auto"/>
                  <w:noWrap/>
                  <w:vAlign w:val="bottom"/>
                  <w:hideMark/>
                </w:tcPr>
                <w:p w14:paraId="33240166"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5243</w:t>
                  </w:r>
                </w:p>
              </w:tc>
            </w:tr>
            <w:tr w:rsidR="007E69A2" w:rsidRPr="00EC16D5" w14:paraId="625C4792" w14:textId="77777777" w:rsidTr="007E69A2">
              <w:trPr>
                <w:trHeight w:val="310"/>
              </w:trPr>
              <w:tc>
                <w:tcPr>
                  <w:tcW w:w="1500" w:type="dxa"/>
                  <w:tcBorders>
                    <w:top w:val="nil"/>
                    <w:left w:val="nil"/>
                    <w:bottom w:val="nil"/>
                    <w:right w:val="nil"/>
                  </w:tcBorders>
                  <w:shd w:val="clear" w:color="auto" w:fill="auto"/>
                  <w:noWrap/>
                  <w:vAlign w:val="bottom"/>
                  <w:hideMark/>
                </w:tcPr>
                <w:p w14:paraId="19B225AE"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5284</w:t>
                  </w:r>
                </w:p>
              </w:tc>
            </w:tr>
            <w:tr w:rsidR="007E69A2" w:rsidRPr="00EC16D5" w14:paraId="73F8E6E1" w14:textId="77777777" w:rsidTr="007E69A2">
              <w:trPr>
                <w:trHeight w:val="310"/>
              </w:trPr>
              <w:tc>
                <w:tcPr>
                  <w:tcW w:w="1500" w:type="dxa"/>
                  <w:tcBorders>
                    <w:top w:val="nil"/>
                    <w:left w:val="nil"/>
                    <w:bottom w:val="nil"/>
                    <w:right w:val="nil"/>
                  </w:tcBorders>
                  <w:shd w:val="clear" w:color="auto" w:fill="auto"/>
                  <w:noWrap/>
                  <w:vAlign w:val="bottom"/>
                  <w:hideMark/>
                </w:tcPr>
                <w:p w14:paraId="09329132"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5345</w:t>
                  </w:r>
                </w:p>
              </w:tc>
            </w:tr>
            <w:tr w:rsidR="007E69A2" w:rsidRPr="00EC16D5" w14:paraId="5337EF9D" w14:textId="77777777" w:rsidTr="007E69A2">
              <w:trPr>
                <w:trHeight w:val="310"/>
              </w:trPr>
              <w:tc>
                <w:tcPr>
                  <w:tcW w:w="1500" w:type="dxa"/>
                  <w:tcBorders>
                    <w:top w:val="nil"/>
                    <w:left w:val="nil"/>
                    <w:bottom w:val="nil"/>
                    <w:right w:val="nil"/>
                  </w:tcBorders>
                  <w:shd w:val="clear" w:color="auto" w:fill="auto"/>
                  <w:noWrap/>
                  <w:vAlign w:val="bottom"/>
                  <w:hideMark/>
                </w:tcPr>
                <w:p w14:paraId="2EBE3D07"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5418</w:t>
                  </w:r>
                </w:p>
              </w:tc>
            </w:tr>
            <w:tr w:rsidR="007E69A2" w:rsidRPr="00EC16D5" w14:paraId="4FB2992D" w14:textId="77777777" w:rsidTr="007E69A2">
              <w:trPr>
                <w:trHeight w:val="310"/>
              </w:trPr>
              <w:tc>
                <w:tcPr>
                  <w:tcW w:w="1500" w:type="dxa"/>
                  <w:tcBorders>
                    <w:top w:val="nil"/>
                    <w:left w:val="nil"/>
                    <w:bottom w:val="nil"/>
                    <w:right w:val="nil"/>
                  </w:tcBorders>
                  <w:shd w:val="clear" w:color="auto" w:fill="auto"/>
                  <w:noWrap/>
                  <w:vAlign w:val="bottom"/>
                  <w:hideMark/>
                </w:tcPr>
                <w:p w14:paraId="23F02B1C"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5452</w:t>
                  </w:r>
                </w:p>
              </w:tc>
            </w:tr>
            <w:tr w:rsidR="007E69A2" w:rsidRPr="00EC16D5" w14:paraId="72249740" w14:textId="77777777" w:rsidTr="007E69A2">
              <w:trPr>
                <w:trHeight w:val="310"/>
              </w:trPr>
              <w:tc>
                <w:tcPr>
                  <w:tcW w:w="1500" w:type="dxa"/>
                  <w:tcBorders>
                    <w:top w:val="nil"/>
                    <w:left w:val="nil"/>
                    <w:bottom w:val="nil"/>
                    <w:right w:val="nil"/>
                  </w:tcBorders>
                  <w:shd w:val="clear" w:color="auto" w:fill="auto"/>
                  <w:noWrap/>
                  <w:vAlign w:val="bottom"/>
                  <w:hideMark/>
                </w:tcPr>
                <w:p w14:paraId="11AB428B"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5510</w:t>
                  </w:r>
                </w:p>
              </w:tc>
            </w:tr>
            <w:tr w:rsidR="007E69A2" w:rsidRPr="00EC16D5" w14:paraId="1457E77B" w14:textId="77777777" w:rsidTr="007E69A2">
              <w:trPr>
                <w:trHeight w:val="310"/>
              </w:trPr>
              <w:tc>
                <w:tcPr>
                  <w:tcW w:w="1500" w:type="dxa"/>
                  <w:tcBorders>
                    <w:top w:val="nil"/>
                    <w:left w:val="nil"/>
                    <w:bottom w:val="nil"/>
                    <w:right w:val="nil"/>
                  </w:tcBorders>
                  <w:shd w:val="clear" w:color="auto" w:fill="auto"/>
                  <w:noWrap/>
                  <w:vAlign w:val="bottom"/>
                  <w:hideMark/>
                </w:tcPr>
                <w:p w14:paraId="00CB5A68"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5558</w:t>
                  </w:r>
                </w:p>
              </w:tc>
            </w:tr>
            <w:tr w:rsidR="007E69A2" w:rsidRPr="00EC16D5" w14:paraId="4B09660F" w14:textId="77777777" w:rsidTr="007E69A2">
              <w:trPr>
                <w:trHeight w:val="310"/>
              </w:trPr>
              <w:tc>
                <w:tcPr>
                  <w:tcW w:w="1500" w:type="dxa"/>
                  <w:tcBorders>
                    <w:top w:val="nil"/>
                    <w:left w:val="nil"/>
                    <w:bottom w:val="nil"/>
                    <w:right w:val="nil"/>
                  </w:tcBorders>
                  <w:shd w:val="clear" w:color="auto" w:fill="auto"/>
                  <w:noWrap/>
                  <w:vAlign w:val="bottom"/>
                  <w:hideMark/>
                </w:tcPr>
                <w:p w14:paraId="0B5806CC"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5621</w:t>
                  </w:r>
                </w:p>
              </w:tc>
            </w:tr>
            <w:tr w:rsidR="007E69A2" w:rsidRPr="00EC16D5" w14:paraId="24DA6259" w14:textId="77777777" w:rsidTr="007E69A2">
              <w:trPr>
                <w:trHeight w:val="310"/>
              </w:trPr>
              <w:tc>
                <w:tcPr>
                  <w:tcW w:w="1500" w:type="dxa"/>
                  <w:tcBorders>
                    <w:top w:val="nil"/>
                    <w:left w:val="nil"/>
                    <w:bottom w:val="nil"/>
                    <w:right w:val="nil"/>
                  </w:tcBorders>
                  <w:shd w:val="clear" w:color="auto" w:fill="auto"/>
                  <w:noWrap/>
                  <w:vAlign w:val="bottom"/>
                  <w:hideMark/>
                </w:tcPr>
                <w:p w14:paraId="429D3A82"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5653</w:t>
                  </w:r>
                </w:p>
              </w:tc>
            </w:tr>
            <w:tr w:rsidR="007E69A2" w:rsidRPr="00EC16D5" w14:paraId="1AC1F71D" w14:textId="77777777" w:rsidTr="007E69A2">
              <w:trPr>
                <w:trHeight w:val="310"/>
              </w:trPr>
              <w:tc>
                <w:tcPr>
                  <w:tcW w:w="1500" w:type="dxa"/>
                  <w:tcBorders>
                    <w:top w:val="nil"/>
                    <w:left w:val="nil"/>
                    <w:bottom w:val="nil"/>
                    <w:right w:val="nil"/>
                  </w:tcBorders>
                  <w:shd w:val="clear" w:color="auto" w:fill="auto"/>
                  <w:noWrap/>
                  <w:vAlign w:val="bottom"/>
                  <w:hideMark/>
                </w:tcPr>
                <w:p w14:paraId="68FBB0FE"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5728</w:t>
                  </w:r>
                </w:p>
              </w:tc>
            </w:tr>
            <w:tr w:rsidR="007E69A2" w:rsidRPr="00EC16D5" w14:paraId="77254A54" w14:textId="77777777" w:rsidTr="007E69A2">
              <w:trPr>
                <w:trHeight w:val="310"/>
              </w:trPr>
              <w:tc>
                <w:tcPr>
                  <w:tcW w:w="1500" w:type="dxa"/>
                  <w:tcBorders>
                    <w:top w:val="nil"/>
                    <w:left w:val="nil"/>
                    <w:bottom w:val="nil"/>
                    <w:right w:val="nil"/>
                  </w:tcBorders>
                  <w:shd w:val="clear" w:color="auto" w:fill="auto"/>
                  <w:noWrap/>
                  <w:vAlign w:val="bottom"/>
                  <w:hideMark/>
                </w:tcPr>
                <w:p w14:paraId="1E31CA29"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5776</w:t>
                  </w:r>
                </w:p>
              </w:tc>
            </w:tr>
            <w:tr w:rsidR="007E69A2" w:rsidRPr="00EC16D5" w14:paraId="069E9F41" w14:textId="77777777" w:rsidTr="007E69A2">
              <w:trPr>
                <w:trHeight w:val="310"/>
              </w:trPr>
              <w:tc>
                <w:tcPr>
                  <w:tcW w:w="1500" w:type="dxa"/>
                  <w:tcBorders>
                    <w:top w:val="nil"/>
                    <w:left w:val="nil"/>
                    <w:bottom w:val="nil"/>
                    <w:right w:val="nil"/>
                  </w:tcBorders>
                  <w:shd w:val="clear" w:color="auto" w:fill="auto"/>
                  <w:noWrap/>
                  <w:vAlign w:val="bottom"/>
                  <w:hideMark/>
                </w:tcPr>
                <w:p w14:paraId="6CA164A2"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5824</w:t>
                  </w:r>
                </w:p>
              </w:tc>
            </w:tr>
            <w:tr w:rsidR="007E69A2" w:rsidRPr="00EC16D5" w14:paraId="35B1AA9D" w14:textId="77777777" w:rsidTr="007E69A2">
              <w:trPr>
                <w:trHeight w:val="310"/>
              </w:trPr>
              <w:tc>
                <w:tcPr>
                  <w:tcW w:w="1500" w:type="dxa"/>
                  <w:tcBorders>
                    <w:top w:val="nil"/>
                    <w:left w:val="nil"/>
                    <w:bottom w:val="nil"/>
                    <w:right w:val="nil"/>
                  </w:tcBorders>
                  <w:shd w:val="clear" w:color="auto" w:fill="auto"/>
                  <w:noWrap/>
                  <w:vAlign w:val="bottom"/>
                  <w:hideMark/>
                </w:tcPr>
                <w:p w14:paraId="0E503298"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5909</w:t>
                  </w:r>
                </w:p>
              </w:tc>
            </w:tr>
            <w:tr w:rsidR="007E69A2" w:rsidRPr="00EC16D5" w14:paraId="076EF3FF" w14:textId="77777777" w:rsidTr="007E69A2">
              <w:trPr>
                <w:trHeight w:val="310"/>
              </w:trPr>
              <w:tc>
                <w:tcPr>
                  <w:tcW w:w="1500" w:type="dxa"/>
                  <w:tcBorders>
                    <w:top w:val="nil"/>
                    <w:left w:val="nil"/>
                    <w:bottom w:val="nil"/>
                    <w:right w:val="nil"/>
                  </w:tcBorders>
                  <w:shd w:val="clear" w:color="auto" w:fill="auto"/>
                  <w:noWrap/>
                  <w:vAlign w:val="bottom"/>
                  <w:hideMark/>
                </w:tcPr>
                <w:p w14:paraId="7BEB281E"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5936</w:t>
                  </w:r>
                </w:p>
              </w:tc>
            </w:tr>
            <w:tr w:rsidR="007E69A2" w:rsidRPr="00EC16D5" w14:paraId="1A81D82C" w14:textId="77777777" w:rsidTr="007E69A2">
              <w:trPr>
                <w:trHeight w:val="310"/>
              </w:trPr>
              <w:tc>
                <w:tcPr>
                  <w:tcW w:w="1500" w:type="dxa"/>
                  <w:tcBorders>
                    <w:top w:val="nil"/>
                    <w:left w:val="nil"/>
                    <w:bottom w:val="nil"/>
                    <w:right w:val="nil"/>
                  </w:tcBorders>
                  <w:shd w:val="clear" w:color="auto" w:fill="auto"/>
                  <w:noWrap/>
                  <w:vAlign w:val="bottom"/>
                  <w:hideMark/>
                </w:tcPr>
                <w:p w14:paraId="46934318"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6000</w:t>
                  </w:r>
                </w:p>
              </w:tc>
            </w:tr>
            <w:tr w:rsidR="007E69A2" w:rsidRPr="00EC16D5" w14:paraId="23DE09D5" w14:textId="77777777" w:rsidTr="007E69A2">
              <w:trPr>
                <w:trHeight w:val="310"/>
              </w:trPr>
              <w:tc>
                <w:tcPr>
                  <w:tcW w:w="1500" w:type="dxa"/>
                  <w:tcBorders>
                    <w:top w:val="nil"/>
                    <w:left w:val="nil"/>
                    <w:bottom w:val="nil"/>
                    <w:right w:val="nil"/>
                  </w:tcBorders>
                  <w:shd w:val="clear" w:color="auto" w:fill="auto"/>
                  <w:noWrap/>
                  <w:vAlign w:val="bottom"/>
                  <w:hideMark/>
                </w:tcPr>
                <w:p w14:paraId="024ECB68"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6047</w:t>
                  </w:r>
                </w:p>
              </w:tc>
            </w:tr>
            <w:tr w:rsidR="007E69A2" w:rsidRPr="00EC16D5" w14:paraId="6A468966" w14:textId="77777777" w:rsidTr="007E69A2">
              <w:trPr>
                <w:trHeight w:val="310"/>
              </w:trPr>
              <w:tc>
                <w:tcPr>
                  <w:tcW w:w="1500" w:type="dxa"/>
                  <w:tcBorders>
                    <w:top w:val="nil"/>
                    <w:left w:val="nil"/>
                    <w:bottom w:val="nil"/>
                    <w:right w:val="nil"/>
                  </w:tcBorders>
                  <w:shd w:val="clear" w:color="auto" w:fill="auto"/>
                  <w:noWrap/>
                  <w:vAlign w:val="bottom"/>
                  <w:hideMark/>
                </w:tcPr>
                <w:p w14:paraId="182BFAF0"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6079</w:t>
                  </w:r>
                </w:p>
              </w:tc>
            </w:tr>
            <w:tr w:rsidR="007E69A2" w:rsidRPr="00EC16D5" w14:paraId="60CE41C3" w14:textId="77777777" w:rsidTr="007E69A2">
              <w:trPr>
                <w:trHeight w:val="310"/>
              </w:trPr>
              <w:tc>
                <w:tcPr>
                  <w:tcW w:w="1500" w:type="dxa"/>
                  <w:tcBorders>
                    <w:top w:val="nil"/>
                    <w:left w:val="nil"/>
                    <w:bottom w:val="nil"/>
                    <w:right w:val="nil"/>
                  </w:tcBorders>
                  <w:shd w:val="clear" w:color="auto" w:fill="auto"/>
                  <w:noWrap/>
                  <w:vAlign w:val="bottom"/>
                  <w:hideMark/>
                </w:tcPr>
                <w:p w14:paraId="2F120172"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6149</w:t>
                  </w:r>
                </w:p>
              </w:tc>
            </w:tr>
            <w:tr w:rsidR="007E69A2" w:rsidRPr="00EC16D5" w14:paraId="01178038" w14:textId="77777777" w:rsidTr="007E69A2">
              <w:trPr>
                <w:trHeight w:val="310"/>
              </w:trPr>
              <w:tc>
                <w:tcPr>
                  <w:tcW w:w="1500" w:type="dxa"/>
                  <w:tcBorders>
                    <w:top w:val="nil"/>
                    <w:left w:val="nil"/>
                    <w:bottom w:val="nil"/>
                    <w:right w:val="nil"/>
                  </w:tcBorders>
                  <w:shd w:val="clear" w:color="auto" w:fill="auto"/>
                  <w:noWrap/>
                  <w:vAlign w:val="bottom"/>
                  <w:hideMark/>
                </w:tcPr>
                <w:p w14:paraId="63BDBD64"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6186</w:t>
                  </w:r>
                </w:p>
              </w:tc>
            </w:tr>
            <w:tr w:rsidR="007E69A2" w:rsidRPr="00EC16D5" w14:paraId="4A18EF1B" w14:textId="77777777" w:rsidTr="007E69A2">
              <w:trPr>
                <w:trHeight w:val="310"/>
              </w:trPr>
              <w:tc>
                <w:tcPr>
                  <w:tcW w:w="1500" w:type="dxa"/>
                  <w:tcBorders>
                    <w:top w:val="nil"/>
                    <w:left w:val="nil"/>
                    <w:bottom w:val="nil"/>
                    <w:right w:val="nil"/>
                  </w:tcBorders>
                  <w:shd w:val="clear" w:color="auto" w:fill="auto"/>
                  <w:noWrap/>
                  <w:vAlign w:val="bottom"/>
                  <w:hideMark/>
                </w:tcPr>
                <w:p w14:paraId="7D9EA47B"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6261</w:t>
                  </w:r>
                </w:p>
              </w:tc>
            </w:tr>
            <w:tr w:rsidR="007E69A2" w:rsidRPr="00EC16D5" w14:paraId="5A16C0EC" w14:textId="77777777" w:rsidTr="007E69A2">
              <w:trPr>
                <w:trHeight w:val="310"/>
              </w:trPr>
              <w:tc>
                <w:tcPr>
                  <w:tcW w:w="1500" w:type="dxa"/>
                  <w:tcBorders>
                    <w:top w:val="nil"/>
                    <w:left w:val="nil"/>
                    <w:bottom w:val="nil"/>
                    <w:right w:val="nil"/>
                  </w:tcBorders>
                  <w:shd w:val="clear" w:color="auto" w:fill="auto"/>
                  <w:noWrap/>
                  <w:vAlign w:val="bottom"/>
                  <w:hideMark/>
                </w:tcPr>
                <w:p w14:paraId="3999BDE5"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6301</w:t>
                  </w:r>
                </w:p>
              </w:tc>
            </w:tr>
            <w:tr w:rsidR="007E69A2" w:rsidRPr="00EC16D5" w14:paraId="6E1F7509" w14:textId="77777777" w:rsidTr="007E69A2">
              <w:trPr>
                <w:trHeight w:val="310"/>
              </w:trPr>
              <w:tc>
                <w:tcPr>
                  <w:tcW w:w="1500" w:type="dxa"/>
                  <w:tcBorders>
                    <w:top w:val="nil"/>
                    <w:left w:val="nil"/>
                    <w:bottom w:val="nil"/>
                    <w:right w:val="nil"/>
                  </w:tcBorders>
                  <w:shd w:val="clear" w:color="auto" w:fill="auto"/>
                  <w:noWrap/>
                  <w:vAlign w:val="bottom"/>
                  <w:hideMark/>
                </w:tcPr>
                <w:p w14:paraId="35F4098F"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6338</w:t>
                  </w:r>
                </w:p>
              </w:tc>
            </w:tr>
            <w:tr w:rsidR="007E69A2" w:rsidRPr="00EC16D5" w14:paraId="07101A37" w14:textId="77777777" w:rsidTr="007E69A2">
              <w:trPr>
                <w:trHeight w:val="310"/>
              </w:trPr>
              <w:tc>
                <w:tcPr>
                  <w:tcW w:w="1500" w:type="dxa"/>
                  <w:tcBorders>
                    <w:top w:val="nil"/>
                    <w:left w:val="nil"/>
                    <w:bottom w:val="nil"/>
                    <w:right w:val="nil"/>
                  </w:tcBorders>
                  <w:shd w:val="clear" w:color="auto" w:fill="auto"/>
                  <w:noWrap/>
                  <w:vAlign w:val="bottom"/>
                  <w:hideMark/>
                </w:tcPr>
                <w:p w14:paraId="47D9BC0D"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6405</w:t>
                  </w:r>
                </w:p>
              </w:tc>
            </w:tr>
            <w:tr w:rsidR="007E69A2" w:rsidRPr="00EC16D5" w14:paraId="61173F87" w14:textId="77777777" w:rsidTr="007E69A2">
              <w:trPr>
                <w:trHeight w:val="310"/>
              </w:trPr>
              <w:tc>
                <w:tcPr>
                  <w:tcW w:w="1500" w:type="dxa"/>
                  <w:tcBorders>
                    <w:top w:val="nil"/>
                    <w:left w:val="nil"/>
                    <w:bottom w:val="nil"/>
                    <w:right w:val="nil"/>
                  </w:tcBorders>
                  <w:shd w:val="clear" w:color="auto" w:fill="auto"/>
                  <w:noWrap/>
                  <w:vAlign w:val="bottom"/>
                  <w:hideMark/>
                </w:tcPr>
                <w:p w14:paraId="0FCA5B24"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lastRenderedPageBreak/>
                    <w:t>31.6696448</w:t>
                  </w:r>
                </w:p>
              </w:tc>
            </w:tr>
            <w:tr w:rsidR="007E69A2" w:rsidRPr="00EC16D5" w14:paraId="4A2CCE61" w14:textId="77777777" w:rsidTr="007E69A2">
              <w:trPr>
                <w:trHeight w:val="310"/>
              </w:trPr>
              <w:tc>
                <w:tcPr>
                  <w:tcW w:w="1500" w:type="dxa"/>
                  <w:tcBorders>
                    <w:top w:val="nil"/>
                    <w:left w:val="nil"/>
                    <w:bottom w:val="nil"/>
                    <w:right w:val="nil"/>
                  </w:tcBorders>
                  <w:shd w:val="clear" w:color="auto" w:fill="auto"/>
                  <w:noWrap/>
                  <w:vAlign w:val="bottom"/>
                  <w:hideMark/>
                </w:tcPr>
                <w:p w14:paraId="53ED1ADF"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6459</w:t>
                  </w:r>
                </w:p>
              </w:tc>
            </w:tr>
            <w:tr w:rsidR="007E69A2" w:rsidRPr="00EC16D5" w14:paraId="06F2F1B6" w14:textId="77777777" w:rsidTr="007E69A2">
              <w:trPr>
                <w:trHeight w:val="310"/>
              </w:trPr>
              <w:tc>
                <w:tcPr>
                  <w:tcW w:w="1500" w:type="dxa"/>
                  <w:tcBorders>
                    <w:top w:val="nil"/>
                    <w:left w:val="nil"/>
                    <w:bottom w:val="nil"/>
                    <w:right w:val="nil"/>
                  </w:tcBorders>
                  <w:shd w:val="clear" w:color="auto" w:fill="auto"/>
                  <w:noWrap/>
                  <w:vAlign w:val="bottom"/>
                  <w:hideMark/>
                </w:tcPr>
                <w:p w14:paraId="33F63243"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6547</w:t>
                  </w:r>
                </w:p>
              </w:tc>
            </w:tr>
            <w:tr w:rsidR="007E69A2" w:rsidRPr="00EC16D5" w14:paraId="05EF768B" w14:textId="77777777" w:rsidTr="007E69A2">
              <w:trPr>
                <w:trHeight w:val="310"/>
              </w:trPr>
              <w:tc>
                <w:tcPr>
                  <w:tcW w:w="1500" w:type="dxa"/>
                  <w:tcBorders>
                    <w:top w:val="nil"/>
                    <w:left w:val="nil"/>
                    <w:bottom w:val="nil"/>
                    <w:right w:val="nil"/>
                  </w:tcBorders>
                  <w:shd w:val="clear" w:color="auto" w:fill="auto"/>
                  <w:noWrap/>
                  <w:vAlign w:val="bottom"/>
                  <w:hideMark/>
                </w:tcPr>
                <w:p w14:paraId="312F7D87"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6614</w:t>
                  </w:r>
                </w:p>
              </w:tc>
            </w:tr>
            <w:tr w:rsidR="007E69A2" w:rsidRPr="00EC16D5" w14:paraId="6D77B408" w14:textId="77777777" w:rsidTr="007E69A2">
              <w:trPr>
                <w:trHeight w:val="310"/>
              </w:trPr>
              <w:tc>
                <w:tcPr>
                  <w:tcW w:w="1500" w:type="dxa"/>
                  <w:tcBorders>
                    <w:top w:val="nil"/>
                    <w:left w:val="nil"/>
                    <w:bottom w:val="nil"/>
                    <w:right w:val="nil"/>
                  </w:tcBorders>
                  <w:shd w:val="clear" w:color="auto" w:fill="auto"/>
                  <w:noWrap/>
                  <w:vAlign w:val="bottom"/>
                  <w:hideMark/>
                </w:tcPr>
                <w:p w14:paraId="4EA36572"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6663</w:t>
                  </w:r>
                </w:p>
              </w:tc>
            </w:tr>
            <w:tr w:rsidR="007E69A2" w:rsidRPr="00EC16D5" w14:paraId="282D9032" w14:textId="77777777" w:rsidTr="007E69A2">
              <w:trPr>
                <w:trHeight w:val="310"/>
              </w:trPr>
              <w:tc>
                <w:tcPr>
                  <w:tcW w:w="1500" w:type="dxa"/>
                  <w:tcBorders>
                    <w:top w:val="nil"/>
                    <w:left w:val="nil"/>
                    <w:bottom w:val="nil"/>
                    <w:right w:val="nil"/>
                  </w:tcBorders>
                  <w:shd w:val="clear" w:color="auto" w:fill="auto"/>
                  <w:noWrap/>
                  <w:vAlign w:val="bottom"/>
                  <w:hideMark/>
                </w:tcPr>
                <w:p w14:paraId="24428D25"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6705</w:t>
                  </w:r>
                </w:p>
              </w:tc>
            </w:tr>
            <w:tr w:rsidR="007E69A2" w:rsidRPr="00EC16D5" w14:paraId="138337F7" w14:textId="77777777" w:rsidTr="007E69A2">
              <w:trPr>
                <w:trHeight w:val="310"/>
              </w:trPr>
              <w:tc>
                <w:tcPr>
                  <w:tcW w:w="1500" w:type="dxa"/>
                  <w:tcBorders>
                    <w:top w:val="nil"/>
                    <w:left w:val="nil"/>
                    <w:bottom w:val="nil"/>
                    <w:right w:val="nil"/>
                  </w:tcBorders>
                  <w:shd w:val="clear" w:color="auto" w:fill="auto"/>
                  <w:noWrap/>
                  <w:vAlign w:val="bottom"/>
                  <w:hideMark/>
                </w:tcPr>
                <w:p w14:paraId="77019A23"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6776</w:t>
                  </w:r>
                </w:p>
              </w:tc>
            </w:tr>
            <w:tr w:rsidR="007E69A2" w:rsidRPr="00EC16D5" w14:paraId="172635FB" w14:textId="77777777" w:rsidTr="007E69A2">
              <w:trPr>
                <w:trHeight w:val="310"/>
              </w:trPr>
              <w:tc>
                <w:tcPr>
                  <w:tcW w:w="1500" w:type="dxa"/>
                  <w:tcBorders>
                    <w:top w:val="nil"/>
                    <w:left w:val="nil"/>
                    <w:bottom w:val="nil"/>
                    <w:right w:val="nil"/>
                  </w:tcBorders>
                  <w:shd w:val="clear" w:color="auto" w:fill="auto"/>
                  <w:noWrap/>
                  <w:vAlign w:val="bottom"/>
                  <w:hideMark/>
                </w:tcPr>
                <w:p w14:paraId="2C06ACF6"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6800</w:t>
                  </w:r>
                </w:p>
              </w:tc>
            </w:tr>
            <w:tr w:rsidR="007E69A2" w:rsidRPr="00EC16D5" w14:paraId="64593071" w14:textId="77777777" w:rsidTr="007E69A2">
              <w:trPr>
                <w:trHeight w:val="310"/>
              </w:trPr>
              <w:tc>
                <w:tcPr>
                  <w:tcW w:w="1500" w:type="dxa"/>
                  <w:tcBorders>
                    <w:top w:val="nil"/>
                    <w:left w:val="nil"/>
                    <w:bottom w:val="nil"/>
                    <w:right w:val="nil"/>
                  </w:tcBorders>
                  <w:shd w:val="clear" w:color="auto" w:fill="auto"/>
                  <w:noWrap/>
                  <w:vAlign w:val="bottom"/>
                  <w:hideMark/>
                </w:tcPr>
                <w:p w14:paraId="2FF1A524"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6863</w:t>
                  </w:r>
                </w:p>
              </w:tc>
            </w:tr>
            <w:tr w:rsidR="007E69A2" w:rsidRPr="00EC16D5" w14:paraId="537D909F" w14:textId="77777777" w:rsidTr="007E69A2">
              <w:trPr>
                <w:trHeight w:val="310"/>
              </w:trPr>
              <w:tc>
                <w:tcPr>
                  <w:tcW w:w="1500" w:type="dxa"/>
                  <w:tcBorders>
                    <w:top w:val="nil"/>
                    <w:left w:val="nil"/>
                    <w:bottom w:val="nil"/>
                    <w:right w:val="nil"/>
                  </w:tcBorders>
                  <w:shd w:val="clear" w:color="auto" w:fill="auto"/>
                  <w:noWrap/>
                  <w:vAlign w:val="bottom"/>
                  <w:hideMark/>
                </w:tcPr>
                <w:p w14:paraId="4CA43B23"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6919</w:t>
                  </w:r>
                </w:p>
              </w:tc>
            </w:tr>
            <w:tr w:rsidR="007E69A2" w:rsidRPr="00EC16D5" w14:paraId="18B1DE24" w14:textId="77777777" w:rsidTr="007E69A2">
              <w:trPr>
                <w:trHeight w:val="310"/>
              </w:trPr>
              <w:tc>
                <w:tcPr>
                  <w:tcW w:w="1500" w:type="dxa"/>
                  <w:tcBorders>
                    <w:top w:val="nil"/>
                    <w:left w:val="nil"/>
                    <w:bottom w:val="nil"/>
                    <w:right w:val="nil"/>
                  </w:tcBorders>
                  <w:shd w:val="clear" w:color="auto" w:fill="auto"/>
                  <w:noWrap/>
                  <w:vAlign w:val="bottom"/>
                  <w:hideMark/>
                </w:tcPr>
                <w:p w14:paraId="1321F49D"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6966</w:t>
                  </w:r>
                </w:p>
              </w:tc>
            </w:tr>
            <w:tr w:rsidR="007E69A2" w:rsidRPr="00EC16D5" w14:paraId="761FE746" w14:textId="77777777" w:rsidTr="007E69A2">
              <w:trPr>
                <w:trHeight w:val="310"/>
              </w:trPr>
              <w:tc>
                <w:tcPr>
                  <w:tcW w:w="1500" w:type="dxa"/>
                  <w:tcBorders>
                    <w:top w:val="nil"/>
                    <w:left w:val="nil"/>
                    <w:bottom w:val="nil"/>
                    <w:right w:val="nil"/>
                  </w:tcBorders>
                  <w:shd w:val="clear" w:color="auto" w:fill="auto"/>
                  <w:noWrap/>
                  <w:vAlign w:val="bottom"/>
                  <w:hideMark/>
                </w:tcPr>
                <w:p w14:paraId="7AA3B9E8"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7034</w:t>
                  </w:r>
                </w:p>
              </w:tc>
            </w:tr>
            <w:tr w:rsidR="007E69A2" w:rsidRPr="00EC16D5" w14:paraId="12CD77E1" w14:textId="77777777" w:rsidTr="007E69A2">
              <w:trPr>
                <w:trHeight w:val="310"/>
              </w:trPr>
              <w:tc>
                <w:tcPr>
                  <w:tcW w:w="1500" w:type="dxa"/>
                  <w:tcBorders>
                    <w:top w:val="nil"/>
                    <w:left w:val="nil"/>
                    <w:bottom w:val="nil"/>
                    <w:right w:val="nil"/>
                  </w:tcBorders>
                  <w:shd w:val="clear" w:color="auto" w:fill="auto"/>
                  <w:noWrap/>
                  <w:vAlign w:val="bottom"/>
                  <w:hideMark/>
                </w:tcPr>
                <w:p w14:paraId="40F85B25"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7093</w:t>
                  </w:r>
                </w:p>
              </w:tc>
            </w:tr>
            <w:tr w:rsidR="007E69A2" w:rsidRPr="00EC16D5" w14:paraId="1EE9DC29" w14:textId="77777777" w:rsidTr="007E69A2">
              <w:trPr>
                <w:trHeight w:val="310"/>
              </w:trPr>
              <w:tc>
                <w:tcPr>
                  <w:tcW w:w="1500" w:type="dxa"/>
                  <w:tcBorders>
                    <w:top w:val="nil"/>
                    <w:left w:val="nil"/>
                    <w:bottom w:val="nil"/>
                    <w:right w:val="nil"/>
                  </w:tcBorders>
                  <w:shd w:val="clear" w:color="auto" w:fill="auto"/>
                  <w:noWrap/>
                  <w:vAlign w:val="bottom"/>
                  <w:hideMark/>
                </w:tcPr>
                <w:p w14:paraId="6F7CB99E"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7147</w:t>
                  </w:r>
                </w:p>
              </w:tc>
            </w:tr>
            <w:tr w:rsidR="007E69A2" w:rsidRPr="00EC16D5" w14:paraId="4F047710" w14:textId="77777777" w:rsidTr="007E69A2">
              <w:trPr>
                <w:trHeight w:val="310"/>
              </w:trPr>
              <w:tc>
                <w:tcPr>
                  <w:tcW w:w="1500" w:type="dxa"/>
                  <w:tcBorders>
                    <w:top w:val="nil"/>
                    <w:left w:val="nil"/>
                    <w:bottom w:val="nil"/>
                    <w:right w:val="nil"/>
                  </w:tcBorders>
                  <w:shd w:val="clear" w:color="auto" w:fill="auto"/>
                  <w:noWrap/>
                  <w:vAlign w:val="bottom"/>
                  <w:hideMark/>
                </w:tcPr>
                <w:p w14:paraId="0CAFCAD1"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7196</w:t>
                  </w:r>
                </w:p>
              </w:tc>
            </w:tr>
            <w:tr w:rsidR="007E69A2" w:rsidRPr="00EC16D5" w14:paraId="50F63AE5" w14:textId="77777777" w:rsidTr="007E69A2">
              <w:trPr>
                <w:trHeight w:val="310"/>
              </w:trPr>
              <w:tc>
                <w:tcPr>
                  <w:tcW w:w="1500" w:type="dxa"/>
                  <w:tcBorders>
                    <w:top w:val="nil"/>
                    <w:left w:val="nil"/>
                    <w:bottom w:val="nil"/>
                    <w:right w:val="nil"/>
                  </w:tcBorders>
                  <w:shd w:val="clear" w:color="auto" w:fill="auto"/>
                  <w:noWrap/>
                  <w:vAlign w:val="bottom"/>
                  <w:hideMark/>
                </w:tcPr>
                <w:p w14:paraId="7958710F"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7268</w:t>
                  </w:r>
                </w:p>
              </w:tc>
            </w:tr>
            <w:tr w:rsidR="007E69A2" w:rsidRPr="00EC16D5" w14:paraId="1A3CBEA7" w14:textId="77777777" w:rsidTr="007E69A2">
              <w:trPr>
                <w:trHeight w:val="310"/>
              </w:trPr>
              <w:tc>
                <w:tcPr>
                  <w:tcW w:w="1500" w:type="dxa"/>
                  <w:tcBorders>
                    <w:top w:val="nil"/>
                    <w:left w:val="nil"/>
                    <w:bottom w:val="nil"/>
                    <w:right w:val="nil"/>
                  </w:tcBorders>
                  <w:shd w:val="clear" w:color="auto" w:fill="auto"/>
                  <w:noWrap/>
                  <w:vAlign w:val="bottom"/>
                  <w:hideMark/>
                </w:tcPr>
                <w:p w14:paraId="113E3325"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7307</w:t>
                  </w:r>
                </w:p>
              </w:tc>
            </w:tr>
            <w:tr w:rsidR="007E69A2" w:rsidRPr="00EC16D5" w14:paraId="465151FE" w14:textId="77777777" w:rsidTr="007E69A2">
              <w:trPr>
                <w:trHeight w:val="310"/>
              </w:trPr>
              <w:tc>
                <w:tcPr>
                  <w:tcW w:w="1500" w:type="dxa"/>
                  <w:tcBorders>
                    <w:top w:val="nil"/>
                    <w:left w:val="nil"/>
                    <w:bottom w:val="nil"/>
                    <w:right w:val="nil"/>
                  </w:tcBorders>
                  <w:shd w:val="clear" w:color="auto" w:fill="auto"/>
                  <w:noWrap/>
                  <w:vAlign w:val="bottom"/>
                  <w:hideMark/>
                </w:tcPr>
                <w:p w14:paraId="276AC697"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7374</w:t>
                  </w:r>
                </w:p>
              </w:tc>
            </w:tr>
            <w:tr w:rsidR="007E69A2" w:rsidRPr="00EC16D5" w14:paraId="3781D5C3" w14:textId="77777777" w:rsidTr="007E69A2">
              <w:trPr>
                <w:trHeight w:val="310"/>
              </w:trPr>
              <w:tc>
                <w:tcPr>
                  <w:tcW w:w="1500" w:type="dxa"/>
                  <w:tcBorders>
                    <w:top w:val="nil"/>
                    <w:left w:val="nil"/>
                    <w:bottom w:val="nil"/>
                    <w:right w:val="nil"/>
                  </w:tcBorders>
                  <w:shd w:val="clear" w:color="auto" w:fill="auto"/>
                  <w:noWrap/>
                  <w:vAlign w:val="bottom"/>
                  <w:hideMark/>
                </w:tcPr>
                <w:p w14:paraId="38C34D86"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7428</w:t>
                  </w:r>
                </w:p>
              </w:tc>
            </w:tr>
            <w:tr w:rsidR="007E69A2" w:rsidRPr="00EC16D5" w14:paraId="10CB7D37" w14:textId="77777777" w:rsidTr="007E69A2">
              <w:trPr>
                <w:trHeight w:val="310"/>
              </w:trPr>
              <w:tc>
                <w:tcPr>
                  <w:tcW w:w="1500" w:type="dxa"/>
                  <w:tcBorders>
                    <w:top w:val="nil"/>
                    <w:left w:val="nil"/>
                    <w:bottom w:val="nil"/>
                    <w:right w:val="nil"/>
                  </w:tcBorders>
                  <w:shd w:val="clear" w:color="auto" w:fill="auto"/>
                  <w:noWrap/>
                  <w:vAlign w:val="bottom"/>
                  <w:hideMark/>
                </w:tcPr>
                <w:p w14:paraId="0AF269A4"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7484</w:t>
                  </w:r>
                </w:p>
              </w:tc>
            </w:tr>
            <w:tr w:rsidR="007E69A2" w:rsidRPr="00EC16D5" w14:paraId="3DC172D4" w14:textId="77777777" w:rsidTr="007E69A2">
              <w:trPr>
                <w:trHeight w:val="310"/>
              </w:trPr>
              <w:tc>
                <w:tcPr>
                  <w:tcW w:w="1500" w:type="dxa"/>
                  <w:tcBorders>
                    <w:top w:val="nil"/>
                    <w:left w:val="nil"/>
                    <w:bottom w:val="nil"/>
                    <w:right w:val="nil"/>
                  </w:tcBorders>
                  <w:shd w:val="clear" w:color="auto" w:fill="auto"/>
                  <w:noWrap/>
                  <w:vAlign w:val="bottom"/>
                  <w:hideMark/>
                </w:tcPr>
                <w:p w14:paraId="698F6924"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7528</w:t>
                  </w:r>
                </w:p>
              </w:tc>
            </w:tr>
            <w:tr w:rsidR="007E69A2" w:rsidRPr="00EC16D5" w14:paraId="7581CFA0" w14:textId="77777777" w:rsidTr="007E69A2">
              <w:trPr>
                <w:trHeight w:val="310"/>
              </w:trPr>
              <w:tc>
                <w:tcPr>
                  <w:tcW w:w="1500" w:type="dxa"/>
                  <w:tcBorders>
                    <w:top w:val="nil"/>
                    <w:left w:val="nil"/>
                    <w:bottom w:val="nil"/>
                    <w:right w:val="nil"/>
                  </w:tcBorders>
                  <w:shd w:val="clear" w:color="auto" w:fill="auto"/>
                  <w:noWrap/>
                  <w:vAlign w:val="bottom"/>
                  <w:hideMark/>
                </w:tcPr>
                <w:p w14:paraId="415F064F"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7609</w:t>
                  </w:r>
                </w:p>
              </w:tc>
            </w:tr>
            <w:tr w:rsidR="007E69A2" w:rsidRPr="00EC16D5" w14:paraId="7C51D90E" w14:textId="77777777" w:rsidTr="007E69A2">
              <w:trPr>
                <w:trHeight w:val="310"/>
              </w:trPr>
              <w:tc>
                <w:tcPr>
                  <w:tcW w:w="1500" w:type="dxa"/>
                  <w:tcBorders>
                    <w:top w:val="nil"/>
                    <w:left w:val="nil"/>
                    <w:bottom w:val="nil"/>
                    <w:right w:val="nil"/>
                  </w:tcBorders>
                  <w:shd w:val="clear" w:color="auto" w:fill="auto"/>
                  <w:noWrap/>
                  <w:vAlign w:val="bottom"/>
                  <w:hideMark/>
                </w:tcPr>
                <w:p w14:paraId="10071F8B"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7678</w:t>
                  </w:r>
                </w:p>
              </w:tc>
            </w:tr>
            <w:tr w:rsidR="007E69A2" w:rsidRPr="00EC16D5" w14:paraId="1D6382FA" w14:textId="77777777" w:rsidTr="007E69A2">
              <w:trPr>
                <w:trHeight w:val="310"/>
              </w:trPr>
              <w:tc>
                <w:tcPr>
                  <w:tcW w:w="1500" w:type="dxa"/>
                  <w:tcBorders>
                    <w:top w:val="nil"/>
                    <w:left w:val="nil"/>
                    <w:bottom w:val="nil"/>
                    <w:right w:val="nil"/>
                  </w:tcBorders>
                  <w:shd w:val="clear" w:color="auto" w:fill="auto"/>
                  <w:noWrap/>
                  <w:vAlign w:val="bottom"/>
                  <w:hideMark/>
                </w:tcPr>
                <w:p w14:paraId="6B00EBD0"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7745</w:t>
                  </w:r>
                </w:p>
              </w:tc>
            </w:tr>
            <w:tr w:rsidR="007E69A2" w:rsidRPr="00EC16D5" w14:paraId="76131001" w14:textId="77777777" w:rsidTr="007E69A2">
              <w:trPr>
                <w:trHeight w:val="310"/>
              </w:trPr>
              <w:tc>
                <w:tcPr>
                  <w:tcW w:w="1500" w:type="dxa"/>
                  <w:tcBorders>
                    <w:top w:val="nil"/>
                    <w:left w:val="nil"/>
                    <w:bottom w:val="nil"/>
                    <w:right w:val="nil"/>
                  </w:tcBorders>
                  <w:shd w:val="clear" w:color="auto" w:fill="auto"/>
                  <w:noWrap/>
                  <w:vAlign w:val="bottom"/>
                  <w:hideMark/>
                </w:tcPr>
                <w:p w14:paraId="0DA46067"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7809</w:t>
                  </w:r>
                </w:p>
              </w:tc>
            </w:tr>
            <w:tr w:rsidR="007E69A2" w:rsidRPr="00EC16D5" w14:paraId="17E2469E" w14:textId="77777777" w:rsidTr="007E69A2">
              <w:trPr>
                <w:trHeight w:val="310"/>
              </w:trPr>
              <w:tc>
                <w:tcPr>
                  <w:tcW w:w="1500" w:type="dxa"/>
                  <w:tcBorders>
                    <w:top w:val="nil"/>
                    <w:left w:val="nil"/>
                    <w:bottom w:val="nil"/>
                    <w:right w:val="nil"/>
                  </w:tcBorders>
                  <w:shd w:val="clear" w:color="auto" w:fill="auto"/>
                  <w:noWrap/>
                  <w:vAlign w:val="bottom"/>
                  <w:hideMark/>
                </w:tcPr>
                <w:p w14:paraId="5459E63B"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7851</w:t>
                  </w:r>
                </w:p>
              </w:tc>
            </w:tr>
            <w:tr w:rsidR="007E69A2" w:rsidRPr="00EC16D5" w14:paraId="695D721E" w14:textId="77777777" w:rsidTr="007E69A2">
              <w:trPr>
                <w:trHeight w:val="310"/>
              </w:trPr>
              <w:tc>
                <w:tcPr>
                  <w:tcW w:w="1500" w:type="dxa"/>
                  <w:tcBorders>
                    <w:top w:val="nil"/>
                    <w:left w:val="nil"/>
                    <w:bottom w:val="nil"/>
                    <w:right w:val="nil"/>
                  </w:tcBorders>
                  <w:shd w:val="clear" w:color="auto" w:fill="auto"/>
                  <w:noWrap/>
                  <w:vAlign w:val="bottom"/>
                  <w:hideMark/>
                </w:tcPr>
                <w:p w14:paraId="5EBBE56D"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7925</w:t>
                  </w:r>
                </w:p>
              </w:tc>
            </w:tr>
            <w:tr w:rsidR="007E69A2" w:rsidRPr="00EC16D5" w14:paraId="4CD19302" w14:textId="77777777" w:rsidTr="007E69A2">
              <w:trPr>
                <w:trHeight w:val="310"/>
              </w:trPr>
              <w:tc>
                <w:tcPr>
                  <w:tcW w:w="1500" w:type="dxa"/>
                  <w:tcBorders>
                    <w:top w:val="nil"/>
                    <w:left w:val="nil"/>
                    <w:bottom w:val="nil"/>
                    <w:right w:val="nil"/>
                  </w:tcBorders>
                  <w:shd w:val="clear" w:color="auto" w:fill="auto"/>
                  <w:noWrap/>
                  <w:vAlign w:val="bottom"/>
                  <w:hideMark/>
                </w:tcPr>
                <w:p w14:paraId="40EFDBD7"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7983</w:t>
                  </w:r>
                </w:p>
              </w:tc>
            </w:tr>
            <w:tr w:rsidR="007E69A2" w:rsidRPr="00EC16D5" w14:paraId="19A3A539" w14:textId="77777777" w:rsidTr="007E69A2">
              <w:trPr>
                <w:trHeight w:val="310"/>
              </w:trPr>
              <w:tc>
                <w:tcPr>
                  <w:tcW w:w="1500" w:type="dxa"/>
                  <w:tcBorders>
                    <w:top w:val="nil"/>
                    <w:left w:val="nil"/>
                    <w:bottom w:val="nil"/>
                    <w:right w:val="nil"/>
                  </w:tcBorders>
                  <w:shd w:val="clear" w:color="auto" w:fill="auto"/>
                  <w:noWrap/>
                  <w:vAlign w:val="bottom"/>
                  <w:hideMark/>
                </w:tcPr>
                <w:p w14:paraId="1F018DA5"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8021</w:t>
                  </w:r>
                </w:p>
              </w:tc>
            </w:tr>
            <w:tr w:rsidR="007E69A2" w:rsidRPr="00EC16D5" w14:paraId="259D97A3" w14:textId="77777777" w:rsidTr="007E69A2">
              <w:trPr>
                <w:trHeight w:val="310"/>
              </w:trPr>
              <w:tc>
                <w:tcPr>
                  <w:tcW w:w="1500" w:type="dxa"/>
                  <w:tcBorders>
                    <w:top w:val="nil"/>
                    <w:left w:val="nil"/>
                    <w:bottom w:val="nil"/>
                    <w:right w:val="nil"/>
                  </w:tcBorders>
                  <w:shd w:val="clear" w:color="auto" w:fill="auto"/>
                  <w:noWrap/>
                  <w:vAlign w:val="bottom"/>
                  <w:hideMark/>
                </w:tcPr>
                <w:p w14:paraId="36062A9D"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8090</w:t>
                  </w:r>
                </w:p>
              </w:tc>
            </w:tr>
            <w:tr w:rsidR="007E69A2" w:rsidRPr="00EC16D5" w14:paraId="07B6C327" w14:textId="77777777" w:rsidTr="007E69A2">
              <w:trPr>
                <w:trHeight w:val="310"/>
              </w:trPr>
              <w:tc>
                <w:tcPr>
                  <w:tcW w:w="1500" w:type="dxa"/>
                  <w:tcBorders>
                    <w:top w:val="nil"/>
                    <w:left w:val="nil"/>
                    <w:bottom w:val="nil"/>
                    <w:right w:val="nil"/>
                  </w:tcBorders>
                  <w:shd w:val="clear" w:color="auto" w:fill="auto"/>
                  <w:noWrap/>
                  <w:vAlign w:val="bottom"/>
                  <w:hideMark/>
                </w:tcPr>
                <w:p w14:paraId="29CF1073"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8142</w:t>
                  </w:r>
                </w:p>
              </w:tc>
            </w:tr>
            <w:tr w:rsidR="007E69A2" w:rsidRPr="00EC16D5" w14:paraId="2C50363A" w14:textId="77777777" w:rsidTr="007E69A2">
              <w:trPr>
                <w:trHeight w:val="310"/>
              </w:trPr>
              <w:tc>
                <w:tcPr>
                  <w:tcW w:w="1500" w:type="dxa"/>
                  <w:tcBorders>
                    <w:top w:val="nil"/>
                    <w:left w:val="nil"/>
                    <w:bottom w:val="nil"/>
                    <w:right w:val="nil"/>
                  </w:tcBorders>
                  <w:shd w:val="clear" w:color="auto" w:fill="auto"/>
                  <w:noWrap/>
                  <w:vAlign w:val="bottom"/>
                  <w:hideMark/>
                </w:tcPr>
                <w:p w14:paraId="09696B90"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8170</w:t>
                  </w:r>
                </w:p>
              </w:tc>
            </w:tr>
            <w:tr w:rsidR="007E69A2" w:rsidRPr="00EC16D5" w14:paraId="6CC558F3" w14:textId="77777777" w:rsidTr="007E69A2">
              <w:trPr>
                <w:trHeight w:val="310"/>
              </w:trPr>
              <w:tc>
                <w:tcPr>
                  <w:tcW w:w="1500" w:type="dxa"/>
                  <w:tcBorders>
                    <w:top w:val="nil"/>
                    <w:left w:val="nil"/>
                    <w:bottom w:val="nil"/>
                    <w:right w:val="nil"/>
                  </w:tcBorders>
                  <w:shd w:val="clear" w:color="auto" w:fill="auto"/>
                  <w:noWrap/>
                  <w:vAlign w:val="bottom"/>
                  <w:hideMark/>
                </w:tcPr>
                <w:p w14:paraId="1C3D0A6B"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lastRenderedPageBreak/>
                    <w:t>31.6698287</w:t>
                  </w:r>
                </w:p>
              </w:tc>
            </w:tr>
            <w:tr w:rsidR="007E69A2" w:rsidRPr="00EC16D5" w14:paraId="110C8DC7" w14:textId="77777777" w:rsidTr="007E69A2">
              <w:trPr>
                <w:trHeight w:val="310"/>
              </w:trPr>
              <w:tc>
                <w:tcPr>
                  <w:tcW w:w="1500" w:type="dxa"/>
                  <w:tcBorders>
                    <w:top w:val="nil"/>
                    <w:left w:val="nil"/>
                    <w:bottom w:val="nil"/>
                    <w:right w:val="nil"/>
                  </w:tcBorders>
                  <w:shd w:val="clear" w:color="auto" w:fill="auto"/>
                  <w:noWrap/>
                  <w:vAlign w:val="bottom"/>
                  <w:hideMark/>
                </w:tcPr>
                <w:p w14:paraId="69F25750"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8366</w:t>
                  </w:r>
                </w:p>
              </w:tc>
            </w:tr>
            <w:tr w:rsidR="007E69A2" w:rsidRPr="00EC16D5" w14:paraId="255C6593" w14:textId="77777777" w:rsidTr="007E69A2">
              <w:trPr>
                <w:trHeight w:val="310"/>
              </w:trPr>
              <w:tc>
                <w:tcPr>
                  <w:tcW w:w="1500" w:type="dxa"/>
                  <w:tcBorders>
                    <w:top w:val="nil"/>
                    <w:left w:val="nil"/>
                    <w:bottom w:val="nil"/>
                    <w:right w:val="nil"/>
                  </w:tcBorders>
                  <w:shd w:val="clear" w:color="auto" w:fill="auto"/>
                  <w:noWrap/>
                  <w:vAlign w:val="bottom"/>
                  <w:hideMark/>
                </w:tcPr>
                <w:p w14:paraId="29A7CC7B"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8435</w:t>
                  </w:r>
                </w:p>
              </w:tc>
            </w:tr>
            <w:tr w:rsidR="007E69A2" w:rsidRPr="00EC16D5" w14:paraId="076A328F" w14:textId="77777777" w:rsidTr="007E69A2">
              <w:trPr>
                <w:trHeight w:val="310"/>
              </w:trPr>
              <w:tc>
                <w:tcPr>
                  <w:tcW w:w="1500" w:type="dxa"/>
                  <w:tcBorders>
                    <w:top w:val="nil"/>
                    <w:left w:val="nil"/>
                    <w:bottom w:val="nil"/>
                    <w:right w:val="nil"/>
                  </w:tcBorders>
                  <w:shd w:val="clear" w:color="auto" w:fill="auto"/>
                  <w:noWrap/>
                  <w:vAlign w:val="bottom"/>
                  <w:hideMark/>
                </w:tcPr>
                <w:p w14:paraId="64B1788A"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8460</w:t>
                  </w:r>
                </w:p>
              </w:tc>
            </w:tr>
            <w:tr w:rsidR="007E69A2" w:rsidRPr="00EC16D5" w14:paraId="0DC01144" w14:textId="77777777" w:rsidTr="007E69A2">
              <w:trPr>
                <w:trHeight w:val="310"/>
              </w:trPr>
              <w:tc>
                <w:tcPr>
                  <w:tcW w:w="1500" w:type="dxa"/>
                  <w:tcBorders>
                    <w:top w:val="nil"/>
                    <w:left w:val="nil"/>
                    <w:bottom w:val="nil"/>
                    <w:right w:val="nil"/>
                  </w:tcBorders>
                  <w:shd w:val="clear" w:color="auto" w:fill="auto"/>
                  <w:noWrap/>
                  <w:vAlign w:val="bottom"/>
                  <w:hideMark/>
                </w:tcPr>
                <w:p w14:paraId="1022450F"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8503</w:t>
                  </w:r>
                </w:p>
              </w:tc>
            </w:tr>
            <w:tr w:rsidR="007E69A2" w:rsidRPr="00EC16D5" w14:paraId="20463B7F" w14:textId="77777777" w:rsidTr="007E69A2">
              <w:trPr>
                <w:trHeight w:val="310"/>
              </w:trPr>
              <w:tc>
                <w:tcPr>
                  <w:tcW w:w="1500" w:type="dxa"/>
                  <w:tcBorders>
                    <w:top w:val="nil"/>
                    <w:left w:val="nil"/>
                    <w:bottom w:val="nil"/>
                    <w:right w:val="nil"/>
                  </w:tcBorders>
                  <w:shd w:val="clear" w:color="auto" w:fill="auto"/>
                  <w:noWrap/>
                  <w:vAlign w:val="bottom"/>
                  <w:hideMark/>
                </w:tcPr>
                <w:p w14:paraId="1C6315C1"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8521</w:t>
                  </w:r>
                </w:p>
              </w:tc>
            </w:tr>
            <w:tr w:rsidR="007E69A2" w:rsidRPr="00EC16D5" w14:paraId="63A19DDE" w14:textId="77777777" w:rsidTr="007E69A2">
              <w:trPr>
                <w:trHeight w:val="310"/>
              </w:trPr>
              <w:tc>
                <w:tcPr>
                  <w:tcW w:w="1500" w:type="dxa"/>
                  <w:tcBorders>
                    <w:top w:val="nil"/>
                    <w:left w:val="nil"/>
                    <w:bottom w:val="nil"/>
                    <w:right w:val="nil"/>
                  </w:tcBorders>
                  <w:shd w:val="clear" w:color="auto" w:fill="auto"/>
                  <w:noWrap/>
                  <w:vAlign w:val="bottom"/>
                  <w:hideMark/>
                </w:tcPr>
                <w:p w14:paraId="41653B52"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8593</w:t>
                  </w:r>
                </w:p>
              </w:tc>
            </w:tr>
            <w:tr w:rsidR="007E69A2" w:rsidRPr="00EC16D5" w14:paraId="015295E3" w14:textId="77777777" w:rsidTr="007E69A2">
              <w:trPr>
                <w:trHeight w:val="310"/>
              </w:trPr>
              <w:tc>
                <w:tcPr>
                  <w:tcW w:w="1500" w:type="dxa"/>
                  <w:tcBorders>
                    <w:top w:val="nil"/>
                    <w:left w:val="nil"/>
                    <w:bottom w:val="nil"/>
                    <w:right w:val="nil"/>
                  </w:tcBorders>
                  <w:shd w:val="clear" w:color="auto" w:fill="auto"/>
                  <w:noWrap/>
                  <w:vAlign w:val="bottom"/>
                  <w:hideMark/>
                </w:tcPr>
                <w:p w14:paraId="4A3228C3"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8677</w:t>
                  </w:r>
                </w:p>
              </w:tc>
            </w:tr>
            <w:tr w:rsidR="007E69A2" w:rsidRPr="00EC16D5" w14:paraId="1819FC7E" w14:textId="77777777" w:rsidTr="007E69A2">
              <w:trPr>
                <w:trHeight w:val="310"/>
              </w:trPr>
              <w:tc>
                <w:tcPr>
                  <w:tcW w:w="1500" w:type="dxa"/>
                  <w:tcBorders>
                    <w:top w:val="nil"/>
                    <w:left w:val="nil"/>
                    <w:bottom w:val="nil"/>
                    <w:right w:val="nil"/>
                  </w:tcBorders>
                  <w:shd w:val="clear" w:color="auto" w:fill="auto"/>
                  <w:noWrap/>
                  <w:vAlign w:val="bottom"/>
                  <w:hideMark/>
                </w:tcPr>
                <w:p w14:paraId="584CDF29"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8684</w:t>
                  </w:r>
                </w:p>
              </w:tc>
            </w:tr>
            <w:tr w:rsidR="007E69A2" w:rsidRPr="00EC16D5" w14:paraId="47428D5A" w14:textId="77777777" w:rsidTr="007E69A2">
              <w:trPr>
                <w:trHeight w:val="310"/>
              </w:trPr>
              <w:tc>
                <w:tcPr>
                  <w:tcW w:w="1500" w:type="dxa"/>
                  <w:tcBorders>
                    <w:top w:val="nil"/>
                    <w:left w:val="nil"/>
                    <w:bottom w:val="nil"/>
                    <w:right w:val="nil"/>
                  </w:tcBorders>
                  <w:shd w:val="clear" w:color="auto" w:fill="auto"/>
                  <w:noWrap/>
                  <w:vAlign w:val="bottom"/>
                  <w:hideMark/>
                </w:tcPr>
                <w:p w14:paraId="37F82F7D"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8739</w:t>
                  </w:r>
                </w:p>
              </w:tc>
            </w:tr>
            <w:tr w:rsidR="007E69A2" w:rsidRPr="00EC16D5" w14:paraId="22636861" w14:textId="77777777" w:rsidTr="007E69A2">
              <w:trPr>
                <w:trHeight w:val="310"/>
              </w:trPr>
              <w:tc>
                <w:tcPr>
                  <w:tcW w:w="1500" w:type="dxa"/>
                  <w:tcBorders>
                    <w:top w:val="nil"/>
                    <w:left w:val="nil"/>
                    <w:bottom w:val="nil"/>
                    <w:right w:val="nil"/>
                  </w:tcBorders>
                  <w:shd w:val="clear" w:color="auto" w:fill="auto"/>
                  <w:noWrap/>
                  <w:vAlign w:val="bottom"/>
                  <w:hideMark/>
                </w:tcPr>
                <w:p w14:paraId="5F357F59"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8814</w:t>
                  </w:r>
                </w:p>
              </w:tc>
            </w:tr>
            <w:tr w:rsidR="007E69A2" w:rsidRPr="00EC16D5" w14:paraId="7BE3657A" w14:textId="77777777" w:rsidTr="007E69A2">
              <w:trPr>
                <w:trHeight w:val="310"/>
              </w:trPr>
              <w:tc>
                <w:tcPr>
                  <w:tcW w:w="1500" w:type="dxa"/>
                  <w:tcBorders>
                    <w:top w:val="nil"/>
                    <w:left w:val="nil"/>
                    <w:bottom w:val="nil"/>
                    <w:right w:val="nil"/>
                  </w:tcBorders>
                  <w:shd w:val="clear" w:color="auto" w:fill="auto"/>
                  <w:noWrap/>
                  <w:vAlign w:val="bottom"/>
                  <w:hideMark/>
                </w:tcPr>
                <w:p w14:paraId="5AA80C0E"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8890</w:t>
                  </w:r>
                </w:p>
              </w:tc>
            </w:tr>
            <w:tr w:rsidR="007E69A2" w:rsidRPr="00EC16D5" w14:paraId="192FFF20" w14:textId="77777777" w:rsidTr="007E69A2">
              <w:trPr>
                <w:trHeight w:val="310"/>
              </w:trPr>
              <w:tc>
                <w:tcPr>
                  <w:tcW w:w="1500" w:type="dxa"/>
                  <w:tcBorders>
                    <w:top w:val="nil"/>
                    <w:left w:val="nil"/>
                    <w:bottom w:val="nil"/>
                    <w:right w:val="nil"/>
                  </w:tcBorders>
                  <w:shd w:val="clear" w:color="auto" w:fill="auto"/>
                  <w:noWrap/>
                  <w:vAlign w:val="bottom"/>
                  <w:hideMark/>
                </w:tcPr>
                <w:p w14:paraId="5DB8E4D7"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9004</w:t>
                  </w:r>
                </w:p>
              </w:tc>
            </w:tr>
            <w:tr w:rsidR="007E69A2" w:rsidRPr="00EC16D5" w14:paraId="7F2CBD24" w14:textId="77777777" w:rsidTr="007E69A2">
              <w:trPr>
                <w:trHeight w:val="310"/>
              </w:trPr>
              <w:tc>
                <w:tcPr>
                  <w:tcW w:w="1500" w:type="dxa"/>
                  <w:tcBorders>
                    <w:top w:val="nil"/>
                    <w:left w:val="nil"/>
                    <w:bottom w:val="nil"/>
                    <w:right w:val="nil"/>
                  </w:tcBorders>
                  <w:shd w:val="clear" w:color="auto" w:fill="auto"/>
                  <w:noWrap/>
                  <w:vAlign w:val="bottom"/>
                  <w:hideMark/>
                </w:tcPr>
                <w:p w14:paraId="615B1B21"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9029</w:t>
                  </w:r>
                </w:p>
              </w:tc>
            </w:tr>
            <w:tr w:rsidR="007E69A2" w:rsidRPr="00EC16D5" w14:paraId="104E1341" w14:textId="77777777" w:rsidTr="007E69A2">
              <w:trPr>
                <w:trHeight w:val="310"/>
              </w:trPr>
              <w:tc>
                <w:tcPr>
                  <w:tcW w:w="1500" w:type="dxa"/>
                  <w:tcBorders>
                    <w:top w:val="nil"/>
                    <w:left w:val="nil"/>
                    <w:bottom w:val="nil"/>
                    <w:right w:val="nil"/>
                  </w:tcBorders>
                  <w:shd w:val="clear" w:color="auto" w:fill="auto"/>
                  <w:noWrap/>
                  <w:vAlign w:val="bottom"/>
                  <w:hideMark/>
                </w:tcPr>
                <w:p w14:paraId="72610D74"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9061</w:t>
                  </w:r>
                </w:p>
              </w:tc>
            </w:tr>
            <w:tr w:rsidR="007E69A2" w:rsidRPr="00EC16D5" w14:paraId="664E30A5" w14:textId="77777777" w:rsidTr="007E69A2">
              <w:trPr>
                <w:trHeight w:val="310"/>
              </w:trPr>
              <w:tc>
                <w:tcPr>
                  <w:tcW w:w="1500" w:type="dxa"/>
                  <w:tcBorders>
                    <w:top w:val="nil"/>
                    <w:left w:val="nil"/>
                    <w:bottom w:val="nil"/>
                    <w:right w:val="nil"/>
                  </w:tcBorders>
                  <w:shd w:val="clear" w:color="auto" w:fill="auto"/>
                  <w:noWrap/>
                  <w:vAlign w:val="bottom"/>
                  <w:hideMark/>
                </w:tcPr>
                <w:p w14:paraId="1E455EAF"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9102</w:t>
                  </w:r>
                </w:p>
              </w:tc>
            </w:tr>
            <w:tr w:rsidR="007E69A2" w:rsidRPr="00EC16D5" w14:paraId="6B8A7DE4" w14:textId="77777777" w:rsidTr="007E69A2">
              <w:trPr>
                <w:trHeight w:val="310"/>
              </w:trPr>
              <w:tc>
                <w:tcPr>
                  <w:tcW w:w="1500" w:type="dxa"/>
                  <w:tcBorders>
                    <w:top w:val="nil"/>
                    <w:left w:val="nil"/>
                    <w:bottom w:val="nil"/>
                    <w:right w:val="nil"/>
                  </w:tcBorders>
                  <w:shd w:val="clear" w:color="auto" w:fill="auto"/>
                  <w:noWrap/>
                  <w:vAlign w:val="bottom"/>
                  <w:hideMark/>
                </w:tcPr>
                <w:p w14:paraId="60AD184F"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9153</w:t>
                  </w:r>
                </w:p>
              </w:tc>
            </w:tr>
            <w:tr w:rsidR="007E69A2" w:rsidRPr="00EC16D5" w14:paraId="6A086623" w14:textId="77777777" w:rsidTr="007E69A2">
              <w:trPr>
                <w:trHeight w:val="310"/>
              </w:trPr>
              <w:tc>
                <w:tcPr>
                  <w:tcW w:w="1500" w:type="dxa"/>
                  <w:tcBorders>
                    <w:top w:val="nil"/>
                    <w:left w:val="nil"/>
                    <w:bottom w:val="nil"/>
                    <w:right w:val="nil"/>
                  </w:tcBorders>
                  <w:shd w:val="clear" w:color="auto" w:fill="auto"/>
                  <w:noWrap/>
                  <w:vAlign w:val="bottom"/>
                  <w:hideMark/>
                </w:tcPr>
                <w:p w14:paraId="3B0C82F3"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9215</w:t>
                  </w:r>
                </w:p>
              </w:tc>
            </w:tr>
            <w:tr w:rsidR="007E69A2" w:rsidRPr="00EC16D5" w14:paraId="31F95B6B" w14:textId="77777777" w:rsidTr="007E69A2">
              <w:trPr>
                <w:trHeight w:val="310"/>
              </w:trPr>
              <w:tc>
                <w:tcPr>
                  <w:tcW w:w="1500" w:type="dxa"/>
                  <w:tcBorders>
                    <w:top w:val="nil"/>
                    <w:left w:val="nil"/>
                    <w:bottom w:val="nil"/>
                    <w:right w:val="nil"/>
                  </w:tcBorders>
                  <w:shd w:val="clear" w:color="auto" w:fill="auto"/>
                  <w:noWrap/>
                  <w:vAlign w:val="bottom"/>
                  <w:hideMark/>
                </w:tcPr>
                <w:p w14:paraId="5F433FF4"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9248</w:t>
                  </w:r>
                </w:p>
              </w:tc>
            </w:tr>
            <w:tr w:rsidR="007E69A2" w:rsidRPr="00EC16D5" w14:paraId="75B4211C" w14:textId="77777777" w:rsidTr="007E69A2">
              <w:trPr>
                <w:trHeight w:val="310"/>
              </w:trPr>
              <w:tc>
                <w:tcPr>
                  <w:tcW w:w="1500" w:type="dxa"/>
                  <w:tcBorders>
                    <w:top w:val="nil"/>
                    <w:left w:val="nil"/>
                    <w:bottom w:val="nil"/>
                    <w:right w:val="nil"/>
                  </w:tcBorders>
                  <w:shd w:val="clear" w:color="auto" w:fill="auto"/>
                  <w:noWrap/>
                  <w:vAlign w:val="bottom"/>
                  <w:hideMark/>
                </w:tcPr>
                <w:p w14:paraId="4634E14D"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9320</w:t>
                  </w:r>
                </w:p>
              </w:tc>
            </w:tr>
            <w:tr w:rsidR="007E69A2" w:rsidRPr="00EC16D5" w14:paraId="00C587E7" w14:textId="77777777" w:rsidTr="007E69A2">
              <w:trPr>
                <w:trHeight w:val="310"/>
              </w:trPr>
              <w:tc>
                <w:tcPr>
                  <w:tcW w:w="1500" w:type="dxa"/>
                  <w:tcBorders>
                    <w:top w:val="nil"/>
                    <w:left w:val="nil"/>
                    <w:bottom w:val="nil"/>
                    <w:right w:val="nil"/>
                  </w:tcBorders>
                  <w:shd w:val="clear" w:color="auto" w:fill="auto"/>
                  <w:noWrap/>
                  <w:vAlign w:val="bottom"/>
                  <w:hideMark/>
                </w:tcPr>
                <w:p w14:paraId="1A671CB8"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9355</w:t>
                  </w:r>
                </w:p>
              </w:tc>
            </w:tr>
            <w:tr w:rsidR="007E69A2" w:rsidRPr="00EC16D5" w14:paraId="2AA6F9C5" w14:textId="77777777" w:rsidTr="007E69A2">
              <w:trPr>
                <w:trHeight w:val="310"/>
              </w:trPr>
              <w:tc>
                <w:tcPr>
                  <w:tcW w:w="1500" w:type="dxa"/>
                  <w:tcBorders>
                    <w:top w:val="nil"/>
                    <w:left w:val="nil"/>
                    <w:bottom w:val="nil"/>
                    <w:right w:val="nil"/>
                  </w:tcBorders>
                  <w:shd w:val="clear" w:color="auto" w:fill="auto"/>
                  <w:noWrap/>
                  <w:vAlign w:val="bottom"/>
                  <w:hideMark/>
                </w:tcPr>
                <w:p w14:paraId="34FB6037"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9434</w:t>
                  </w:r>
                </w:p>
              </w:tc>
            </w:tr>
            <w:tr w:rsidR="007E69A2" w:rsidRPr="00EC16D5" w14:paraId="4C712810" w14:textId="77777777" w:rsidTr="007E69A2">
              <w:trPr>
                <w:trHeight w:val="310"/>
              </w:trPr>
              <w:tc>
                <w:tcPr>
                  <w:tcW w:w="1500" w:type="dxa"/>
                  <w:tcBorders>
                    <w:top w:val="nil"/>
                    <w:left w:val="nil"/>
                    <w:bottom w:val="nil"/>
                    <w:right w:val="nil"/>
                  </w:tcBorders>
                  <w:shd w:val="clear" w:color="auto" w:fill="auto"/>
                  <w:noWrap/>
                  <w:vAlign w:val="bottom"/>
                  <w:hideMark/>
                </w:tcPr>
                <w:p w14:paraId="62C8CD19"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9469</w:t>
                  </w:r>
                </w:p>
              </w:tc>
            </w:tr>
            <w:tr w:rsidR="007E69A2" w:rsidRPr="00EC16D5" w14:paraId="1A3385CD" w14:textId="77777777" w:rsidTr="007E69A2">
              <w:trPr>
                <w:trHeight w:val="310"/>
              </w:trPr>
              <w:tc>
                <w:tcPr>
                  <w:tcW w:w="1500" w:type="dxa"/>
                  <w:tcBorders>
                    <w:top w:val="nil"/>
                    <w:left w:val="nil"/>
                    <w:bottom w:val="nil"/>
                    <w:right w:val="nil"/>
                  </w:tcBorders>
                  <w:shd w:val="clear" w:color="auto" w:fill="auto"/>
                  <w:noWrap/>
                  <w:vAlign w:val="bottom"/>
                  <w:hideMark/>
                </w:tcPr>
                <w:p w14:paraId="2C1AC63B"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9576</w:t>
                  </w:r>
                </w:p>
              </w:tc>
            </w:tr>
            <w:tr w:rsidR="007E69A2" w:rsidRPr="00EC16D5" w14:paraId="42A8A602" w14:textId="77777777" w:rsidTr="007E69A2">
              <w:trPr>
                <w:trHeight w:val="310"/>
              </w:trPr>
              <w:tc>
                <w:tcPr>
                  <w:tcW w:w="1500" w:type="dxa"/>
                  <w:tcBorders>
                    <w:top w:val="nil"/>
                    <w:left w:val="nil"/>
                    <w:bottom w:val="nil"/>
                    <w:right w:val="nil"/>
                  </w:tcBorders>
                  <w:shd w:val="clear" w:color="auto" w:fill="auto"/>
                  <w:noWrap/>
                  <w:vAlign w:val="bottom"/>
                  <w:hideMark/>
                </w:tcPr>
                <w:p w14:paraId="45A0BE13"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9628</w:t>
                  </w:r>
                </w:p>
              </w:tc>
            </w:tr>
            <w:tr w:rsidR="007E69A2" w:rsidRPr="00EC16D5" w14:paraId="17B07764" w14:textId="77777777" w:rsidTr="007E69A2">
              <w:trPr>
                <w:trHeight w:val="310"/>
              </w:trPr>
              <w:tc>
                <w:tcPr>
                  <w:tcW w:w="1500" w:type="dxa"/>
                  <w:tcBorders>
                    <w:top w:val="nil"/>
                    <w:left w:val="nil"/>
                    <w:bottom w:val="nil"/>
                    <w:right w:val="nil"/>
                  </w:tcBorders>
                  <w:shd w:val="clear" w:color="auto" w:fill="auto"/>
                  <w:noWrap/>
                  <w:vAlign w:val="bottom"/>
                  <w:hideMark/>
                </w:tcPr>
                <w:p w14:paraId="5AF58307"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9682</w:t>
                  </w:r>
                </w:p>
              </w:tc>
            </w:tr>
            <w:tr w:rsidR="007E69A2" w:rsidRPr="00EC16D5" w14:paraId="3C154191" w14:textId="77777777" w:rsidTr="007E69A2">
              <w:trPr>
                <w:trHeight w:val="310"/>
              </w:trPr>
              <w:tc>
                <w:tcPr>
                  <w:tcW w:w="1500" w:type="dxa"/>
                  <w:tcBorders>
                    <w:top w:val="nil"/>
                    <w:left w:val="nil"/>
                    <w:bottom w:val="nil"/>
                    <w:right w:val="nil"/>
                  </w:tcBorders>
                  <w:shd w:val="clear" w:color="auto" w:fill="auto"/>
                  <w:noWrap/>
                  <w:vAlign w:val="bottom"/>
                  <w:hideMark/>
                </w:tcPr>
                <w:p w14:paraId="67E0F49E"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9724</w:t>
                  </w:r>
                </w:p>
              </w:tc>
            </w:tr>
            <w:tr w:rsidR="007E69A2" w:rsidRPr="00EC16D5" w14:paraId="74D9CC2F" w14:textId="77777777" w:rsidTr="007E69A2">
              <w:trPr>
                <w:trHeight w:val="310"/>
              </w:trPr>
              <w:tc>
                <w:tcPr>
                  <w:tcW w:w="1500" w:type="dxa"/>
                  <w:tcBorders>
                    <w:top w:val="nil"/>
                    <w:left w:val="nil"/>
                    <w:bottom w:val="nil"/>
                    <w:right w:val="nil"/>
                  </w:tcBorders>
                  <w:shd w:val="clear" w:color="auto" w:fill="auto"/>
                  <w:noWrap/>
                  <w:vAlign w:val="bottom"/>
                  <w:hideMark/>
                </w:tcPr>
                <w:p w14:paraId="16812E4C"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9748</w:t>
                  </w:r>
                </w:p>
              </w:tc>
            </w:tr>
            <w:tr w:rsidR="007E69A2" w:rsidRPr="00EC16D5" w14:paraId="275CDA9C" w14:textId="77777777" w:rsidTr="007E69A2">
              <w:trPr>
                <w:trHeight w:val="310"/>
              </w:trPr>
              <w:tc>
                <w:tcPr>
                  <w:tcW w:w="1500" w:type="dxa"/>
                  <w:tcBorders>
                    <w:top w:val="nil"/>
                    <w:left w:val="nil"/>
                    <w:bottom w:val="nil"/>
                    <w:right w:val="nil"/>
                  </w:tcBorders>
                  <w:shd w:val="clear" w:color="auto" w:fill="auto"/>
                  <w:noWrap/>
                  <w:vAlign w:val="bottom"/>
                  <w:hideMark/>
                </w:tcPr>
                <w:p w14:paraId="627B1837"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9814</w:t>
                  </w:r>
                </w:p>
              </w:tc>
            </w:tr>
            <w:tr w:rsidR="007E69A2" w:rsidRPr="00EC16D5" w14:paraId="726B5302" w14:textId="77777777" w:rsidTr="007E69A2">
              <w:trPr>
                <w:trHeight w:val="310"/>
              </w:trPr>
              <w:tc>
                <w:tcPr>
                  <w:tcW w:w="1500" w:type="dxa"/>
                  <w:tcBorders>
                    <w:top w:val="nil"/>
                    <w:left w:val="nil"/>
                    <w:bottom w:val="nil"/>
                    <w:right w:val="nil"/>
                  </w:tcBorders>
                  <w:shd w:val="clear" w:color="auto" w:fill="auto"/>
                  <w:noWrap/>
                  <w:vAlign w:val="bottom"/>
                  <w:hideMark/>
                </w:tcPr>
                <w:p w14:paraId="303B6A57"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9901</w:t>
                  </w:r>
                </w:p>
              </w:tc>
            </w:tr>
            <w:tr w:rsidR="007E69A2" w:rsidRPr="00EC16D5" w14:paraId="68709C47" w14:textId="77777777" w:rsidTr="007E69A2">
              <w:trPr>
                <w:trHeight w:val="310"/>
              </w:trPr>
              <w:tc>
                <w:tcPr>
                  <w:tcW w:w="1500" w:type="dxa"/>
                  <w:tcBorders>
                    <w:top w:val="nil"/>
                    <w:left w:val="nil"/>
                    <w:bottom w:val="nil"/>
                    <w:right w:val="nil"/>
                  </w:tcBorders>
                  <w:shd w:val="clear" w:color="auto" w:fill="auto"/>
                  <w:noWrap/>
                  <w:vAlign w:val="bottom"/>
                  <w:hideMark/>
                </w:tcPr>
                <w:p w14:paraId="1A5C77E7"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699977</w:t>
                  </w:r>
                </w:p>
              </w:tc>
            </w:tr>
            <w:tr w:rsidR="007E69A2" w:rsidRPr="00EC16D5" w14:paraId="788409FE" w14:textId="77777777" w:rsidTr="007E69A2">
              <w:trPr>
                <w:trHeight w:val="310"/>
              </w:trPr>
              <w:tc>
                <w:tcPr>
                  <w:tcW w:w="1500" w:type="dxa"/>
                  <w:tcBorders>
                    <w:top w:val="nil"/>
                    <w:left w:val="nil"/>
                    <w:bottom w:val="nil"/>
                    <w:right w:val="nil"/>
                  </w:tcBorders>
                  <w:shd w:val="clear" w:color="auto" w:fill="auto"/>
                  <w:noWrap/>
                  <w:vAlign w:val="bottom"/>
                  <w:hideMark/>
                </w:tcPr>
                <w:p w14:paraId="432834F2"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700014</w:t>
                  </w:r>
                </w:p>
              </w:tc>
            </w:tr>
            <w:tr w:rsidR="007E69A2" w:rsidRPr="00EC16D5" w14:paraId="6105EA61" w14:textId="77777777" w:rsidTr="007E69A2">
              <w:trPr>
                <w:trHeight w:val="310"/>
              </w:trPr>
              <w:tc>
                <w:tcPr>
                  <w:tcW w:w="1500" w:type="dxa"/>
                  <w:tcBorders>
                    <w:top w:val="nil"/>
                    <w:left w:val="nil"/>
                    <w:bottom w:val="nil"/>
                    <w:right w:val="nil"/>
                  </w:tcBorders>
                  <w:shd w:val="clear" w:color="auto" w:fill="auto"/>
                  <w:noWrap/>
                  <w:vAlign w:val="bottom"/>
                  <w:hideMark/>
                </w:tcPr>
                <w:p w14:paraId="7C804C8E"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lastRenderedPageBreak/>
                    <w:t>31.6700038</w:t>
                  </w:r>
                </w:p>
              </w:tc>
            </w:tr>
            <w:tr w:rsidR="007E69A2" w:rsidRPr="00EC16D5" w14:paraId="2A8DCEBA" w14:textId="77777777" w:rsidTr="007E69A2">
              <w:trPr>
                <w:trHeight w:val="310"/>
              </w:trPr>
              <w:tc>
                <w:tcPr>
                  <w:tcW w:w="1500" w:type="dxa"/>
                  <w:tcBorders>
                    <w:top w:val="nil"/>
                    <w:left w:val="nil"/>
                    <w:bottom w:val="nil"/>
                    <w:right w:val="nil"/>
                  </w:tcBorders>
                  <w:shd w:val="clear" w:color="auto" w:fill="auto"/>
                  <w:noWrap/>
                  <w:vAlign w:val="bottom"/>
                  <w:hideMark/>
                </w:tcPr>
                <w:p w14:paraId="3AFD82C0"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700129</w:t>
                  </w:r>
                </w:p>
              </w:tc>
            </w:tr>
            <w:tr w:rsidR="007E69A2" w:rsidRPr="00EC16D5" w14:paraId="4D9FE549" w14:textId="77777777" w:rsidTr="007E69A2">
              <w:trPr>
                <w:trHeight w:val="310"/>
              </w:trPr>
              <w:tc>
                <w:tcPr>
                  <w:tcW w:w="1500" w:type="dxa"/>
                  <w:tcBorders>
                    <w:top w:val="nil"/>
                    <w:left w:val="nil"/>
                    <w:bottom w:val="nil"/>
                    <w:right w:val="nil"/>
                  </w:tcBorders>
                  <w:shd w:val="clear" w:color="auto" w:fill="auto"/>
                  <w:noWrap/>
                  <w:vAlign w:val="bottom"/>
                  <w:hideMark/>
                </w:tcPr>
                <w:p w14:paraId="1D407A48"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700175</w:t>
                  </w:r>
                </w:p>
              </w:tc>
            </w:tr>
            <w:tr w:rsidR="007E69A2" w:rsidRPr="00EC16D5" w14:paraId="55F4B778" w14:textId="77777777" w:rsidTr="007E69A2">
              <w:trPr>
                <w:trHeight w:val="310"/>
              </w:trPr>
              <w:tc>
                <w:tcPr>
                  <w:tcW w:w="1500" w:type="dxa"/>
                  <w:tcBorders>
                    <w:top w:val="nil"/>
                    <w:left w:val="nil"/>
                    <w:bottom w:val="nil"/>
                    <w:right w:val="nil"/>
                  </w:tcBorders>
                  <w:shd w:val="clear" w:color="auto" w:fill="auto"/>
                  <w:noWrap/>
                  <w:vAlign w:val="bottom"/>
                  <w:hideMark/>
                </w:tcPr>
                <w:p w14:paraId="0A2C0627"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700241</w:t>
                  </w:r>
                </w:p>
              </w:tc>
            </w:tr>
            <w:tr w:rsidR="007E69A2" w:rsidRPr="00EC16D5" w14:paraId="3D2A2199" w14:textId="77777777" w:rsidTr="007E69A2">
              <w:trPr>
                <w:trHeight w:val="310"/>
              </w:trPr>
              <w:tc>
                <w:tcPr>
                  <w:tcW w:w="1500" w:type="dxa"/>
                  <w:tcBorders>
                    <w:top w:val="nil"/>
                    <w:left w:val="nil"/>
                    <w:bottom w:val="nil"/>
                    <w:right w:val="nil"/>
                  </w:tcBorders>
                  <w:shd w:val="clear" w:color="auto" w:fill="auto"/>
                  <w:noWrap/>
                  <w:vAlign w:val="bottom"/>
                  <w:hideMark/>
                </w:tcPr>
                <w:p w14:paraId="282F645E"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700269</w:t>
                  </w:r>
                </w:p>
              </w:tc>
            </w:tr>
            <w:tr w:rsidR="007E69A2" w:rsidRPr="00EC16D5" w14:paraId="02B8DBB5" w14:textId="77777777" w:rsidTr="007E69A2">
              <w:trPr>
                <w:trHeight w:val="310"/>
              </w:trPr>
              <w:tc>
                <w:tcPr>
                  <w:tcW w:w="1500" w:type="dxa"/>
                  <w:tcBorders>
                    <w:top w:val="nil"/>
                    <w:left w:val="nil"/>
                    <w:bottom w:val="nil"/>
                    <w:right w:val="nil"/>
                  </w:tcBorders>
                  <w:shd w:val="clear" w:color="auto" w:fill="auto"/>
                  <w:noWrap/>
                  <w:vAlign w:val="bottom"/>
                  <w:hideMark/>
                </w:tcPr>
                <w:p w14:paraId="1457ADF2"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700332</w:t>
                  </w:r>
                </w:p>
              </w:tc>
            </w:tr>
            <w:tr w:rsidR="007E69A2" w:rsidRPr="00EC16D5" w14:paraId="64EE74E1" w14:textId="77777777" w:rsidTr="007E69A2">
              <w:trPr>
                <w:trHeight w:val="310"/>
              </w:trPr>
              <w:tc>
                <w:tcPr>
                  <w:tcW w:w="1500" w:type="dxa"/>
                  <w:tcBorders>
                    <w:top w:val="nil"/>
                    <w:left w:val="nil"/>
                    <w:bottom w:val="nil"/>
                    <w:right w:val="nil"/>
                  </w:tcBorders>
                  <w:shd w:val="clear" w:color="auto" w:fill="auto"/>
                  <w:noWrap/>
                  <w:vAlign w:val="bottom"/>
                  <w:hideMark/>
                </w:tcPr>
                <w:p w14:paraId="08D16A7A"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700417</w:t>
                  </w:r>
                </w:p>
              </w:tc>
            </w:tr>
            <w:tr w:rsidR="007E69A2" w:rsidRPr="00EC16D5" w14:paraId="3FDFD158" w14:textId="77777777" w:rsidTr="007E69A2">
              <w:trPr>
                <w:trHeight w:val="310"/>
              </w:trPr>
              <w:tc>
                <w:tcPr>
                  <w:tcW w:w="1500" w:type="dxa"/>
                  <w:tcBorders>
                    <w:top w:val="nil"/>
                    <w:left w:val="nil"/>
                    <w:bottom w:val="nil"/>
                    <w:right w:val="nil"/>
                  </w:tcBorders>
                  <w:shd w:val="clear" w:color="auto" w:fill="auto"/>
                  <w:noWrap/>
                  <w:vAlign w:val="bottom"/>
                  <w:hideMark/>
                </w:tcPr>
                <w:p w14:paraId="2B06D32B"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700457</w:t>
                  </w:r>
                </w:p>
              </w:tc>
            </w:tr>
            <w:tr w:rsidR="007E69A2" w:rsidRPr="00EC16D5" w14:paraId="212235DA" w14:textId="77777777" w:rsidTr="007E69A2">
              <w:trPr>
                <w:trHeight w:val="310"/>
              </w:trPr>
              <w:tc>
                <w:tcPr>
                  <w:tcW w:w="1500" w:type="dxa"/>
                  <w:tcBorders>
                    <w:top w:val="nil"/>
                    <w:left w:val="nil"/>
                    <w:bottom w:val="nil"/>
                    <w:right w:val="nil"/>
                  </w:tcBorders>
                  <w:shd w:val="clear" w:color="auto" w:fill="auto"/>
                  <w:noWrap/>
                  <w:vAlign w:val="bottom"/>
                  <w:hideMark/>
                </w:tcPr>
                <w:p w14:paraId="086EE3B4"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700505</w:t>
                  </w:r>
                </w:p>
              </w:tc>
            </w:tr>
            <w:tr w:rsidR="007E69A2" w:rsidRPr="00EC16D5" w14:paraId="08C2E1F1" w14:textId="77777777" w:rsidTr="007E69A2">
              <w:trPr>
                <w:trHeight w:val="310"/>
              </w:trPr>
              <w:tc>
                <w:tcPr>
                  <w:tcW w:w="1500" w:type="dxa"/>
                  <w:tcBorders>
                    <w:top w:val="nil"/>
                    <w:left w:val="nil"/>
                    <w:bottom w:val="nil"/>
                    <w:right w:val="nil"/>
                  </w:tcBorders>
                  <w:shd w:val="clear" w:color="auto" w:fill="auto"/>
                  <w:noWrap/>
                  <w:vAlign w:val="bottom"/>
                  <w:hideMark/>
                </w:tcPr>
                <w:p w14:paraId="3878AE48"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700509</w:t>
                  </w:r>
                </w:p>
              </w:tc>
            </w:tr>
            <w:tr w:rsidR="007E69A2" w:rsidRPr="00EC16D5" w14:paraId="5B2BD17F" w14:textId="77777777" w:rsidTr="007E69A2">
              <w:trPr>
                <w:trHeight w:val="310"/>
              </w:trPr>
              <w:tc>
                <w:tcPr>
                  <w:tcW w:w="1500" w:type="dxa"/>
                  <w:tcBorders>
                    <w:top w:val="nil"/>
                    <w:left w:val="nil"/>
                    <w:bottom w:val="nil"/>
                    <w:right w:val="nil"/>
                  </w:tcBorders>
                  <w:shd w:val="clear" w:color="auto" w:fill="auto"/>
                  <w:noWrap/>
                  <w:vAlign w:val="bottom"/>
                  <w:hideMark/>
                </w:tcPr>
                <w:p w14:paraId="37628F9A"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700595</w:t>
                  </w:r>
                </w:p>
              </w:tc>
            </w:tr>
            <w:tr w:rsidR="007E69A2" w:rsidRPr="00EC16D5" w14:paraId="13170DFF" w14:textId="77777777" w:rsidTr="007E69A2">
              <w:trPr>
                <w:trHeight w:val="310"/>
              </w:trPr>
              <w:tc>
                <w:tcPr>
                  <w:tcW w:w="1500" w:type="dxa"/>
                  <w:tcBorders>
                    <w:top w:val="nil"/>
                    <w:left w:val="nil"/>
                    <w:bottom w:val="nil"/>
                    <w:right w:val="nil"/>
                  </w:tcBorders>
                  <w:shd w:val="clear" w:color="auto" w:fill="auto"/>
                  <w:noWrap/>
                  <w:vAlign w:val="bottom"/>
                  <w:hideMark/>
                </w:tcPr>
                <w:p w14:paraId="3B10EB13"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700679</w:t>
                  </w:r>
                </w:p>
              </w:tc>
            </w:tr>
            <w:tr w:rsidR="007E69A2" w:rsidRPr="00EC16D5" w14:paraId="440C1285" w14:textId="77777777" w:rsidTr="007E69A2">
              <w:trPr>
                <w:trHeight w:val="310"/>
              </w:trPr>
              <w:tc>
                <w:tcPr>
                  <w:tcW w:w="1500" w:type="dxa"/>
                  <w:tcBorders>
                    <w:top w:val="nil"/>
                    <w:left w:val="nil"/>
                    <w:bottom w:val="nil"/>
                    <w:right w:val="nil"/>
                  </w:tcBorders>
                  <w:shd w:val="clear" w:color="auto" w:fill="auto"/>
                  <w:noWrap/>
                  <w:vAlign w:val="bottom"/>
                  <w:hideMark/>
                </w:tcPr>
                <w:p w14:paraId="7680BE29"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700737</w:t>
                  </w:r>
                </w:p>
              </w:tc>
            </w:tr>
            <w:tr w:rsidR="007E69A2" w:rsidRPr="00EC16D5" w14:paraId="19A60C3D" w14:textId="77777777" w:rsidTr="007E69A2">
              <w:trPr>
                <w:trHeight w:val="310"/>
              </w:trPr>
              <w:tc>
                <w:tcPr>
                  <w:tcW w:w="1500" w:type="dxa"/>
                  <w:tcBorders>
                    <w:top w:val="nil"/>
                    <w:left w:val="nil"/>
                    <w:bottom w:val="nil"/>
                    <w:right w:val="nil"/>
                  </w:tcBorders>
                  <w:shd w:val="clear" w:color="auto" w:fill="auto"/>
                  <w:noWrap/>
                  <w:vAlign w:val="bottom"/>
                  <w:hideMark/>
                </w:tcPr>
                <w:p w14:paraId="1E2F5A40"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700763</w:t>
                  </w:r>
                </w:p>
              </w:tc>
            </w:tr>
            <w:tr w:rsidR="007E69A2" w:rsidRPr="00EC16D5" w14:paraId="6072EC47" w14:textId="77777777" w:rsidTr="007E69A2">
              <w:trPr>
                <w:trHeight w:val="310"/>
              </w:trPr>
              <w:tc>
                <w:tcPr>
                  <w:tcW w:w="1500" w:type="dxa"/>
                  <w:tcBorders>
                    <w:top w:val="nil"/>
                    <w:left w:val="nil"/>
                    <w:bottom w:val="nil"/>
                    <w:right w:val="nil"/>
                  </w:tcBorders>
                  <w:shd w:val="clear" w:color="auto" w:fill="auto"/>
                  <w:noWrap/>
                  <w:vAlign w:val="bottom"/>
                  <w:hideMark/>
                </w:tcPr>
                <w:p w14:paraId="1230427A"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700851</w:t>
                  </w:r>
                </w:p>
              </w:tc>
            </w:tr>
            <w:tr w:rsidR="007E69A2" w:rsidRPr="00EC16D5" w14:paraId="19D49DEF" w14:textId="77777777" w:rsidTr="007E69A2">
              <w:trPr>
                <w:trHeight w:val="310"/>
              </w:trPr>
              <w:tc>
                <w:tcPr>
                  <w:tcW w:w="1500" w:type="dxa"/>
                  <w:tcBorders>
                    <w:top w:val="nil"/>
                    <w:left w:val="nil"/>
                    <w:bottom w:val="nil"/>
                    <w:right w:val="nil"/>
                  </w:tcBorders>
                  <w:shd w:val="clear" w:color="auto" w:fill="auto"/>
                  <w:noWrap/>
                  <w:vAlign w:val="bottom"/>
                  <w:hideMark/>
                </w:tcPr>
                <w:p w14:paraId="33DF5535"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700892</w:t>
                  </w:r>
                </w:p>
              </w:tc>
            </w:tr>
            <w:tr w:rsidR="007E69A2" w:rsidRPr="00EC16D5" w14:paraId="14C93663" w14:textId="77777777" w:rsidTr="007E69A2">
              <w:trPr>
                <w:trHeight w:val="310"/>
              </w:trPr>
              <w:tc>
                <w:tcPr>
                  <w:tcW w:w="1500" w:type="dxa"/>
                  <w:tcBorders>
                    <w:top w:val="nil"/>
                    <w:left w:val="nil"/>
                    <w:bottom w:val="nil"/>
                    <w:right w:val="nil"/>
                  </w:tcBorders>
                  <w:shd w:val="clear" w:color="auto" w:fill="auto"/>
                  <w:noWrap/>
                  <w:vAlign w:val="bottom"/>
                  <w:hideMark/>
                </w:tcPr>
                <w:p w14:paraId="0CBB9ED6"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700963</w:t>
                  </w:r>
                </w:p>
              </w:tc>
            </w:tr>
            <w:tr w:rsidR="007E69A2" w:rsidRPr="00EC16D5" w14:paraId="3273758D" w14:textId="77777777" w:rsidTr="007E69A2">
              <w:trPr>
                <w:trHeight w:val="310"/>
              </w:trPr>
              <w:tc>
                <w:tcPr>
                  <w:tcW w:w="1500" w:type="dxa"/>
                  <w:tcBorders>
                    <w:top w:val="nil"/>
                    <w:left w:val="nil"/>
                    <w:bottom w:val="nil"/>
                    <w:right w:val="nil"/>
                  </w:tcBorders>
                  <w:shd w:val="clear" w:color="auto" w:fill="auto"/>
                  <w:noWrap/>
                  <w:vAlign w:val="bottom"/>
                  <w:hideMark/>
                </w:tcPr>
                <w:p w14:paraId="063821C0"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701018</w:t>
                  </w:r>
                </w:p>
              </w:tc>
            </w:tr>
            <w:tr w:rsidR="007E69A2" w:rsidRPr="00EC16D5" w14:paraId="27917966" w14:textId="77777777" w:rsidTr="007E69A2">
              <w:trPr>
                <w:trHeight w:val="310"/>
              </w:trPr>
              <w:tc>
                <w:tcPr>
                  <w:tcW w:w="1500" w:type="dxa"/>
                  <w:tcBorders>
                    <w:top w:val="nil"/>
                    <w:left w:val="nil"/>
                    <w:bottom w:val="nil"/>
                    <w:right w:val="nil"/>
                  </w:tcBorders>
                  <w:shd w:val="clear" w:color="auto" w:fill="auto"/>
                  <w:noWrap/>
                  <w:vAlign w:val="bottom"/>
                  <w:hideMark/>
                </w:tcPr>
                <w:p w14:paraId="127181E9"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701080</w:t>
                  </w:r>
                </w:p>
              </w:tc>
            </w:tr>
            <w:tr w:rsidR="007E69A2" w:rsidRPr="00EC16D5" w14:paraId="5DC197BA" w14:textId="77777777" w:rsidTr="007E69A2">
              <w:trPr>
                <w:trHeight w:val="310"/>
              </w:trPr>
              <w:tc>
                <w:tcPr>
                  <w:tcW w:w="1500" w:type="dxa"/>
                  <w:tcBorders>
                    <w:top w:val="nil"/>
                    <w:left w:val="nil"/>
                    <w:bottom w:val="nil"/>
                    <w:right w:val="nil"/>
                  </w:tcBorders>
                  <w:shd w:val="clear" w:color="auto" w:fill="auto"/>
                  <w:noWrap/>
                  <w:vAlign w:val="bottom"/>
                  <w:hideMark/>
                </w:tcPr>
                <w:p w14:paraId="12EB08E9"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701135</w:t>
                  </w:r>
                </w:p>
              </w:tc>
            </w:tr>
            <w:tr w:rsidR="007E69A2" w:rsidRPr="00EC16D5" w14:paraId="398FF285" w14:textId="77777777" w:rsidTr="007E69A2">
              <w:trPr>
                <w:trHeight w:val="310"/>
              </w:trPr>
              <w:tc>
                <w:tcPr>
                  <w:tcW w:w="1500" w:type="dxa"/>
                  <w:tcBorders>
                    <w:top w:val="nil"/>
                    <w:left w:val="nil"/>
                    <w:bottom w:val="nil"/>
                    <w:right w:val="nil"/>
                  </w:tcBorders>
                  <w:shd w:val="clear" w:color="auto" w:fill="auto"/>
                  <w:noWrap/>
                  <w:vAlign w:val="bottom"/>
                  <w:hideMark/>
                </w:tcPr>
                <w:p w14:paraId="66E6A68A"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701199</w:t>
                  </w:r>
                </w:p>
              </w:tc>
            </w:tr>
            <w:tr w:rsidR="007E69A2" w:rsidRPr="00EC16D5" w14:paraId="594EFAB8" w14:textId="77777777" w:rsidTr="007E69A2">
              <w:trPr>
                <w:trHeight w:val="310"/>
              </w:trPr>
              <w:tc>
                <w:tcPr>
                  <w:tcW w:w="1500" w:type="dxa"/>
                  <w:tcBorders>
                    <w:top w:val="nil"/>
                    <w:left w:val="nil"/>
                    <w:bottom w:val="nil"/>
                    <w:right w:val="nil"/>
                  </w:tcBorders>
                  <w:shd w:val="clear" w:color="auto" w:fill="auto"/>
                  <w:noWrap/>
                  <w:vAlign w:val="bottom"/>
                  <w:hideMark/>
                </w:tcPr>
                <w:p w14:paraId="6257B1DB"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701289</w:t>
                  </w:r>
                </w:p>
              </w:tc>
            </w:tr>
            <w:tr w:rsidR="007E69A2" w:rsidRPr="00EC16D5" w14:paraId="6ED9B591" w14:textId="77777777" w:rsidTr="007E69A2">
              <w:trPr>
                <w:trHeight w:val="310"/>
              </w:trPr>
              <w:tc>
                <w:tcPr>
                  <w:tcW w:w="1500" w:type="dxa"/>
                  <w:tcBorders>
                    <w:top w:val="nil"/>
                    <w:left w:val="nil"/>
                    <w:bottom w:val="nil"/>
                    <w:right w:val="nil"/>
                  </w:tcBorders>
                  <w:shd w:val="clear" w:color="auto" w:fill="auto"/>
                  <w:noWrap/>
                  <w:vAlign w:val="bottom"/>
                  <w:hideMark/>
                </w:tcPr>
                <w:p w14:paraId="45F54EB8"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701335</w:t>
                  </w:r>
                </w:p>
              </w:tc>
            </w:tr>
            <w:tr w:rsidR="007E69A2" w:rsidRPr="00EC16D5" w14:paraId="6CF8387C" w14:textId="77777777" w:rsidTr="007E69A2">
              <w:trPr>
                <w:trHeight w:val="310"/>
              </w:trPr>
              <w:tc>
                <w:tcPr>
                  <w:tcW w:w="1500" w:type="dxa"/>
                  <w:tcBorders>
                    <w:top w:val="nil"/>
                    <w:left w:val="nil"/>
                    <w:bottom w:val="nil"/>
                    <w:right w:val="nil"/>
                  </w:tcBorders>
                  <w:shd w:val="clear" w:color="auto" w:fill="auto"/>
                  <w:noWrap/>
                  <w:vAlign w:val="bottom"/>
                  <w:hideMark/>
                </w:tcPr>
                <w:p w14:paraId="31177BE1"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701393</w:t>
                  </w:r>
                </w:p>
              </w:tc>
            </w:tr>
            <w:tr w:rsidR="007E69A2" w:rsidRPr="00EC16D5" w14:paraId="3923D909" w14:textId="77777777" w:rsidTr="007E69A2">
              <w:trPr>
                <w:trHeight w:val="310"/>
              </w:trPr>
              <w:tc>
                <w:tcPr>
                  <w:tcW w:w="1500" w:type="dxa"/>
                  <w:tcBorders>
                    <w:top w:val="nil"/>
                    <w:left w:val="nil"/>
                    <w:bottom w:val="nil"/>
                    <w:right w:val="nil"/>
                  </w:tcBorders>
                  <w:shd w:val="clear" w:color="auto" w:fill="auto"/>
                  <w:noWrap/>
                  <w:vAlign w:val="bottom"/>
                  <w:hideMark/>
                </w:tcPr>
                <w:p w14:paraId="099BCD69"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701469</w:t>
                  </w:r>
                </w:p>
              </w:tc>
            </w:tr>
            <w:tr w:rsidR="007E69A2" w:rsidRPr="00EC16D5" w14:paraId="462E8B75" w14:textId="77777777" w:rsidTr="007E69A2">
              <w:trPr>
                <w:trHeight w:val="310"/>
              </w:trPr>
              <w:tc>
                <w:tcPr>
                  <w:tcW w:w="1500" w:type="dxa"/>
                  <w:tcBorders>
                    <w:top w:val="nil"/>
                    <w:left w:val="nil"/>
                    <w:bottom w:val="nil"/>
                    <w:right w:val="nil"/>
                  </w:tcBorders>
                  <w:shd w:val="clear" w:color="auto" w:fill="auto"/>
                  <w:noWrap/>
                  <w:vAlign w:val="bottom"/>
                  <w:hideMark/>
                </w:tcPr>
                <w:p w14:paraId="2F4A0856"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701529</w:t>
                  </w:r>
                </w:p>
              </w:tc>
            </w:tr>
            <w:tr w:rsidR="007E69A2" w:rsidRPr="00EC16D5" w14:paraId="21EE34C2" w14:textId="77777777" w:rsidTr="007E69A2">
              <w:trPr>
                <w:trHeight w:val="310"/>
              </w:trPr>
              <w:tc>
                <w:tcPr>
                  <w:tcW w:w="1500" w:type="dxa"/>
                  <w:tcBorders>
                    <w:top w:val="nil"/>
                    <w:left w:val="nil"/>
                    <w:bottom w:val="nil"/>
                    <w:right w:val="nil"/>
                  </w:tcBorders>
                  <w:shd w:val="clear" w:color="auto" w:fill="auto"/>
                  <w:noWrap/>
                  <w:vAlign w:val="bottom"/>
                  <w:hideMark/>
                </w:tcPr>
                <w:p w14:paraId="02A8D489"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701566</w:t>
                  </w:r>
                </w:p>
              </w:tc>
            </w:tr>
            <w:tr w:rsidR="007E69A2" w:rsidRPr="00EC16D5" w14:paraId="7B14E6A5" w14:textId="77777777" w:rsidTr="007E69A2">
              <w:trPr>
                <w:trHeight w:val="310"/>
              </w:trPr>
              <w:tc>
                <w:tcPr>
                  <w:tcW w:w="1500" w:type="dxa"/>
                  <w:tcBorders>
                    <w:top w:val="nil"/>
                    <w:left w:val="nil"/>
                    <w:bottom w:val="nil"/>
                    <w:right w:val="nil"/>
                  </w:tcBorders>
                  <w:shd w:val="clear" w:color="auto" w:fill="auto"/>
                  <w:noWrap/>
                  <w:vAlign w:val="bottom"/>
                  <w:hideMark/>
                </w:tcPr>
                <w:p w14:paraId="4A6AB7AB"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701600</w:t>
                  </w:r>
                </w:p>
              </w:tc>
            </w:tr>
            <w:tr w:rsidR="007E69A2" w:rsidRPr="00EC16D5" w14:paraId="3D237EFB" w14:textId="77777777" w:rsidTr="007E69A2">
              <w:trPr>
                <w:trHeight w:val="310"/>
              </w:trPr>
              <w:tc>
                <w:tcPr>
                  <w:tcW w:w="1500" w:type="dxa"/>
                  <w:tcBorders>
                    <w:top w:val="nil"/>
                    <w:left w:val="nil"/>
                    <w:bottom w:val="nil"/>
                    <w:right w:val="nil"/>
                  </w:tcBorders>
                  <w:shd w:val="clear" w:color="auto" w:fill="auto"/>
                  <w:noWrap/>
                  <w:vAlign w:val="bottom"/>
                  <w:hideMark/>
                </w:tcPr>
                <w:p w14:paraId="6BE14BBD"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701679</w:t>
                  </w:r>
                </w:p>
              </w:tc>
            </w:tr>
            <w:tr w:rsidR="007E69A2" w:rsidRPr="00EC16D5" w14:paraId="3107DFD1" w14:textId="77777777" w:rsidTr="007E69A2">
              <w:trPr>
                <w:trHeight w:val="310"/>
              </w:trPr>
              <w:tc>
                <w:tcPr>
                  <w:tcW w:w="1500" w:type="dxa"/>
                  <w:tcBorders>
                    <w:top w:val="nil"/>
                    <w:left w:val="nil"/>
                    <w:bottom w:val="nil"/>
                    <w:right w:val="nil"/>
                  </w:tcBorders>
                  <w:shd w:val="clear" w:color="auto" w:fill="auto"/>
                  <w:noWrap/>
                  <w:vAlign w:val="bottom"/>
                  <w:hideMark/>
                </w:tcPr>
                <w:p w14:paraId="15CB3DA0"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701720</w:t>
                  </w:r>
                </w:p>
              </w:tc>
            </w:tr>
            <w:tr w:rsidR="007E69A2" w:rsidRPr="00EC16D5" w14:paraId="39269E57" w14:textId="77777777" w:rsidTr="007E69A2">
              <w:trPr>
                <w:trHeight w:val="310"/>
              </w:trPr>
              <w:tc>
                <w:tcPr>
                  <w:tcW w:w="1500" w:type="dxa"/>
                  <w:tcBorders>
                    <w:top w:val="nil"/>
                    <w:left w:val="nil"/>
                    <w:bottom w:val="nil"/>
                    <w:right w:val="nil"/>
                  </w:tcBorders>
                  <w:shd w:val="clear" w:color="auto" w:fill="auto"/>
                  <w:noWrap/>
                  <w:vAlign w:val="bottom"/>
                  <w:hideMark/>
                </w:tcPr>
                <w:p w14:paraId="162233B7"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701794</w:t>
                  </w:r>
                </w:p>
              </w:tc>
            </w:tr>
            <w:tr w:rsidR="007E69A2" w:rsidRPr="00EC16D5" w14:paraId="0E99F2D0" w14:textId="77777777" w:rsidTr="007E69A2">
              <w:trPr>
                <w:trHeight w:val="310"/>
              </w:trPr>
              <w:tc>
                <w:tcPr>
                  <w:tcW w:w="1500" w:type="dxa"/>
                  <w:tcBorders>
                    <w:top w:val="nil"/>
                    <w:left w:val="nil"/>
                    <w:bottom w:val="nil"/>
                    <w:right w:val="nil"/>
                  </w:tcBorders>
                  <w:shd w:val="clear" w:color="auto" w:fill="auto"/>
                  <w:noWrap/>
                  <w:vAlign w:val="bottom"/>
                  <w:hideMark/>
                </w:tcPr>
                <w:p w14:paraId="1995458D"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701868</w:t>
                  </w:r>
                </w:p>
              </w:tc>
            </w:tr>
            <w:tr w:rsidR="007E69A2" w:rsidRPr="00EC16D5" w14:paraId="2CEE7049" w14:textId="77777777" w:rsidTr="007E69A2">
              <w:trPr>
                <w:trHeight w:val="310"/>
              </w:trPr>
              <w:tc>
                <w:tcPr>
                  <w:tcW w:w="1500" w:type="dxa"/>
                  <w:tcBorders>
                    <w:top w:val="nil"/>
                    <w:left w:val="nil"/>
                    <w:bottom w:val="nil"/>
                    <w:right w:val="nil"/>
                  </w:tcBorders>
                  <w:shd w:val="clear" w:color="auto" w:fill="auto"/>
                  <w:noWrap/>
                  <w:vAlign w:val="bottom"/>
                  <w:hideMark/>
                </w:tcPr>
                <w:p w14:paraId="4304DF11"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lastRenderedPageBreak/>
                    <w:t>31.6701909</w:t>
                  </w:r>
                </w:p>
              </w:tc>
            </w:tr>
            <w:tr w:rsidR="007E69A2" w:rsidRPr="00EC16D5" w14:paraId="57371468" w14:textId="77777777" w:rsidTr="007E69A2">
              <w:trPr>
                <w:trHeight w:val="310"/>
              </w:trPr>
              <w:tc>
                <w:tcPr>
                  <w:tcW w:w="1500" w:type="dxa"/>
                  <w:tcBorders>
                    <w:top w:val="nil"/>
                    <w:left w:val="nil"/>
                    <w:bottom w:val="nil"/>
                    <w:right w:val="nil"/>
                  </w:tcBorders>
                  <w:shd w:val="clear" w:color="auto" w:fill="auto"/>
                  <w:noWrap/>
                  <w:vAlign w:val="bottom"/>
                  <w:hideMark/>
                </w:tcPr>
                <w:p w14:paraId="52566394"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701980</w:t>
                  </w:r>
                </w:p>
              </w:tc>
            </w:tr>
            <w:tr w:rsidR="007E69A2" w:rsidRPr="00EC16D5" w14:paraId="40AA41C2" w14:textId="77777777" w:rsidTr="007E69A2">
              <w:trPr>
                <w:trHeight w:val="310"/>
              </w:trPr>
              <w:tc>
                <w:tcPr>
                  <w:tcW w:w="1500" w:type="dxa"/>
                  <w:tcBorders>
                    <w:top w:val="nil"/>
                    <w:left w:val="nil"/>
                    <w:bottom w:val="nil"/>
                    <w:right w:val="nil"/>
                  </w:tcBorders>
                  <w:shd w:val="clear" w:color="auto" w:fill="auto"/>
                  <w:noWrap/>
                  <w:vAlign w:val="bottom"/>
                  <w:hideMark/>
                </w:tcPr>
                <w:p w14:paraId="7716CC58"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702006</w:t>
                  </w:r>
                </w:p>
              </w:tc>
            </w:tr>
            <w:tr w:rsidR="007E69A2" w:rsidRPr="00EC16D5" w14:paraId="265F589F" w14:textId="77777777" w:rsidTr="007E69A2">
              <w:trPr>
                <w:trHeight w:val="310"/>
              </w:trPr>
              <w:tc>
                <w:tcPr>
                  <w:tcW w:w="1500" w:type="dxa"/>
                  <w:tcBorders>
                    <w:top w:val="nil"/>
                    <w:left w:val="nil"/>
                    <w:bottom w:val="nil"/>
                    <w:right w:val="nil"/>
                  </w:tcBorders>
                  <w:shd w:val="clear" w:color="auto" w:fill="auto"/>
                  <w:noWrap/>
                  <w:vAlign w:val="bottom"/>
                  <w:hideMark/>
                </w:tcPr>
                <w:p w14:paraId="5EA977A2"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702033</w:t>
                  </w:r>
                </w:p>
              </w:tc>
            </w:tr>
            <w:tr w:rsidR="007E69A2" w:rsidRPr="00EC16D5" w14:paraId="122D4255" w14:textId="77777777" w:rsidTr="007E69A2">
              <w:trPr>
                <w:trHeight w:val="310"/>
              </w:trPr>
              <w:tc>
                <w:tcPr>
                  <w:tcW w:w="1500" w:type="dxa"/>
                  <w:tcBorders>
                    <w:top w:val="nil"/>
                    <w:left w:val="nil"/>
                    <w:bottom w:val="nil"/>
                    <w:right w:val="nil"/>
                  </w:tcBorders>
                  <w:shd w:val="clear" w:color="auto" w:fill="auto"/>
                  <w:noWrap/>
                  <w:vAlign w:val="bottom"/>
                  <w:hideMark/>
                </w:tcPr>
                <w:p w14:paraId="32D78C47"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702107</w:t>
                  </w:r>
                </w:p>
              </w:tc>
            </w:tr>
            <w:tr w:rsidR="007E69A2" w:rsidRPr="00EC16D5" w14:paraId="28EFE313" w14:textId="77777777" w:rsidTr="007E69A2">
              <w:trPr>
                <w:trHeight w:val="310"/>
              </w:trPr>
              <w:tc>
                <w:tcPr>
                  <w:tcW w:w="1500" w:type="dxa"/>
                  <w:tcBorders>
                    <w:top w:val="nil"/>
                    <w:left w:val="nil"/>
                    <w:bottom w:val="nil"/>
                    <w:right w:val="nil"/>
                  </w:tcBorders>
                  <w:shd w:val="clear" w:color="auto" w:fill="auto"/>
                  <w:noWrap/>
                  <w:vAlign w:val="bottom"/>
                  <w:hideMark/>
                </w:tcPr>
                <w:p w14:paraId="6D5675BE"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702154</w:t>
                  </w:r>
                </w:p>
              </w:tc>
            </w:tr>
            <w:tr w:rsidR="007E69A2" w:rsidRPr="00EC16D5" w14:paraId="5E4AC5F0" w14:textId="77777777" w:rsidTr="007E69A2">
              <w:trPr>
                <w:trHeight w:val="310"/>
              </w:trPr>
              <w:tc>
                <w:tcPr>
                  <w:tcW w:w="1500" w:type="dxa"/>
                  <w:tcBorders>
                    <w:top w:val="nil"/>
                    <w:left w:val="nil"/>
                    <w:bottom w:val="nil"/>
                    <w:right w:val="nil"/>
                  </w:tcBorders>
                  <w:shd w:val="clear" w:color="auto" w:fill="auto"/>
                  <w:noWrap/>
                  <w:vAlign w:val="bottom"/>
                  <w:hideMark/>
                </w:tcPr>
                <w:p w14:paraId="15E71CDB"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702203</w:t>
                  </w:r>
                </w:p>
              </w:tc>
            </w:tr>
            <w:tr w:rsidR="007E69A2" w:rsidRPr="00EC16D5" w14:paraId="74A1996F" w14:textId="77777777" w:rsidTr="007E69A2">
              <w:trPr>
                <w:trHeight w:val="310"/>
              </w:trPr>
              <w:tc>
                <w:tcPr>
                  <w:tcW w:w="1500" w:type="dxa"/>
                  <w:tcBorders>
                    <w:top w:val="nil"/>
                    <w:left w:val="nil"/>
                    <w:bottom w:val="nil"/>
                    <w:right w:val="nil"/>
                  </w:tcBorders>
                  <w:shd w:val="clear" w:color="auto" w:fill="auto"/>
                  <w:noWrap/>
                  <w:vAlign w:val="bottom"/>
                  <w:hideMark/>
                </w:tcPr>
                <w:p w14:paraId="759873DB"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702249</w:t>
                  </w:r>
                </w:p>
              </w:tc>
            </w:tr>
            <w:tr w:rsidR="007E69A2" w:rsidRPr="00EC16D5" w14:paraId="5F742E12" w14:textId="77777777" w:rsidTr="007E69A2">
              <w:trPr>
                <w:trHeight w:val="310"/>
              </w:trPr>
              <w:tc>
                <w:tcPr>
                  <w:tcW w:w="1500" w:type="dxa"/>
                  <w:tcBorders>
                    <w:top w:val="nil"/>
                    <w:left w:val="nil"/>
                    <w:bottom w:val="nil"/>
                    <w:right w:val="nil"/>
                  </w:tcBorders>
                  <w:shd w:val="clear" w:color="auto" w:fill="auto"/>
                  <w:noWrap/>
                  <w:vAlign w:val="bottom"/>
                  <w:hideMark/>
                </w:tcPr>
                <w:p w14:paraId="76882158"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702293</w:t>
                  </w:r>
                </w:p>
              </w:tc>
            </w:tr>
            <w:tr w:rsidR="007E69A2" w:rsidRPr="00EC16D5" w14:paraId="488956FB" w14:textId="77777777" w:rsidTr="007E69A2">
              <w:trPr>
                <w:trHeight w:val="310"/>
              </w:trPr>
              <w:tc>
                <w:tcPr>
                  <w:tcW w:w="1500" w:type="dxa"/>
                  <w:tcBorders>
                    <w:top w:val="nil"/>
                    <w:left w:val="nil"/>
                    <w:bottom w:val="nil"/>
                    <w:right w:val="nil"/>
                  </w:tcBorders>
                  <w:shd w:val="clear" w:color="auto" w:fill="auto"/>
                  <w:noWrap/>
                  <w:vAlign w:val="bottom"/>
                  <w:hideMark/>
                </w:tcPr>
                <w:p w14:paraId="0718412F"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702355</w:t>
                  </w:r>
                </w:p>
              </w:tc>
            </w:tr>
            <w:tr w:rsidR="007E69A2" w:rsidRPr="00EC16D5" w14:paraId="7AB04C3F" w14:textId="77777777" w:rsidTr="007E69A2">
              <w:trPr>
                <w:trHeight w:val="310"/>
              </w:trPr>
              <w:tc>
                <w:tcPr>
                  <w:tcW w:w="1500" w:type="dxa"/>
                  <w:tcBorders>
                    <w:top w:val="nil"/>
                    <w:left w:val="nil"/>
                    <w:bottom w:val="nil"/>
                    <w:right w:val="nil"/>
                  </w:tcBorders>
                  <w:shd w:val="clear" w:color="auto" w:fill="auto"/>
                  <w:noWrap/>
                  <w:vAlign w:val="bottom"/>
                  <w:hideMark/>
                </w:tcPr>
                <w:p w14:paraId="57DAA9C8"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702428</w:t>
                  </w:r>
                </w:p>
              </w:tc>
            </w:tr>
            <w:tr w:rsidR="007E69A2" w:rsidRPr="00EC16D5" w14:paraId="781A7660" w14:textId="77777777" w:rsidTr="007E69A2">
              <w:trPr>
                <w:trHeight w:val="310"/>
              </w:trPr>
              <w:tc>
                <w:tcPr>
                  <w:tcW w:w="1500" w:type="dxa"/>
                  <w:tcBorders>
                    <w:top w:val="nil"/>
                    <w:left w:val="nil"/>
                    <w:bottom w:val="nil"/>
                    <w:right w:val="nil"/>
                  </w:tcBorders>
                  <w:shd w:val="clear" w:color="auto" w:fill="auto"/>
                  <w:noWrap/>
                  <w:vAlign w:val="bottom"/>
                  <w:hideMark/>
                </w:tcPr>
                <w:p w14:paraId="586A10FC"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702483</w:t>
                  </w:r>
                </w:p>
              </w:tc>
            </w:tr>
            <w:tr w:rsidR="007E69A2" w:rsidRPr="00EC16D5" w14:paraId="623529A2" w14:textId="77777777" w:rsidTr="007E69A2">
              <w:trPr>
                <w:trHeight w:val="310"/>
              </w:trPr>
              <w:tc>
                <w:tcPr>
                  <w:tcW w:w="1500" w:type="dxa"/>
                  <w:tcBorders>
                    <w:top w:val="nil"/>
                    <w:left w:val="nil"/>
                    <w:bottom w:val="nil"/>
                    <w:right w:val="nil"/>
                  </w:tcBorders>
                  <w:shd w:val="clear" w:color="auto" w:fill="auto"/>
                  <w:noWrap/>
                  <w:vAlign w:val="bottom"/>
                  <w:hideMark/>
                </w:tcPr>
                <w:p w14:paraId="2A3C311F"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702518</w:t>
                  </w:r>
                </w:p>
              </w:tc>
            </w:tr>
            <w:tr w:rsidR="007E69A2" w:rsidRPr="00EC16D5" w14:paraId="6DBC3995" w14:textId="77777777" w:rsidTr="007E69A2">
              <w:trPr>
                <w:trHeight w:val="310"/>
              </w:trPr>
              <w:tc>
                <w:tcPr>
                  <w:tcW w:w="1500" w:type="dxa"/>
                  <w:tcBorders>
                    <w:top w:val="nil"/>
                    <w:left w:val="nil"/>
                    <w:bottom w:val="nil"/>
                    <w:right w:val="nil"/>
                  </w:tcBorders>
                  <w:shd w:val="clear" w:color="auto" w:fill="auto"/>
                  <w:noWrap/>
                  <w:vAlign w:val="bottom"/>
                  <w:hideMark/>
                </w:tcPr>
                <w:p w14:paraId="2C8B0E9C"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702563</w:t>
                  </w:r>
                </w:p>
              </w:tc>
            </w:tr>
            <w:tr w:rsidR="007E69A2" w:rsidRPr="00EC16D5" w14:paraId="56B2E82F" w14:textId="77777777" w:rsidTr="007E69A2">
              <w:trPr>
                <w:trHeight w:val="310"/>
              </w:trPr>
              <w:tc>
                <w:tcPr>
                  <w:tcW w:w="1500" w:type="dxa"/>
                  <w:tcBorders>
                    <w:top w:val="nil"/>
                    <w:left w:val="nil"/>
                    <w:bottom w:val="nil"/>
                    <w:right w:val="nil"/>
                  </w:tcBorders>
                  <w:shd w:val="clear" w:color="auto" w:fill="auto"/>
                  <w:noWrap/>
                  <w:vAlign w:val="bottom"/>
                  <w:hideMark/>
                </w:tcPr>
                <w:p w14:paraId="68F9EAD5"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702636</w:t>
                  </w:r>
                </w:p>
              </w:tc>
            </w:tr>
            <w:tr w:rsidR="007E69A2" w:rsidRPr="00EC16D5" w14:paraId="29154FBC" w14:textId="77777777" w:rsidTr="007E69A2">
              <w:trPr>
                <w:trHeight w:val="310"/>
              </w:trPr>
              <w:tc>
                <w:tcPr>
                  <w:tcW w:w="1500" w:type="dxa"/>
                  <w:tcBorders>
                    <w:top w:val="nil"/>
                    <w:left w:val="nil"/>
                    <w:bottom w:val="nil"/>
                    <w:right w:val="nil"/>
                  </w:tcBorders>
                  <w:shd w:val="clear" w:color="auto" w:fill="auto"/>
                  <w:noWrap/>
                  <w:vAlign w:val="bottom"/>
                  <w:hideMark/>
                </w:tcPr>
                <w:p w14:paraId="2882481D"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702741</w:t>
                  </w:r>
                </w:p>
              </w:tc>
            </w:tr>
            <w:tr w:rsidR="007E69A2" w:rsidRPr="00EC16D5" w14:paraId="7DE2A5C5" w14:textId="77777777" w:rsidTr="007E69A2">
              <w:trPr>
                <w:trHeight w:val="310"/>
              </w:trPr>
              <w:tc>
                <w:tcPr>
                  <w:tcW w:w="1500" w:type="dxa"/>
                  <w:tcBorders>
                    <w:top w:val="nil"/>
                    <w:left w:val="nil"/>
                    <w:bottom w:val="nil"/>
                    <w:right w:val="nil"/>
                  </w:tcBorders>
                  <w:shd w:val="clear" w:color="auto" w:fill="auto"/>
                  <w:noWrap/>
                  <w:vAlign w:val="bottom"/>
                  <w:hideMark/>
                </w:tcPr>
                <w:p w14:paraId="31A0B8EA"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702793</w:t>
                  </w:r>
                </w:p>
              </w:tc>
            </w:tr>
            <w:tr w:rsidR="007E69A2" w:rsidRPr="00EC16D5" w14:paraId="10E840D4" w14:textId="77777777" w:rsidTr="007E69A2">
              <w:trPr>
                <w:trHeight w:val="310"/>
              </w:trPr>
              <w:tc>
                <w:tcPr>
                  <w:tcW w:w="1500" w:type="dxa"/>
                  <w:tcBorders>
                    <w:top w:val="nil"/>
                    <w:left w:val="nil"/>
                    <w:bottom w:val="nil"/>
                    <w:right w:val="nil"/>
                  </w:tcBorders>
                  <w:shd w:val="clear" w:color="auto" w:fill="auto"/>
                  <w:noWrap/>
                  <w:vAlign w:val="bottom"/>
                  <w:hideMark/>
                </w:tcPr>
                <w:p w14:paraId="7AFE82AE"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702831</w:t>
                  </w:r>
                </w:p>
              </w:tc>
            </w:tr>
            <w:tr w:rsidR="007E69A2" w:rsidRPr="00EC16D5" w14:paraId="1343F958" w14:textId="77777777" w:rsidTr="007E69A2">
              <w:trPr>
                <w:trHeight w:val="310"/>
              </w:trPr>
              <w:tc>
                <w:tcPr>
                  <w:tcW w:w="1500" w:type="dxa"/>
                  <w:tcBorders>
                    <w:top w:val="nil"/>
                    <w:left w:val="nil"/>
                    <w:bottom w:val="nil"/>
                    <w:right w:val="nil"/>
                  </w:tcBorders>
                  <w:shd w:val="clear" w:color="auto" w:fill="auto"/>
                  <w:noWrap/>
                  <w:vAlign w:val="bottom"/>
                  <w:hideMark/>
                </w:tcPr>
                <w:p w14:paraId="390BC2FB"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702883</w:t>
                  </w:r>
                </w:p>
              </w:tc>
            </w:tr>
            <w:tr w:rsidR="007E69A2" w:rsidRPr="00EC16D5" w14:paraId="61202272" w14:textId="77777777" w:rsidTr="007E69A2">
              <w:trPr>
                <w:trHeight w:val="310"/>
              </w:trPr>
              <w:tc>
                <w:tcPr>
                  <w:tcW w:w="1500" w:type="dxa"/>
                  <w:tcBorders>
                    <w:top w:val="nil"/>
                    <w:left w:val="nil"/>
                    <w:bottom w:val="nil"/>
                    <w:right w:val="nil"/>
                  </w:tcBorders>
                  <w:shd w:val="clear" w:color="auto" w:fill="auto"/>
                  <w:noWrap/>
                  <w:vAlign w:val="bottom"/>
                  <w:hideMark/>
                </w:tcPr>
                <w:p w14:paraId="31C1567F"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702940</w:t>
                  </w:r>
                </w:p>
              </w:tc>
            </w:tr>
            <w:tr w:rsidR="007E69A2" w:rsidRPr="00EC16D5" w14:paraId="4442E08E" w14:textId="77777777" w:rsidTr="007E69A2">
              <w:trPr>
                <w:trHeight w:val="310"/>
              </w:trPr>
              <w:tc>
                <w:tcPr>
                  <w:tcW w:w="1500" w:type="dxa"/>
                  <w:tcBorders>
                    <w:top w:val="nil"/>
                    <w:left w:val="nil"/>
                    <w:bottom w:val="nil"/>
                    <w:right w:val="nil"/>
                  </w:tcBorders>
                  <w:shd w:val="clear" w:color="auto" w:fill="auto"/>
                  <w:noWrap/>
                  <w:vAlign w:val="bottom"/>
                  <w:hideMark/>
                </w:tcPr>
                <w:p w14:paraId="28D6673A"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703016</w:t>
                  </w:r>
                </w:p>
              </w:tc>
            </w:tr>
            <w:tr w:rsidR="007E69A2" w:rsidRPr="00EC16D5" w14:paraId="1F67C2FB" w14:textId="77777777" w:rsidTr="007E69A2">
              <w:trPr>
                <w:trHeight w:val="310"/>
              </w:trPr>
              <w:tc>
                <w:tcPr>
                  <w:tcW w:w="1500" w:type="dxa"/>
                  <w:tcBorders>
                    <w:top w:val="nil"/>
                    <w:left w:val="nil"/>
                    <w:bottom w:val="nil"/>
                    <w:right w:val="nil"/>
                  </w:tcBorders>
                  <w:shd w:val="clear" w:color="auto" w:fill="auto"/>
                  <w:noWrap/>
                  <w:vAlign w:val="bottom"/>
                  <w:hideMark/>
                </w:tcPr>
                <w:p w14:paraId="54AD822C"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703067</w:t>
                  </w:r>
                </w:p>
              </w:tc>
            </w:tr>
            <w:tr w:rsidR="007E69A2" w:rsidRPr="00EC16D5" w14:paraId="74800CC1" w14:textId="77777777" w:rsidTr="007E69A2">
              <w:trPr>
                <w:trHeight w:val="310"/>
              </w:trPr>
              <w:tc>
                <w:tcPr>
                  <w:tcW w:w="1500" w:type="dxa"/>
                  <w:tcBorders>
                    <w:top w:val="nil"/>
                    <w:left w:val="nil"/>
                    <w:bottom w:val="nil"/>
                    <w:right w:val="nil"/>
                  </w:tcBorders>
                  <w:shd w:val="clear" w:color="auto" w:fill="auto"/>
                  <w:noWrap/>
                  <w:vAlign w:val="bottom"/>
                  <w:hideMark/>
                </w:tcPr>
                <w:p w14:paraId="6AAFC75C"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703103</w:t>
                  </w:r>
                </w:p>
              </w:tc>
            </w:tr>
            <w:tr w:rsidR="007E69A2" w:rsidRPr="00EC16D5" w14:paraId="261D700E" w14:textId="77777777" w:rsidTr="007E69A2">
              <w:trPr>
                <w:trHeight w:val="310"/>
              </w:trPr>
              <w:tc>
                <w:tcPr>
                  <w:tcW w:w="1500" w:type="dxa"/>
                  <w:tcBorders>
                    <w:top w:val="nil"/>
                    <w:left w:val="nil"/>
                    <w:bottom w:val="nil"/>
                    <w:right w:val="nil"/>
                  </w:tcBorders>
                  <w:shd w:val="clear" w:color="auto" w:fill="auto"/>
                  <w:noWrap/>
                  <w:vAlign w:val="bottom"/>
                  <w:hideMark/>
                </w:tcPr>
                <w:p w14:paraId="6F763D60"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703186</w:t>
                  </w:r>
                </w:p>
              </w:tc>
            </w:tr>
            <w:tr w:rsidR="007E69A2" w:rsidRPr="00EC16D5" w14:paraId="5F827957" w14:textId="77777777" w:rsidTr="007E69A2">
              <w:trPr>
                <w:trHeight w:val="310"/>
              </w:trPr>
              <w:tc>
                <w:tcPr>
                  <w:tcW w:w="1500" w:type="dxa"/>
                  <w:tcBorders>
                    <w:top w:val="nil"/>
                    <w:left w:val="nil"/>
                    <w:bottom w:val="nil"/>
                    <w:right w:val="nil"/>
                  </w:tcBorders>
                  <w:shd w:val="clear" w:color="auto" w:fill="auto"/>
                  <w:noWrap/>
                  <w:vAlign w:val="bottom"/>
                  <w:hideMark/>
                </w:tcPr>
                <w:p w14:paraId="52609D61"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703206</w:t>
                  </w:r>
                </w:p>
              </w:tc>
            </w:tr>
            <w:tr w:rsidR="007E69A2" w:rsidRPr="00EC16D5" w14:paraId="62A16339" w14:textId="77777777" w:rsidTr="007E69A2">
              <w:trPr>
                <w:trHeight w:val="310"/>
              </w:trPr>
              <w:tc>
                <w:tcPr>
                  <w:tcW w:w="1500" w:type="dxa"/>
                  <w:tcBorders>
                    <w:top w:val="nil"/>
                    <w:left w:val="nil"/>
                    <w:bottom w:val="nil"/>
                    <w:right w:val="nil"/>
                  </w:tcBorders>
                  <w:shd w:val="clear" w:color="auto" w:fill="auto"/>
                  <w:noWrap/>
                  <w:vAlign w:val="bottom"/>
                  <w:hideMark/>
                </w:tcPr>
                <w:p w14:paraId="2B75D60C" w14:textId="77777777" w:rsidR="007E69A2" w:rsidRPr="00EC16D5" w:rsidRDefault="007E69A2" w:rsidP="00EC16D5">
                  <w:pPr>
                    <w:spacing w:after="120" w:line="240" w:lineRule="auto"/>
                    <w:jc w:val="right"/>
                    <w:rPr>
                      <w:rFonts w:eastAsia="Times New Roman"/>
                      <w:color w:val="000000"/>
                    </w:rPr>
                  </w:pPr>
                  <w:r w:rsidRPr="00EC16D5">
                    <w:rPr>
                      <w:rFonts w:eastAsia="Times New Roman"/>
                      <w:color w:val="000000"/>
                    </w:rPr>
                    <w:t>31.6703292</w:t>
                  </w:r>
                </w:p>
              </w:tc>
            </w:tr>
          </w:tbl>
          <w:p w14:paraId="42302751" w14:textId="77777777" w:rsidR="00932B9E" w:rsidRPr="00EC16D5" w:rsidRDefault="00932B9E" w:rsidP="00EC16D5">
            <w:pPr>
              <w:spacing w:after="120"/>
              <w:jc w:val="center"/>
            </w:pPr>
          </w:p>
        </w:tc>
        <w:tc>
          <w:tcPr>
            <w:tcW w:w="2158" w:type="dxa"/>
          </w:tcPr>
          <w:tbl>
            <w:tblPr>
              <w:tblW w:w="1680" w:type="dxa"/>
              <w:tblLook w:val="04A0" w:firstRow="1" w:lastRow="0" w:firstColumn="1" w:lastColumn="0" w:noHBand="0" w:noVBand="1"/>
            </w:tblPr>
            <w:tblGrid>
              <w:gridCol w:w="1680"/>
            </w:tblGrid>
            <w:tr w:rsidR="00C33DAA" w:rsidRPr="00EC16D5" w14:paraId="2604A7ED" w14:textId="77777777" w:rsidTr="00C33DAA">
              <w:trPr>
                <w:trHeight w:val="310"/>
              </w:trPr>
              <w:tc>
                <w:tcPr>
                  <w:tcW w:w="1680" w:type="dxa"/>
                  <w:tcBorders>
                    <w:top w:val="nil"/>
                    <w:left w:val="nil"/>
                    <w:bottom w:val="nil"/>
                    <w:right w:val="nil"/>
                  </w:tcBorders>
                  <w:shd w:val="clear" w:color="auto" w:fill="auto"/>
                  <w:noWrap/>
                  <w:vAlign w:val="bottom"/>
                  <w:hideMark/>
                </w:tcPr>
                <w:p w14:paraId="707DD296"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lastRenderedPageBreak/>
                    <w:t>-102.948244</w:t>
                  </w:r>
                </w:p>
              </w:tc>
            </w:tr>
            <w:tr w:rsidR="00C33DAA" w:rsidRPr="00EC16D5" w14:paraId="05FC707E" w14:textId="77777777" w:rsidTr="00C33DAA">
              <w:trPr>
                <w:trHeight w:val="310"/>
              </w:trPr>
              <w:tc>
                <w:tcPr>
                  <w:tcW w:w="1680" w:type="dxa"/>
                  <w:tcBorders>
                    <w:top w:val="nil"/>
                    <w:left w:val="nil"/>
                    <w:bottom w:val="nil"/>
                    <w:right w:val="nil"/>
                  </w:tcBorders>
                  <w:shd w:val="clear" w:color="auto" w:fill="auto"/>
                  <w:noWrap/>
                  <w:vAlign w:val="bottom"/>
                  <w:hideMark/>
                </w:tcPr>
                <w:p w14:paraId="1BAAE413"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8225</w:t>
                  </w:r>
                </w:p>
              </w:tc>
            </w:tr>
            <w:tr w:rsidR="00C33DAA" w:rsidRPr="00EC16D5" w14:paraId="46A5C487" w14:textId="77777777" w:rsidTr="00C33DAA">
              <w:trPr>
                <w:trHeight w:val="310"/>
              </w:trPr>
              <w:tc>
                <w:tcPr>
                  <w:tcW w:w="1680" w:type="dxa"/>
                  <w:tcBorders>
                    <w:top w:val="nil"/>
                    <w:left w:val="nil"/>
                    <w:bottom w:val="nil"/>
                    <w:right w:val="nil"/>
                  </w:tcBorders>
                  <w:shd w:val="clear" w:color="auto" w:fill="auto"/>
                  <w:noWrap/>
                  <w:vAlign w:val="bottom"/>
                  <w:hideMark/>
                </w:tcPr>
                <w:p w14:paraId="40743F1B"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8203</w:t>
                  </w:r>
                </w:p>
              </w:tc>
            </w:tr>
            <w:tr w:rsidR="00C33DAA" w:rsidRPr="00EC16D5" w14:paraId="73DAE538" w14:textId="77777777" w:rsidTr="00C33DAA">
              <w:trPr>
                <w:trHeight w:val="310"/>
              </w:trPr>
              <w:tc>
                <w:tcPr>
                  <w:tcW w:w="1680" w:type="dxa"/>
                  <w:tcBorders>
                    <w:top w:val="nil"/>
                    <w:left w:val="nil"/>
                    <w:bottom w:val="nil"/>
                    <w:right w:val="nil"/>
                  </w:tcBorders>
                  <w:shd w:val="clear" w:color="auto" w:fill="auto"/>
                  <w:noWrap/>
                  <w:vAlign w:val="bottom"/>
                  <w:hideMark/>
                </w:tcPr>
                <w:p w14:paraId="60714116"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8183</w:t>
                  </w:r>
                </w:p>
              </w:tc>
            </w:tr>
            <w:tr w:rsidR="00C33DAA" w:rsidRPr="00EC16D5" w14:paraId="0C99A301" w14:textId="77777777" w:rsidTr="00C33DAA">
              <w:trPr>
                <w:trHeight w:val="310"/>
              </w:trPr>
              <w:tc>
                <w:tcPr>
                  <w:tcW w:w="1680" w:type="dxa"/>
                  <w:tcBorders>
                    <w:top w:val="nil"/>
                    <w:left w:val="nil"/>
                    <w:bottom w:val="nil"/>
                    <w:right w:val="nil"/>
                  </w:tcBorders>
                  <w:shd w:val="clear" w:color="auto" w:fill="auto"/>
                  <w:noWrap/>
                  <w:vAlign w:val="bottom"/>
                  <w:hideMark/>
                </w:tcPr>
                <w:p w14:paraId="2F989BB1"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8163</w:t>
                  </w:r>
                </w:p>
              </w:tc>
            </w:tr>
            <w:tr w:rsidR="00C33DAA" w:rsidRPr="00EC16D5" w14:paraId="4819A1DA" w14:textId="77777777" w:rsidTr="00C33DAA">
              <w:trPr>
                <w:trHeight w:val="310"/>
              </w:trPr>
              <w:tc>
                <w:tcPr>
                  <w:tcW w:w="1680" w:type="dxa"/>
                  <w:tcBorders>
                    <w:top w:val="nil"/>
                    <w:left w:val="nil"/>
                    <w:bottom w:val="nil"/>
                    <w:right w:val="nil"/>
                  </w:tcBorders>
                  <w:shd w:val="clear" w:color="auto" w:fill="auto"/>
                  <w:noWrap/>
                  <w:vAlign w:val="bottom"/>
                  <w:hideMark/>
                </w:tcPr>
                <w:p w14:paraId="7D0F1EB3"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8140</w:t>
                  </w:r>
                </w:p>
              </w:tc>
            </w:tr>
            <w:tr w:rsidR="00C33DAA" w:rsidRPr="00EC16D5" w14:paraId="63FE5D2E" w14:textId="77777777" w:rsidTr="00C33DAA">
              <w:trPr>
                <w:trHeight w:val="310"/>
              </w:trPr>
              <w:tc>
                <w:tcPr>
                  <w:tcW w:w="1680" w:type="dxa"/>
                  <w:tcBorders>
                    <w:top w:val="nil"/>
                    <w:left w:val="nil"/>
                    <w:bottom w:val="nil"/>
                    <w:right w:val="nil"/>
                  </w:tcBorders>
                  <w:shd w:val="clear" w:color="auto" w:fill="auto"/>
                  <w:noWrap/>
                  <w:vAlign w:val="bottom"/>
                  <w:hideMark/>
                </w:tcPr>
                <w:p w14:paraId="1A630688"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8120</w:t>
                  </w:r>
                </w:p>
              </w:tc>
            </w:tr>
            <w:tr w:rsidR="00C33DAA" w:rsidRPr="00EC16D5" w14:paraId="130119F2" w14:textId="77777777" w:rsidTr="00C33DAA">
              <w:trPr>
                <w:trHeight w:val="310"/>
              </w:trPr>
              <w:tc>
                <w:tcPr>
                  <w:tcW w:w="1680" w:type="dxa"/>
                  <w:tcBorders>
                    <w:top w:val="nil"/>
                    <w:left w:val="nil"/>
                    <w:bottom w:val="nil"/>
                    <w:right w:val="nil"/>
                  </w:tcBorders>
                  <w:shd w:val="clear" w:color="auto" w:fill="auto"/>
                  <w:noWrap/>
                  <w:vAlign w:val="bottom"/>
                  <w:hideMark/>
                </w:tcPr>
                <w:p w14:paraId="30499C62"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8101</w:t>
                  </w:r>
                </w:p>
              </w:tc>
            </w:tr>
            <w:tr w:rsidR="00C33DAA" w:rsidRPr="00EC16D5" w14:paraId="239921BA" w14:textId="77777777" w:rsidTr="00C33DAA">
              <w:trPr>
                <w:trHeight w:val="310"/>
              </w:trPr>
              <w:tc>
                <w:tcPr>
                  <w:tcW w:w="1680" w:type="dxa"/>
                  <w:tcBorders>
                    <w:top w:val="nil"/>
                    <w:left w:val="nil"/>
                    <w:bottom w:val="nil"/>
                    <w:right w:val="nil"/>
                  </w:tcBorders>
                  <w:shd w:val="clear" w:color="auto" w:fill="auto"/>
                  <w:noWrap/>
                  <w:vAlign w:val="bottom"/>
                  <w:hideMark/>
                </w:tcPr>
                <w:p w14:paraId="2C4D1130"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8076</w:t>
                  </w:r>
                </w:p>
              </w:tc>
            </w:tr>
            <w:tr w:rsidR="00C33DAA" w:rsidRPr="00EC16D5" w14:paraId="1EDCA688" w14:textId="77777777" w:rsidTr="00C33DAA">
              <w:trPr>
                <w:trHeight w:val="310"/>
              </w:trPr>
              <w:tc>
                <w:tcPr>
                  <w:tcW w:w="1680" w:type="dxa"/>
                  <w:tcBorders>
                    <w:top w:val="nil"/>
                    <w:left w:val="nil"/>
                    <w:bottom w:val="nil"/>
                    <w:right w:val="nil"/>
                  </w:tcBorders>
                  <w:shd w:val="clear" w:color="auto" w:fill="auto"/>
                  <w:noWrap/>
                  <w:vAlign w:val="bottom"/>
                  <w:hideMark/>
                </w:tcPr>
                <w:p w14:paraId="44AF9464"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8060</w:t>
                  </w:r>
                </w:p>
              </w:tc>
            </w:tr>
            <w:tr w:rsidR="00C33DAA" w:rsidRPr="00EC16D5" w14:paraId="5F529798" w14:textId="77777777" w:rsidTr="00C33DAA">
              <w:trPr>
                <w:trHeight w:val="310"/>
              </w:trPr>
              <w:tc>
                <w:tcPr>
                  <w:tcW w:w="1680" w:type="dxa"/>
                  <w:tcBorders>
                    <w:top w:val="nil"/>
                    <w:left w:val="nil"/>
                    <w:bottom w:val="nil"/>
                    <w:right w:val="nil"/>
                  </w:tcBorders>
                  <w:shd w:val="clear" w:color="auto" w:fill="auto"/>
                  <w:noWrap/>
                  <w:vAlign w:val="bottom"/>
                  <w:hideMark/>
                </w:tcPr>
                <w:p w14:paraId="11ED7FF5"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8037</w:t>
                  </w:r>
                </w:p>
              </w:tc>
            </w:tr>
            <w:tr w:rsidR="00C33DAA" w:rsidRPr="00EC16D5" w14:paraId="3D0048B0" w14:textId="77777777" w:rsidTr="00C33DAA">
              <w:trPr>
                <w:trHeight w:val="310"/>
              </w:trPr>
              <w:tc>
                <w:tcPr>
                  <w:tcW w:w="1680" w:type="dxa"/>
                  <w:tcBorders>
                    <w:top w:val="nil"/>
                    <w:left w:val="nil"/>
                    <w:bottom w:val="nil"/>
                    <w:right w:val="nil"/>
                  </w:tcBorders>
                  <w:shd w:val="clear" w:color="auto" w:fill="auto"/>
                  <w:noWrap/>
                  <w:vAlign w:val="bottom"/>
                  <w:hideMark/>
                </w:tcPr>
                <w:p w14:paraId="7E8E87E5"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8023</w:t>
                  </w:r>
                </w:p>
              </w:tc>
            </w:tr>
            <w:tr w:rsidR="00C33DAA" w:rsidRPr="00EC16D5" w14:paraId="1D57DFEF" w14:textId="77777777" w:rsidTr="00C33DAA">
              <w:trPr>
                <w:trHeight w:val="310"/>
              </w:trPr>
              <w:tc>
                <w:tcPr>
                  <w:tcW w:w="1680" w:type="dxa"/>
                  <w:tcBorders>
                    <w:top w:val="nil"/>
                    <w:left w:val="nil"/>
                    <w:bottom w:val="nil"/>
                    <w:right w:val="nil"/>
                  </w:tcBorders>
                  <w:shd w:val="clear" w:color="auto" w:fill="auto"/>
                  <w:noWrap/>
                  <w:vAlign w:val="bottom"/>
                  <w:hideMark/>
                </w:tcPr>
                <w:p w14:paraId="4EF16260"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8003</w:t>
                  </w:r>
                </w:p>
              </w:tc>
            </w:tr>
            <w:tr w:rsidR="00C33DAA" w:rsidRPr="00EC16D5" w14:paraId="7AAF1E1B" w14:textId="77777777" w:rsidTr="00C33DAA">
              <w:trPr>
                <w:trHeight w:val="310"/>
              </w:trPr>
              <w:tc>
                <w:tcPr>
                  <w:tcW w:w="1680" w:type="dxa"/>
                  <w:tcBorders>
                    <w:top w:val="nil"/>
                    <w:left w:val="nil"/>
                    <w:bottom w:val="nil"/>
                    <w:right w:val="nil"/>
                  </w:tcBorders>
                  <w:shd w:val="clear" w:color="auto" w:fill="auto"/>
                  <w:noWrap/>
                  <w:vAlign w:val="bottom"/>
                  <w:hideMark/>
                </w:tcPr>
                <w:p w14:paraId="4F368C3F"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7982</w:t>
                  </w:r>
                </w:p>
              </w:tc>
            </w:tr>
            <w:tr w:rsidR="00C33DAA" w:rsidRPr="00EC16D5" w14:paraId="7615B58F" w14:textId="77777777" w:rsidTr="00C33DAA">
              <w:trPr>
                <w:trHeight w:val="310"/>
              </w:trPr>
              <w:tc>
                <w:tcPr>
                  <w:tcW w:w="1680" w:type="dxa"/>
                  <w:tcBorders>
                    <w:top w:val="nil"/>
                    <w:left w:val="nil"/>
                    <w:bottom w:val="nil"/>
                    <w:right w:val="nil"/>
                  </w:tcBorders>
                  <w:shd w:val="clear" w:color="auto" w:fill="auto"/>
                  <w:noWrap/>
                  <w:vAlign w:val="bottom"/>
                  <w:hideMark/>
                </w:tcPr>
                <w:p w14:paraId="2B22EE1E"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7961</w:t>
                  </w:r>
                </w:p>
              </w:tc>
            </w:tr>
            <w:tr w:rsidR="00C33DAA" w:rsidRPr="00EC16D5" w14:paraId="5A2D6D27" w14:textId="77777777" w:rsidTr="00C33DAA">
              <w:trPr>
                <w:trHeight w:val="310"/>
              </w:trPr>
              <w:tc>
                <w:tcPr>
                  <w:tcW w:w="1680" w:type="dxa"/>
                  <w:tcBorders>
                    <w:top w:val="nil"/>
                    <w:left w:val="nil"/>
                    <w:bottom w:val="nil"/>
                    <w:right w:val="nil"/>
                  </w:tcBorders>
                  <w:shd w:val="clear" w:color="auto" w:fill="auto"/>
                  <w:noWrap/>
                  <w:vAlign w:val="bottom"/>
                  <w:hideMark/>
                </w:tcPr>
                <w:p w14:paraId="39E325C9"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7940</w:t>
                  </w:r>
                </w:p>
              </w:tc>
            </w:tr>
            <w:tr w:rsidR="00C33DAA" w:rsidRPr="00EC16D5" w14:paraId="65E249CC" w14:textId="77777777" w:rsidTr="00C33DAA">
              <w:trPr>
                <w:trHeight w:val="310"/>
              </w:trPr>
              <w:tc>
                <w:tcPr>
                  <w:tcW w:w="1680" w:type="dxa"/>
                  <w:tcBorders>
                    <w:top w:val="nil"/>
                    <w:left w:val="nil"/>
                    <w:bottom w:val="nil"/>
                    <w:right w:val="nil"/>
                  </w:tcBorders>
                  <w:shd w:val="clear" w:color="auto" w:fill="auto"/>
                  <w:noWrap/>
                  <w:vAlign w:val="bottom"/>
                  <w:hideMark/>
                </w:tcPr>
                <w:p w14:paraId="1BC168E8"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7916</w:t>
                  </w:r>
                </w:p>
              </w:tc>
            </w:tr>
            <w:tr w:rsidR="00C33DAA" w:rsidRPr="00EC16D5" w14:paraId="7224438A" w14:textId="77777777" w:rsidTr="00C33DAA">
              <w:trPr>
                <w:trHeight w:val="310"/>
              </w:trPr>
              <w:tc>
                <w:tcPr>
                  <w:tcW w:w="1680" w:type="dxa"/>
                  <w:tcBorders>
                    <w:top w:val="nil"/>
                    <w:left w:val="nil"/>
                    <w:bottom w:val="nil"/>
                    <w:right w:val="nil"/>
                  </w:tcBorders>
                  <w:shd w:val="clear" w:color="auto" w:fill="auto"/>
                  <w:noWrap/>
                  <w:vAlign w:val="bottom"/>
                  <w:hideMark/>
                </w:tcPr>
                <w:p w14:paraId="3535F5D2"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7897</w:t>
                  </w:r>
                </w:p>
              </w:tc>
            </w:tr>
            <w:tr w:rsidR="00C33DAA" w:rsidRPr="00EC16D5" w14:paraId="572225AD" w14:textId="77777777" w:rsidTr="00C33DAA">
              <w:trPr>
                <w:trHeight w:val="310"/>
              </w:trPr>
              <w:tc>
                <w:tcPr>
                  <w:tcW w:w="1680" w:type="dxa"/>
                  <w:tcBorders>
                    <w:top w:val="nil"/>
                    <w:left w:val="nil"/>
                    <w:bottom w:val="nil"/>
                    <w:right w:val="nil"/>
                  </w:tcBorders>
                  <w:shd w:val="clear" w:color="auto" w:fill="auto"/>
                  <w:noWrap/>
                  <w:vAlign w:val="bottom"/>
                  <w:hideMark/>
                </w:tcPr>
                <w:p w14:paraId="7440058F"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7879</w:t>
                  </w:r>
                </w:p>
              </w:tc>
            </w:tr>
            <w:tr w:rsidR="00C33DAA" w:rsidRPr="00EC16D5" w14:paraId="73EF2A8A" w14:textId="77777777" w:rsidTr="00C33DAA">
              <w:trPr>
                <w:trHeight w:val="310"/>
              </w:trPr>
              <w:tc>
                <w:tcPr>
                  <w:tcW w:w="1680" w:type="dxa"/>
                  <w:tcBorders>
                    <w:top w:val="nil"/>
                    <w:left w:val="nil"/>
                    <w:bottom w:val="nil"/>
                    <w:right w:val="nil"/>
                  </w:tcBorders>
                  <w:shd w:val="clear" w:color="auto" w:fill="auto"/>
                  <w:noWrap/>
                  <w:vAlign w:val="bottom"/>
                  <w:hideMark/>
                </w:tcPr>
                <w:p w14:paraId="540C38E2"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7855</w:t>
                  </w:r>
                </w:p>
              </w:tc>
            </w:tr>
            <w:tr w:rsidR="00C33DAA" w:rsidRPr="00EC16D5" w14:paraId="60C0D55B" w14:textId="77777777" w:rsidTr="00C33DAA">
              <w:trPr>
                <w:trHeight w:val="310"/>
              </w:trPr>
              <w:tc>
                <w:tcPr>
                  <w:tcW w:w="1680" w:type="dxa"/>
                  <w:tcBorders>
                    <w:top w:val="nil"/>
                    <w:left w:val="nil"/>
                    <w:bottom w:val="nil"/>
                    <w:right w:val="nil"/>
                  </w:tcBorders>
                  <w:shd w:val="clear" w:color="auto" w:fill="auto"/>
                  <w:noWrap/>
                  <w:vAlign w:val="bottom"/>
                  <w:hideMark/>
                </w:tcPr>
                <w:p w14:paraId="393FD450"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7837</w:t>
                  </w:r>
                </w:p>
              </w:tc>
            </w:tr>
            <w:tr w:rsidR="00C33DAA" w:rsidRPr="00EC16D5" w14:paraId="23DB5B57" w14:textId="77777777" w:rsidTr="00C33DAA">
              <w:trPr>
                <w:trHeight w:val="310"/>
              </w:trPr>
              <w:tc>
                <w:tcPr>
                  <w:tcW w:w="1680" w:type="dxa"/>
                  <w:tcBorders>
                    <w:top w:val="nil"/>
                    <w:left w:val="nil"/>
                    <w:bottom w:val="nil"/>
                    <w:right w:val="nil"/>
                  </w:tcBorders>
                  <w:shd w:val="clear" w:color="auto" w:fill="auto"/>
                  <w:noWrap/>
                  <w:vAlign w:val="bottom"/>
                  <w:hideMark/>
                </w:tcPr>
                <w:p w14:paraId="60C5EB29"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7821</w:t>
                  </w:r>
                </w:p>
              </w:tc>
            </w:tr>
            <w:tr w:rsidR="00C33DAA" w:rsidRPr="00EC16D5" w14:paraId="43BBB4FB" w14:textId="77777777" w:rsidTr="00C33DAA">
              <w:trPr>
                <w:trHeight w:val="310"/>
              </w:trPr>
              <w:tc>
                <w:tcPr>
                  <w:tcW w:w="1680" w:type="dxa"/>
                  <w:tcBorders>
                    <w:top w:val="nil"/>
                    <w:left w:val="nil"/>
                    <w:bottom w:val="nil"/>
                    <w:right w:val="nil"/>
                  </w:tcBorders>
                  <w:shd w:val="clear" w:color="auto" w:fill="auto"/>
                  <w:noWrap/>
                  <w:vAlign w:val="bottom"/>
                  <w:hideMark/>
                </w:tcPr>
                <w:p w14:paraId="314BCB1C"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7795</w:t>
                  </w:r>
                </w:p>
              </w:tc>
            </w:tr>
            <w:tr w:rsidR="00C33DAA" w:rsidRPr="00EC16D5" w14:paraId="0A878D61" w14:textId="77777777" w:rsidTr="00C33DAA">
              <w:trPr>
                <w:trHeight w:val="310"/>
              </w:trPr>
              <w:tc>
                <w:tcPr>
                  <w:tcW w:w="1680" w:type="dxa"/>
                  <w:tcBorders>
                    <w:top w:val="nil"/>
                    <w:left w:val="nil"/>
                    <w:bottom w:val="nil"/>
                    <w:right w:val="nil"/>
                  </w:tcBorders>
                  <w:shd w:val="clear" w:color="auto" w:fill="auto"/>
                  <w:noWrap/>
                  <w:vAlign w:val="bottom"/>
                  <w:hideMark/>
                </w:tcPr>
                <w:p w14:paraId="131AE9C9"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7776</w:t>
                  </w:r>
                </w:p>
              </w:tc>
            </w:tr>
            <w:tr w:rsidR="00C33DAA" w:rsidRPr="00EC16D5" w14:paraId="087BEAAB" w14:textId="77777777" w:rsidTr="00C33DAA">
              <w:trPr>
                <w:trHeight w:val="310"/>
              </w:trPr>
              <w:tc>
                <w:tcPr>
                  <w:tcW w:w="1680" w:type="dxa"/>
                  <w:tcBorders>
                    <w:top w:val="nil"/>
                    <w:left w:val="nil"/>
                    <w:bottom w:val="nil"/>
                    <w:right w:val="nil"/>
                  </w:tcBorders>
                  <w:shd w:val="clear" w:color="auto" w:fill="auto"/>
                  <w:noWrap/>
                  <w:vAlign w:val="bottom"/>
                  <w:hideMark/>
                </w:tcPr>
                <w:p w14:paraId="0D476F0C"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7755</w:t>
                  </w:r>
                </w:p>
              </w:tc>
            </w:tr>
            <w:tr w:rsidR="00C33DAA" w:rsidRPr="00EC16D5" w14:paraId="60D69E20" w14:textId="77777777" w:rsidTr="00C33DAA">
              <w:trPr>
                <w:trHeight w:val="310"/>
              </w:trPr>
              <w:tc>
                <w:tcPr>
                  <w:tcW w:w="1680" w:type="dxa"/>
                  <w:tcBorders>
                    <w:top w:val="nil"/>
                    <w:left w:val="nil"/>
                    <w:bottom w:val="nil"/>
                    <w:right w:val="nil"/>
                  </w:tcBorders>
                  <w:shd w:val="clear" w:color="auto" w:fill="auto"/>
                  <w:noWrap/>
                  <w:vAlign w:val="bottom"/>
                  <w:hideMark/>
                </w:tcPr>
                <w:p w14:paraId="14E6444B"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7737</w:t>
                  </w:r>
                </w:p>
              </w:tc>
            </w:tr>
            <w:tr w:rsidR="00C33DAA" w:rsidRPr="00EC16D5" w14:paraId="70CB10BF" w14:textId="77777777" w:rsidTr="00C33DAA">
              <w:trPr>
                <w:trHeight w:val="310"/>
              </w:trPr>
              <w:tc>
                <w:tcPr>
                  <w:tcW w:w="1680" w:type="dxa"/>
                  <w:tcBorders>
                    <w:top w:val="nil"/>
                    <w:left w:val="nil"/>
                    <w:bottom w:val="nil"/>
                    <w:right w:val="nil"/>
                  </w:tcBorders>
                  <w:shd w:val="clear" w:color="auto" w:fill="auto"/>
                  <w:noWrap/>
                  <w:vAlign w:val="bottom"/>
                  <w:hideMark/>
                </w:tcPr>
                <w:p w14:paraId="247D2A43"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7714</w:t>
                  </w:r>
                </w:p>
              </w:tc>
            </w:tr>
            <w:tr w:rsidR="00C33DAA" w:rsidRPr="00EC16D5" w14:paraId="102D3044" w14:textId="77777777" w:rsidTr="00C33DAA">
              <w:trPr>
                <w:trHeight w:val="310"/>
              </w:trPr>
              <w:tc>
                <w:tcPr>
                  <w:tcW w:w="1680" w:type="dxa"/>
                  <w:tcBorders>
                    <w:top w:val="nil"/>
                    <w:left w:val="nil"/>
                    <w:bottom w:val="nil"/>
                    <w:right w:val="nil"/>
                  </w:tcBorders>
                  <w:shd w:val="clear" w:color="auto" w:fill="auto"/>
                  <w:noWrap/>
                  <w:vAlign w:val="bottom"/>
                  <w:hideMark/>
                </w:tcPr>
                <w:p w14:paraId="394E695F"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7698</w:t>
                  </w:r>
                </w:p>
              </w:tc>
            </w:tr>
            <w:tr w:rsidR="00C33DAA" w:rsidRPr="00EC16D5" w14:paraId="379A60B8" w14:textId="77777777" w:rsidTr="00C33DAA">
              <w:trPr>
                <w:trHeight w:val="310"/>
              </w:trPr>
              <w:tc>
                <w:tcPr>
                  <w:tcW w:w="1680" w:type="dxa"/>
                  <w:tcBorders>
                    <w:top w:val="nil"/>
                    <w:left w:val="nil"/>
                    <w:bottom w:val="nil"/>
                    <w:right w:val="nil"/>
                  </w:tcBorders>
                  <w:shd w:val="clear" w:color="auto" w:fill="auto"/>
                  <w:noWrap/>
                  <w:vAlign w:val="bottom"/>
                  <w:hideMark/>
                </w:tcPr>
                <w:p w14:paraId="30A15082"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lastRenderedPageBreak/>
                    <w:t>-102.947679</w:t>
                  </w:r>
                </w:p>
              </w:tc>
            </w:tr>
            <w:tr w:rsidR="00C33DAA" w:rsidRPr="00EC16D5" w14:paraId="3B667690" w14:textId="77777777" w:rsidTr="00C33DAA">
              <w:trPr>
                <w:trHeight w:val="310"/>
              </w:trPr>
              <w:tc>
                <w:tcPr>
                  <w:tcW w:w="1680" w:type="dxa"/>
                  <w:tcBorders>
                    <w:top w:val="nil"/>
                    <w:left w:val="nil"/>
                    <w:bottom w:val="nil"/>
                    <w:right w:val="nil"/>
                  </w:tcBorders>
                  <w:shd w:val="clear" w:color="auto" w:fill="auto"/>
                  <w:noWrap/>
                  <w:vAlign w:val="bottom"/>
                  <w:hideMark/>
                </w:tcPr>
                <w:p w14:paraId="387D5659"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7654</w:t>
                  </w:r>
                </w:p>
              </w:tc>
            </w:tr>
            <w:tr w:rsidR="00C33DAA" w:rsidRPr="00EC16D5" w14:paraId="6639DD2C" w14:textId="77777777" w:rsidTr="00C33DAA">
              <w:trPr>
                <w:trHeight w:val="310"/>
              </w:trPr>
              <w:tc>
                <w:tcPr>
                  <w:tcW w:w="1680" w:type="dxa"/>
                  <w:tcBorders>
                    <w:top w:val="nil"/>
                    <w:left w:val="nil"/>
                    <w:bottom w:val="nil"/>
                    <w:right w:val="nil"/>
                  </w:tcBorders>
                  <w:shd w:val="clear" w:color="auto" w:fill="auto"/>
                  <w:noWrap/>
                  <w:vAlign w:val="bottom"/>
                  <w:hideMark/>
                </w:tcPr>
                <w:p w14:paraId="64DF512B"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7636</w:t>
                  </w:r>
                </w:p>
              </w:tc>
            </w:tr>
            <w:tr w:rsidR="00C33DAA" w:rsidRPr="00EC16D5" w14:paraId="37262DF3" w14:textId="77777777" w:rsidTr="00C33DAA">
              <w:trPr>
                <w:trHeight w:val="310"/>
              </w:trPr>
              <w:tc>
                <w:tcPr>
                  <w:tcW w:w="1680" w:type="dxa"/>
                  <w:tcBorders>
                    <w:top w:val="nil"/>
                    <w:left w:val="nil"/>
                    <w:bottom w:val="nil"/>
                    <w:right w:val="nil"/>
                  </w:tcBorders>
                  <w:shd w:val="clear" w:color="auto" w:fill="auto"/>
                  <w:noWrap/>
                  <w:vAlign w:val="bottom"/>
                  <w:hideMark/>
                </w:tcPr>
                <w:p w14:paraId="54E6D92B"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7612</w:t>
                  </w:r>
                </w:p>
              </w:tc>
            </w:tr>
            <w:tr w:rsidR="00C33DAA" w:rsidRPr="00EC16D5" w14:paraId="58479BD7" w14:textId="77777777" w:rsidTr="00C33DAA">
              <w:trPr>
                <w:trHeight w:val="310"/>
              </w:trPr>
              <w:tc>
                <w:tcPr>
                  <w:tcW w:w="1680" w:type="dxa"/>
                  <w:tcBorders>
                    <w:top w:val="nil"/>
                    <w:left w:val="nil"/>
                    <w:bottom w:val="nil"/>
                    <w:right w:val="nil"/>
                  </w:tcBorders>
                  <w:shd w:val="clear" w:color="auto" w:fill="auto"/>
                  <w:noWrap/>
                  <w:vAlign w:val="bottom"/>
                  <w:hideMark/>
                </w:tcPr>
                <w:p w14:paraId="4EBD8943"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7593</w:t>
                  </w:r>
                </w:p>
              </w:tc>
            </w:tr>
            <w:tr w:rsidR="00C33DAA" w:rsidRPr="00EC16D5" w14:paraId="005BB775" w14:textId="77777777" w:rsidTr="00C33DAA">
              <w:trPr>
                <w:trHeight w:val="310"/>
              </w:trPr>
              <w:tc>
                <w:tcPr>
                  <w:tcW w:w="1680" w:type="dxa"/>
                  <w:tcBorders>
                    <w:top w:val="nil"/>
                    <w:left w:val="nil"/>
                    <w:bottom w:val="nil"/>
                    <w:right w:val="nil"/>
                  </w:tcBorders>
                  <w:shd w:val="clear" w:color="auto" w:fill="auto"/>
                  <w:noWrap/>
                  <w:vAlign w:val="bottom"/>
                  <w:hideMark/>
                </w:tcPr>
                <w:p w14:paraId="4E327267"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7575</w:t>
                  </w:r>
                </w:p>
              </w:tc>
            </w:tr>
            <w:tr w:rsidR="00C33DAA" w:rsidRPr="00EC16D5" w14:paraId="78D12F92" w14:textId="77777777" w:rsidTr="00C33DAA">
              <w:trPr>
                <w:trHeight w:val="310"/>
              </w:trPr>
              <w:tc>
                <w:tcPr>
                  <w:tcW w:w="1680" w:type="dxa"/>
                  <w:tcBorders>
                    <w:top w:val="nil"/>
                    <w:left w:val="nil"/>
                    <w:bottom w:val="nil"/>
                    <w:right w:val="nil"/>
                  </w:tcBorders>
                  <w:shd w:val="clear" w:color="auto" w:fill="auto"/>
                  <w:noWrap/>
                  <w:vAlign w:val="bottom"/>
                  <w:hideMark/>
                </w:tcPr>
                <w:p w14:paraId="5999B568"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7555</w:t>
                  </w:r>
                </w:p>
              </w:tc>
            </w:tr>
            <w:tr w:rsidR="00C33DAA" w:rsidRPr="00EC16D5" w14:paraId="7EE83969" w14:textId="77777777" w:rsidTr="00C33DAA">
              <w:trPr>
                <w:trHeight w:val="310"/>
              </w:trPr>
              <w:tc>
                <w:tcPr>
                  <w:tcW w:w="1680" w:type="dxa"/>
                  <w:tcBorders>
                    <w:top w:val="nil"/>
                    <w:left w:val="nil"/>
                    <w:bottom w:val="nil"/>
                    <w:right w:val="nil"/>
                  </w:tcBorders>
                  <w:shd w:val="clear" w:color="auto" w:fill="auto"/>
                  <w:noWrap/>
                  <w:vAlign w:val="bottom"/>
                  <w:hideMark/>
                </w:tcPr>
                <w:p w14:paraId="0C1AE5A2"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7536</w:t>
                  </w:r>
                </w:p>
              </w:tc>
            </w:tr>
            <w:tr w:rsidR="00C33DAA" w:rsidRPr="00EC16D5" w14:paraId="557D596C" w14:textId="77777777" w:rsidTr="00C33DAA">
              <w:trPr>
                <w:trHeight w:val="310"/>
              </w:trPr>
              <w:tc>
                <w:tcPr>
                  <w:tcW w:w="1680" w:type="dxa"/>
                  <w:tcBorders>
                    <w:top w:val="nil"/>
                    <w:left w:val="nil"/>
                    <w:bottom w:val="nil"/>
                    <w:right w:val="nil"/>
                  </w:tcBorders>
                  <w:shd w:val="clear" w:color="auto" w:fill="auto"/>
                  <w:noWrap/>
                  <w:vAlign w:val="bottom"/>
                  <w:hideMark/>
                </w:tcPr>
                <w:p w14:paraId="2DEF6EE0"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7513</w:t>
                  </w:r>
                </w:p>
              </w:tc>
            </w:tr>
            <w:tr w:rsidR="00C33DAA" w:rsidRPr="00EC16D5" w14:paraId="5479776D" w14:textId="77777777" w:rsidTr="00C33DAA">
              <w:trPr>
                <w:trHeight w:val="310"/>
              </w:trPr>
              <w:tc>
                <w:tcPr>
                  <w:tcW w:w="1680" w:type="dxa"/>
                  <w:tcBorders>
                    <w:top w:val="nil"/>
                    <w:left w:val="nil"/>
                    <w:bottom w:val="nil"/>
                    <w:right w:val="nil"/>
                  </w:tcBorders>
                  <w:shd w:val="clear" w:color="auto" w:fill="auto"/>
                  <w:noWrap/>
                  <w:vAlign w:val="bottom"/>
                  <w:hideMark/>
                </w:tcPr>
                <w:p w14:paraId="44DC5A1A"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7492</w:t>
                  </w:r>
                </w:p>
              </w:tc>
            </w:tr>
            <w:tr w:rsidR="00C33DAA" w:rsidRPr="00EC16D5" w14:paraId="16D64F3A" w14:textId="77777777" w:rsidTr="00C33DAA">
              <w:trPr>
                <w:trHeight w:val="310"/>
              </w:trPr>
              <w:tc>
                <w:tcPr>
                  <w:tcW w:w="1680" w:type="dxa"/>
                  <w:tcBorders>
                    <w:top w:val="nil"/>
                    <w:left w:val="nil"/>
                    <w:bottom w:val="nil"/>
                    <w:right w:val="nil"/>
                  </w:tcBorders>
                  <w:shd w:val="clear" w:color="auto" w:fill="auto"/>
                  <w:noWrap/>
                  <w:vAlign w:val="bottom"/>
                  <w:hideMark/>
                </w:tcPr>
                <w:p w14:paraId="52E78496"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7471</w:t>
                  </w:r>
                </w:p>
              </w:tc>
            </w:tr>
            <w:tr w:rsidR="00C33DAA" w:rsidRPr="00EC16D5" w14:paraId="3933268E" w14:textId="77777777" w:rsidTr="00C33DAA">
              <w:trPr>
                <w:trHeight w:val="310"/>
              </w:trPr>
              <w:tc>
                <w:tcPr>
                  <w:tcW w:w="1680" w:type="dxa"/>
                  <w:tcBorders>
                    <w:top w:val="nil"/>
                    <w:left w:val="nil"/>
                    <w:bottom w:val="nil"/>
                    <w:right w:val="nil"/>
                  </w:tcBorders>
                  <w:shd w:val="clear" w:color="auto" w:fill="auto"/>
                  <w:noWrap/>
                  <w:vAlign w:val="bottom"/>
                  <w:hideMark/>
                </w:tcPr>
                <w:p w14:paraId="36AA2AA7"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7450</w:t>
                  </w:r>
                </w:p>
              </w:tc>
            </w:tr>
            <w:tr w:rsidR="00C33DAA" w:rsidRPr="00EC16D5" w14:paraId="0B4CF50B" w14:textId="77777777" w:rsidTr="00C33DAA">
              <w:trPr>
                <w:trHeight w:val="310"/>
              </w:trPr>
              <w:tc>
                <w:tcPr>
                  <w:tcW w:w="1680" w:type="dxa"/>
                  <w:tcBorders>
                    <w:top w:val="nil"/>
                    <w:left w:val="nil"/>
                    <w:bottom w:val="nil"/>
                    <w:right w:val="nil"/>
                  </w:tcBorders>
                  <w:shd w:val="clear" w:color="auto" w:fill="auto"/>
                  <w:noWrap/>
                  <w:vAlign w:val="bottom"/>
                  <w:hideMark/>
                </w:tcPr>
                <w:p w14:paraId="7A5ADFE9"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7429</w:t>
                  </w:r>
                </w:p>
              </w:tc>
            </w:tr>
            <w:tr w:rsidR="00C33DAA" w:rsidRPr="00EC16D5" w14:paraId="0D2616A1" w14:textId="77777777" w:rsidTr="00C33DAA">
              <w:trPr>
                <w:trHeight w:val="310"/>
              </w:trPr>
              <w:tc>
                <w:tcPr>
                  <w:tcW w:w="1680" w:type="dxa"/>
                  <w:tcBorders>
                    <w:top w:val="nil"/>
                    <w:left w:val="nil"/>
                    <w:bottom w:val="nil"/>
                    <w:right w:val="nil"/>
                  </w:tcBorders>
                  <w:shd w:val="clear" w:color="auto" w:fill="auto"/>
                  <w:noWrap/>
                  <w:vAlign w:val="bottom"/>
                  <w:hideMark/>
                </w:tcPr>
                <w:p w14:paraId="2261632A"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7410</w:t>
                  </w:r>
                </w:p>
              </w:tc>
            </w:tr>
            <w:tr w:rsidR="00C33DAA" w:rsidRPr="00EC16D5" w14:paraId="4D11DF7C" w14:textId="77777777" w:rsidTr="00C33DAA">
              <w:trPr>
                <w:trHeight w:val="310"/>
              </w:trPr>
              <w:tc>
                <w:tcPr>
                  <w:tcW w:w="1680" w:type="dxa"/>
                  <w:tcBorders>
                    <w:top w:val="nil"/>
                    <w:left w:val="nil"/>
                    <w:bottom w:val="nil"/>
                    <w:right w:val="nil"/>
                  </w:tcBorders>
                  <w:shd w:val="clear" w:color="auto" w:fill="auto"/>
                  <w:noWrap/>
                  <w:vAlign w:val="bottom"/>
                  <w:hideMark/>
                </w:tcPr>
                <w:p w14:paraId="093EE633"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7390</w:t>
                  </w:r>
                </w:p>
              </w:tc>
            </w:tr>
            <w:tr w:rsidR="00C33DAA" w:rsidRPr="00EC16D5" w14:paraId="3581E42C" w14:textId="77777777" w:rsidTr="00C33DAA">
              <w:trPr>
                <w:trHeight w:val="310"/>
              </w:trPr>
              <w:tc>
                <w:tcPr>
                  <w:tcW w:w="1680" w:type="dxa"/>
                  <w:tcBorders>
                    <w:top w:val="nil"/>
                    <w:left w:val="nil"/>
                    <w:bottom w:val="nil"/>
                    <w:right w:val="nil"/>
                  </w:tcBorders>
                  <w:shd w:val="clear" w:color="auto" w:fill="auto"/>
                  <w:noWrap/>
                  <w:vAlign w:val="bottom"/>
                  <w:hideMark/>
                </w:tcPr>
                <w:p w14:paraId="41B77149"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7371</w:t>
                  </w:r>
                </w:p>
              </w:tc>
            </w:tr>
            <w:tr w:rsidR="00C33DAA" w:rsidRPr="00EC16D5" w14:paraId="57724B69" w14:textId="77777777" w:rsidTr="00C33DAA">
              <w:trPr>
                <w:trHeight w:val="310"/>
              </w:trPr>
              <w:tc>
                <w:tcPr>
                  <w:tcW w:w="1680" w:type="dxa"/>
                  <w:tcBorders>
                    <w:top w:val="nil"/>
                    <w:left w:val="nil"/>
                    <w:bottom w:val="nil"/>
                    <w:right w:val="nil"/>
                  </w:tcBorders>
                  <w:shd w:val="clear" w:color="auto" w:fill="auto"/>
                  <w:noWrap/>
                  <w:vAlign w:val="bottom"/>
                  <w:hideMark/>
                </w:tcPr>
                <w:p w14:paraId="531B3FFA"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7349</w:t>
                  </w:r>
                </w:p>
              </w:tc>
            </w:tr>
            <w:tr w:rsidR="00C33DAA" w:rsidRPr="00EC16D5" w14:paraId="33EB00E8" w14:textId="77777777" w:rsidTr="00C33DAA">
              <w:trPr>
                <w:trHeight w:val="310"/>
              </w:trPr>
              <w:tc>
                <w:tcPr>
                  <w:tcW w:w="1680" w:type="dxa"/>
                  <w:tcBorders>
                    <w:top w:val="nil"/>
                    <w:left w:val="nil"/>
                    <w:bottom w:val="nil"/>
                    <w:right w:val="nil"/>
                  </w:tcBorders>
                  <w:shd w:val="clear" w:color="auto" w:fill="auto"/>
                  <w:noWrap/>
                  <w:vAlign w:val="bottom"/>
                  <w:hideMark/>
                </w:tcPr>
                <w:p w14:paraId="56C3E312"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7332</w:t>
                  </w:r>
                </w:p>
              </w:tc>
            </w:tr>
            <w:tr w:rsidR="00C33DAA" w:rsidRPr="00EC16D5" w14:paraId="4E242AA4" w14:textId="77777777" w:rsidTr="00C33DAA">
              <w:trPr>
                <w:trHeight w:val="310"/>
              </w:trPr>
              <w:tc>
                <w:tcPr>
                  <w:tcW w:w="1680" w:type="dxa"/>
                  <w:tcBorders>
                    <w:top w:val="nil"/>
                    <w:left w:val="nil"/>
                    <w:bottom w:val="nil"/>
                    <w:right w:val="nil"/>
                  </w:tcBorders>
                  <w:shd w:val="clear" w:color="auto" w:fill="auto"/>
                  <w:noWrap/>
                  <w:vAlign w:val="bottom"/>
                  <w:hideMark/>
                </w:tcPr>
                <w:p w14:paraId="598E962D"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7306</w:t>
                  </w:r>
                </w:p>
              </w:tc>
            </w:tr>
            <w:tr w:rsidR="00C33DAA" w:rsidRPr="00EC16D5" w14:paraId="6B7254B6" w14:textId="77777777" w:rsidTr="00C33DAA">
              <w:trPr>
                <w:trHeight w:val="310"/>
              </w:trPr>
              <w:tc>
                <w:tcPr>
                  <w:tcW w:w="1680" w:type="dxa"/>
                  <w:tcBorders>
                    <w:top w:val="nil"/>
                    <w:left w:val="nil"/>
                    <w:bottom w:val="nil"/>
                    <w:right w:val="nil"/>
                  </w:tcBorders>
                  <w:shd w:val="clear" w:color="auto" w:fill="auto"/>
                  <w:noWrap/>
                  <w:vAlign w:val="bottom"/>
                  <w:hideMark/>
                </w:tcPr>
                <w:p w14:paraId="5C84BDCD"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7290</w:t>
                  </w:r>
                </w:p>
              </w:tc>
            </w:tr>
            <w:tr w:rsidR="00C33DAA" w:rsidRPr="00EC16D5" w14:paraId="603D67B2" w14:textId="77777777" w:rsidTr="00C33DAA">
              <w:trPr>
                <w:trHeight w:val="310"/>
              </w:trPr>
              <w:tc>
                <w:tcPr>
                  <w:tcW w:w="1680" w:type="dxa"/>
                  <w:tcBorders>
                    <w:top w:val="nil"/>
                    <w:left w:val="nil"/>
                    <w:bottom w:val="nil"/>
                    <w:right w:val="nil"/>
                  </w:tcBorders>
                  <w:shd w:val="clear" w:color="auto" w:fill="auto"/>
                  <w:noWrap/>
                  <w:vAlign w:val="bottom"/>
                  <w:hideMark/>
                </w:tcPr>
                <w:p w14:paraId="1C28B1E5"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7267</w:t>
                  </w:r>
                </w:p>
              </w:tc>
            </w:tr>
            <w:tr w:rsidR="00C33DAA" w:rsidRPr="00EC16D5" w14:paraId="15B786FE" w14:textId="77777777" w:rsidTr="00C33DAA">
              <w:trPr>
                <w:trHeight w:val="310"/>
              </w:trPr>
              <w:tc>
                <w:tcPr>
                  <w:tcW w:w="1680" w:type="dxa"/>
                  <w:tcBorders>
                    <w:top w:val="nil"/>
                    <w:left w:val="nil"/>
                    <w:bottom w:val="nil"/>
                    <w:right w:val="nil"/>
                  </w:tcBorders>
                  <w:shd w:val="clear" w:color="auto" w:fill="auto"/>
                  <w:noWrap/>
                  <w:vAlign w:val="bottom"/>
                  <w:hideMark/>
                </w:tcPr>
                <w:p w14:paraId="2EBFF8C6"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7253</w:t>
                  </w:r>
                </w:p>
              </w:tc>
            </w:tr>
            <w:tr w:rsidR="00C33DAA" w:rsidRPr="00EC16D5" w14:paraId="0DD71ECB" w14:textId="77777777" w:rsidTr="00C33DAA">
              <w:trPr>
                <w:trHeight w:val="310"/>
              </w:trPr>
              <w:tc>
                <w:tcPr>
                  <w:tcW w:w="1680" w:type="dxa"/>
                  <w:tcBorders>
                    <w:top w:val="nil"/>
                    <w:left w:val="nil"/>
                    <w:bottom w:val="nil"/>
                    <w:right w:val="nil"/>
                  </w:tcBorders>
                  <w:shd w:val="clear" w:color="auto" w:fill="auto"/>
                  <w:noWrap/>
                  <w:vAlign w:val="bottom"/>
                  <w:hideMark/>
                </w:tcPr>
                <w:p w14:paraId="3CC2878E"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7236</w:t>
                  </w:r>
                </w:p>
              </w:tc>
            </w:tr>
            <w:tr w:rsidR="00C33DAA" w:rsidRPr="00EC16D5" w14:paraId="6FD69F5A" w14:textId="77777777" w:rsidTr="00C33DAA">
              <w:trPr>
                <w:trHeight w:val="310"/>
              </w:trPr>
              <w:tc>
                <w:tcPr>
                  <w:tcW w:w="1680" w:type="dxa"/>
                  <w:tcBorders>
                    <w:top w:val="nil"/>
                    <w:left w:val="nil"/>
                    <w:bottom w:val="nil"/>
                    <w:right w:val="nil"/>
                  </w:tcBorders>
                  <w:shd w:val="clear" w:color="auto" w:fill="auto"/>
                  <w:noWrap/>
                  <w:vAlign w:val="bottom"/>
                  <w:hideMark/>
                </w:tcPr>
                <w:p w14:paraId="10C4FACF"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7215</w:t>
                  </w:r>
                </w:p>
              </w:tc>
            </w:tr>
            <w:tr w:rsidR="00C33DAA" w:rsidRPr="00EC16D5" w14:paraId="45A651AE" w14:textId="77777777" w:rsidTr="00C33DAA">
              <w:trPr>
                <w:trHeight w:val="310"/>
              </w:trPr>
              <w:tc>
                <w:tcPr>
                  <w:tcW w:w="1680" w:type="dxa"/>
                  <w:tcBorders>
                    <w:top w:val="nil"/>
                    <w:left w:val="nil"/>
                    <w:bottom w:val="nil"/>
                    <w:right w:val="nil"/>
                  </w:tcBorders>
                  <w:shd w:val="clear" w:color="auto" w:fill="auto"/>
                  <w:noWrap/>
                  <w:vAlign w:val="bottom"/>
                  <w:hideMark/>
                </w:tcPr>
                <w:p w14:paraId="17AC3CD4"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7194</w:t>
                  </w:r>
                </w:p>
              </w:tc>
            </w:tr>
            <w:tr w:rsidR="00C33DAA" w:rsidRPr="00EC16D5" w14:paraId="265C2690" w14:textId="77777777" w:rsidTr="00C33DAA">
              <w:trPr>
                <w:trHeight w:val="310"/>
              </w:trPr>
              <w:tc>
                <w:tcPr>
                  <w:tcW w:w="1680" w:type="dxa"/>
                  <w:tcBorders>
                    <w:top w:val="nil"/>
                    <w:left w:val="nil"/>
                    <w:bottom w:val="nil"/>
                    <w:right w:val="nil"/>
                  </w:tcBorders>
                  <w:shd w:val="clear" w:color="auto" w:fill="auto"/>
                  <w:noWrap/>
                  <w:vAlign w:val="bottom"/>
                  <w:hideMark/>
                </w:tcPr>
                <w:p w14:paraId="189850B0"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7171</w:t>
                  </w:r>
                </w:p>
              </w:tc>
            </w:tr>
            <w:tr w:rsidR="00C33DAA" w:rsidRPr="00EC16D5" w14:paraId="0FF4FC83" w14:textId="77777777" w:rsidTr="00C33DAA">
              <w:trPr>
                <w:trHeight w:val="310"/>
              </w:trPr>
              <w:tc>
                <w:tcPr>
                  <w:tcW w:w="1680" w:type="dxa"/>
                  <w:tcBorders>
                    <w:top w:val="nil"/>
                    <w:left w:val="nil"/>
                    <w:bottom w:val="nil"/>
                    <w:right w:val="nil"/>
                  </w:tcBorders>
                  <w:shd w:val="clear" w:color="auto" w:fill="auto"/>
                  <w:noWrap/>
                  <w:vAlign w:val="bottom"/>
                  <w:hideMark/>
                </w:tcPr>
                <w:p w14:paraId="384025C0"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7152</w:t>
                  </w:r>
                </w:p>
              </w:tc>
            </w:tr>
            <w:tr w:rsidR="00C33DAA" w:rsidRPr="00EC16D5" w14:paraId="2C7033BC" w14:textId="77777777" w:rsidTr="00C33DAA">
              <w:trPr>
                <w:trHeight w:val="310"/>
              </w:trPr>
              <w:tc>
                <w:tcPr>
                  <w:tcW w:w="1680" w:type="dxa"/>
                  <w:tcBorders>
                    <w:top w:val="nil"/>
                    <w:left w:val="nil"/>
                    <w:bottom w:val="nil"/>
                    <w:right w:val="nil"/>
                  </w:tcBorders>
                  <w:shd w:val="clear" w:color="auto" w:fill="auto"/>
                  <w:noWrap/>
                  <w:vAlign w:val="bottom"/>
                  <w:hideMark/>
                </w:tcPr>
                <w:p w14:paraId="4487E530"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7131</w:t>
                  </w:r>
                </w:p>
              </w:tc>
            </w:tr>
            <w:tr w:rsidR="00C33DAA" w:rsidRPr="00EC16D5" w14:paraId="57122415" w14:textId="77777777" w:rsidTr="00C33DAA">
              <w:trPr>
                <w:trHeight w:val="310"/>
              </w:trPr>
              <w:tc>
                <w:tcPr>
                  <w:tcW w:w="1680" w:type="dxa"/>
                  <w:tcBorders>
                    <w:top w:val="nil"/>
                    <w:left w:val="nil"/>
                    <w:bottom w:val="nil"/>
                    <w:right w:val="nil"/>
                  </w:tcBorders>
                  <w:shd w:val="clear" w:color="auto" w:fill="auto"/>
                  <w:noWrap/>
                  <w:vAlign w:val="bottom"/>
                  <w:hideMark/>
                </w:tcPr>
                <w:p w14:paraId="677D9035"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7115</w:t>
                  </w:r>
                </w:p>
              </w:tc>
            </w:tr>
            <w:tr w:rsidR="00C33DAA" w:rsidRPr="00EC16D5" w14:paraId="70F62D98" w14:textId="77777777" w:rsidTr="00C33DAA">
              <w:trPr>
                <w:trHeight w:val="310"/>
              </w:trPr>
              <w:tc>
                <w:tcPr>
                  <w:tcW w:w="1680" w:type="dxa"/>
                  <w:tcBorders>
                    <w:top w:val="nil"/>
                    <w:left w:val="nil"/>
                    <w:bottom w:val="nil"/>
                    <w:right w:val="nil"/>
                  </w:tcBorders>
                  <w:shd w:val="clear" w:color="auto" w:fill="auto"/>
                  <w:noWrap/>
                  <w:vAlign w:val="bottom"/>
                  <w:hideMark/>
                </w:tcPr>
                <w:p w14:paraId="6DFF29DE"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7092</w:t>
                  </w:r>
                </w:p>
              </w:tc>
            </w:tr>
            <w:tr w:rsidR="00C33DAA" w:rsidRPr="00EC16D5" w14:paraId="496AE984" w14:textId="77777777" w:rsidTr="00C33DAA">
              <w:trPr>
                <w:trHeight w:val="310"/>
              </w:trPr>
              <w:tc>
                <w:tcPr>
                  <w:tcW w:w="1680" w:type="dxa"/>
                  <w:tcBorders>
                    <w:top w:val="nil"/>
                    <w:left w:val="nil"/>
                    <w:bottom w:val="nil"/>
                    <w:right w:val="nil"/>
                  </w:tcBorders>
                  <w:shd w:val="clear" w:color="auto" w:fill="auto"/>
                  <w:noWrap/>
                  <w:vAlign w:val="bottom"/>
                  <w:hideMark/>
                </w:tcPr>
                <w:p w14:paraId="2F401B7A"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7072</w:t>
                  </w:r>
                </w:p>
              </w:tc>
            </w:tr>
            <w:tr w:rsidR="00C33DAA" w:rsidRPr="00EC16D5" w14:paraId="395FFA38" w14:textId="77777777" w:rsidTr="00C33DAA">
              <w:trPr>
                <w:trHeight w:val="310"/>
              </w:trPr>
              <w:tc>
                <w:tcPr>
                  <w:tcW w:w="1680" w:type="dxa"/>
                  <w:tcBorders>
                    <w:top w:val="nil"/>
                    <w:left w:val="nil"/>
                    <w:bottom w:val="nil"/>
                    <w:right w:val="nil"/>
                  </w:tcBorders>
                  <w:shd w:val="clear" w:color="auto" w:fill="auto"/>
                  <w:noWrap/>
                  <w:vAlign w:val="bottom"/>
                  <w:hideMark/>
                </w:tcPr>
                <w:p w14:paraId="258D50C2"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7051</w:t>
                  </w:r>
                </w:p>
              </w:tc>
            </w:tr>
            <w:tr w:rsidR="00C33DAA" w:rsidRPr="00EC16D5" w14:paraId="0534E089" w14:textId="77777777" w:rsidTr="00C33DAA">
              <w:trPr>
                <w:trHeight w:val="310"/>
              </w:trPr>
              <w:tc>
                <w:tcPr>
                  <w:tcW w:w="1680" w:type="dxa"/>
                  <w:tcBorders>
                    <w:top w:val="nil"/>
                    <w:left w:val="nil"/>
                    <w:bottom w:val="nil"/>
                    <w:right w:val="nil"/>
                  </w:tcBorders>
                  <w:shd w:val="clear" w:color="auto" w:fill="auto"/>
                  <w:noWrap/>
                  <w:vAlign w:val="bottom"/>
                  <w:hideMark/>
                </w:tcPr>
                <w:p w14:paraId="320F04B8"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lastRenderedPageBreak/>
                    <w:t>-102.947031</w:t>
                  </w:r>
                </w:p>
              </w:tc>
            </w:tr>
            <w:tr w:rsidR="00C33DAA" w:rsidRPr="00EC16D5" w14:paraId="273E557F" w14:textId="77777777" w:rsidTr="00C33DAA">
              <w:trPr>
                <w:trHeight w:val="310"/>
              </w:trPr>
              <w:tc>
                <w:tcPr>
                  <w:tcW w:w="1680" w:type="dxa"/>
                  <w:tcBorders>
                    <w:top w:val="nil"/>
                    <w:left w:val="nil"/>
                    <w:bottom w:val="nil"/>
                    <w:right w:val="nil"/>
                  </w:tcBorders>
                  <w:shd w:val="clear" w:color="auto" w:fill="auto"/>
                  <w:noWrap/>
                  <w:vAlign w:val="bottom"/>
                  <w:hideMark/>
                </w:tcPr>
                <w:p w14:paraId="5896AB81"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7015</w:t>
                  </w:r>
                </w:p>
              </w:tc>
            </w:tr>
            <w:tr w:rsidR="00C33DAA" w:rsidRPr="00EC16D5" w14:paraId="6F0477D4" w14:textId="77777777" w:rsidTr="00C33DAA">
              <w:trPr>
                <w:trHeight w:val="310"/>
              </w:trPr>
              <w:tc>
                <w:tcPr>
                  <w:tcW w:w="1680" w:type="dxa"/>
                  <w:tcBorders>
                    <w:top w:val="nil"/>
                    <w:left w:val="nil"/>
                    <w:bottom w:val="nil"/>
                    <w:right w:val="nil"/>
                  </w:tcBorders>
                  <w:shd w:val="clear" w:color="auto" w:fill="auto"/>
                  <w:noWrap/>
                  <w:vAlign w:val="bottom"/>
                  <w:hideMark/>
                </w:tcPr>
                <w:p w14:paraId="1D62B69D"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6995</w:t>
                  </w:r>
                </w:p>
              </w:tc>
            </w:tr>
            <w:tr w:rsidR="00C33DAA" w:rsidRPr="00EC16D5" w14:paraId="5D4CA906" w14:textId="77777777" w:rsidTr="00C33DAA">
              <w:trPr>
                <w:trHeight w:val="310"/>
              </w:trPr>
              <w:tc>
                <w:tcPr>
                  <w:tcW w:w="1680" w:type="dxa"/>
                  <w:tcBorders>
                    <w:top w:val="nil"/>
                    <w:left w:val="nil"/>
                    <w:bottom w:val="nil"/>
                    <w:right w:val="nil"/>
                  </w:tcBorders>
                  <w:shd w:val="clear" w:color="auto" w:fill="auto"/>
                  <w:noWrap/>
                  <w:vAlign w:val="bottom"/>
                  <w:hideMark/>
                </w:tcPr>
                <w:p w14:paraId="1975F535"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6979</w:t>
                  </w:r>
                </w:p>
              </w:tc>
            </w:tr>
            <w:tr w:rsidR="00C33DAA" w:rsidRPr="00EC16D5" w14:paraId="6EFCEEE2" w14:textId="77777777" w:rsidTr="00C33DAA">
              <w:trPr>
                <w:trHeight w:val="310"/>
              </w:trPr>
              <w:tc>
                <w:tcPr>
                  <w:tcW w:w="1680" w:type="dxa"/>
                  <w:tcBorders>
                    <w:top w:val="nil"/>
                    <w:left w:val="nil"/>
                    <w:bottom w:val="nil"/>
                    <w:right w:val="nil"/>
                  </w:tcBorders>
                  <w:shd w:val="clear" w:color="auto" w:fill="auto"/>
                  <w:noWrap/>
                  <w:vAlign w:val="bottom"/>
                  <w:hideMark/>
                </w:tcPr>
                <w:p w14:paraId="60FD42EA"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6963</w:t>
                  </w:r>
                </w:p>
              </w:tc>
            </w:tr>
            <w:tr w:rsidR="00C33DAA" w:rsidRPr="00EC16D5" w14:paraId="631ADD9A" w14:textId="77777777" w:rsidTr="00C33DAA">
              <w:trPr>
                <w:trHeight w:val="310"/>
              </w:trPr>
              <w:tc>
                <w:tcPr>
                  <w:tcW w:w="1680" w:type="dxa"/>
                  <w:tcBorders>
                    <w:top w:val="nil"/>
                    <w:left w:val="nil"/>
                    <w:bottom w:val="nil"/>
                    <w:right w:val="nil"/>
                  </w:tcBorders>
                  <w:shd w:val="clear" w:color="auto" w:fill="auto"/>
                  <w:noWrap/>
                  <w:vAlign w:val="bottom"/>
                  <w:hideMark/>
                </w:tcPr>
                <w:p w14:paraId="7865592C"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6933</w:t>
                  </w:r>
                </w:p>
              </w:tc>
            </w:tr>
            <w:tr w:rsidR="00C33DAA" w:rsidRPr="00EC16D5" w14:paraId="54B20E2C" w14:textId="77777777" w:rsidTr="00C33DAA">
              <w:trPr>
                <w:trHeight w:val="310"/>
              </w:trPr>
              <w:tc>
                <w:tcPr>
                  <w:tcW w:w="1680" w:type="dxa"/>
                  <w:tcBorders>
                    <w:top w:val="nil"/>
                    <w:left w:val="nil"/>
                    <w:bottom w:val="nil"/>
                    <w:right w:val="nil"/>
                  </w:tcBorders>
                  <w:shd w:val="clear" w:color="auto" w:fill="auto"/>
                  <w:noWrap/>
                  <w:vAlign w:val="bottom"/>
                  <w:hideMark/>
                </w:tcPr>
                <w:p w14:paraId="18B43716"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6915</w:t>
                  </w:r>
                </w:p>
              </w:tc>
            </w:tr>
            <w:tr w:rsidR="00C33DAA" w:rsidRPr="00EC16D5" w14:paraId="3D5B9656" w14:textId="77777777" w:rsidTr="00C33DAA">
              <w:trPr>
                <w:trHeight w:val="310"/>
              </w:trPr>
              <w:tc>
                <w:tcPr>
                  <w:tcW w:w="1680" w:type="dxa"/>
                  <w:tcBorders>
                    <w:top w:val="nil"/>
                    <w:left w:val="nil"/>
                    <w:bottom w:val="nil"/>
                    <w:right w:val="nil"/>
                  </w:tcBorders>
                  <w:shd w:val="clear" w:color="auto" w:fill="auto"/>
                  <w:noWrap/>
                  <w:vAlign w:val="bottom"/>
                  <w:hideMark/>
                </w:tcPr>
                <w:p w14:paraId="4DD69D41"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6898</w:t>
                  </w:r>
                </w:p>
              </w:tc>
            </w:tr>
            <w:tr w:rsidR="00C33DAA" w:rsidRPr="00EC16D5" w14:paraId="7BA554B6" w14:textId="77777777" w:rsidTr="00C33DAA">
              <w:trPr>
                <w:trHeight w:val="310"/>
              </w:trPr>
              <w:tc>
                <w:tcPr>
                  <w:tcW w:w="1680" w:type="dxa"/>
                  <w:tcBorders>
                    <w:top w:val="nil"/>
                    <w:left w:val="nil"/>
                    <w:bottom w:val="nil"/>
                    <w:right w:val="nil"/>
                  </w:tcBorders>
                  <w:shd w:val="clear" w:color="auto" w:fill="auto"/>
                  <w:noWrap/>
                  <w:vAlign w:val="bottom"/>
                  <w:hideMark/>
                </w:tcPr>
                <w:p w14:paraId="7DA34545"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6879</w:t>
                  </w:r>
                </w:p>
              </w:tc>
            </w:tr>
            <w:tr w:rsidR="00C33DAA" w:rsidRPr="00EC16D5" w14:paraId="3F652667" w14:textId="77777777" w:rsidTr="00C33DAA">
              <w:trPr>
                <w:trHeight w:val="310"/>
              </w:trPr>
              <w:tc>
                <w:tcPr>
                  <w:tcW w:w="1680" w:type="dxa"/>
                  <w:tcBorders>
                    <w:top w:val="nil"/>
                    <w:left w:val="nil"/>
                    <w:bottom w:val="nil"/>
                    <w:right w:val="nil"/>
                  </w:tcBorders>
                  <w:shd w:val="clear" w:color="auto" w:fill="auto"/>
                  <w:noWrap/>
                  <w:vAlign w:val="bottom"/>
                  <w:hideMark/>
                </w:tcPr>
                <w:p w14:paraId="10AFB2A5"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6857</w:t>
                  </w:r>
                </w:p>
              </w:tc>
            </w:tr>
            <w:tr w:rsidR="00C33DAA" w:rsidRPr="00EC16D5" w14:paraId="7555A904" w14:textId="77777777" w:rsidTr="00C33DAA">
              <w:trPr>
                <w:trHeight w:val="310"/>
              </w:trPr>
              <w:tc>
                <w:tcPr>
                  <w:tcW w:w="1680" w:type="dxa"/>
                  <w:tcBorders>
                    <w:top w:val="nil"/>
                    <w:left w:val="nil"/>
                    <w:bottom w:val="nil"/>
                    <w:right w:val="nil"/>
                  </w:tcBorders>
                  <w:shd w:val="clear" w:color="auto" w:fill="auto"/>
                  <w:noWrap/>
                  <w:vAlign w:val="bottom"/>
                  <w:hideMark/>
                </w:tcPr>
                <w:p w14:paraId="267F1BAE"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6832</w:t>
                  </w:r>
                </w:p>
              </w:tc>
            </w:tr>
            <w:tr w:rsidR="00C33DAA" w:rsidRPr="00EC16D5" w14:paraId="66D0BBDA" w14:textId="77777777" w:rsidTr="00C33DAA">
              <w:trPr>
                <w:trHeight w:val="310"/>
              </w:trPr>
              <w:tc>
                <w:tcPr>
                  <w:tcW w:w="1680" w:type="dxa"/>
                  <w:tcBorders>
                    <w:top w:val="nil"/>
                    <w:left w:val="nil"/>
                    <w:bottom w:val="nil"/>
                    <w:right w:val="nil"/>
                  </w:tcBorders>
                  <w:shd w:val="clear" w:color="auto" w:fill="auto"/>
                  <w:noWrap/>
                  <w:vAlign w:val="bottom"/>
                  <w:hideMark/>
                </w:tcPr>
                <w:p w14:paraId="7241F13E"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6816</w:t>
                  </w:r>
                </w:p>
              </w:tc>
            </w:tr>
            <w:tr w:rsidR="00C33DAA" w:rsidRPr="00EC16D5" w14:paraId="16894076" w14:textId="77777777" w:rsidTr="00C33DAA">
              <w:trPr>
                <w:trHeight w:val="310"/>
              </w:trPr>
              <w:tc>
                <w:tcPr>
                  <w:tcW w:w="1680" w:type="dxa"/>
                  <w:tcBorders>
                    <w:top w:val="nil"/>
                    <w:left w:val="nil"/>
                    <w:bottom w:val="nil"/>
                    <w:right w:val="nil"/>
                  </w:tcBorders>
                  <w:shd w:val="clear" w:color="auto" w:fill="auto"/>
                  <w:noWrap/>
                  <w:vAlign w:val="bottom"/>
                  <w:hideMark/>
                </w:tcPr>
                <w:p w14:paraId="70C37C6C"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6793</w:t>
                  </w:r>
                </w:p>
              </w:tc>
            </w:tr>
            <w:tr w:rsidR="00C33DAA" w:rsidRPr="00EC16D5" w14:paraId="3D795E3A" w14:textId="77777777" w:rsidTr="00C33DAA">
              <w:trPr>
                <w:trHeight w:val="310"/>
              </w:trPr>
              <w:tc>
                <w:tcPr>
                  <w:tcW w:w="1680" w:type="dxa"/>
                  <w:tcBorders>
                    <w:top w:val="nil"/>
                    <w:left w:val="nil"/>
                    <w:bottom w:val="nil"/>
                    <w:right w:val="nil"/>
                  </w:tcBorders>
                  <w:shd w:val="clear" w:color="auto" w:fill="auto"/>
                  <w:noWrap/>
                  <w:vAlign w:val="bottom"/>
                  <w:hideMark/>
                </w:tcPr>
                <w:p w14:paraId="2A7AA0D9"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6780</w:t>
                  </w:r>
                </w:p>
              </w:tc>
            </w:tr>
            <w:tr w:rsidR="00C33DAA" w:rsidRPr="00EC16D5" w14:paraId="25F8E344" w14:textId="77777777" w:rsidTr="00C33DAA">
              <w:trPr>
                <w:trHeight w:val="310"/>
              </w:trPr>
              <w:tc>
                <w:tcPr>
                  <w:tcW w:w="1680" w:type="dxa"/>
                  <w:tcBorders>
                    <w:top w:val="nil"/>
                    <w:left w:val="nil"/>
                    <w:bottom w:val="nil"/>
                    <w:right w:val="nil"/>
                  </w:tcBorders>
                  <w:shd w:val="clear" w:color="auto" w:fill="auto"/>
                  <w:noWrap/>
                  <w:vAlign w:val="bottom"/>
                  <w:hideMark/>
                </w:tcPr>
                <w:p w14:paraId="7420B627"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6756</w:t>
                  </w:r>
                </w:p>
              </w:tc>
            </w:tr>
            <w:tr w:rsidR="00C33DAA" w:rsidRPr="00EC16D5" w14:paraId="47EFA658" w14:textId="77777777" w:rsidTr="00C33DAA">
              <w:trPr>
                <w:trHeight w:val="310"/>
              </w:trPr>
              <w:tc>
                <w:tcPr>
                  <w:tcW w:w="1680" w:type="dxa"/>
                  <w:tcBorders>
                    <w:top w:val="nil"/>
                    <w:left w:val="nil"/>
                    <w:bottom w:val="nil"/>
                    <w:right w:val="nil"/>
                  </w:tcBorders>
                  <w:shd w:val="clear" w:color="auto" w:fill="auto"/>
                  <w:noWrap/>
                  <w:vAlign w:val="bottom"/>
                  <w:hideMark/>
                </w:tcPr>
                <w:p w14:paraId="58336D29"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6737</w:t>
                  </w:r>
                </w:p>
              </w:tc>
            </w:tr>
            <w:tr w:rsidR="00C33DAA" w:rsidRPr="00EC16D5" w14:paraId="14DF242A" w14:textId="77777777" w:rsidTr="00C33DAA">
              <w:trPr>
                <w:trHeight w:val="310"/>
              </w:trPr>
              <w:tc>
                <w:tcPr>
                  <w:tcW w:w="1680" w:type="dxa"/>
                  <w:tcBorders>
                    <w:top w:val="nil"/>
                    <w:left w:val="nil"/>
                    <w:bottom w:val="nil"/>
                    <w:right w:val="nil"/>
                  </w:tcBorders>
                  <w:shd w:val="clear" w:color="auto" w:fill="auto"/>
                  <w:noWrap/>
                  <w:vAlign w:val="bottom"/>
                  <w:hideMark/>
                </w:tcPr>
                <w:p w14:paraId="4FCD5FC0"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6720</w:t>
                  </w:r>
                </w:p>
              </w:tc>
            </w:tr>
            <w:tr w:rsidR="00C33DAA" w:rsidRPr="00EC16D5" w14:paraId="42FFE023" w14:textId="77777777" w:rsidTr="00C33DAA">
              <w:trPr>
                <w:trHeight w:val="310"/>
              </w:trPr>
              <w:tc>
                <w:tcPr>
                  <w:tcW w:w="1680" w:type="dxa"/>
                  <w:tcBorders>
                    <w:top w:val="nil"/>
                    <w:left w:val="nil"/>
                    <w:bottom w:val="nil"/>
                    <w:right w:val="nil"/>
                  </w:tcBorders>
                  <w:shd w:val="clear" w:color="auto" w:fill="auto"/>
                  <w:noWrap/>
                  <w:vAlign w:val="bottom"/>
                  <w:hideMark/>
                </w:tcPr>
                <w:p w14:paraId="4F7B29D0"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6695</w:t>
                  </w:r>
                </w:p>
              </w:tc>
            </w:tr>
            <w:tr w:rsidR="00C33DAA" w:rsidRPr="00EC16D5" w14:paraId="42FBF7B9" w14:textId="77777777" w:rsidTr="00C33DAA">
              <w:trPr>
                <w:trHeight w:val="310"/>
              </w:trPr>
              <w:tc>
                <w:tcPr>
                  <w:tcW w:w="1680" w:type="dxa"/>
                  <w:tcBorders>
                    <w:top w:val="nil"/>
                    <w:left w:val="nil"/>
                    <w:bottom w:val="nil"/>
                    <w:right w:val="nil"/>
                  </w:tcBorders>
                  <w:shd w:val="clear" w:color="auto" w:fill="auto"/>
                  <w:noWrap/>
                  <w:vAlign w:val="bottom"/>
                  <w:hideMark/>
                </w:tcPr>
                <w:p w14:paraId="6D4674CE"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6673</w:t>
                  </w:r>
                </w:p>
              </w:tc>
            </w:tr>
            <w:tr w:rsidR="00C33DAA" w:rsidRPr="00EC16D5" w14:paraId="66DEDC3C" w14:textId="77777777" w:rsidTr="00C33DAA">
              <w:trPr>
                <w:trHeight w:val="310"/>
              </w:trPr>
              <w:tc>
                <w:tcPr>
                  <w:tcW w:w="1680" w:type="dxa"/>
                  <w:tcBorders>
                    <w:top w:val="nil"/>
                    <w:left w:val="nil"/>
                    <w:bottom w:val="nil"/>
                    <w:right w:val="nil"/>
                  </w:tcBorders>
                  <w:shd w:val="clear" w:color="auto" w:fill="auto"/>
                  <w:noWrap/>
                  <w:vAlign w:val="bottom"/>
                  <w:hideMark/>
                </w:tcPr>
                <w:p w14:paraId="575B5BD5"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6653</w:t>
                  </w:r>
                </w:p>
              </w:tc>
            </w:tr>
            <w:tr w:rsidR="00C33DAA" w:rsidRPr="00EC16D5" w14:paraId="22ACC725" w14:textId="77777777" w:rsidTr="00C33DAA">
              <w:trPr>
                <w:trHeight w:val="310"/>
              </w:trPr>
              <w:tc>
                <w:tcPr>
                  <w:tcW w:w="1680" w:type="dxa"/>
                  <w:tcBorders>
                    <w:top w:val="nil"/>
                    <w:left w:val="nil"/>
                    <w:bottom w:val="nil"/>
                    <w:right w:val="nil"/>
                  </w:tcBorders>
                  <w:shd w:val="clear" w:color="auto" w:fill="auto"/>
                  <w:noWrap/>
                  <w:vAlign w:val="bottom"/>
                  <w:hideMark/>
                </w:tcPr>
                <w:p w14:paraId="0EB3CC2E"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6636</w:t>
                  </w:r>
                </w:p>
              </w:tc>
            </w:tr>
            <w:tr w:rsidR="00C33DAA" w:rsidRPr="00EC16D5" w14:paraId="6BDC1CE6" w14:textId="77777777" w:rsidTr="00C33DAA">
              <w:trPr>
                <w:trHeight w:val="310"/>
              </w:trPr>
              <w:tc>
                <w:tcPr>
                  <w:tcW w:w="1680" w:type="dxa"/>
                  <w:tcBorders>
                    <w:top w:val="nil"/>
                    <w:left w:val="nil"/>
                    <w:bottom w:val="nil"/>
                    <w:right w:val="nil"/>
                  </w:tcBorders>
                  <w:shd w:val="clear" w:color="auto" w:fill="auto"/>
                  <w:noWrap/>
                  <w:vAlign w:val="bottom"/>
                  <w:hideMark/>
                </w:tcPr>
                <w:p w14:paraId="5960A663"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6613</w:t>
                  </w:r>
                </w:p>
              </w:tc>
            </w:tr>
            <w:tr w:rsidR="00C33DAA" w:rsidRPr="00EC16D5" w14:paraId="16C79252" w14:textId="77777777" w:rsidTr="00C33DAA">
              <w:trPr>
                <w:trHeight w:val="310"/>
              </w:trPr>
              <w:tc>
                <w:tcPr>
                  <w:tcW w:w="1680" w:type="dxa"/>
                  <w:tcBorders>
                    <w:top w:val="nil"/>
                    <w:left w:val="nil"/>
                    <w:bottom w:val="nil"/>
                    <w:right w:val="nil"/>
                  </w:tcBorders>
                  <w:shd w:val="clear" w:color="auto" w:fill="auto"/>
                  <w:noWrap/>
                  <w:vAlign w:val="bottom"/>
                  <w:hideMark/>
                </w:tcPr>
                <w:p w14:paraId="764D83D6"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6594</w:t>
                  </w:r>
                </w:p>
              </w:tc>
            </w:tr>
            <w:tr w:rsidR="00C33DAA" w:rsidRPr="00EC16D5" w14:paraId="4FD2D1C5" w14:textId="77777777" w:rsidTr="00C33DAA">
              <w:trPr>
                <w:trHeight w:val="310"/>
              </w:trPr>
              <w:tc>
                <w:tcPr>
                  <w:tcW w:w="1680" w:type="dxa"/>
                  <w:tcBorders>
                    <w:top w:val="nil"/>
                    <w:left w:val="nil"/>
                    <w:bottom w:val="nil"/>
                    <w:right w:val="nil"/>
                  </w:tcBorders>
                  <w:shd w:val="clear" w:color="auto" w:fill="auto"/>
                  <w:noWrap/>
                  <w:vAlign w:val="bottom"/>
                  <w:hideMark/>
                </w:tcPr>
                <w:p w14:paraId="014504B9"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6569</w:t>
                  </w:r>
                </w:p>
              </w:tc>
            </w:tr>
            <w:tr w:rsidR="00C33DAA" w:rsidRPr="00EC16D5" w14:paraId="071CE481" w14:textId="77777777" w:rsidTr="00C33DAA">
              <w:trPr>
                <w:trHeight w:val="310"/>
              </w:trPr>
              <w:tc>
                <w:tcPr>
                  <w:tcW w:w="1680" w:type="dxa"/>
                  <w:tcBorders>
                    <w:top w:val="nil"/>
                    <w:left w:val="nil"/>
                    <w:bottom w:val="nil"/>
                    <w:right w:val="nil"/>
                  </w:tcBorders>
                  <w:shd w:val="clear" w:color="auto" w:fill="auto"/>
                  <w:noWrap/>
                  <w:vAlign w:val="bottom"/>
                  <w:hideMark/>
                </w:tcPr>
                <w:p w14:paraId="65C664FB"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6552</w:t>
                  </w:r>
                </w:p>
              </w:tc>
            </w:tr>
            <w:tr w:rsidR="00C33DAA" w:rsidRPr="00EC16D5" w14:paraId="3A520569" w14:textId="77777777" w:rsidTr="00C33DAA">
              <w:trPr>
                <w:trHeight w:val="310"/>
              </w:trPr>
              <w:tc>
                <w:tcPr>
                  <w:tcW w:w="1680" w:type="dxa"/>
                  <w:tcBorders>
                    <w:top w:val="nil"/>
                    <w:left w:val="nil"/>
                    <w:bottom w:val="nil"/>
                    <w:right w:val="nil"/>
                  </w:tcBorders>
                  <w:shd w:val="clear" w:color="auto" w:fill="auto"/>
                  <w:noWrap/>
                  <w:vAlign w:val="bottom"/>
                  <w:hideMark/>
                </w:tcPr>
                <w:p w14:paraId="7A76CAE1"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6538</w:t>
                  </w:r>
                </w:p>
              </w:tc>
            </w:tr>
            <w:tr w:rsidR="00C33DAA" w:rsidRPr="00EC16D5" w14:paraId="45E661ED" w14:textId="77777777" w:rsidTr="00C33DAA">
              <w:trPr>
                <w:trHeight w:val="310"/>
              </w:trPr>
              <w:tc>
                <w:tcPr>
                  <w:tcW w:w="1680" w:type="dxa"/>
                  <w:tcBorders>
                    <w:top w:val="nil"/>
                    <w:left w:val="nil"/>
                    <w:bottom w:val="nil"/>
                    <w:right w:val="nil"/>
                  </w:tcBorders>
                  <w:shd w:val="clear" w:color="auto" w:fill="auto"/>
                  <w:noWrap/>
                  <w:vAlign w:val="bottom"/>
                  <w:hideMark/>
                </w:tcPr>
                <w:p w14:paraId="77A667BB"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6513</w:t>
                  </w:r>
                </w:p>
              </w:tc>
            </w:tr>
            <w:tr w:rsidR="00C33DAA" w:rsidRPr="00EC16D5" w14:paraId="7F91408C" w14:textId="77777777" w:rsidTr="00C33DAA">
              <w:trPr>
                <w:trHeight w:val="310"/>
              </w:trPr>
              <w:tc>
                <w:tcPr>
                  <w:tcW w:w="1680" w:type="dxa"/>
                  <w:tcBorders>
                    <w:top w:val="nil"/>
                    <w:left w:val="nil"/>
                    <w:bottom w:val="nil"/>
                    <w:right w:val="nil"/>
                  </w:tcBorders>
                  <w:shd w:val="clear" w:color="auto" w:fill="auto"/>
                  <w:noWrap/>
                  <w:vAlign w:val="bottom"/>
                  <w:hideMark/>
                </w:tcPr>
                <w:p w14:paraId="324797A4"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6493</w:t>
                  </w:r>
                </w:p>
              </w:tc>
            </w:tr>
            <w:tr w:rsidR="00C33DAA" w:rsidRPr="00EC16D5" w14:paraId="2550F971" w14:textId="77777777" w:rsidTr="00C33DAA">
              <w:trPr>
                <w:trHeight w:val="310"/>
              </w:trPr>
              <w:tc>
                <w:tcPr>
                  <w:tcW w:w="1680" w:type="dxa"/>
                  <w:tcBorders>
                    <w:top w:val="nil"/>
                    <w:left w:val="nil"/>
                    <w:bottom w:val="nil"/>
                    <w:right w:val="nil"/>
                  </w:tcBorders>
                  <w:shd w:val="clear" w:color="auto" w:fill="auto"/>
                  <w:noWrap/>
                  <w:vAlign w:val="bottom"/>
                  <w:hideMark/>
                </w:tcPr>
                <w:p w14:paraId="02663020"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6477</w:t>
                  </w:r>
                </w:p>
              </w:tc>
            </w:tr>
            <w:tr w:rsidR="00C33DAA" w:rsidRPr="00EC16D5" w14:paraId="3B41A634" w14:textId="77777777" w:rsidTr="00C33DAA">
              <w:trPr>
                <w:trHeight w:val="310"/>
              </w:trPr>
              <w:tc>
                <w:tcPr>
                  <w:tcW w:w="1680" w:type="dxa"/>
                  <w:tcBorders>
                    <w:top w:val="nil"/>
                    <w:left w:val="nil"/>
                    <w:bottom w:val="nil"/>
                    <w:right w:val="nil"/>
                  </w:tcBorders>
                  <w:shd w:val="clear" w:color="auto" w:fill="auto"/>
                  <w:noWrap/>
                  <w:vAlign w:val="bottom"/>
                  <w:hideMark/>
                </w:tcPr>
                <w:p w14:paraId="2E7E3846"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6453</w:t>
                  </w:r>
                </w:p>
              </w:tc>
            </w:tr>
            <w:tr w:rsidR="00C33DAA" w:rsidRPr="00EC16D5" w14:paraId="59000E47" w14:textId="77777777" w:rsidTr="00C33DAA">
              <w:trPr>
                <w:trHeight w:val="310"/>
              </w:trPr>
              <w:tc>
                <w:tcPr>
                  <w:tcW w:w="1680" w:type="dxa"/>
                  <w:tcBorders>
                    <w:top w:val="nil"/>
                    <w:left w:val="nil"/>
                    <w:bottom w:val="nil"/>
                    <w:right w:val="nil"/>
                  </w:tcBorders>
                  <w:shd w:val="clear" w:color="auto" w:fill="auto"/>
                  <w:noWrap/>
                  <w:vAlign w:val="bottom"/>
                  <w:hideMark/>
                </w:tcPr>
                <w:p w14:paraId="6091EB63"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6440</w:t>
                  </w:r>
                </w:p>
              </w:tc>
            </w:tr>
            <w:tr w:rsidR="00C33DAA" w:rsidRPr="00EC16D5" w14:paraId="4F935D61" w14:textId="77777777" w:rsidTr="00C33DAA">
              <w:trPr>
                <w:trHeight w:val="310"/>
              </w:trPr>
              <w:tc>
                <w:tcPr>
                  <w:tcW w:w="1680" w:type="dxa"/>
                  <w:tcBorders>
                    <w:top w:val="nil"/>
                    <w:left w:val="nil"/>
                    <w:bottom w:val="nil"/>
                    <w:right w:val="nil"/>
                  </w:tcBorders>
                  <w:shd w:val="clear" w:color="auto" w:fill="auto"/>
                  <w:noWrap/>
                  <w:vAlign w:val="bottom"/>
                  <w:hideMark/>
                </w:tcPr>
                <w:p w14:paraId="7230A769"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6422</w:t>
                  </w:r>
                </w:p>
              </w:tc>
            </w:tr>
            <w:tr w:rsidR="00C33DAA" w:rsidRPr="00EC16D5" w14:paraId="31B52309" w14:textId="77777777" w:rsidTr="00C33DAA">
              <w:trPr>
                <w:trHeight w:val="310"/>
              </w:trPr>
              <w:tc>
                <w:tcPr>
                  <w:tcW w:w="1680" w:type="dxa"/>
                  <w:tcBorders>
                    <w:top w:val="nil"/>
                    <w:left w:val="nil"/>
                    <w:bottom w:val="nil"/>
                    <w:right w:val="nil"/>
                  </w:tcBorders>
                  <w:shd w:val="clear" w:color="auto" w:fill="auto"/>
                  <w:noWrap/>
                  <w:vAlign w:val="bottom"/>
                  <w:hideMark/>
                </w:tcPr>
                <w:p w14:paraId="6372445A"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lastRenderedPageBreak/>
                    <w:t>-102.946398</w:t>
                  </w:r>
                </w:p>
              </w:tc>
            </w:tr>
            <w:tr w:rsidR="00C33DAA" w:rsidRPr="00EC16D5" w14:paraId="6AE939AF" w14:textId="77777777" w:rsidTr="00C33DAA">
              <w:trPr>
                <w:trHeight w:val="310"/>
              </w:trPr>
              <w:tc>
                <w:tcPr>
                  <w:tcW w:w="1680" w:type="dxa"/>
                  <w:tcBorders>
                    <w:top w:val="nil"/>
                    <w:left w:val="nil"/>
                    <w:bottom w:val="nil"/>
                    <w:right w:val="nil"/>
                  </w:tcBorders>
                  <w:shd w:val="clear" w:color="auto" w:fill="auto"/>
                  <w:noWrap/>
                  <w:vAlign w:val="bottom"/>
                  <w:hideMark/>
                </w:tcPr>
                <w:p w14:paraId="0D0DF128"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6378</w:t>
                  </w:r>
                </w:p>
              </w:tc>
            </w:tr>
            <w:tr w:rsidR="00C33DAA" w:rsidRPr="00EC16D5" w14:paraId="71722147" w14:textId="77777777" w:rsidTr="00C33DAA">
              <w:trPr>
                <w:trHeight w:val="310"/>
              </w:trPr>
              <w:tc>
                <w:tcPr>
                  <w:tcW w:w="1680" w:type="dxa"/>
                  <w:tcBorders>
                    <w:top w:val="nil"/>
                    <w:left w:val="nil"/>
                    <w:bottom w:val="nil"/>
                    <w:right w:val="nil"/>
                  </w:tcBorders>
                  <w:shd w:val="clear" w:color="auto" w:fill="auto"/>
                  <w:noWrap/>
                  <w:vAlign w:val="bottom"/>
                  <w:hideMark/>
                </w:tcPr>
                <w:p w14:paraId="1056EA95"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6357</w:t>
                  </w:r>
                </w:p>
              </w:tc>
            </w:tr>
            <w:tr w:rsidR="00C33DAA" w:rsidRPr="00EC16D5" w14:paraId="6A053C2C" w14:textId="77777777" w:rsidTr="00C33DAA">
              <w:trPr>
                <w:trHeight w:val="310"/>
              </w:trPr>
              <w:tc>
                <w:tcPr>
                  <w:tcW w:w="1680" w:type="dxa"/>
                  <w:tcBorders>
                    <w:top w:val="nil"/>
                    <w:left w:val="nil"/>
                    <w:bottom w:val="nil"/>
                    <w:right w:val="nil"/>
                  </w:tcBorders>
                  <w:shd w:val="clear" w:color="auto" w:fill="auto"/>
                  <w:noWrap/>
                  <w:vAlign w:val="bottom"/>
                  <w:hideMark/>
                </w:tcPr>
                <w:p w14:paraId="4273A81D"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6337</w:t>
                  </w:r>
                </w:p>
              </w:tc>
            </w:tr>
            <w:tr w:rsidR="00C33DAA" w:rsidRPr="00EC16D5" w14:paraId="34422FA0" w14:textId="77777777" w:rsidTr="00C33DAA">
              <w:trPr>
                <w:trHeight w:val="310"/>
              </w:trPr>
              <w:tc>
                <w:tcPr>
                  <w:tcW w:w="1680" w:type="dxa"/>
                  <w:tcBorders>
                    <w:top w:val="nil"/>
                    <w:left w:val="nil"/>
                    <w:bottom w:val="nil"/>
                    <w:right w:val="nil"/>
                  </w:tcBorders>
                  <w:shd w:val="clear" w:color="auto" w:fill="auto"/>
                  <w:noWrap/>
                  <w:vAlign w:val="bottom"/>
                  <w:hideMark/>
                </w:tcPr>
                <w:p w14:paraId="65E24371"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6315</w:t>
                  </w:r>
                </w:p>
              </w:tc>
            </w:tr>
            <w:tr w:rsidR="00C33DAA" w:rsidRPr="00EC16D5" w14:paraId="6429C7ED" w14:textId="77777777" w:rsidTr="00C33DAA">
              <w:trPr>
                <w:trHeight w:val="310"/>
              </w:trPr>
              <w:tc>
                <w:tcPr>
                  <w:tcW w:w="1680" w:type="dxa"/>
                  <w:tcBorders>
                    <w:top w:val="nil"/>
                    <w:left w:val="nil"/>
                    <w:bottom w:val="nil"/>
                    <w:right w:val="nil"/>
                  </w:tcBorders>
                  <w:shd w:val="clear" w:color="auto" w:fill="auto"/>
                  <w:noWrap/>
                  <w:vAlign w:val="bottom"/>
                  <w:hideMark/>
                </w:tcPr>
                <w:p w14:paraId="6A29E457"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6296</w:t>
                  </w:r>
                </w:p>
              </w:tc>
            </w:tr>
            <w:tr w:rsidR="00C33DAA" w:rsidRPr="00EC16D5" w14:paraId="2395BF54" w14:textId="77777777" w:rsidTr="00C33DAA">
              <w:trPr>
                <w:trHeight w:val="310"/>
              </w:trPr>
              <w:tc>
                <w:tcPr>
                  <w:tcW w:w="1680" w:type="dxa"/>
                  <w:tcBorders>
                    <w:top w:val="nil"/>
                    <w:left w:val="nil"/>
                    <w:bottom w:val="nil"/>
                    <w:right w:val="nil"/>
                  </w:tcBorders>
                  <w:shd w:val="clear" w:color="auto" w:fill="auto"/>
                  <w:noWrap/>
                  <w:vAlign w:val="bottom"/>
                  <w:hideMark/>
                </w:tcPr>
                <w:p w14:paraId="31E7C5A3"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6274</w:t>
                  </w:r>
                </w:p>
              </w:tc>
            </w:tr>
            <w:tr w:rsidR="00C33DAA" w:rsidRPr="00EC16D5" w14:paraId="38AB05F3" w14:textId="77777777" w:rsidTr="00C33DAA">
              <w:trPr>
                <w:trHeight w:val="310"/>
              </w:trPr>
              <w:tc>
                <w:tcPr>
                  <w:tcW w:w="1680" w:type="dxa"/>
                  <w:tcBorders>
                    <w:top w:val="nil"/>
                    <w:left w:val="nil"/>
                    <w:bottom w:val="nil"/>
                    <w:right w:val="nil"/>
                  </w:tcBorders>
                  <w:shd w:val="clear" w:color="auto" w:fill="auto"/>
                  <w:noWrap/>
                  <w:vAlign w:val="bottom"/>
                  <w:hideMark/>
                </w:tcPr>
                <w:p w14:paraId="42D9CD6F"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6255</w:t>
                  </w:r>
                </w:p>
              </w:tc>
            </w:tr>
            <w:tr w:rsidR="00C33DAA" w:rsidRPr="00EC16D5" w14:paraId="4501B45C" w14:textId="77777777" w:rsidTr="00C33DAA">
              <w:trPr>
                <w:trHeight w:val="310"/>
              </w:trPr>
              <w:tc>
                <w:tcPr>
                  <w:tcW w:w="1680" w:type="dxa"/>
                  <w:tcBorders>
                    <w:top w:val="nil"/>
                    <w:left w:val="nil"/>
                    <w:bottom w:val="nil"/>
                    <w:right w:val="nil"/>
                  </w:tcBorders>
                  <w:shd w:val="clear" w:color="auto" w:fill="auto"/>
                  <w:noWrap/>
                  <w:vAlign w:val="bottom"/>
                  <w:hideMark/>
                </w:tcPr>
                <w:p w14:paraId="141000F7"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6235</w:t>
                  </w:r>
                </w:p>
              </w:tc>
            </w:tr>
            <w:tr w:rsidR="00C33DAA" w:rsidRPr="00EC16D5" w14:paraId="2386CEA5" w14:textId="77777777" w:rsidTr="00C33DAA">
              <w:trPr>
                <w:trHeight w:val="310"/>
              </w:trPr>
              <w:tc>
                <w:tcPr>
                  <w:tcW w:w="1680" w:type="dxa"/>
                  <w:tcBorders>
                    <w:top w:val="nil"/>
                    <w:left w:val="nil"/>
                    <w:bottom w:val="nil"/>
                    <w:right w:val="nil"/>
                  </w:tcBorders>
                  <w:shd w:val="clear" w:color="auto" w:fill="auto"/>
                  <w:noWrap/>
                  <w:vAlign w:val="bottom"/>
                  <w:hideMark/>
                </w:tcPr>
                <w:p w14:paraId="6D7102D6"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6212</w:t>
                  </w:r>
                </w:p>
              </w:tc>
            </w:tr>
            <w:tr w:rsidR="00C33DAA" w:rsidRPr="00EC16D5" w14:paraId="24B41BD1" w14:textId="77777777" w:rsidTr="00C33DAA">
              <w:trPr>
                <w:trHeight w:val="310"/>
              </w:trPr>
              <w:tc>
                <w:tcPr>
                  <w:tcW w:w="1680" w:type="dxa"/>
                  <w:tcBorders>
                    <w:top w:val="nil"/>
                    <w:left w:val="nil"/>
                    <w:bottom w:val="nil"/>
                    <w:right w:val="nil"/>
                  </w:tcBorders>
                  <w:shd w:val="clear" w:color="auto" w:fill="auto"/>
                  <w:noWrap/>
                  <w:vAlign w:val="bottom"/>
                  <w:hideMark/>
                </w:tcPr>
                <w:p w14:paraId="05B25002"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6195</w:t>
                  </w:r>
                </w:p>
              </w:tc>
            </w:tr>
            <w:tr w:rsidR="00C33DAA" w:rsidRPr="00EC16D5" w14:paraId="7699C6C0" w14:textId="77777777" w:rsidTr="00C33DAA">
              <w:trPr>
                <w:trHeight w:val="310"/>
              </w:trPr>
              <w:tc>
                <w:tcPr>
                  <w:tcW w:w="1680" w:type="dxa"/>
                  <w:tcBorders>
                    <w:top w:val="nil"/>
                    <w:left w:val="nil"/>
                    <w:bottom w:val="nil"/>
                    <w:right w:val="nil"/>
                  </w:tcBorders>
                  <w:shd w:val="clear" w:color="auto" w:fill="auto"/>
                  <w:noWrap/>
                  <w:vAlign w:val="bottom"/>
                  <w:hideMark/>
                </w:tcPr>
                <w:p w14:paraId="2C9BF885"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6176</w:t>
                  </w:r>
                </w:p>
              </w:tc>
            </w:tr>
            <w:tr w:rsidR="00C33DAA" w:rsidRPr="00EC16D5" w14:paraId="0DBCDB6C" w14:textId="77777777" w:rsidTr="00C33DAA">
              <w:trPr>
                <w:trHeight w:val="310"/>
              </w:trPr>
              <w:tc>
                <w:tcPr>
                  <w:tcW w:w="1680" w:type="dxa"/>
                  <w:tcBorders>
                    <w:top w:val="nil"/>
                    <w:left w:val="nil"/>
                    <w:bottom w:val="nil"/>
                    <w:right w:val="nil"/>
                  </w:tcBorders>
                  <w:shd w:val="clear" w:color="auto" w:fill="auto"/>
                  <w:noWrap/>
                  <w:vAlign w:val="bottom"/>
                  <w:hideMark/>
                </w:tcPr>
                <w:p w14:paraId="046ABC0C"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6157</w:t>
                  </w:r>
                </w:p>
              </w:tc>
            </w:tr>
            <w:tr w:rsidR="00C33DAA" w:rsidRPr="00EC16D5" w14:paraId="5D6D9F27" w14:textId="77777777" w:rsidTr="00C33DAA">
              <w:trPr>
                <w:trHeight w:val="310"/>
              </w:trPr>
              <w:tc>
                <w:tcPr>
                  <w:tcW w:w="1680" w:type="dxa"/>
                  <w:tcBorders>
                    <w:top w:val="nil"/>
                    <w:left w:val="nil"/>
                    <w:bottom w:val="nil"/>
                    <w:right w:val="nil"/>
                  </w:tcBorders>
                  <w:shd w:val="clear" w:color="auto" w:fill="auto"/>
                  <w:noWrap/>
                  <w:vAlign w:val="bottom"/>
                  <w:hideMark/>
                </w:tcPr>
                <w:p w14:paraId="213A8784"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6136</w:t>
                  </w:r>
                </w:p>
              </w:tc>
            </w:tr>
            <w:tr w:rsidR="00C33DAA" w:rsidRPr="00EC16D5" w14:paraId="25E8CF29" w14:textId="77777777" w:rsidTr="00C33DAA">
              <w:trPr>
                <w:trHeight w:val="310"/>
              </w:trPr>
              <w:tc>
                <w:tcPr>
                  <w:tcW w:w="1680" w:type="dxa"/>
                  <w:tcBorders>
                    <w:top w:val="nil"/>
                    <w:left w:val="nil"/>
                    <w:bottom w:val="nil"/>
                    <w:right w:val="nil"/>
                  </w:tcBorders>
                  <w:shd w:val="clear" w:color="auto" w:fill="auto"/>
                  <w:noWrap/>
                  <w:vAlign w:val="bottom"/>
                  <w:hideMark/>
                </w:tcPr>
                <w:p w14:paraId="517F90F4"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6119</w:t>
                  </w:r>
                </w:p>
              </w:tc>
            </w:tr>
            <w:tr w:rsidR="00C33DAA" w:rsidRPr="00EC16D5" w14:paraId="57EAF045" w14:textId="77777777" w:rsidTr="00C33DAA">
              <w:trPr>
                <w:trHeight w:val="310"/>
              </w:trPr>
              <w:tc>
                <w:tcPr>
                  <w:tcW w:w="1680" w:type="dxa"/>
                  <w:tcBorders>
                    <w:top w:val="nil"/>
                    <w:left w:val="nil"/>
                    <w:bottom w:val="nil"/>
                    <w:right w:val="nil"/>
                  </w:tcBorders>
                  <w:shd w:val="clear" w:color="auto" w:fill="auto"/>
                  <w:noWrap/>
                  <w:vAlign w:val="bottom"/>
                  <w:hideMark/>
                </w:tcPr>
                <w:p w14:paraId="6F602EA9"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6097</w:t>
                  </w:r>
                </w:p>
              </w:tc>
            </w:tr>
            <w:tr w:rsidR="00C33DAA" w:rsidRPr="00EC16D5" w14:paraId="70A71BD4" w14:textId="77777777" w:rsidTr="00C33DAA">
              <w:trPr>
                <w:trHeight w:val="310"/>
              </w:trPr>
              <w:tc>
                <w:tcPr>
                  <w:tcW w:w="1680" w:type="dxa"/>
                  <w:tcBorders>
                    <w:top w:val="nil"/>
                    <w:left w:val="nil"/>
                    <w:bottom w:val="nil"/>
                    <w:right w:val="nil"/>
                  </w:tcBorders>
                  <w:shd w:val="clear" w:color="auto" w:fill="auto"/>
                  <w:noWrap/>
                  <w:vAlign w:val="bottom"/>
                  <w:hideMark/>
                </w:tcPr>
                <w:p w14:paraId="6B10700A"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6077</w:t>
                  </w:r>
                </w:p>
              </w:tc>
            </w:tr>
            <w:tr w:rsidR="00C33DAA" w:rsidRPr="00EC16D5" w14:paraId="12A3A92B" w14:textId="77777777" w:rsidTr="00C33DAA">
              <w:trPr>
                <w:trHeight w:val="310"/>
              </w:trPr>
              <w:tc>
                <w:tcPr>
                  <w:tcW w:w="1680" w:type="dxa"/>
                  <w:tcBorders>
                    <w:top w:val="nil"/>
                    <w:left w:val="nil"/>
                    <w:bottom w:val="nil"/>
                    <w:right w:val="nil"/>
                  </w:tcBorders>
                  <w:shd w:val="clear" w:color="auto" w:fill="auto"/>
                  <w:noWrap/>
                  <w:vAlign w:val="bottom"/>
                  <w:hideMark/>
                </w:tcPr>
                <w:p w14:paraId="55E378F1"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6052</w:t>
                  </w:r>
                </w:p>
              </w:tc>
            </w:tr>
            <w:tr w:rsidR="00C33DAA" w:rsidRPr="00EC16D5" w14:paraId="575740C7" w14:textId="77777777" w:rsidTr="00C33DAA">
              <w:trPr>
                <w:trHeight w:val="310"/>
              </w:trPr>
              <w:tc>
                <w:tcPr>
                  <w:tcW w:w="1680" w:type="dxa"/>
                  <w:tcBorders>
                    <w:top w:val="nil"/>
                    <w:left w:val="nil"/>
                    <w:bottom w:val="nil"/>
                    <w:right w:val="nil"/>
                  </w:tcBorders>
                  <w:shd w:val="clear" w:color="auto" w:fill="auto"/>
                  <w:noWrap/>
                  <w:vAlign w:val="bottom"/>
                  <w:hideMark/>
                </w:tcPr>
                <w:p w14:paraId="2B9D9483"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6037</w:t>
                  </w:r>
                </w:p>
              </w:tc>
            </w:tr>
            <w:tr w:rsidR="00C33DAA" w:rsidRPr="00EC16D5" w14:paraId="0D2F0247" w14:textId="77777777" w:rsidTr="00C33DAA">
              <w:trPr>
                <w:trHeight w:val="310"/>
              </w:trPr>
              <w:tc>
                <w:tcPr>
                  <w:tcW w:w="1680" w:type="dxa"/>
                  <w:tcBorders>
                    <w:top w:val="nil"/>
                    <w:left w:val="nil"/>
                    <w:bottom w:val="nil"/>
                    <w:right w:val="nil"/>
                  </w:tcBorders>
                  <w:shd w:val="clear" w:color="auto" w:fill="auto"/>
                  <w:noWrap/>
                  <w:vAlign w:val="bottom"/>
                  <w:hideMark/>
                </w:tcPr>
                <w:p w14:paraId="495CEE4E"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6012</w:t>
                  </w:r>
                </w:p>
              </w:tc>
            </w:tr>
            <w:tr w:rsidR="00C33DAA" w:rsidRPr="00EC16D5" w14:paraId="75237E24" w14:textId="77777777" w:rsidTr="00C33DAA">
              <w:trPr>
                <w:trHeight w:val="310"/>
              </w:trPr>
              <w:tc>
                <w:tcPr>
                  <w:tcW w:w="1680" w:type="dxa"/>
                  <w:tcBorders>
                    <w:top w:val="nil"/>
                    <w:left w:val="nil"/>
                    <w:bottom w:val="nil"/>
                    <w:right w:val="nil"/>
                  </w:tcBorders>
                  <w:shd w:val="clear" w:color="auto" w:fill="auto"/>
                  <w:noWrap/>
                  <w:vAlign w:val="bottom"/>
                  <w:hideMark/>
                </w:tcPr>
                <w:p w14:paraId="5F770C66"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5994</w:t>
                  </w:r>
                </w:p>
              </w:tc>
            </w:tr>
            <w:tr w:rsidR="00C33DAA" w:rsidRPr="00EC16D5" w14:paraId="5A7D1CC4" w14:textId="77777777" w:rsidTr="00C33DAA">
              <w:trPr>
                <w:trHeight w:val="310"/>
              </w:trPr>
              <w:tc>
                <w:tcPr>
                  <w:tcW w:w="1680" w:type="dxa"/>
                  <w:tcBorders>
                    <w:top w:val="nil"/>
                    <w:left w:val="nil"/>
                    <w:bottom w:val="nil"/>
                    <w:right w:val="nil"/>
                  </w:tcBorders>
                  <w:shd w:val="clear" w:color="auto" w:fill="auto"/>
                  <w:noWrap/>
                  <w:vAlign w:val="bottom"/>
                  <w:hideMark/>
                </w:tcPr>
                <w:p w14:paraId="6DAB2A27"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5976</w:t>
                  </w:r>
                </w:p>
              </w:tc>
            </w:tr>
            <w:tr w:rsidR="00C33DAA" w:rsidRPr="00EC16D5" w14:paraId="0F3780D7" w14:textId="77777777" w:rsidTr="00C33DAA">
              <w:trPr>
                <w:trHeight w:val="310"/>
              </w:trPr>
              <w:tc>
                <w:tcPr>
                  <w:tcW w:w="1680" w:type="dxa"/>
                  <w:tcBorders>
                    <w:top w:val="nil"/>
                    <w:left w:val="nil"/>
                    <w:bottom w:val="nil"/>
                    <w:right w:val="nil"/>
                  </w:tcBorders>
                  <w:shd w:val="clear" w:color="auto" w:fill="auto"/>
                  <w:noWrap/>
                  <w:vAlign w:val="bottom"/>
                  <w:hideMark/>
                </w:tcPr>
                <w:p w14:paraId="0CC57C20"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5955</w:t>
                  </w:r>
                </w:p>
              </w:tc>
            </w:tr>
            <w:tr w:rsidR="00C33DAA" w:rsidRPr="00EC16D5" w14:paraId="10DA4B45" w14:textId="77777777" w:rsidTr="00C33DAA">
              <w:trPr>
                <w:trHeight w:val="310"/>
              </w:trPr>
              <w:tc>
                <w:tcPr>
                  <w:tcW w:w="1680" w:type="dxa"/>
                  <w:tcBorders>
                    <w:top w:val="nil"/>
                    <w:left w:val="nil"/>
                    <w:bottom w:val="nil"/>
                    <w:right w:val="nil"/>
                  </w:tcBorders>
                  <w:shd w:val="clear" w:color="auto" w:fill="auto"/>
                  <w:noWrap/>
                  <w:vAlign w:val="bottom"/>
                  <w:hideMark/>
                </w:tcPr>
                <w:p w14:paraId="5F5667D5"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5934</w:t>
                  </w:r>
                </w:p>
              </w:tc>
            </w:tr>
            <w:tr w:rsidR="00C33DAA" w:rsidRPr="00EC16D5" w14:paraId="39D1135F" w14:textId="77777777" w:rsidTr="00C33DAA">
              <w:trPr>
                <w:trHeight w:val="310"/>
              </w:trPr>
              <w:tc>
                <w:tcPr>
                  <w:tcW w:w="1680" w:type="dxa"/>
                  <w:tcBorders>
                    <w:top w:val="nil"/>
                    <w:left w:val="nil"/>
                    <w:bottom w:val="nil"/>
                    <w:right w:val="nil"/>
                  </w:tcBorders>
                  <w:shd w:val="clear" w:color="auto" w:fill="auto"/>
                  <w:noWrap/>
                  <w:vAlign w:val="bottom"/>
                  <w:hideMark/>
                </w:tcPr>
                <w:p w14:paraId="21865755"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5915</w:t>
                  </w:r>
                </w:p>
              </w:tc>
            </w:tr>
            <w:tr w:rsidR="00C33DAA" w:rsidRPr="00EC16D5" w14:paraId="67ABE89F" w14:textId="77777777" w:rsidTr="00C33DAA">
              <w:trPr>
                <w:trHeight w:val="310"/>
              </w:trPr>
              <w:tc>
                <w:tcPr>
                  <w:tcW w:w="1680" w:type="dxa"/>
                  <w:tcBorders>
                    <w:top w:val="nil"/>
                    <w:left w:val="nil"/>
                    <w:bottom w:val="nil"/>
                    <w:right w:val="nil"/>
                  </w:tcBorders>
                  <w:shd w:val="clear" w:color="auto" w:fill="auto"/>
                  <w:noWrap/>
                  <w:vAlign w:val="bottom"/>
                  <w:hideMark/>
                </w:tcPr>
                <w:p w14:paraId="24E105E5"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5897</w:t>
                  </w:r>
                </w:p>
              </w:tc>
            </w:tr>
            <w:tr w:rsidR="00C33DAA" w:rsidRPr="00EC16D5" w14:paraId="55AA3579" w14:textId="77777777" w:rsidTr="00C33DAA">
              <w:trPr>
                <w:trHeight w:val="310"/>
              </w:trPr>
              <w:tc>
                <w:tcPr>
                  <w:tcW w:w="1680" w:type="dxa"/>
                  <w:tcBorders>
                    <w:top w:val="nil"/>
                    <w:left w:val="nil"/>
                    <w:bottom w:val="nil"/>
                    <w:right w:val="nil"/>
                  </w:tcBorders>
                  <w:shd w:val="clear" w:color="auto" w:fill="auto"/>
                  <w:noWrap/>
                  <w:vAlign w:val="bottom"/>
                  <w:hideMark/>
                </w:tcPr>
                <w:p w14:paraId="49081213"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5874</w:t>
                  </w:r>
                </w:p>
              </w:tc>
            </w:tr>
            <w:tr w:rsidR="00C33DAA" w:rsidRPr="00EC16D5" w14:paraId="066A64AA" w14:textId="77777777" w:rsidTr="00C33DAA">
              <w:trPr>
                <w:trHeight w:val="310"/>
              </w:trPr>
              <w:tc>
                <w:tcPr>
                  <w:tcW w:w="1680" w:type="dxa"/>
                  <w:tcBorders>
                    <w:top w:val="nil"/>
                    <w:left w:val="nil"/>
                    <w:bottom w:val="nil"/>
                    <w:right w:val="nil"/>
                  </w:tcBorders>
                  <w:shd w:val="clear" w:color="auto" w:fill="auto"/>
                  <w:noWrap/>
                  <w:vAlign w:val="bottom"/>
                  <w:hideMark/>
                </w:tcPr>
                <w:p w14:paraId="7DD2433D"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5858</w:t>
                  </w:r>
                </w:p>
              </w:tc>
            </w:tr>
            <w:tr w:rsidR="00C33DAA" w:rsidRPr="00EC16D5" w14:paraId="528EBD06" w14:textId="77777777" w:rsidTr="00C33DAA">
              <w:trPr>
                <w:trHeight w:val="310"/>
              </w:trPr>
              <w:tc>
                <w:tcPr>
                  <w:tcW w:w="1680" w:type="dxa"/>
                  <w:tcBorders>
                    <w:top w:val="nil"/>
                    <w:left w:val="nil"/>
                    <w:bottom w:val="nil"/>
                    <w:right w:val="nil"/>
                  </w:tcBorders>
                  <w:shd w:val="clear" w:color="auto" w:fill="auto"/>
                  <w:noWrap/>
                  <w:vAlign w:val="bottom"/>
                  <w:hideMark/>
                </w:tcPr>
                <w:p w14:paraId="3AA477A5"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5839</w:t>
                  </w:r>
                </w:p>
              </w:tc>
            </w:tr>
            <w:tr w:rsidR="00C33DAA" w:rsidRPr="00EC16D5" w14:paraId="2EA687D2" w14:textId="77777777" w:rsidTr="00C33DAA">
              <w:trPr>
                <w:trHeight w:val="310"/>
              </w:trPr>
              <w:tc>
                <w:tcPr>
                  <w:tcW w:w="1680" w:type="dxa"/>
                  <w:tcBorders>
                    <w:top w:val="nil"/>
                    <w:left w:val="nil"/>
                    <w:bottom w:val="nil"/>
                    <w:right w:val="nil"/>
                  </w:tcBorders>
                  <w:shd w:val="clear" w:color="auto" w:fill="auto"/>
                  <w:noWrap/>
                  <w:vAlign w:val="bottom"/>
                  <w:hideMark/>
                </w:tcPr>
                <w:p w14:paraId="48F65EFA"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5813</w:t>
                  </w:r>
                </w:p>
              </w:tc>
            </w:tr>
            <w:tr w:rsidR="00C33DAA" w:rsidRPr="00EC16D5" w14:paraId="56363587" w14:textId="77777777" w:rsidTr="00C33DAA">
              <w:trPr>
                <w:trHeight w:val="310"/>
              </w:trPr>
              <w:tc>
                <w:tcPr>
                  <w:tcW w:w="1680" w:type="dxa"/>
                  <w:tcBorders>
                    <w:top w:val="nil"/>
                    <w:left w:val="nil"/>
                    <w:bottom w:val="nil"/>
                    <w:right w:val="nil"/>
                  </w:tcBorders>
                  <w:shd w:val="clear" w:color="auto" w:fill="auto"/>
                  <w:noWrap/>
                  <w:vAlign w:val="bottom"/>
                  <w:hideMark/>
                </w:tcPr>
                <w:p w14:paraId="45B54573"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5798</w:t>
                  </w:r>
                </w:p>
              </w:tc>
            </w:tr>
            <w:tr w:rsidR="00C33DAA" w:rsidRPr="00EC16D5" w14:paraId="1F79D52C" w14:textId="77777777" w:rsidTr="00C33DAA">
              <w:trPr>
                <w:trHeight w:val="310"/>
              </w:trPr>
              <w:tc>
                <w:tcPr>
                  <w:tcW w:w="1680" w:type="dxa"/>
                  <w:tcBorders>
                    <w:top w:val="nil"/>
                    <w:left w:val="nil"/>
                    <w:bottom w:val="nil"/>
                    <w:right w:val="nil"/>
                  </w:tcBorders>
                  <w:shd w:val="clear" w:color="auto" w:fill="auto"/>
                  <w:noWrap/>
                  <w:vAlign w:val="bottom"/>
                  <w:hideMark/>
                </w:tcPr>
                <w:p w14:paraId="78B05355"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5774</w:t>
                  </w:r>
                </w:p>
              </w:tc>
            </w:tr>
            <w:tr w:rsidR="00C33DAA" w:rsidRPr="00EC16D5" w14:paraId="65DAD21E" w14:textId="77777777" w:rsidTr="00C33DAA">
              <w:trPr>
                <w:trHeight w:val="310"/>
              </w:trPr>
              <w:tc>
                <w:tcPr>
                  <w:tcW w:w="1680" w:type="dxa"/>
                  <w:tcBorders>
                    <w:top w:val="nil"/>
                    <w:left w:val="nil"/>
                    <w:bottom w:val="nil"/>
                    <w:right w:val="nil"/>
                  </w:tcBorders>
                  <w:shd w:val="clear" w:color="auto" w:fill="auto"/>
                  <w:noWrap/>
                  <w:vAlign w:val="bottom"/>
                  <w:hideMark/>
                </w:tcPr>
                <w:p w14:paraId="1FF3C50A"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lastRenderedPageBreak/>
                    <w:t>-102.945758</w:t>
                  </w:r>
                </w:p>
              </w:tc>
            </w:tr>
            <w:tr w:rsidR="00C33DAA" w:rsidRPr="00EC16D5" w14:paraId="3BB48C6A" w14:textId="77777777" w:rsidTr="00C33DAA">
              <w:trPr>
                <w:trHeight w:val="310"/>
              </w:trPr>
              <w:tc>
                <w:tcPr>
                  <w:tcW w:w="1680" w:type="dxa"/>
                  <w:tcBorders>
                    <w:top w:val="nil"/>
                    <w:left w:val="nil"/>
                    <w:bottom w:val="nil"/>
                    <w:right w:val="nil"/>
                  </w:tcBorders>
                  <w:shd w:val="clear" w:color="auto" w:fill="auto"/>
                  <w:noWrap/>
                  <w:vAlign w:val="bottom"/>
                  <w:hideMark/>
                </w:tcPr>
                <w:p w14:paraId="16BBBFAA"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5738</w:t>
                  </w:r>
                </w:p>
              </w:tc>
            </w:tr>
            <w:tr w:rsidR="00C33DAA" w:rsidRPr="00EC16D5" w14:paraId="55D2FF8F" w14:textId="77777777" w:rsidTr="00C33DAA">
              <w:trPr>
                <w:trHeight w:val="310"/>
              </w:trPr>
              <w:tc>
                <w:tcPr>
                  <w:tcW w:w="1680" w:type="dxa"/>
                  <w:tcBorders>
                    <w:top w:val="nil"/>
                    <w:left w:val="nil"/>
                    <w:bottom w:val="nil"/>
                    <w:right w:val="nil"/>
                  </w:tcBorders>
                  <w:shd w:val="clear" w:color="auto" w:fill="auto"/>
                  <w:noWrap/>
                  <w:vAlign w:val="bottom"/>
                  <w:hideMark/>
                </w:tcPr>
                <w:p w14:paraId="187B8611"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5715</w:t>
                  </w:r>
                </w:p>
              </w:tc>
            </w:tr>
            <w:tr w:rsidR="00C33DAA" w:rsidRPr="00EC16D5" w14:paraId="783B4BDC" w14:textId="77777777" w:rsidTr="00C33DAA">
              <w:trPr>
                <w:trHeight w:val="310"/>
              </w:trPr>
              <w:tc>
                <w:tcPr>
                  <w:tcW w:w="1680" w:type="dxa"/>
                  <w:tcBorders>
                    <w:top w:val="nil"/>
                    <w:left w:val="nil"/>
                    <w:bottom w:val="nil"/>
                    <w:right w:val="nil"/>
                  </w:tcBorders>
                  <w:shd w:val="clear" w:color="auto" w:fill="auto"/>
                  <w:noWrap/>
                  <w:vAlign w:val="bottom"/>
                  <w:hideMark/>
                </w:tcPr>
                <w:p w14:paraId="1AA2F26F"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5695</w:t>
                  </w:r>
                </w:p>
              </w:tc>
            </w:tr>
            <w:tr w:rsidR="00C33DAA" w:rsidRPr="00EC16D5" w14:paraId="6FAF964D" w14:textId="77777777" w:rsidTr="00C33DAA">
              <w:trPr>
                <w:trHeight w:val="310"/>
              </w:trPr>
              <w:tc>
                <w:tcPr>
                  <w:tcW w:w="1680" w:type="dxa"/>
                  <w:tcBorders>
                    <w:top w:val="nil"/>
                    <w:left w:val="nil"/>
                    <w:bottom w:val="nil"/>
                    <w:right w:val="nil"/>
                  </w:tcBorders>
                  <w:shd w:val="clear" w:color="auto" w:fill="auto"/>
                  <w:noWrap/>
                  <w:vAlign w:val="bottom"/>
                  <w:hideMark/>
                </w:tcPr>
                <w:p w14:paraId="15DA3853"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5673</w:t>
                  </w:r>
                </w:p>
              </w:tc>
            </w:tr>
            <w:tr w:rsidR="00C33DAA" w:rsidRPr="00EC16D5" w14:paraId="50ECBC82" w14:textId="77777777" w:rsidTr="00C33DAA">
              <w:trPr>
                <w:trHeight w:val="310"/>
              </w:trPr>
              <w:tc>
                <w:tcPr>
                  <w:tcW w:w="1680" w:type="dxa"/>
                  <w:tcBorders>
                    <w:top w:val="nil"/>
                    <w:left w:val="nil"/>
                    <w:bottom w:val="nil"/>
                    <w:right w:val="nil"/>
                  </w:tcBorders>
                  <w:shd w:val="clear" w:color="auto" w:fill="auto"/>
                  <w:noWrap/>
                  <w:vAlign w:val="bottom"/>
                  <w:hideMark/>
                </w:tcPr>
                <w:p w14:paraId="3E25F31F"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5654</w:t>
                  </w:r>
                </w:p>
              </w:tc>
            </w:tr>
            <w:tr w:rsidR="00C33DAA" w:rsidRPr="00EC16D5" w14:paraId="5A2E5748" w14:textId="77777777" w:rsidTr="00C33DAA">
              <w:trPr>
                <w:trHeight w:val="310"/>
              </w:trPr>
              <w:tc>
                <w:tcPr>
                  <w:tcW w:w="1680" w:type="dxa"/>
                  <w:tcBorders>
                    <w:top w:val="nil"/>
                    <w:left w:val="nil"/>
                    <w:bottom w:val="nil"/>
                    <w:right w:val="nil"/>
                  </w:tcBorders>
                  <w:shd w:val="clear" w:color="auto" w:fill="auto"/>
                  <w:noWrap/>
                  <w:vAlign w:val="bottom"/>
                  <w:hideMark/>
                </w:tcPr>
                <w:p w14:paraId="2508B5AC"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5637</w:t>
                  </w:r>
                </w:p>
              </w:tc>
            </w:tr>
            <w:tr w:rsidR="00C33DAA" w:rsidRPr="00EC16D5" w14:paraId="652AD0B1" w14:textId="77777777" w:rsidTr="00C33DAA">
              <w:trPr>
                <w:trHeight w:val="310"/>
              </w:trPr>
              <w:tc>
                <w:tcPr>
                  <w:tcW w:w="1680" w:type="dxa"/>
                  <w:tcBorders>
                    <w:top w:val="nil"/>
                    <w:left w:val="nil"/>
                    <w:bottom w:val="nil"/>
                    <w:right w:val="nil"/>
                  </w:tcBorders>
                  <w:shd w:val="clear" w:color="auto" w:fill="auto"/>
                  <w:noWrap/>
                  <w:vAlign w:val="bottom"/>
                  <w:hideMark/>
                </w:tcPr>
                <w:p w14:paraId="3ED75027"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5613</w:t>
                  </w:r>
                </w:p>
              </w:tc>
            </w:tr>
            <w:tr w:rsidR="00C33DAA" w:rsidRPr="00EC16D5" w14:paraId="0D096D04" w14:textId="77777777" w:rsidTr="00C33DAA">
              <w:trPr>
                <w:trHeight w:val="310"/>
              </w:trPr>
              <w:tc>
                <w:tcPr>
                  <w:tcW w:w="1680" w:type="dxa"/>
                  <w:tcBorders>
                    <w:top w:val="nil"/>
                    <w:left w:val="nil"/>
                    <w:bottom w:val="nil"/>
                    <w:right w:val="nil"/>
                  </w:tcBorders>
                  <w:shd w:val="clear" w:color="auto" w:fill="auto"/>
                  <w:noWrap/>
                  <w:vAlign w:val="bottom"/>
                  <w:hideMark/>
                </w:tcPr>
                <w:p w14:paraId="3694FF0D"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5594</w:t>
                  </w:r>
                </w:p>
              </w:tc>
            </w:tr>
            <w:tr w:rsidR="00C33DAA" w:rsidRPr="00EC16D5" w14:paraId="70B064A7" w14:textId="77777777" w:rsidTr="00C33DAA">
              <w:trPr>
                <w:trHeight w:val="310"/>
              </w:trPr>
              <w:tc>
                <w:tcPr>
                  <w:tcW w:w="1680" w:type="dxa"/>
                  <w:tcBorders>
                    <w:top w:val="nil"/>
                    <w:left w:val="nil"/>
                    <w:bottom w:val="nil"/>
                    <w:right w:val="nil"/>
                  </w:tcBorders>
                  <w:shd w:val="clear" w:color="auto" w:fill="auto"/>
                  <w:noWrap/>
                  <w:vAlign w:val="bottom"/>
                  <w:hideMark/>
                </w:tcPr>
                <w:p w14:paraId="3DA7FD62"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5576</w:t>
                  </w:r>
                </w:p>
              </w:tc>
            </w:tr>
            <w:tr w:rsidR="00C33DAA" w:rsidRPr="00EC16D5" w14:paraId="698EB8DD" w14:textId="77777777" w:rsidTr="00C33DAA">
              <w:trPr>
                <w:trHeight w:val="310"/>
              </w:trPr>
              <w:tc>
                <w:tcPr>
                  <w:tcW w:w="1680" w:type="dxa"/>
                  <w:tcBorders>
                    <w:top w:val="nil"/>
                    <w:left w:val="nil"/>
                    <w:bottom w:val="nil"/>
                    <w:right w:val="nil"/>
                  </w:tcBorders>
                  <w:shd w:val="clear" w:color="auto" w:fill="auto"/>
                  <w:noWrap/>
                  <w:vAlign w:val="bottom"/>
                  <w:hideMark/>
                </w:tcPr>
                <w:p w14:paraId="3A124285"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5558</w:t>
                  </w:r>
                </w:p>
              </w:tc>
            </w:tr>
            <w:tr w:rsidR="00C33DAA" w:rsidRPr="00EC16D5" w14:paraId="55FF3BD6" w14:textId="77777777" w:rsidTr="00C33DAA">
              <w:trPr>
                <w:trHeight w:val="310"/>
              </w:trPr>
              <w:tc>
                <w:tcPr>
                  <w:tcW w:w="1680" w:type="dxa"/>
                  <w:tcBorders>
                    <w:top w:val="nil"/>
                    <w:left w:val="nil"/>
                    <w:bottom w:val="nil"/>
                    <w:right w:val="nil"/>
                  </w:tcBorders>
                  <w:shd w:val="clear" w:color="auto" w:fill="auto"/>
                  <w:noWrap/>
                  <w:vAlign w:val="bottom"/>
                  <w:hideMark/>
                </w:tcPr>
                <w:p w14:paraId="2356DA3E"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5533</w:t>
                  </w:r>
                </w:p>
              </w:tc>
            </w:tr>
            <w:tr w:rsidR="00C33DAA" w:rsidRPr="00EC16D5" w14:paraId="2116979A" w14:textId="77777777" w:rsidTr="00C33DAA">
              <w:trPr>
                <w:trHeight w:val="310"/>
              </w:trPr>
              <w:tc>
                <w:tcPr>
                  <w:tcW w:w="1680" w:type="dxa"/>
                  <w:tcBorders>
                    <w:top w:val="nil"/>
                    <w:left w:val="nil"/>
                    <w:bottom w:val="nil"/>
                    <w:right w:val="nil"/>
                  </w:tcBorders>
                  <w:shd w:val="clear" w:color="auto" w:fill="auto"/>
                  <w:noWrap/>
                  <w:vAlign w:val="bottom"/>
                  <w:hideMark/>
                </w:tcPr>
                <w:p w14:paraId="3BA76D3D"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5514</w:t>
                  </w:r>
                </w:p>
              </w:tc>
            </w:tr>
            <w:tr w:rsidR="00C33DAA" w:rsidRPr="00EC16D5" w14:paraId="193F6B00" w14:textId="77777777" w:rsidTr="00C33DAA">
              <w:trPr>
                <w:trHeight w:val="310"/>
              </w:trPr>
              <w:tc>
                <w:tcPr>
                  <w:tcW w:w="1680" w:type="dxa"/>
                  <w:tcBorders>
                    <w:top w:val="nil"/>
                    <w:left w:val="nil"/>
                    <w:bottom w:val="nil"/>
                    <w:right w:val="nil"/>
                  </w:tcBorders>
                  <w:shd w:val="clear" w:color="auto" w:fill="auto"/>
                  <w:noWrap/>
                  <w:vAlign w:val="bottom"/>
                  <w:hideMark/>
                </w:tcPr>
                <w:p w14:paraId="7AC2ABA2"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5496</w:t>
                  </w:r>
                </w:p>
              </w:tc>
            </w:tr>
            <w:tr w:rsidR="00C33DAA" w:rsidRPr="00EC16D5" w14:paraId="4F903085" w14:textId="77777777" w:rsidTr="00C33DAA">
              <w:trPr>
                <w:trHeight w:val="310"/>
              </w:trPr>
              <w:tc>
                <w:tcPr>
                  <w:tcW w:w="1680" w:type="dxa"/>
                  <w:tcBorders>
                    <w:top w:val="nil"/>
                    <w:left w:val="nil"/>
                    <w:bottom w:val="nil"/>
                    <w:right w:val="nil"/>
                  </w:tcBorders>
                  <w:shd w:val="clear" w:color="auto" w:fill="auto"/>
                  <w:noWrap/>
                  <w:vAlign w:val="bottom"/>
                  <w:hideMark/>
                </w:tcPr>
                <w:p w14:paraId="30F8B04C"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5475</w:t>
                  </w:r>
                </w:p>
              </w:tc>
            </w:tr>
            <w:tr w:rsidR="00C33DAA" w:rsidRPr="00EC16D5" w14:paraId="10AA18B0" w14:textId="77777777" w:rsidTr="00C33DAA">
              <w:trPr>
                <w:trHeight w:val="310"/>
              </w:trPr>
              <w:tc>
                <w:tcPr>
                  <w:tcW w:w="1680" w:type="dxa"/>
                  <w:tcBorders>
                    <w:top w:val="nil"/>
                    <w:left w:val="nil"/>
                    <w:bottom w:val="nil"/>
                    <w:right w:val="nil"/>
                  </w:tcBorders>
                  <w:shd w:val="clear" w:color="auto" w:fill="auto"/>
                  <w:noWrap/>
                  <w:vAlign w:val="bottom"/>
                  <w:hideMark/>
                </w:tcPr>
                <w:p w14:paraId="69A24125"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5454</w:t>
                  </w:r>
                </w:p>
              </w:tc>
            </w:tr>
            <w:tr w:rsidR="00C33DAA" w:rsidRPr="00EC16D5" w14:paraId="56F52CB6" w14:textId="77777777" w:rsidTr="00C33DAA">
              <w:trPr>
                <w:trHeight w:val="310"/>
              </w:trPr>
              <w:tc>
                <w:tcPr>
                  <w:tcW w:w="1680" w:type="dxa"/>
                  <w:tcBorders>
                    <w:top w:val="nil"/>
                    <w:left w:val="nil"/>
                    <w:bottom w:val="nil"/>
                    <w:right w:val="nil"/>
                  </w:tcBorders>
                  <w:shd w:val="clear" w:color="auto" w:fill="auto"/>
                  <w:noWrap/>
                  <w:vAlign w:val="bottom"/>
                  <w:hideMark/>
                </w:tcPr>
                <w:p w14:paraId="6881CF28"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5436</w:t>
                  </w:r>
                </w:p>
              </w:tc>
            </w:tr>
            <w:tr w:rsidR="00C33DAA" w:rsidRPr="00EC16D5" w14:paraId="0CE6AED0" w14:textId="77777777" w:rsidTr="00C33DAA">
              <w:trPr>
                <w:trHeight w:val="310"/>
              </w:trPr>
              <w:tc>
                <w:tcPr>
                  <w:tcW w:w="1680" w:type="dxa"/>
                  <w:tcBorders>
                    <w:top w:val="nil"/>
                    <w:left w:val="nil"/>
                    <w:bottom w:val="nil"/>
                    <w:right w:val="nil"/>
                  </w:tcBorders>
                  <w:shd w:val="clear" w:color="auto" w:fill="auto"/>
                  <w:noWrap/>
                  <w:vAlign w:val="bottom"/>
                  <w:hideMark/>
                </w:tcPr>
                <w:p w14:paraId="16C133A3"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5413</w:t>
                  </w:r>
                </w:p>
              </w:tc>
            </w:tr>
            <w:tr w:rsidR="00C33DAA" w:rsidRPr="00EC16D5" w14:paraId="3EEC2F76" w14:textId="77777777" w:rsidTr="00C33DAA">
              <w:trPr>
                <w:trHeight w:val="310"/>
              </w:trPr>
              <w:tc>
                <w:tcPr>
                  <w:tcW w:w="1680" w:type="dxa"/>
                  <w:tcBorders>
                    <w:top w:val="nil"/>
                    <w:left w:val="nil"/>
                    <w:bottom w:val="nil"/>
                    <w:right w:val="nil"/>
                  </w:tcBorders>
                  <w:shd w:val="clear" w:color="auto" w:fill="auto"/>
                  <w:noWrap/>
                  <w:vAlign w:val="bottom"/>
                  <w:hideMark/>
                </w:tcPr>
                <w:p w14:paraId="08CD16B1"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5395</w:t>
                  </w:r>
                </w:p>
              </w:tc>
            </w:tr>
            <w:tr w:rsidR="00C33DAA" w:rsidRPr="00EC16D5" w14:paraId="526B5941" w14:textId="77777777" w:rsidTr="00C33DAA">
              <w:trPr>
                <w:trHeight w:val="310"/>
              </w:trPr>
              <w:tc>
                <w:tcPr>
                  <w:tcW w:w="1680" w:type="dxa"/>
                  <w:tcBorders>
                    <w:top w:val="nil"/>
                    <w:left w:val="nil"/>
                    <w:bottom w:val="nil"/>
                    <w:right w:val="nil"/>
                  </w:tcBorders>
                  <w:shd w:val="clear" w:color="auto" w:fill="auto"/>
                  <w:noWrap/>
                  <w:vAlign w:val="bottom"/>
                  <w:hideMark/>
                </w:tcPr>
                <w:p w14:paraId="05E58D53"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5375</w:t>
                  </w:r>
                </w:p>
              </w:tc>
            </w:tr>
            <w:tr w:rsidR="00C33DAA" w:rsidRPr="00EC16D5" w14:paraId="2E418735" w14:textId="77777777" w:rsidTr="00C33DAA">
              <w:trPr>
                <w:trHeight w:val="310"/>
              </w:trPr>
              <w:tc>
                <w:tcPr>
                  <w:tcW w:w="1680" w:type="dxa"/>
                  <w:tcBorders>
                    <w:top w:val="nil"/>
                    <w:left w:val="nil"/>
                    <w:bottom w:val="nil"/>
                    <w:right w:val="nil"/>
                  </w:tcBorders>
                  <w:shd w:val="clear" w:color="auto" w:fill="auto"/>
                  <w:noWrap/>
                  <w:vAlign w:val="bottom"/>
                  <w:hideMark/>
                </w:tcPr>
                <w:p w14:paraId="7B4C03FA"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5356</w:t>
                  </w:r>
                </w:p>
              </w:tc>
            </w:tr>
            <w:tr w:rsidR="00C33DAA" w:rsidRPr="00EC16D5" w14:paraId="6E99D988" w14:textId="77777777" w:rsidTr="00C33DAA">
              <w:trPr>
                <w:trHeight w:val="310"/>
              </w:trPr>
              <w:tc>
                <w:tcPr>
                  <w:tcW w:w="1680" w:type="dxa"/>
                  <w:tcBorders>
                    <w:top w:val="nil"/>
                    <w:left w:val="nil"/>
                    <w:bottom w:val="nil"/>
                    <w:right w:val="nil"/>
                  </w:tcBorders>
                  <w:shd w:val="clear" w:color="auto" w:fill="auto"/>
                  <w:noWrap/>
                  <w:vAlign w:val="bottom"/>
                  <w:hideMark/>
                </w:tcPr>
                <w:p w14:paraId="22ECB99F"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5337</w:t>
                  </w:r>
                </w:p>
              </w:tc>
            </w:tr>
            <w:tr w:rsidR="00C33DAA" w:rsidRPr="00EC16D5" w14:paraId="3C911D18" w14:textId="77777777" w:rsidTr="00C33DAA">
              <w:trPr>
                <w:trHeight w:val="310"/>
              </w:trPr>
              <w:tc>
                <w:tcPr>
                  <w:tcW w:w="1680" w:type="dxa"/>
                  <w:tcBorders>
                    <w:top w:val="nil"/>
                    <w:left w:val="nil"/>
                    <w:bottom w:val="nil"/>
                    <w:right w:val="nil"/>
                  </w:tcBorders>
                  <w:shd w:val="clear" w:color="auto" w:fill="auto"/>
                  <w:noWrap/>
                  <w:vAlign w:val="bottom"/>
                  <w:hideMark/>
                </w:tcPr>
                <w:p w14:paraId="1F3B2F45"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5316</w:t>
                  </w:r>
                </w:p>
              </w:tc>
            </w:tr>
            <w:tr w:rsidR="00C33DAA" w:rsidRPr="00EC16D5" w14:paraId="32A2E2AB" w14:textId="77777777" w:rsidTr="00C33DAA">
              <w:trPr>
                <w:trHeight w:val="310"/>
              </w:trPr>
              <w:tc>
                <w:tcPr>
                  <w:tcW w:w="1680" w:type="dxa"/>
                  <w:tcBorders>
                    <w:top w:val="nil"/>
                    <w:left w:val="nil"/>
                    <w:bottom w:val="nil"/>
                    <w:right w:val="nil"/>
                  </w:tcBorders>
                  <w:shd w:val="clear" w:color="auto" w:fill="auto"/>
                  <w:noWrap/>
                  <w:vAlign w:val="bottom"/>
                  <w:hideMark/>
                </w:tcPr>
                <w:p w14:paraId="2615EFF2"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5296</w:t>
                  </w:r>
                </w:p>
              </w:tc>
            </w:tr>
            <w:tr w:rsidR="00C33DAA" w:rsidRPr="00EC16D5" w14:paraId="4CCB4DF7" w14:textId="77777777" w:rsidTr="00C33DAA">
              <w:trPr>
                <w:trHeight w:val="310"/>
              </w:trPr>
              <w:tc>
                <w:tcPr>
                  <w:tcW w:w="1680" w:type="dxa"/>
                  <w:tcBorders>
                    <w:top w:val="nil"/>
                    <w:left w:val="nil"/>
                    <w:bottom w:val="nil"/>
                    <w:right w:val="nil"/>
                  </w:tcBorders>
                  <w:shd w:val="clear" w:color="auto" w:fill="auto"/>
                  <w:noWrap/>
                  <w:vAlign w:val="bottom"/>
                  <w:hideMark/>
                </w:tcPr>
                <w:p w14:paraId="2DDE861A"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5277</w:t>
                  </w:r>
                </w:p>
              </w:tc>
            </w:tr>
            <w:tr w:rsidR="00C33DAA" w:rsidRPr="00EC16D5" w14:paraId="38BA59E5" w14:textId="77777777" w:rsidTr="00C33DAA">
              <w:trPr>
                <w:trHeight w:val="310"/>
              </w:trPr>
              <w:tc>
                <w:tcPr>
                  <w:tcW w:w="1680" w:type="dxa"/>
                  <w:tcBorders>
                    <w:top w:val="nil"/>
                    <w:left w:val="nil"/>
                    <w:bottom w:val="nil"/>
                    <w:right w:val="nil"/>
                  </w:tcBorders>
                  <w:shd w:val="clear" w:color="auto" w:fill="auto"/>
                  <w:noWrap/>
                  <w:vAlign w:val="bottom"/>
                  <w:hideMark/>
                </w:tcPr>
                <w:p w14:paraId="2E7AD140"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102.945257</w:t>
                  </w:r>
                </w:p>
              </w:tc>
            </w:tr>
          </w:tbl>
          <w:p w14:paraId="4C612438" w14:textId="77777777" w:rsidR="00932B9E" w:rsidRPr="00EC16D5" w:rsidRDefault="00932B9E" w:rsidP="00EC16D5">
            <w:pPr>
              <w:spacing w:after="120"/>
              <w:jc w:val="center"/>
            </w:pPr>
          </w:p>
        </w:tc>
        <w:tc>
          <w:tcPr>
            <w:tcW w:w="2158" w:type="dxa"/>
          </w:tcPr>
          <w:tbl>
            <w:tblPr>
              <w:tblW w:w="1280" w:type="dxa"/>
              <w:tblLook w:val="04A0" w:firstRow="1" w:lastRow="0" w:firstColumn="1" w:lastColumn="0" w:noHBand="0" w:noVBand="1"/>
            </w:tblPr>
            <w:tblGrid>
              <w:gridCol w:w="1280"/>
            </w:tblGrid>
            <w:tr w:rsidR="00C33DAA" w:rsidRPr="00EC16D5" w14:paraId="1F2A305D" w14:textId="77777777" w:rsidTr="00C33DAA">
              <w:trPr>
                <w:trHeight w:val="310"/>
              </w:trPr>
              <w:tc>
                <w:tcPr>
                  <w:tcW w:w="1280" w:type="dxa"/>
                  <w:tcBorders>
                    <w:top w:val="nil"/>
                    <w:left w:val="nil"/>
                    <w:bottom w:val="nil"/>
                    <w:right w:val="nil"/>
                  </w:tcBorders>
                  <w:shd w:val="clear" w:color="auto" w:fill="auto"/>
                  <w:noWrap/>
                  <w:vAlign w:val="bottom"/>
                  <w:hideMark/>
                </w:tcPr>
                <w:p w14:paraId="4458D683"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lastRenderedPageBreak/>
                    <w:t>796.906</w:t>
                  </w:r>
                </w:p>
              </w:tc>
            </w:tr>
            <w:tr w:rsidR="00C33DAA" w:rsidRPr="00EC16D5" w14:paraId="5A2BCD78" w14:textId="77777777" w:rsidTr="00C33DAA">
              <w:trPr>
                <w:trHeight w:val="310"/>
              </w:trPr>
              <w:tc>
                <w:tcPr>
                  <w:tcW w:w="1280" w:type="dxa"/>
                  <w:tcBorders>
                    <w:top w:val="nil"/>
                    <w:left w:val="nil"/>
                    <w:bottom w:val="nil"/>
                    <w:right w:val="nil"/>
                  </w:tcBorders>
                  <w:shd w:val="clear" w:color="auto" w:fill="auto"/>
                  <w:noWrap/>
                  <w:vAlign w:val="bottom"/>
                  <w:hideMark/>
                </w:tcPr>
                <w:p w14:paraId="308E3248"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865</w:t>
                  </w:r>
                </w:p>
              </w:tc>
            </w:tr>
            <w:tr w:rsidR="00C33DAA" w:rsidRPr="00EC16D5" w14:paraId="21A2A7DB" w14:textId="77777777" w:rsidTr="00C33DAA">
              <w:trPr>
                <w:trHeight w:val="310"/>
              </w:trPr>
              <w:tc>
                <w:tcPr>
                  <w:tcW w:w="1280" w:type="dxa"/>
                  <w:tcBorders>
                    <w:top w:val="nil"/>
                    <w:left w:val="nil"/>
                    <w:bottom w:val="nil"/>
                    <w:right w:val="nil"/>
                  </w:tcBorders>
                  <w:shd w:val="clear" w:color="auto" w:fill="auto"/>
                  <w:noWrap/>
                  <w:vAlign w:val="bottom"/>
                  <w:hideMark/>
                </w:tcPr>
                <w:p w14:paraId="5D766236"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970</w:t>
                  </w:r>
                </w:p>
              </w:tc>
            </w:tr>
            <w:tr w:rsidR="00C33DAA" w:rsidRPr="00EC16D5" w14:paraId="56F3314C" w14:textId="77777777" w:rsidTr="00C33DAA">
              <w:trPr>
                <w:trHeight w:val="310"/>
              </w:trPr>
              <w:tc>
                <w:tcPr>
                  <w:tcW w:w="1280" w:type="dxa"/>
                  <w:tcBorders>
                    <w:top w:val="nil"/>
                    <w:left w:val="nil"/>
                    <w:bottom w:val="nil"/>
                    <w:right w:val="nil"/>
                  </w:tcBorders>
                  <w:shd w:val="clear" w:color="auto" w:fill="auto"/>
                  <w:noWrap/>
                  <w:vAlign w:val="bottom"/>
                  <w:hideMark/>
                </w:tcPr>
                <w:p w14:paraId="780E4828"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980</w:t>
                  </w:r>
                </w:p>
              </w:tc>
            </w:tr>
            <w:tr w:rsidR="00C33DAA" w:rsidRPr="00EC16D5" w14:paraId="6D631510" w14:textId="77777777" w:rsidTr="00C33DAA">
              <w:trPr>
                <w:trHeight w:val="310"/>
              </w:trPr>
              <w:tc>
                <w:tcPr>
                  <w:tcW w:w="1280" w:type="dxa"/>
                  <w:tcBorders>
                    <w:top w:val="nil"/>
                    <w:left w:val="nil"/>
                    <w:bottom w:val="nil"/>
                    <w:right w:val="nil"/>
                  </w:tcBorders>
                  <w:shd w:val="clear" w:color="auto" w:fill="auto"/>
                  <w:noWrap/>
                  <w:vAlign w:val="bottom"/>
                  <w:hideMark/>
                </w:tcPr>
                <w:p w14:paraId="4AB719BC"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960</w:t>
                  </w:r>
                </w:p>
              </w:tc>
            </w:tr>
            <w:tr w:rsidR="00C33DAA" w:rsidRPr="00EC16D5" w14:paraId="6D833148" w14:textId="77777777" w:rsidTr="00C33DAA">
              <w:trPr>
                <w:trHeight w:val="310"/>
              </w:trPr>
              <w:tc>
                <w:tcPr>
                  <w:tcW w:w="1280" w:type="dxa"/>
                  <w:tcBorders>
                    <w:top w:val="nil"/>
                    <w:left w:val="nil"/>
                    <w:bottom w:val="nil"/>
                    <w:right w:val="nil"/>
                  </w:tcBorders>
                  <w:shd w:val="clear" w:color="auto" w:fill="auto"/>
                  <w:noWrap/>
                  <w:vAlign w:val="bottom"/>
                  <w:hideMark/>
                </w:tcPr>
                <w:p w14:paraId="0D2C09DE"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905</w:t>
                  </w:r>
                </w:p>
              </w:tc>
            </w:tr>
            <w:tr w:rsidR="00C33DAA" w:rsidRPr="00EC16D5" w14:paraId="616AD046" w14:textId="77777777" w:rsidTr="00C33DAA">
              <w:trPr>
                <w:trHeight w:val="310"/>
              </w:trPr>
              <w:tc>
                <w:tcPr>
                  <w:tcW w:w="1280" w:type="dxa"/>
                  <w:tcBorders>
                    <w:top w:val="nil"/>
                    <w:left w:val="nil"/>
                    <w:bottom w:val="nil"/>
                    <w:right w:val="nil"/>
                  </w:tcBorders>
                  <w:shd w:val="clear" w:color="auto" w:fill="auto"/>
                  <w:noWrap/>
                  <w:vAlign w:val="bottom"/>
                  <w:hideMark/>
                </w:tcPr>
                <w:p w14:paraId="5D069ABB"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963</w:t>
                  </w:r>
                </w:p>
              </w:tc>
            </w:tr>
            <w:tr w:rsidR="00C33DAA" w:rsidRPr="00EC16D5" w14:paraId="72CC2985" w14:textId="77777777" w:rsidTr="00C33DAA">
              <w:trPr>
                <w:trHeight w:val="310"/>
              </w:trPr>
              <w:tc>
                <w:tcPr>
                  <w:tcW w:w="1280" w:type="dxa"/>
                  <w:tcBorders>
                    <w:top w:val="nil"/>
                    <w:left w:val="nil"/>
                    <w:bottom w:val="nil"/>
                    <w:right w:val="nil"/>
                  </w:tcBorders>
                  <w:shd w:val="clear" w:color="auto" w:fill="auto"/>
                  <w:noWrap/>
                  <w:vAlign w:val="bottom"/>
                  <w:hideMark/>
                </w:tcPr>
                <w:p w14:paraId="59C4ED30"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7.060</w:t>
                  </w:r>
                </w:p>
              </w:tc>
            </w:tr>
            <w:tr w:rsidR="00C33DAA" w:rsidRPr="00EC16D5" w14:paraId="4A1F67F7" w14:textId="77777777" w:rsidTr="00C33DAA">
              <w:trPr>
                <w:trHeight w:val="310"/>
              </w:trPr>
              <w:tc>
                <w:tcPr>
                  <w:tcW w:w="1280" w:type="dxa"/>
                  <w:tcBorders>
                    <w:top w:val="nil"/>
                    <w:left w:val="nil"/>
                    <w:bottom w:val="nil"/>
                    <w:right w:val="nil"/>
                  </w:tcBorders>
                  <w:shd w:val="clear" w:color="auto" w:fill="auto"/>
                  <w:noWrap/>
                  <w:vAlign w:val="bottom"/>
                  <w:hideMark/>
                </w:tcPr>
                <w:p w14:paraId="1D61C06A"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745</w:t>
                  </w:r>
                </w:p>
              </w:tc>
            </w:tr>
            <w:tr w:rsidR="00C33DAA" w:rsidRPr="00EC16D5" w14:paraId="1FF1617F" w14:textId="77777777" w:rsidTr="00C33DAA">
              <w:trPr>
                <w:trHeight w:val="310"/>
              </w:trPr>
              <w:tc>
                <w:tcPr>
                  <w:tcW w:w="1280" w:type="dxa"/>
                  <w:tcBorders>
                    <w:top w:val="nil"/>
                    <w:left w:val="nil"/>
                    <w:bottom w:val="nil"/>
                    <w:right w:val="nil"/>
                  </w:tcBorders>
                  <w:shd w:val="clear" w:color="auto" w:fill="auto"/>
                  <w:noWrap/>
                  <w:vAlign w:val="bottom"/>
                  <w:hideMark/>
                </w:tcPr>
                <w:p w14:paraId="31E4572F"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970</w:t>
                  </w:r>
                </w:p>
              </w:tc>
            </w:tr>
            <w:tr w:rsidR="00C33DAA" w:rsidRPr="00EC16D5" w14:paraId="53CBCDFE" w14:textId="77777777" w:rsidTr="00C33DAA">
              <w:trPr>
                <w:trHeight w:val="310"/>
              </w:trPr>
              <w:tc>
                <w:tcPr>
                  <w:tcW w:w="1280" w:type="dxa"/>
                  <w:tcBorders>
                    <w:top w:val="nil"/>
                    <w:left w:val="nil"/>
                    <w:bottom w:val="nil"/>
                    <w:right w:val="nil"/>
                  </w:tcBorders>
                  <w:shd w:val="clear" w:color="auto" w:fill="auto"/>
                  <w:noWrap/>
                  <w:vAlign w:val="bottom"/>
                  <w:hideMark/>
                </w:tcPr>
                <w:p w14:paraId="0A35FA31"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682</w:t>
                  </w:r>
                </w:p>
              </w:tc>
            </w:tr>
            <w:tr w:rsidR="00C33DAA" w:rsidRPr="00EC16D5" w14:paraId="3E1F52ED" w14:textId="77777777" w:rsidTr="00C33DAA">
              <w:trPr>
                <w:trHeight w:val="310"/>
              </w:trPr>
              <w:tc>
                <w:tcPr>
                  <w:tcW w:w="1280" w:type="dxa"/>
                  <w:tcBorders>
                    <w:top w:val="nil"/>
                    <w:left w:val="nil"/>
                    <w:bottom w:val="nil"/>
                    <w:right w:val="nil"/>
                  </w:tcBorders>
                  <w:shd w:val="clear" w:color="auto" w:fill="auto"/>
                  <w:noWrap/>
                  <w:vAlign w:val="bottom"/>
                  <w:hideMark/>
                </w:tcPr>
                <w:p w14:paraId="4CAA58D9"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756</w:t>
                  </w:r>
                </w:p>
              </w:tc>
            </w:tr>
            <w:tr w:rsidR="00C33DAA" w:rsidRPr="00EC16D5" w14:paraId="3BFFE763" w14:textId="77777777" w:rsidTr="00C33DAA">
              <w:trPr>
                <w:trHeight w:val="310"/>
              </w:trPr>
              <w:tc>
                <w:tcPr>
                  <w:tcW w:w="1280" w:type="dxa"/>
                  <w:tcBorders>
                    <w:top w:val="nil"/>
                    <w:left w:val="nil"/>
                    <w:bottom w:val="nil"/>
                    <w:right w:val="nil"/>
                  </w:tcBorders>
                  <w:shd w:val="clear" w:color="auto" w:fill="auto"/>
                  <w:noWrap/>
                  <w:vAlign w:val="bottom"/>
                  <w:hideMark/>
                </w:tcPr>
                <w:p w14:paraId="52BD1C9F"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788</w:t>
                  </w:r>
                </w:p>
              </w:tc>
            </w:tr>
            <w:tr w:rsidR="00C33DAA" w:rsidRPr="00EC16D5" w14:paraId="73DF34AB" w14:textId="77777777" w:rsidTr="00C33DAA">
              <w:trPr>
                <w:trHeight w:val="310"/>
              </w:trPr>
              <w:tc>
                <w:tcPr>
                  <w:tcW w:w="1280" w:type="dxa"/>
                  <w:tcBorders>
                    <w:top w:val="nil"/>
                    <w:left w:val="nil"/>
                    <w:bottom w:val="nil"/>
                    <w:right w:val="nil"/>
                  </w:tcBorders>
                  <w:shd w:val="clear" w:color="auto" w:fill="auto"/>
                  <w:noWrap/>
                  <w:vAlign w:val="bottom"/>
                  <w:hideMark/>
                </w:tcPr>
                <w:p w14:paraId="635CA2D2"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881</w:t>
                  </w:r>
                </w:p>
              </w:tc>
            </w:tr>
            <w:tr w:rsidR="00C33DAA" w:rsidRPr="00EC16D5" w14:paraId="409CB752" w14:textId="77777777" w:rsidTr="00C33DAA">
              <w:trPr>
                <w:trHeight w:val="310"/>
              </w:trPr>
              <w:tc>
                <w:tcPr>
                  <w:tcW w:w="1280" w:type="dxa"/>
                  <w:tcBorders>
                    <w:top w:val="nil"/>
                    <w:left w:val="nil"/>
                    <w:bottom w:val="nil"/>
                    <w:right w:val="nil"/>
                  </w:tcBorders>
                  <w:shd w:val="clear" w:color="auto" w:fill="auto"/>
                  <w:noWrap/>
                  <w:vAlign w:val="bottom"/>
                  <w:hideMark/>
                </w:tcPr>
                <w:p w14:paraId="54F470EB"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917</w:t>
                  </w:r>
                </w:p>
              </w:tc>
            </w:tr>
            <w:tr w:rsidR="00C33DAA" w:rsidRPr="00EC16D5" w14:paraId="248884B5" w14:textId="77777777" w:rsidTr="00C33DAA">
              <w:trPr>
                <w:trHeight w:val="310"/>
              </w:trPr>
              <w:tc>
                <w:tcPr>
                  <w:tcW w:w="1280" w:type="dxa"/>
                  <w:tcBorders>
                    <w:top w:val="nil"/>
                    <w:left w:val="nil"/>
                    <w:bottom w:val="nil"/>
                    <w:right w:val="nil"/>
                  </w:tcBorders>
                  <w:shd w:val="clear" w:color="auto" w:fill="auto"/>
                  <w:noWrap/>
                  <w:vAlign w:val="bottom"/>
                  <w:hideMark/>
                </w:tcPr>
                <w:p w14:paraId="5731975C"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836</w:t>
                  </w:r>
                </w:p>
              </w:tc>
            </w:tr>
            <w:tr w:rsidR="00C33DAA" w:rsidRPr="00EC16D5" w14:paraId="58DBB913" w14:textId="77777777" w:rsidTr="00C33DAA">
              <w:trPr>
                <w:trHeight w:val="310"/>
              </w:trPr>
              <w:tc>
                <w:tcPr>
                  <w:tcW w:w="1280" w:type="dxa"/>
                  <w:tcBorders>
                    <w:top w:val="nil"/>
                    <w:left w:val="nil"/>
                    <w:bottom w:val="nil"/>
                    <w:right w:val="nil"/>
                  </w:tcBorders>
                  <w:shd w:val="clear" w:color="auto" w:fill="auto"/>
                  <w:noWrap/>
                  <w:vAlign w:val="bottom"/>
                  <w:hideMark/>
                </w:tcPr>
                <w:p w14:paraId="2457D6E4"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883</w:t>
                  </w:r>
                </w:p>
              </w:tc>
            </w:tr>
            <w:tr w:rsidR="00C33DAA" w:rsidRPr="00EC16D5" w14:paraId="4A78B221" w14:textId="77777777" w:rsidTr="00C33DAA">
              <w:trPr>
                <w:trHeight w:val="310"/>
              </w:trPr>
              <w:tc>
                <w:tcPr>
                  <w:tcW w:w="1280" w:type="dxa"/>
                  <w:tcBorders>
                    <w:top w:val="nil"/>
                    <w:left w:val="nil"/>
                    <w:bottom w:val="nil"/>
                    <w:right w:val="nil"/>
                  </w:tcBorders>
                  <w:shd w:val="clear" w:color="auto" w:fill="auto"/>
                  <w:noWrap/>
                  <w:vAlign w:val="bottom"/>
                  <w:hideMark/>
                </w:tcPr>
                <w:p w14:paraId="0057FC5A"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837</w:t>
                  </w:r>
                </w:p>
              </w:tc>
            </w:tr>
            <w:tr w:rsidR="00C33DAA" w:rsidRPr="00EC16D5" w14:paraId="79856874" w14:textId="77777777" w:rsidTr="00C33DAA">
              <w:trPr>
                <w:trHeight w:val="310"/>
              </w:trPr>
              <w:tc>
                <w:tcPr>
                  <w:tcW w:w="1280" w:type="dxa"/>
                  <w:tcBorders>
                    <w:top w:val="nil"/>
                    <w:left w:val="nil"/>
                    <w:bottom w:val="nil"/>
                    <w:right w:val="nil"/>
                  </w:tcBorders>
                  <w:shd w:val="clear" w:color="auto" w:fill="auto"/>
                  <w:noWrap/>
                  <w:vAlign w:val="bottom"/>
                  <w:hideMark/>
                </w:tcPr>
                <w:p w14:paraId="135686FE"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885</w:t>
                  </w:r>
                </w:p>
              </w:tc>
            </w:tr>
            <w:tr w:rsidR="00C33DAA" w:rsidRPr="00EC16D5" w14:paraId="78BA5254" w14:textId="77777777" w:rsidTr="00C33DAA">
              <w:trPr>
                <w:trHeight w:val="310"/>
              </w:trPr>
              <w:tc>
                <w:tcPr>
                  <w:tcW w:w="1280" w:type="dxa"/>
                  <w:tcBorders>
                    <w:top w:val="nil"/>
                    <w:left w:val="nil"/>
                    <w:bottom w:val="nil"/>
                    <w:right w:val="nil"/>
                  </w:tcBorders>
                  <w:shd w:val="clear" w:color="auto" w:fill="auto"/>
                  <w:noWrap/>
                  <w:vAlign w:val="bottom"/>
                  <w:hideMark/>
                </w:tcPr>
                <w:p w14:paraId="0E053476"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771</w:t>
                  </w:r>
                </w:p>
              </w:tc>
            </w:tr>
            <w:tr w:rsidR="00C33DAA" w:rsidRPr="00EC16D5" w14:paraId="45AEEEA0" w14:textId="77777777" w:rsidTr="00C33DAA">
              <w:trPr>
                <w:trHeight w:val="310"/>
              </w:trPr>
              <w:tc>
                <w:tcPr>
                  <w:tcW w:w="1280" w:type="dxa"/>
                  <w:tcBorders>
                    <w:top w:val="nil"/>
                    <w:left w:val="nil"/>
                    <w:bottom w:val="nil"/>
                    <w:right w:val="nil"/>
                  </w:tcBorders>
                  <w:shd w:val="clear" w:color="auto" w:fill="auto"/>
                  <w:noWrap/>
                  <w:vAlign w:val="bottom"/>
                  <w:hideMark/>
                </w:tcPr>
                <w:p w14:paraId="1EF55AF3"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7.005</w:t>
                  </w:r>
                </w:p>
              </w:tc>
            </w:tr>
            <w:tr w:rsidR="00C33DAA" w:rsidRPr="00EC16D5" w14:paraId="5AC8935C" w14:textId="77777777" w:rsidTr="00C33DAA">
              <w:trPr>
                <w:trHeight w:val="310"/>
              </w:trPr>
              <w:tc>
                <w:tcPr>
                  <w:tcW w:w="1280" w:type="dxa"/>
                  <w:tcBorders>
                    <w:top w:val="nil"/>
                    <w:left w:val="nil"/>
                    <w:bottom w:val="nil"/>
                    <w:right w:val="nil"/>
                  </w:tcBorders>
                  <w:shd w:val="clear" w:color="auto" w:fill="auto"/>
                  <w:noWrap/>
                  <w:vAlign w:val="bottom"/>
                  <w:hideMark/>
                </w:tcPr>
                <w:p w14:paraId="63053B80"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7.011</w:t>
                  </w:r>
                </w:p>
              </w:tc>
            </w:tr>
            <w:tr w:rsidR="00C33DAA" w:rsidRPr="00EC16D5" w14:paraId="751D2E4A" w14:textId="77777777" w:rsidTr="00C33DAA">
              <w:trPr>
                <w:trHeight w:val="310"/>
              </w:trPr>
              <w:tc>
                <w:tcPr>
                  <w:tcW w:w="1280" w:type="dxa"/>
                  <w:tcBorders>
                    <w:top w:val="nil"/>
                    <w:left w:val="nil"/>
                    <w:bottom w:val="nil"/>
                    <w:right w:val="nil"/>
                  </w:tcBorders>
                  <w:shd w:val="clear" w:color="auto" w:fill="auto"/>
                  <w:noWrap/>
                  <w:vAlign w:val="bottom"/>
                  <w:hideMark/>
                </w:tcPr>
                <w:p w14:paraId="5BCA25E8"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978</w:t>
                  </w:r>
                </w:p>
              </w:tc>
            </w:tr>
            <w:tr w:rsidR="00C33DAA" w:rsidRPr="00EC16D5" w14:paraId="535C61E1" w14:textId="77777777" w:rsidTr="00C33DAA">
              <w:trPr>
                <w:trHeight w:val="310"/>
              </w:trPr>
              <w:tc>
                <w:tcPr>
                  <w:tcW w:w="1280" w:type="dxa"/>
                  <w:tcBorders>
                    <w:top w:val="nil"/>
                    <w:left w:val="nil"/>
                    <w:bottom w:val="nil"/>
                    <w:right w:val="nil"/>
                  </w:tcBorders>
                  <w:shd w:val="clear" w:color="auto" w:fill="auto"/>
                  <w:noWrap/>
                  <w:vAlign w:val="bottom"/>
                  <w:hideMark/>
                </w:tcPr>
                <w:p w14:paraId="7B85B421"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741</w:t>
                  </w:r>
                </w:p>
              </w:tc>
            </w:tr>
            <w:tr w:rsidR="00C33DAA" w:rsidRPr="00EC16D5" w14:paraId="6B70CD29" w14:textId="77777777" w:rsidTr="00C33DAA">
              <w:trPr>
                <w:trHeight w:val="310"/>
              </w:trPr>
              <w:tc>
                <w:tcPr>
                  <w:tcW w:w="1280" w:type="dxa"/>
                  <w:tcBorders>
                    <w:top w:val="nil"/>
                    <w:left w:val="nil"/>
                    <w:bottom w:val="nil"/>
                    <w:right w:val="nil"/>
                  </w:tcBorders>
                  <w:shd w:val="clear" w:color="auto" w:fill="auto"/>
                  <w:noWrap/>
                  <w:vAlign w:val="bottom"/>
                  <w:hideMark/>
                </w:tcPr>
                <w:p w14:paraId="1A23D360"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934</w:t>
                  </w:r>
                </w:p>
              </w:tc>
            </w:tr>
            <w:tr w:rsidR="00C33DAA" w:rsidRPr="00EC16D5" w14:paraId="5953F18B" w14:textId="77777777" w:rsidTr="00C33DAA">
              <w:trPr>
                <w:trHeight w:val="310"/>
              </w:trPr>
              <w:tc>
                <w:tcPr>
                  <w:tcW w:w="1280" w:type="dxa"/>
                  <w:tcBorders>
                    <w:top w:val="nil"/>
                    <w:left w:val="nil"/>
                    <w:bottom w:val="nil"/>
                    <w:right w:val="nil"/>
                  </w:tcBorders>
                  <w:shd w:val="clear" w:color="auto" w:fill="auto"/>
                  <w:noWrap/>
                  <w:vAlign w:val="bottom"/>
                  <w:hideMark/>
                </w:tcPr>
                <w:p w14:paraId="617B7C14"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798</w:t>
                  </w:r>
                </w:p>
              </w:tc>
            </w:tr>
            <w:tr w:rsidR="00C33DAA" w:rsidRPr="00EC16D5" w14:paraId="60A607EC" w14:textId="77777777" w:rsidTr="00C33DAA">
              <w:trPr>
                <w:trHeight w:val="310"/>
              </w:trPr>
              <w:tc>
                <w:tcPr>
                  <w:tcW w:w="1280" w:type="dxa"/>
                  <w:tcBorders>
                    <w:top w:val="nil"/>
                    <w:left w:val="nil"/>
                    <w:bottom w:val="nil"/>
                    <w:right w:val="nil"/>
                  </w:tcBorders>
                  <w:shd w:val="clear" w:color="auto" w:fill="auto"/>
                  <w:noWrap/>
                  <w:vAlign w:val="bottom"/>
                  <w:hideMark/>
                </w:tcPr>
                <w:p w14:paraId="04663904"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741</w:t>
                  </w:r>
                </w:p>
              </w:tc>
            </w:tr>
            <w:tr w:rsidR="00C33DAA" w:rsidRPr="00EC16D5" w14:paraId="542BDDFE" w14:textId="77777777" w:rsidTr="00C33DAA">
              <w:trPr>
                <w:trHeight w:val="310"/>
              </w:trPr>
              <w:tc>
                <w:tcPr>
                  <w:tcW w:w="1280" w:type="dxa"/>
                  <w:tcBorders>
                    <w:top w:val="nil"/>
                    <w:left w:val="nil"/>
                    <w:bottom w:val="nil"/>
                    <w:right w:val="nil"/>
                  </w:tcBorders>
                  <w:shd w:val="clear" w:color="auto" w:fill="auto"/>
                  <w:noWrap/>
                  <w:vAlign w:val="bottom"/>
                  <w:hideMark/>
                </w:tcPr>
                <w:p w14:paraId="5C8ACEC9"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790</w:t>
                  </w:r>
                </w:p>
              </w:tc>
            </w:tr>
            <w:tr w:rsidR="00C33DAA" w:rsidRPr="00EC16D5" w14:paraId="69A5F185" w14:textId="77777777" w:rsidTr="00C33DAA">
              <w:trPr>
                <w:trHeight w:val="310"/>
              </w:trPr>
              <w:tc>
                <w:tcPr>
                  <w:tcW w:w="1280" w:type="dxa"/>
                  <w:tcBorders>
                    <w:top w:val="nil"/>
                    <w:left w:val="nil"/>
                    <w:bottom w:val="nil"/>
                    <w:right w:val="nil"/>
                  </w:tcBorders>
                  <w:shd w:val="clear" w:color="auto" w:fill="auto"/>
                  <w:noWrap/>
                  <w:vAlign w:val="bottom"/>
                  <w:hideMark/>
                </w:tcPr>
                <w:p w14:paraId="31F04579"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lastRenderedPageBreak/>
                    <w:t>796.764</w:t>
                  </w:r>
                </w:p>
              </w:tc>
            </w:tr>
            <w:tr w:rsidR="00C33DAA" w:rsidRPr="00EC16D5" w14:paraId="1CBCA4D9" w14:textId="77777777" w:rsidTr="00C33DAA">
              <w:trPr>
                <w:trHeight w:val="310"/>
              </w:trPr>
              <w:tc>
                <w:tcPr>
                  <w:tcW w:w="1280" w:type="dxa"/>
                  <w:tcBorders>
                    <w:top w:val="nil"/>
                    <w:left w:val="nil"/>
                    <w:bottom w:val="nil"/>
                    <w:right w:val="nil"/>
                  </w:tcBorders>
                  <w:shd w:val="clear" w:color="auto" w:fill="auto"/>
                  <w:noWrap/>
                  <w:vAlign w:val="bottom"/>
                  <w:hideMark/>
                </w:tcPr>
                <w:p w14:paraId="1E2F6EDC"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735</w:t>
                  </w:r>
                </w:p>
              </w:tc>
            </w:tr>
            <w:tr w:rsidR="00C33DAA" w:rsidRPr="00EC16D5" w14:paraId="62D89AEE" w14:textId="77777777" w:rsidTr="00C33DAA">
              <w:trPr>
                <w:trHeight w:val="310"/>
              </w:trPr>
              <w:tc>
                <w:tcPr>
                  <w:tcW w:w="1280" w:type="dxa"/>
                  <w:tcBorders>
                    <w:top w:val="nil"/>
                    <w:left w:val="nil"/>
                    <w:bottom w:val="nil"/>
                    <w:right w:val="nil"/>
                  </w:tcBorders>
                  <w:shd w:val="clear" w:color="auto" w:fill="auto"/>
                  <w:noWrap/>
                  <w:vAlign w:val="bottom"/>
                  <w:hideMark/>
                </w:tcPr>
                <w:p w14:paraId="0C0CD1C8"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739</w:t>
                  </w:r>
                </w:p>
              </w:tc>
            </w:tr>
            <w:tr w:rsidR="00C33DAA" w:rsidRPr="00EC16D5" w14:paraId="1BEACFF3" w14:textId="77777777" w:rsidTr="00C33DAA">
              <w:trPr>
                <w:trHeight w:val="310"/>
              </w:trPr>
              <w:tc>
                <w:tcPr>
                  <w:tcW w:w="1280" w:type="dxa"/>
                  <w:tcBorders>
                    <w:top w:val="nil"/>
                    <w:left w:val="nil"/>
                    <w:bottom w:val="nil"/>
                    <w:right w:val="nil"/>
                  </w:tcBorders>
                  <w:shd w:val="clear" w:color="auto" w:fill="auto"/>
                  <w:noWrap/>
                  <w:vAlign w:val="bottom"/>
                  <w:hideMark/>
                </w:tcPr>
                <w:p w14:paraId="2ABC7BEC"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720</w:t>
                  </w:r>
                </w:p>
              </w:tc>
            </w:tr>
            <w:tr w:rsidR="00C33DAA" w:rsidRPr="00EC16D5" w14:paraId="7D1A324F" w14:textId="77777777" w:rsidTr="00C33DAA">
              <w:trPr>
                <w:trHeight w:val="310"/>
              </w:trPr>
              <w:tc>
                <w:tcPr>
                  <w:tcW w:w="1280" w:type="dxa"/>
                  <w:tcBorders>
                    <w:top w:val="nil"/>
                    <w:left w:val="nil"/>
                    <w:bottom w:val="nil"/>
                    <w:right w:val="nil"/>
                  </w:tcBorders>
                  <w:shd w:val="clear" w:color="auto" w:fill="auto"/>
                  <w:noWrap/>
                  <w:vAlign w:val="bottom"/>
                  <w:hideMark/>
                </w:tcPr>
                <w:p w14:paraId="1A384E22"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603</w:t>
                  </w:r>
                </w:p>
              </w:tc>
            </w:tr>
            <w:tr w:rsidR="00C33DAA" w:rsidRPr="00EC16D5" w14:paraId="0001A06D" w14:textId="77777777" w:rsidTr="00C33DAA">
              <w:trPr>
                <w:trHeight w:val="310"/>
              </w:trPr>
              <w:tc>
                <w:tcPr>
                  <w:tcW w:w="1280" w:type="dxa"/>
                  <w:tcBorders>
                    <w:top w:val="nil"/>
                    <w:left w:val="nil"/>
                    <w:bottom w:val="nil"/>
                    <w:right w:val="nil"/>
                  </w:tcBorders>
                  <w:shd w:val="clear" w:color="auto" w:fill="auto"/>
                  <w:noWrap/>
                  <w:vAlign w:val="bottom"/>
                  <w:hideMark/>
                </w:tcPr>
                <w:p w14:paraId="7108F73C"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659</w:t>
                  </w:r>
                </w:p>
              </w:tc>
            </w:tr>
            <w:tr w:rsidR="00C33DAA" w:rsidRPr="00EC16D5" w14:paraId="598F019B" w14:textId="77777777" w:rsidTr="00C33DAA">
              <w:trPr>
                <w:trHeight w:val="310"/>
              </w:trPr>
              <w:tc>
                <w:tcPr>
                  <w:tcW w:w="1280" w:type="dxa"/>
                  <w:tcBorders>
                    <w:top w:val="nil"/>
                    <w:left w:val="nil"/>
                    <w:bottom w:val="nil"/>
                    <w:right w:val="nil"/>
                  </w:tcBorders>
                  <w:shd w:val="clear" w:color="auto" w:fill="auto"/>
                  <w:noWrap/>
                  <w:vAlign w:val="bottom"/>
                  <w:hideMark/>
                </w:tcPr>
                <w:p w14:paraId="5974312A"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648</w:t>
                  </w:r>
                </w:p>
              </w:tc>
            </w:tr>
            <w:tr w:rsidR="00C33DAA" w:rsidRPr="00EC16D5" w14:paraId="7A777EF1" w14:textId="77777777" w:rsidTr="00C33DAA">
              <w:trPr>
                <w:trHeight w:val="310"/>
              </w:trPr>
              <w:tc>
                <w:tcPr>
                  <w:tcW w:w="1280" w:type="dxa"/>
                  <w:tcBorders>
                    <w:top w:val="nil"/>
                    <w:left w:val="nil"/>
                    <w:bottom w:val="nil"/>
                    <w:right w:val="nil"/>
                  </w:tcBorders>
                  <w:shd w:val="clear" w:color="auto" w:fill="auto"/>
                  <w:noWrap/>
                  <w:vAlign w:val="bottom"/>
                  <w:hideMark/>
                </w:tcPr>
                <w:p w14:paraId="5E3D8DD8"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504</w:t>
                  </w:r>
                </w:p>
              </w:tc>
            </w:tr>
            <w:tr w:rsidR="00C33DAA" w:rsidRPr="00EC16D5" w14:paraId="27441F01" w14:textId="77777777" w:rsidTr="00C33DAA">
              <w:trPr>
                <w:trHeight w:val="310"/>
              </w:trPr>
              <w:tc>
                <w:tcPr>
                  <w:tcW w:w="1280" w:type="dxa"/>
                  <w:tcBorders>
                    <w:top w:val="nil"/>
                    <w:left w:val="nil"/>
                    <w:bottom w:val="nil"/>
                    <w:right w:val="nil"/>
                  </w:tcBorders>
                  <w:shd w:val="clear" w:color="auto" w:fill="auto"/>
                  <w:noWrap/>
                  <w:vAlign w:val="bottom"/>
                  <w:hideMark/>
                </w:tcPr>
                <w:p w14:paraId="554DDDD5"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490</w:t>
                  </w:r>
                </w:p>
              </w:tc>
            </w:tr>
            <w:tr w:rsidR="00C33DAA" w:rsidRPr="00EC16D5" w14:paraId="1A27B65B" w14:textId="77777777" w:rsidTr="00C33DAA">
              <w:trPr>
                <w:trHeight w:val="310"/>
              </w:trPr>
              <w:tc>
                <w:tcPr>
                  <w:tcW w:w="1280" w:type="dxa"/>
                  <w:tcBorders>
                    <w:top w:val="nil"/>
                    <w:left w:val="nil"/>
                    <w:bottom w:val="nil"/>
                    <w:right w:val="nil"/>
                  </w:tcBorders>
                  <w:shd w:val="clear" w:color="auto" w:fill="auto"/>
                  <w:noWrap/>
                  <w:vAlign w:val="bottom"/>
                  <w:hideMark/>
                </w:tcPr>
                <w:p w14:paraId="7B662F0B"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546</w:t>
                  </w:r>
                </w:p>
              </w:tc>
            </w:tr>
            <w:tr w:rsidR="00C33DAA" w:rsidRPr="00EC16D5" w14:paraId="005BC4F2" w14:textId="77777777" w:rsidTr="00C33DAA">
              <w:trPr>
                <w:trHeight w:val="310"/>
              </w:trPr>
              <w:tc>
                <w:tcPr>
                  <w:tcW w:w="1280" w:type="dxa"/>
                  <w:tcBorders>
                    <w:top w:val="nil"/>
                    <w:left w:val="nil"/>
                    <w:bottom w:val="nil"/>
                    <w:right w:val="nil"/>
                  </w:tcBorders>
                  <w:shd w:val="clear" w:color="auto" w:fill="auto"/>
                  <w:noWrap/>
                  <w:vAlign w:val="bottom"/>
                  <w:hideMark/>
                </w:tcPr>
                <w:p w14:paraId="008B7031"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527</w:t>
                  </w:r>
                </w:p>
              </w:tc>
            </w:tr>
            <w:tr w:rsidR="00C33DAA" w:rsidRPr="00EC16D5" w14:paraId="05926A05" w14:textId="77777777" w:rsidTr="00C33DAA">
              <w:trPr>
                <w:trHeight w:val="310"/>
              </w:trPr>
              <w:tc>
                <w:tcPr>
                  <w:tcW w:w="1280" w:type="dxa"/>
                  <w:tcBorders>
                    <w:top w:val="nil"/>
                    <w:left w:val="nil"/>
                    <w:bottom w:val="nil"/>
                    <w:right w:val="nil"/>
                  </w:tcBorders>
                  <w:shd w:val="clear" w:color="auto" w:fill="auto"/>
                  <w:noWrap/>
                  <w:vAlign w:val="bottom"/>
                  <w:hideMark/>
                </w:tcPr>
                <w:p w14:paraId="5B9F33C8"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627</w:t>
                  </w:r>
                </w:p>
              </w:tc>
            </w:tr>
            <w:tr w:rsidR="00C33DAA" w:rsidRPr="00EC16D5" w14:paraId="7B32FC33" w14:textId="77777777" w:rsidTr="00C33DAA">
              <w:trPr>
                <w:trHeight w:val="310"/>
              </w:trPr>
              <w:tc>
                <w:tcPr>
                  <w:tcW w:w="1280" w:type="dxa"/>
                  <w:tcBorders>
                    <w:top w:val="nil"/>
                    <w:left w:val="nil"/>
                    <w:bottom w:val="nil"/>
                    <w:right w:val="nil"/>
                  </w:tcBorders>
                  <w:shd w:val="clear" w:color="auto" w:fill="auto"/>
                  <w:noWrap/>
                  <w:vAlign w:val="bottom"/>
                  <w:hideMark/>
                </w:tcPr>
                <w:p w14:paraId="5CF9EE2C"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637</w:t>
                  </w:r>
                </w:p>
              </w:tc>
            </w:tr>
            <w:tr w:rsidR="00C33DAA" w:rsidRPr="00EC16D5" w14:paraId="6630DAF3" w14:textId="77777777" w:rsidTr="00C33DAA">
              <w:trPr>
                <w:trHeight w:val="310"/>
              </w:trPr>
              <w:tc>
                <w:tcPr>
                  <w:tcW w:w="1280" w:type="dxa"/>
                  <w:tcBorders>
                    <w:top w:val="nil"/>
                    <w:left w:val="nil"/>
                    <w:bottom w:val="nil"/>
                    <w:right w:val="nil"/>
                  </w:tcBorders>
                  <w:shd w:val="clear" w:color="auto" w:fill="auto"/>
                  <w:noWrap/>
                  <w:vAlign w:val="bottom"/>
                  <w:hideMark/>
                </w:tcPr>
                <w:p w14:paraId="6E023825"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741</w:t>
                  </w:r>
                </w:p>
              </w:tc>
            </w:tr>
            <w:tr w:rsidR="00C33DAA" w:rsidRPr="00EC16D5" w14:paraId="437DFEFA" w14:textId="77777777" w:rsidTr="00C33DAA">
              <w:trPr>
                <w:trHeight w:val="310"/>
              </w:trPr>
              <w:tc>
                <w:tcPr>
                  <w:tcW w:w="1280" w:type="dxa"/>
                  <w:tcBorders>
                    <w:top w:val="nil"/>
                    <w:left w:val="nil"/>
                    <w:bottom w:val="nil"/>
                    <w:right w:val="nil"/>
                  </w:tcBorders>
                  <w:shd w:val="clear" w:color="auto" w:fill="auto"/>
                  <w:noWrap/>
                  <w:vAlign w:val="bottom"/>
                  <w:hideMark/>
                </w:tcPr>
                <w:p w14:paraId="7B4C91B0"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823</w:t>
                  </w:r>
                </w:p>
              </w:tc>
            </w:tr>
            <w:tr w:rsidR="00C33DAA" w:rsidRPr="00EC16D5" w14:paraId="7B66048B" w14:textId="77777777" w:rsidTr="00C33DAA">
              <w:trPr>
                <w:trHeight w:val="310"/>
              </w:trPr>
              <w:tc>
                <w:tcPr>
                  <w:tcW w:w="1280" w:type="dxa"/>
                  <w:tcBorders>
                    <w:top w:val="nil"/>
                    <w:left w:val="nil"/>
                    <w:bottom w:val="nil"/>
                    <w:right w:val="nil"/>
                  </w:tcBorders>
                  <w:shd w:val="clear" w:color="auto" w:fill="auto"/>
                  <w:noWrap/>
                  <w:vAlign w:val="bottom"/>
                  <w:hideMark/>
                </w:tcPr>
                <w:p w14:paraId="53ABA857"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761</w:t>
                  </w:r>
                </w:p>
              </w:tc>
            </w:tr>
            <w:tr w:rsidR="00C33DAA" w:rsidRPr="00EC16D5" w14:paraId="29E024D5" w14:textId="77777777" w:rsidTr="00C33DAA">
              <w:trPr>
                <w:trHeight w:val="310"/>
              </w:trPr>
              <w:tc>
                <w:tcPr>
                  <w:tcW w:w="1280" w:type="dxa"/>
                  <w:tcBorders>
                    <w:top w:val="nil"/>
                    <w:left w:val="nil"/>
                    <w:bottom w:val="nil"/>
                    <w:right w:val="nil"/>
                  </w:tcBorders>
                  <w:shd w:val="clear" w:color="auto" w:fill="auto"/>
                  <w:noWrap/>
                  <w:vAlign w:val="bottom"/>
                  <w:hideMark/>
                </w:tcPr>
                <w:p w14:paraId="13C93AC4"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857</w:t>
                  </w:r>
                </w:p>
              </w:tc>
            </w:tr>
            <w:tr w:rsidR="00C33DAA" w:rsidRPr="00EC16D5" w14:paraId="5244A346" w14:textId="77777777" w:rsidTr="00C33DAA">
              <w:trPr>
                <w:trHeight w:val="310"/>
              </w:trPr>
              <w:tc>
                <w:tcPr>
                  <w:tcW w:w="1280" w:type="dxa"/>
                  <w:tcBorders>
                    <w:top w:val="nil"/>
                    <w:left w:val="nil"/>
                    <w:bottom w:val="nil"/>
                    <w:right w:val="nil"/>
                  </w:tcBorders>
                  <w:shd w:val="clear" w:color="auto" w:fill="auto"/>
                  <w:noWrap/>
                  <w:vAlign w:val="bottom"/>
                  <w:hideMark/>
                </w:tcPr>
                <w:p w14:paraId="16F1B8A1"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802</w:t>
                  </w:r>
                </w:p>
              </w:tc>
            </w:tr>
            <w:tr w:rsidR="00C33DAA" w:rsidRPr="00EC16D5" w14:paraId="4915F17E" w14:textId="77777777" w:rsidTr="00C33DAA">
              <w:trPr>
                <w:trHeight w:val="310"/>
              </w:trPr>
              <w:tc>
                <w:tcPr>
                  <w:tcW w:w="1280" w:type="dxa"/>
                  <w:tcBorders>
                    <w:top w:val="nil"/>
                    <w:left w:val="nil"/>
                    <w:bottom w:val="nil"/>
                    <w:right w:val="nil"/>
                  </w:tcBorders>
                  <w:shd w:val="clear" w:color="auto" w:fill="auto"/>
                  <w:noWrap/>
                  <w:vAlign w:val="bottom"/>
                  <w:hideMark/>
                </w:tcPr>
                <w:p w14:paraId="2E388368"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907</w:t>
                  </w:r>
                </w:p>
              </w:tc>
            </w:tr>
            <w:tr w:rsidR="00C33DAA" w:rsidRPr="00EC16D5" w14:paraId="0D137D8D" w14:textId="77777777" w:rsidTr="00C33DAA">
              <w:trPr>
                <w:trHeight w:val="310"/>
              </w:trPr>
              <w:tc>
                <w:tcPr>
                  <w:tcW w:w="1280" w:type="dxa"/>
                  <w:tcBorders>
                    <w:top w:val="nil"/>
                    <w:left w:val="nil"/>
                    <w:bottom w:val="nil"/>
                    <w:right w:val="nil"/>
                  </w:tcBorders>
                  <w:shd w:val="clear" w:color="auto" w:fill="auto"/>
                  <w:noWrap/>
                  <w:vAlign w:val="bottom"/>
                  <w:hideMark/>
                </w:tcPr>
                <w:p w14:paraId="69DE37E7"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939</w:t>
                  </w:r>
                </w:p>
              </w:tc>
            </w:tr>
            <w:tr w:rsidR="00C33DAA" w:rsidRPr="00EC16D5" w14:paraId="662C7173" w14:textId="77777777" w:rsidTr="00C33DAA">
              <w:trPr>
                <w:trHeight w:val="310"/>
              </w:trPr>
              <w:tc>
                <w:tcPr>
                  <w:tcW w:w="1280" w:type="dxa"/>
                  <w:tcBorders>
                    <w:top w:val="nil"/>
                    <w:left w:val="nil"/>
                    <w:bottom w:val="nil"/>
                    <w:right w:val="nil"/>
                  </w:tcBorders>
                  <w:shd w:val="clear" w:color="auto" w:fill="auto"/>
                  <w:noWrap/>
                  <w:vAlign w:val="bottom"/>
                  <w:hideMark/>
                </w:tcPr>
                <w:p w14:paraId="3FC43B87"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877</w:t>
                  </w:r>
                </w:p>
              </w:tc>
            </w:tr>
            <w:tr w:rsidR="00C33DAA" w:rsidRPr="00EC16D5" w14:paraId="441A3237" w14:textId="77777777" w:rsidTr="00C33DAA">
              <w:trPr>
                <w:trHeight w:val="310"/>
              </w:trPr>
              <w:tc>
                <w:tcPr>
                  <w:tcW w:w="1280" w:type="dxa"/>
                  <w:tcBorders>
                    <w:top w:val="nil"/>
                    <w:left w:val="nil"/>
                    <w:bottom w:val="nil"/>
                    <w:right w:val="nil"/>
                  </w:tcBorders>
                  <w:shd w:val="clear" w:color="auto" w:fill="auto"/>
                  <w:noWrap/>
                  <w:vAlign w:val="bottom"/>
                  <w:hideMark/>
                </w:tcPr>
                <w:p w14:paraId="52092696"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869</w:t>
                  </w:r>
                </w:p>
              </w:tc>
            </w:tr>
            <w:tr w:rsidR="00C33DAA" w:rsidRPr="00EC16D5" w14:paraId="326CF36F" w14:textId="77777777" w:rsidTr="00C33DAA">
              <w:trPr>
                <w:trHeight w:val="310"/>
              </w:trPr>
              <w:tc>
                <w:tcPr>
                  <w:tcW w:w="1280" w:type="dxa"/>
                  <w:tcBorders>
                    <w:top w:val="nil"/>
                    <w:left w:val="nil"/>
                    <w:bottom w:val="nil"/>
                    <w:right w:val="nil"/>
                  </w:tcBorders>
                  <w:shd w:val="clear" w:color="auto" w:fill="auto"/>
                  <w:noWrap/>
                  <w:vAlign w:val="bottom"/>
                  <w:hideMark/>
                </w:tcPr>
                <w:p w14:paraId="3C054D22"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856</w:t>
                  </w:r>
                </w:p>
              </w:tc>
            </w:tr>
            <w:tr w:rsidR="00C33DAA" w:rsidRPr="00EC16D5" w14:paraId="27CCE352" w14:textId="77777777" w:rsidTr="00C33DAA">
              <w:trPr>
                <w:trHeight w:val="310"/>
              </w:trPr>
              <w:tc>
                <w:tcPr>
                  <w:tcW w:w="1280" w:type="dxa"/>
                  <w:tcBorders>
                    <w:top w:val="nil"/>
                    <w:left w:val="nil"/>
                    <w:bottom w:val="nil"/>
                    <w:right w:val="nil"/>
                  </w:tcBorders>
                  <w:shd w:val="clear" w:color="auto" w:fill="auto"/>
                  <w:noWrap/>
                  <w:vAlign w:val="bottom"/>
                  <w:hideMark/>
                </w:tcPr>
                <w:p w14:paraId="18C3BA40"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887</w:t>
                  </w:r>
                </w:p>
              </w:tc>
            </w:tr>
            <w:tr w:rsidR="00C33DAA" w:rsidRPr="00EC16D5" w14:paraId="0D9D934B" w14:textId="77777777" w:rsidTr="00C33DAA">
              <w:trPr>
                <w:trHeight w:val="310"/>
              </w:trPr>
              <w:tc>
                <w:tcPr>
                  <w:tcW w:w="1280" w:type="dxa"/>
                  <w:tcBorders>
                    <w:top w:val="nil"/>
                    <w:left w:val="nil"/>
                    <w:bottom w:val="nil"/>
                    <w:right w:val="nil"/>
                  </w:tcBorders>
                  <w:shd w:val="clear" w:color="auto" w:fill="auto"/>
                  <w:noWrap/>
                  <w:vAlign w:val="bottom"/>
                  <w:hideMark/>
                </w:tcPr>
                <w:p w14:paraId="7A3991DC"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799</w:t>
                  </w:r>
                </w:p>
              </w:tc>
            </w:tr>
            <w:tr w:rsidR="00C33DAA" w:rsidRPr="00EC16D5" w14:paraId="36F040E4" w14:textId="77777777" w:rsidTr="00C33DAA">
              <w:trPr>
                <w:trHeight w:val="310"/>
              </w:trPr>
              <w:tc>
                <w:tcPr>
                  <w:tcW w:w="1280" w:type="dxa"/>
                  <w:tcBorders>
                    <w:top w:val="nil"/>
                    <w:left w:val="nil"/>
                    <w:bottom w:val="nil"/>
                    <w:right w:val="nil"/>
                  </w:tcBorders>
                  <w:shd w:val="clear" w:color="auto" w:fill="auto"/>
                  <w:noWrap/>
                  <w:vAlign w:val="bottom"/>
                  <w:hideMark/>
                </w:tcPr>
                <w:p w14:paraId="71286D26"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622</w:t>
                  </w:r>
                </w:p>
              </w:tc>
            </w:tr>
            <w:tr w:rsidR="00C33DAA" w:rsidRPr="00EC16D5" w14:paraId="393C1435" w14:textId="77777777" w:rsidTr="00C33DAA">
              <w:trPr>
                <w:trHeight w:val="310"/>
              </w:trPr>
              <w:tc>
                <w:tcPr>
                  <w:tcW w:w="1280" w:type="dxa"/>
                  <w:tcBorders>
                    <w:top w:val="nil"/>
                    <w:left w:val="nil"/>
                    <w:bottom w:val="nil"/>
                    <w:right w:val="nil"/>
                  </w:tcBorders>
                  <w:shd w:val="clear" w:color="auto" w:fill="auto"/>
                  <w:noWrap/>
                  <w:vAlign w:val="bottom"/>
                  <w:hideMark/>
                </w:tcPr>
                <w:p w14:paraId="39F64EDC"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656</w:t>
                  </w:r>
                </w:p>
              </w:tc>
            </w:tr>
            <w:tr w:rsidR="00C33DAA" w:rsidRPr="00EC16D5" w14:paraId="3B1DC684" w14:textId="77777777" w:rsidTr="00C33DAA">
              <w:trPr>
                <w:trHeight w:val="310"/>
              </w:trPr>
              <w:tc>
                <w:tcPr>
                  <w:tcW w:w="1280" w:type="dxa"/>
                  <w:tcBorders>
                    <w:top w:val="nil"/>
                    <w:left w:val="nil"/>
                    <w:bottom w:val="nil"/>
                    <w:right w:val="nil"/>
                  </w:tcBorders>
                  <w:shd w:val="clear" w:color="auto" w:fill="auto"/>
                  <w:noWrap/>
                  <w:vAlign w:val="bottom"/>
                  <w:hideMark/>
                </w:tcPr>
                <w:p w14:paraId="50DFF744"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606</w:t>
                  </w:r>
                </w:p>
              </w:tc>
            </w:tr>
            <w:tr w:rsidR="00C33DAA" w:rsidRPr="00EC16D5" w14:paraId="6E54A696" w14:textId="77777777" w:rsidTr="00C33DAA">
              <w:trPr>
                <w:trHeight w:val="310"/>
              </w:trPr>
              <w:tc>
                <w:tcPr>
                  <w:tcW w:w="1280" w:type="dxa"/>
                  <w:tcBorders>
                    <w:top w:val="nil"/>
                    <w:left w:val="nil"/>
                    <w:bottom w:val="nil"/>
                    <w:right w:val="nil"/>
                  </w:tcBorders>
                  <w:shd w:val="clear" w:color="auto" w:fill="auto"/>
                  <w:noWrap/>
                  <w:vAlign w:val="bottom"/>
                  <w:hideMark/>
                </w:tcPr>
                <w:p w14:paraId="0055957E"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728</w:t>
                  </w:r>
                </w:p>
              </w:tc>
            </w:tr>
            <w:tr w:rsidR="00C33DAA" w:rsidRPr="00EC16D5" w14:paraId="33288070" w14:textId="77777777" w:rsidTr="00C33DAA">
              <w:trPr>
                <w:trHeight w:val="310"/>
              </w:trPr>
              <w:tc>
                <w:tcPr>
                  <w:tcW w:w="1280" w:type="dxa"/>
                  <w:tcBorders>
                    <w:top w:val="nil"/>
                    <w:left w:val="nil"/>
                    <w:bottom w:val="nil"/>
                    <w:right w:val="nil"/>
                  </w:tcBorders>
                  <w:shd w:val="clear" w:color="auto" w:fill="auto"/>
                  <w:noWrap/>
                  <w:vAlign w:val="bottom"/>
                  <w:hideMark/>
                </w:tcPr>
                <w:p w14:paraId="4087C1F4"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585</w:t>
                  </w:r>
                </w:p>
              </w:tc>
            </w:tr>
            <w:tr w:rsidR="00C33DAA" w:rsidRPr="00EC16D5" w14:paraId="6A96D9B9" w14:textId="77777777" w:rsidTr="00C33DAA">
              <w:trPr>
                <w:trHeight w:val="310"/>
              </w:trPr>
              <w:tc>
                <w:tcPr>
                  <w:tcW w:w="1280" w:type="dxa"/>
                  <w:tcBorders>
                    <w:top w:val="nil"/>
                    <w:left w:val="nil"/>
                    <w:bottom w:val="nil"/>
                    <w:right w:val="nil"/>
                  </w:tcBorders>
                  <w:shd w:val="clear" w:color="auto" w:fill="auto"/>
                  <w:noWrap/>
                  <w:vAlign w:val="bottom"/>
                  <w:hideMark/>
                </w:tcPr>
                <w:p w14:paraId="33D41783"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508</w:t>
                  </w:r>
                </w:p>
              </w:tc>
            </w:tr>
            <w:tr w:rsidR="00C33DAA" w:rsidRPr="00EC16D5" w14:paraId="78BE526D" w14:textId="77777777" w:rsidTr="00C33DAA">
              <w:trPr>
                <w:trHeight w:val="310"/>
              </w:trPr>
              <w:tc>
                <w:tcPr>
                  <w:tcW w:w="1280" w:type="dxa"/>
                  <w:tcBorders>
                    <w:top w:val="nil"/>
                    <w:left w:val="nil"/>
                    <w:bottom w:val="nil"/>
                    <w:right w:val="nil"/>
                  </w:tcBorders>
                  <w:shd w:val="clear" w:color="auto" w:fill="auto"/>
                  <w:noWrap/>
                  <w:vAlign w:val="bottom"/>
                  <w:hideMark/>
                </w:tcPr>
                <w:p w14:paraId="382B85F1"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482</w:t>
                  </w:r>
                </w:p>
              </w:tc>
            </w:tr>
            <w:tr w:rsidR="00C33DAA" w:rsidRPr="00EC16D5" w14:paraId="4E24A4BD" w14:textId="77777777" w:rsidTr="00C33DAA">
              <w:trPr>
                <w:trHeight w:val="310"/>
              </w:trPr>
              <w:tc>
                <w:tcPr>
                  <w:tcW w:w="1280" w:type="dxa"/>
                  <w:tcBorders>
                    <w:top w:val="nil"/>
                    <w:left w:val="nil"/>
                    <w:bottom w:val="nil"/>
                    <w:right w:val="nil"/>
                  </w:tcBorders>
                  <w:shd w:val="clear" w:color="auto" w:fill="auto"/>
                  <w:noWrap/>
                  <w:vAlign w:val="bottom"/>
                  <w:hideMark/>
                </w:tcPr>
                <w:p w14:paraId="386D24AC"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lastRenderedPageBreak/>
                    <w:t>796.637</w:t>
                  </w:r>
                </w:p>
              </w:tc>
            </w:tr>
            <w:tr w:rsidR="00C33DAA" w:rsidRPr="00EC16D5" w14:paraId="597E5FC8" w14:textId="77777777" w:rsidTr="00C33DAA">
              <w:trPr>
                <w:trHeight w:val="310"/>
              </w:trPr>
              <w:tc>
                <w:tcPr>
                  <w:tcW w:w="1280" w:type="dxa"/>
                  <w:tcBorders>
                    <w:top w:val="nil"/>
                    <w:left w:val="nil"/>
                    <w:bottom w:val="nil"/>
                    <w:right w:val="nil"/>
                  </w:tcBorders>
                  <w:shd w:val="clear" w:color="auto" w:fill="auto"/>
                  <w:noWrap/>
                  <w:vAlign w:val="bottom"/>
                  <w:hideMark/>
                </w:tcPr>
                <w:p w14:paraId="6ED0C0B9"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582</w:t>
                  </w:r>
                </w:p>
              </w:tc>
            </w:tr>
            <w:tr w:rsidR="00C33DAA" w:rsidRPr="00EC16D5" w14:paraId="4A0CCE94" w14:textId="77777777" w:rsidTr="00C33DAA">
              <w:trPr>
                <w:trHeight w:val="310"/>
              </w:trPr>
              <w:tc>
                <w:tcPr>
                  <w:tcW w:w="1280" w:type="dxa"/>
                  <w:tcBorders>
                    <w:top w:val="nil"/>
                    <w:left w:val="nil"/>
                    <w:bottom w:val="nil"/>
                    <w:right w:val="nil"/>
                  </w:tcBorders>
                  <w:shd w:val="clear" w:color="auto" w:fill="auto"/>
                  <w:noWrap/>
                  <w:vAlign w:val="bottom"/>
                  <w:hideMark/>
                </w:tcPr>
                <w:p w14:paraId="602D6F1E"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493</w:t>
                  </w:r>
                </w:p>
              </w:tc>
            </w:tr>
            <w:tr w:rsidR="00C33DAA" w:rsidRPr="00EC16D5" w14:paraId="757B446C" w14:textId="77777777" w:rsidTr="00C33DAA">
              <w:trPr>
                <w:trHeight w:val="310"/>
              </w:trPr>
              <w:tc>
                <w:tcPr>
                  <w:tcW w:w="1280" w:type="dxa"/>
                  <w:tcBorders>
                    <w:top w:val="nil"/>
                    <w:left w:val="nil"/>
                    <w:bottom w:val="nil"/>
                    <w:right w:val="nil"/>
                  </w:tcBorders>
                  <w:shd w:val="clear" w:color="auto" w:fill="auto"/>
                  <w:noWrap/>
                  <w:vAlign w:val="bottom"/>
                  <w:hideMark/>
                </w:tcPr>
                <w:p w14:paraId="685DE731"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532</w:t>
                  </w:r>
                </w:p>
              </w:tc>
            </w:tr>
            <w:tr w:rsidR="00C33DAA" w:rsidRPr="00EC16D5" w14:paraId="460CC1A8" w14:textId="77777777" w:rsidTr="00C33DAA">
              <w:trPr>
                <w:trHeight w:val="310"/>
              </w:trPr>
              <w:tc>
                <w:tcPr>
                  <w:tcW w:w="1280" w:type="dxa"/>
                  <w:tcBorders>
                    <w:top w:val="nil"/>
                    <w:left w:val="nil"/>
                    <w:bottom w:val="nil"/>
                    <w:right w:val="nil"/>
                  </w:tcBorders>
                  <w:shd w:val="clear" w:color="auto" w:fill="auto"/>
                  <w:noWrap/>
                  <w:vAlign w:val="bottom"/>
                  <w:hideMark/>
                </w:tcPr>
                <w:p w14:paraId="14FCEC95"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625</w:t>
                  </w:r>
                </w:p>
              </w:tc>
            </w:tr>
            <w:tr w:rsidR="00C33DAA" w:rsidRPr="00EC16D5" w14:paraId="06C1CF6B" w14:textId="77777777" w:rsidTr="00C33DAA">
              <w:trPr>
                <w:trHeight w:val="310"/>
              </w:trPr>
              <w:tc>
                <w:tcPr>
                  <w:tcW w:w="1280" w:type="dxa"/>
                  <w:tcBorders>
                    <w:top w:val="nil"/>
                    <w:left w:val="nil"/>
                    <w:bottom w:val="nil"/>
                    <w:right w:val="nil"/>
                  </w:tcBorders>
                  <w:shd w:val="clear" w:color="auto" w:fill="auto"/>
                  <w:noWrap/>
                  <w:vAlign w:val="bottom"/>
                  <w:hideMark/>
                </w:tcPr>
                <w:p w14:paraId="726E2657"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332</w:t>
                  </w:r>
                </w:p>
              </w:tc>
            </w:tr>
            <w:tr w:rsidR="00C33DAA" w:rsidRPr="00EC16D5" w14:paraId="10005D85" w14:textId="77777777" w:rsidTr="00C33DAA">
              <w:trPr>
                <w:trHeight w:val="310"/>
              </w:trPr>
              <w:tc>
                <w:tcPr>
                  <w:tcW w:w="1280" w:type="dxa"/>
                  <w:tcBorders>
                    <w:top w:val="nil"/>
                    <w:left w:val="nil"/>
                    <w:bottom w:val="nil"/>
                    <w:right w:val="nil"/>
                  </w:tcBorders>
                  <w:shd w:val="clear" w:color="auto" w:fill="auto"/>
                  <w:noWrap/>
                  <w:vAlign w:val="bottom"/>
                  <w:hideMark/>
                </w:tcPr>
                <w:p w14:paraId="543F006E"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392</w:t>
                  </w:r>
                </w:p>
              </w:tc>
            </w:tr>
            <w:tr w:rsidR="00C33DAA" w:rsidRPr="00EC16D5" w14:paraId="08B7DE93" w14:textId="77777777" w:rsidTr="00C33DAA">
              <w:trPr>
                <w:trHeight w:val="310"/>
              </w:trPr>
              <w:tc>
                <w:tcPr>
                  <w:tcW w:w="1280" w:type="dxa"/>
                  <w:tcBorders>
                    <w:top w:val="nil"/>
                    <w:left w:val="nil"/>
                    <w:bottom w:val="nil"/>
                    <w:right w:val="nil"/>
                  </w:tcBorders>
                  <w:shd w:val="clear" w:color="auto" w:fill="auto"/>
                  <w:noWrap/>
                  <w:vAlign w:val="bottom"/>
                  <w:hideMark/>
                </w:tcPr>
                <w:p w14:paraId="79107DD2"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336</w:t>
                  </w:r>
                </w:p>
              </w:tc>
            </w:tr>
            <w:tr w:rsidR="00C33DAA" w:rsidRPr="00EC16D5" w14:paraId="55F67D11" w14:textId="77777777" w:rsidTr="00C33DAA">
              <w:trPr>
                <w:trHeight w:val="310"/>
              </w:trPr>
              <w:tc>
                <w:tcPr>
                  <w:tcW w:w="1280" w:type="dxa"/>
                  <w:tcBorders>
                    <w:top w:val="nil"/>
                    <w:left w:val="nil"/>
                    <w:bottom w:val="nil"/>
                    <w:right w:val="nil"/>
                  </w:tcBorders>
                  <w:shd w:val="clear" w:color="auto" w:fill="auto"/>
                  <w:noWrap/>
                  <w:vAlign w:val="bottom"/>
                  <w:hideMark/>
                </w:tcPr>
                <w:p w14:paraId="10E2557E"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254</w:t>
                  </w:r>
                </w:p>
              </w:tc>
            </w:tr>
            <w:tr w:rsidR="00C33DAA" w:rsidRPr="00EC16D5" w14:paraId="766C492C" w14:textId="77777777" w:rsidTr="00C33DAA">
              <w:trPr>
                <w:trHeight w:val="310"/>
              </w:trPr>
              <w:tc>
                <w:tcPr>
                  <w:tcW w:w="1280" w:type="dxa"/>
                  <w:tcBorders>
                    <w:top w:val="nil"/>
                    <w:left w:val="nil"/>
                    <w:bottom w:val="nil"/>
                    <w:right w:val="nil"/>
                  </w:tcBorders>
                  <w:shd w:val="clear" w:color="auto" w:fill="auto"/>
                  <w:noWrap/>
                  <w:vAlign w:val="bottom"/>
                  <w:hideMark/>
                </w:tcPr>
                <w:p w14:paraId="6C28DB27"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347</w:t>
                  </w:r>
                </w:p>
              </w:tc>
            </w:tr>
            <w:tr w:rsidR="00C33DAA" w:rsidRPr="00EC16D5" w14:paraId="3B4B279A" w14:textId="77777777" w:rsidTr="00C33DAA">
              <w:trPr>
                <w:trHeight w:val="310"/>
              </w:trPr>
              <w:tc>
                <w:tcPr>
                  <w:tcW w:w="1280" w:type="dxa"/>
                  <w:tcBorders>
                    <w:top w:val="nil"/>
                    <w:left w:val="nil"/>
                    <w:bottom w:val="nil"/>
                    <w:right w:val="nil"/>
                  </w:tcBorders>
                  <w:shd w:val="clear" w:color="auto" w:fill="auto"/>
                  <w:noWrap/>
                  <w:vAlign w:val="bottom"/>
                  <w:hideMark/>
                </w:tcPr>
                <w:p w14:paraId="33400D4E"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416</w:t>
                  </w:r>
                </w:p>
              </w:tc>
            </w:tr>
            <w:tr w:rsidR="00C33DAA" w:rsidRPr="00EC16D5" w14:paraId="6EDF4C70" w14:textId="77777777" w:rsidTr="00C33DAA">
              <w:trPr>
                <w:trHeight w:val="310"/>
              </w:trPr>
              <w:tc>
                <w:tcPr>
                  <w:tcW w:w="1280" w:type="dxa"/>
                  <w:tcBorders>
                    <w:top w:val="nil"/>
                    <w:left w:val="nil"/>
                    <w:bottom w:val="nil"/>
                    <w:right w:val="nil"/>
                  </w:tcBorders>
                  <w:shd w:val="clear" w:color="auto" w:fill="auto"/>
                  <w:noWrap/>
                  <w:vAlign w:val="bottom"/>
                  <w:hideMark/>
                </w:tcPr>
                <w:p w14:paraId="4D3B169C"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300</w:t>
                  </w:r>
                </w:p>
              </w:tc>
            </w:tr>
            <w:tr w:rsidR="00C33DAA" w:rsidRPr="00EC16D5" w14:paraId="7DB7A9A4" w14:textId="77777777" w:rsidTr="00C33DAA">
              <w:trPr>
                <w:trHeight w:val="310"/>
              </w:trPr>
              <w:tc>
                <w:tcPr>
                  <w:tcW w:w="1280" w:type="dxa"/>
                  <w:tcBorders>
                    <w:top w:val="nil"/>
                    <w:left w:val="nil"/>
                    <w:bottom w:val="nil"/>
                    <w:right w:val="nil"/>
                  </w:tcBorders>
                  <w:shd w:val="clear" w:color="auto" w:fill="auto"/>
                  <w:noWrap/>
                  <w:vAlign w:val="bottom"/>
                  <w:hideMark/>
                </w:tcPr>
                <w:p w14:paraId="078468DD"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492</w:t>
                  </w:r>
                </w:p>
              </w:tc>
            </w:tr>
            <w:tr w:rsidR="00C33DAA" w:rsidRPr="00EC16D5" w14:paraId="714DEEF2" w14:textId="77777777" w:rsidTr="00C33DAA">
              <w:trPr>
                <w:trHeight w:val="310"/>
              </w:trPr>
              <w:tc>
                <w:tcPr>
                  <w:tcW w:w="1280" w:type="dxa"/>
                  <w:tcBorders>
                    <w:top w:val="nil"/>
                    <w:left w:val="nil"/>
                    <w:bottom w:val="nil"/>
                    <w:right w:val="nil"/>
                  </w:tcBorders>
                  <w:shd w:val="clear" w:color="auto" w:fill="auto"/>
                  <w:noWrap/>
                  <w:vAlign w:val="bottom"/>
                  <w:hideMark/>
                </w:tcPr>
                <w:p w14:paraId="09F40419"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474</w:t>
                  </w:r>
                </w:p>
              </w:tc>
            </w:tr>
            <w:tr w:rsidR="00C33DAA" w:rsidRPr="00EC16D5" w14:paraId="5DB57A0E" w14:textId="77777777" w:rsidTr="00C33DAA">
              <w:trPr>
                <w:trHeight w:val="310"/>
              </w:trPr>
              <w:tc>
                <w:tcPr>
                  <w:tcW w:w="1280" w:type="dxa"/>
                  <w:tcBorders>
                    <w:top w:val="nil"/>
                    <w:left w:val="nil"/>
                    <w:bottom w:val="nil"/>
                    <w:right w:val="nil"/>
                  </w:tcBorders>
                  <w:shd w:val="clear" w:color="auto" w:fill="auto"/>
                  <w:noWrap/>
                  <w:vAlign w:val="bottom"/>
                  <w:hideMark/>
                </w:tcPr>
                <w:p w14:paraId="55D4BF23"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299</w:t>
                  </w:r>
                </w:p>
              </w:tc>
            </w:tr>
            <w:tr w:rsidR="00C33DAA" w:rsidRPr="00EC16D5" w14:paraId="3CFC1F8E" w14:textId="77777777" w:rsidTr="00C33DAA">
              <w:trPr>
                <w:trHeight w:val="310"/>
              </w:trPr>
              <w:tc>
                <w:tcPr>
                  <w:tcW w:w="1280" w:type="dxa"/>
                  <w:tcBorders>
                    <w:top w:val="nil"/>
                    <w:left w:val="nil"/>
                    <w:bottom w:val="nil"/>
                    <w:right w:val="nil"/>
                  </w:tcBorders>
                  <w:shd w:val="clear" w:color="auto" w:fill="auto"/>
                  <w:noWrap/>
                  <w:vAlign w:val="bottom"/>
                  <w:hideMark/>
                </w:tcPr>
                <w:p w14:paraId="16184AD9"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298</w:t>
                  </w:r>
                </w:p>
              </w:tc>
            </w:tr>
            <w:tr w:rsidR="00C33DAA" w:rsidRPr="00EC16D5" w14:paraId="2A637C40" w14:textId="77777777" w:rsidTr="00C33DAA">
              <w:trPr>
                <w:trHeight w:val="310"/>
              </w:trPr>
              <w:tc>
                <w:tcPr>
                  <w:tcW w:w="1280" w:type="dxa"/>
                  <w:tcBorders>
                    <w:top w:val="nil"/>
                    <w:left w:val="nil"/>
                    <w:bottom w:val="nil"/>
                    <w:right w:val="nil"/>
                  </w:tcBorders>
                  <w:shd w:val="clear" w:color="auto" w:fill="auto"/>
                  <w:noWrap/>
                  <w:vAlign w:val="bottom"/>
                  <w:hideMark/>
                </w:tcPr>
                <w:p w14:paraId="2F535152"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306</w:t>
                  </w:r>
                </w:p>
              </w:tc>
            </w:tr>
            <w:tr w:rsidR="00C33DAA" w:rsidRPr="00EC16D5" w14:paraId="02167607" w14:textId="77777777" w:rsidTr="00C33DAA">
              <w:trPr>
                <w:trHeight w:val="310"/>
              </w:trPr>
              <w:tc>
                <w:tcPr>
                  <w:tcW w:w="1280" w:type="dxa"/>
                  <w:tcBorders>
                    <w:top w:val="nil"/>
                    <w:left w:val="nil"/>
                    <w:bottom w:val="nil"/>
                    <w:right w:val="nil"/>
                  </w:tcBorders>
                  <w:shd w:val="clear" w:color="auto" w:fill="auto"/>
                  <w:noWrap/>
                  <w:vAlign w:val="bottom"/>
                  <w:hideMark/>
                </w:tcPr>
                <w:p w14:paraId="45A26556"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564</w:t>
                  </w:r>
                </w:p>
              </w:tc>
            </w:tr>
            <w:tr w:rsidR="00C33DAA" w:rsidRPr="00EC16D5" w14:paraId="3C8954C6" w14:textId="77777777" w:rsidTr="00C33DAA">
              <w:trPr>
                <w:trHeight w:val="310"/>
              </w:trPr>
              <w:tc>
                <w:tcPr>
                  <w:tcW w:w="1280" w:type="dxa"/>
                  <w:tcBorders>
                    <w:top w:val="nil"/>
                    <w:left w:val="nil"/>
                    <w:bottom w:val="nil"/>
                    <w:right w:val="nil"/>
                  </w:tcBorders>
                  <w:shd w:val="clear" w:color="auto" w:fill="auto"/>
                  <w:noWrap/>
                  <w:vAlign w:val="bottom"/>
                  <w:hideMark/>
                </w:tcPr>
                <w:p w14:paraId="32BA9F98"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423</w:t>
                  </w:r>
                </w:p>
              </w:tc>
            </w:tr>
            <w:tr w:rsidR="00C33DAA" w:rsidRPr="00EC16D5" w14:paraId="621A4640" w14:textId="77777777" w:rsidTr="00C33DAA">
              <w:trPr>
                <w:trHeight w:val="310"/>
              </w:trPr>
              <w:tc>
                <w:tcPr>
                  <w:tcW w:w="1280" w:type="dxa"/>
                  <w:tcBorders>
                    <w:top w:val="nil"/>
                    <w:left w:val="nil"/>
                    <w:bottom w:val="nil"/>
                    <w:right w:val="nil"/>
                  </w:tcBorders>
                  <w:shd w:val="clear" w:color="auto" w:fill="auto"/>
                  <w:noWrap/>
                  <w:vAlign w:val="bottom"/>
                  <w:hideMark/>
                </w:tcPr>
                <w:p w14:paraId="7B861681"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443</w:t>
                  </w:r>
                </w:p>
              </w:tc>
            </w:tr>
            <w:tr w:rsidR="00C33DAA" w:rsidRPr="00EC16D5" w14:paraId="717996EA" w14:textId="77777777" w:rsidTr="00C33DAA">
              <w:trPr>
                <w:trHeight w:val="310"/>
              </w:trPr>
              <w:tc>
                <w:tcPr>
                  <w:tcW w:w="1280" w:type="dxa"/>
                  <w:tcBorders>
                    <w:top w:val="nil"/>
                    <w:left w:val="nil"/>
                    <w:bottom w:val="nil"/>
                    <w:right w:val="nil"/>
                  </w:tcBorders>
                  <w:shd w:val="clear" w:color="auto" w:fill="auto"/>
                  <w:noWrap/>
                  <w:vAlign w:val="bottom"/>
                  <w:hideMark/>
                </w:tcPr>
                <w:p w14:paraId="2505FAF7"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609</w:t>
                  </w:r>
                </w:p>
              </w:tc>
            </w:tr>
            <w:tr w:rsidR="00C33DAA" w:rsidRPr="00EC16D5" w14:paraId="646E1A8D" w14:textId="77777777" w:rsidTr="00C33DAA">
              <w:trPr>
                <w:trHeight w:val="310"/>
              </w:trPr>
              <w:tc>
                <w:tcPr>
                  <w:tcW w:w="1280" w:type="dxa"/>
                  <w:tcBorders>
                    <w:top w:val="nil"/>
                    <w:left w:val="nil"/>
                    <w:bottom w:val="nil"/>
                    <w:right w:val="nil"/>
                  </w:tcBorders>
                  <w:shd w:val="clear" w:color="auto" w:fill="auto"/>
                  <w:noWrap/>
                  <w:vAlign w:val="bottom"/>
                  <w:hideMark/>
                </w:tcPr>
                <w:p w14:paraId="609F9042"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564</w:t>
                  </w:r>
                </w:p>
              </w:tc>
            </w:tr>
            <w:tr w:rsidR="00C33DAA" w:rsidRPr="00EC16D5" w14:paraId="0F220463" w14:textId="77777777" w:rsidTr="00C33DAA">
              <w:trPr>
                <w:trHeight w:val="310"/>
              </w:trPr>
              <w:tc>
                <w:tcPr>
                  <w:tcW w:w="1280" w:type="dxa"/>
                  <w:tcBorders>
                    <w:top w:val="nil"/>
                    <w:left w:val="nil"/>
                    <w:bottom w:val="nil"/>
                    <w:right w:val="nil"/>
                  </w:tcBorders>
                  <w:shd w:val="clear" w:color="auto" w:fill="auto"/>
                  <w:noWrap/>
                  <w:vAlign w:val="bottom"/>
                  <w:hideMark/>
                </w:tcPr>
                <w:p w14:paraId="6EFD869C"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591</w:t>
                  </w:r>
                </w:p>
              </w:tc>
            </w:tr>
            <w:tr w:rsidR="00C33DAA" w:rsidRPr="00EC16D5" w14:paraId="072E91EE" w14:textId="77777777" w:rsidTr="00C33DAA">
              <w:trPr>
                <w:trHeight w:val="310"/>
              </w:trPr>
              <w:tc>
                <w:tcPr>
                  <w:tcW w:w="1280" w:type="dxa"/>
                  <w:tcBorders>
                    <w:top w:val="nil"/>
                    <w:left w:val="nil"/>
                    <w:bottom w:val="nil"/>
                    <w:right w:val="nil"/>
                  </w:tcBorders>
                  <w:shd w:val="clear" w:color="auto" w:fill="auto"/>
                  <w:noWrap/>
                  <w:vAlign w:val="bottom"/>
                  <w:hideMark/>
                </w:tcPr>
                <w:p w14:paraId="270F0B3B"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443</w:t>
                  </w:r>
                </w:p>
              </w:tc>
            </w:tr>
            <w:tr w:rsidR="00C33DAA" w:rsidRPr="00EC16D5" w14:paraId="5E751C1D" w14:textId="77777777" w:rsidTr="00C33DAA">
              <w:trPr>
                <w:trHeight w:val="310"/>
              </w:trPr>
              <w:tc>
                <w:tcPr>
                  <w:tcW w:w="1280" w:type="dxa"/>
                  <w:tcBorders>
                    <w:top w:val="nil"/>
                    <w:left w:val="nil"/>
                    <w:bottom w:val="nil"/>
                    <w:right w:val="nil"/>
                  </w:tcBorders>
                  <w:shd w:val="clear" w:color="auto" w:fill="auto"/>
                  <w:noWrap/>
                  <w:vAlign w:val="bottom"/>
                  <w:hideMark/>
                </w:tcPr>
                <w:p w14:paraId="20A1137B"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534</w:t>
                  </w:r>
                </w:p>
              </w:tc>
            </w:tr>
            <w:tr w:rsidR="00C33DAA" w:rsidRPr="00EC16D5" w14:paraId="05A9A968" w14:textId="77777777" w:rsidTr="00C33DAA">
              <w:trPr>
                <w:trHeight w:val="310"/>
              </w:trPr>
              <w:tc>
                <w:tcPr>
                  <w:tcW w:w="1280" w:type="dxa"/>
                  <w:tcBorders>
                    <w:top w:val="nil"/>
                    <w:left w:val="nil"/>
                    <w:bottom w:val="nil"/>
                    <w:right w:val="nil"/>
                  </w:tcBorders>
                  <w:shd w:val="clear" w:color="auto" w:fill="auto"/>
                  <w:noWrap/>
                  <w:vAlign w:val="bottom"/>
                  <w:hideMark/>
                </w:tcPr>
                <w:p w14:paraId="4DC47AD9"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433</w:t>
                  </w:r>
                </w:p>
              </w:tc>
            </w:tr>
            <w:tr w:rsidR="00C33DAA" w:rsidRPr="00EC16D5" w14:paraId="73252086" w14:textId="77777777" w:rsidTr="00C33DAA">
              <w:trPr>
                <w:trHeight w:val="310"/>
              </w:trPr>
              <w:tc>
                <w:tcPr>
                  <w:tcW w:w="1280" w:type="dxa"/>
                  <w:tcBorders>
                    <w:top w:val="nil"/>
                    <w:left w:val="nil"/>
                    <w:bottom w:val="nil"/>
                    <w:right w:val="nil"/>
                  </w:tcBorders>
                  <w:shd w:val="clear" w:color="auto" w:fill="auto"/>
                  <w:noWrap/>
                  <w:vAlign w:val="bottom"/>
                  <w:hideMark/>
                </w:tcPr>
                <w:p w14:paraId="58D4B4B3"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426</w:t>
                  </w:r>
                </w:p>
              </w:tc>
            </w:tr>
            <w:tr w:rsidR="00C33DAA" w:rsidRPr="00EC16D5" w14:paraId="0E812468" w14:textId="77777777" w:rsidTr="00C33DAA">
              <w:trPr>
                <w:trHeight w:val="310"/>
              </w:trPr>
              <w:tc>
                <w:tcPr>
                  <w:tcW w:w="1280" w:type="dxa"/>
                  <w:tcBorders>
                    <w:top w:val="nil"/>
                    <w:left w:val="nil"/>
                    <w:bottom w:val="nil"/>
                    <w:right w:val="nil"/>
                  </w:tcBorders>
                  <w:shd w:val="clear" w:color="auto" w:fill="auto"/>
                  <w:noWrap/>
                  <w:vAlign w:val="bottom"/>
                  <w:hideMark/>
                </w:tcPr>
                <w:p w14:paraId="725DAB4A"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421</w:t>
                  </w:r>
                </w:p>
              </w:tc>
            </w:tr>
            <w:tr w:rsidR="00C33DAA" w:rsidRPr="00EC16D5" w14:paraId="3DB983D2" w14:textId="77777777" w:rsidTr="00C33DAA">
              <w:trPr>
                <w:trHeight w:val="310"/>
              </w:trPr>
              <w:tc>
                <w:tcPr>
                  <w:tcW w:w="1280" w:type="dxa"/>
                  <w:tcBorders>
                    <w:top w:val="nil"/>
                    <w:left w:val="nil"/>
                    <w:bottom w:val="nil"/>
                    <w:right w:val="nil"/>
                  </w:tcBorders>
                  <w:shd w:val="clear" w:color="auto" w:fill="auto"/>
                  <w:noWrap/>
                  <w:vAlign w:val="bottom"/>
                  <w:hideMark/>
                </w:tcPr>
                <w:p w14:paraId="0B5E5A43"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552</w:t>
                  </w:r>
                </w:p>
              </w:tc>
            </w:tr>
            <w:tr w:rsidR="00C33DAA" w:rsidRPr="00EC16D5" w14:paraId="395A15C7" w14:textId="77777777" w:rsidTr="00C33DAA">
              <w:trPr>
                <w:trHeight w:val="310"/>
              </w:trPr>
              <w:tc>
                <w:tcPr>
                  <w:tcW w:w="1280" w:type="dxa"/>
                  <w:tcBorders>
                    <w:top w:val="nil"/>
                    <w:left w:val="nil"/>
                    <w:bottom w:val="nil"/>
                    <w:right w:val="nil"/>
                  </w:tcBorders>
                  <w:shd w:val="clear" w:color="auto" w:fill="auto"/>
                  <w:noWrap/>
                  <w:vAlign w:val="bottom"/>
                  <w:hideMark/>
                </w:tcPr>
                <w:p w14:paraId="1102F412"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540</w:t>
                  </w:r>
                </w:p>
              </w:tc>
            </w:tr>
            <w:tr w:rsidR="00C33DAA" w:rsidRPr="00EC16D5" w14:paraId="05164EDA" w14:textId="77777777" w:rsidTr="00C33DAA">
              <w:trPr>
                <w:trHeight w:val="310"/>
              </w:trPr>
              <w:tc>
                <w:tcPr>
                  <w:tcW w:w="1280" w:type="dxa"/>
                  <w:tcBorders>
                    <w:top w:val="nil"/>
                    <w:left w:val="nil"/>
                    <w:bottom w:val="nil"/>
                    <w:right w:val="nil"/>
                  </w:tcBorders>
                  <w:shd w:val="clear" w:color="auto" w:fill="auto"/>
                  <w:noWrap/>
                  <w:vAlign w:val="bottom"/>
                  <w:hideMark/>
                </w:tcPr>
                <w:p w14:paraId="500258D2"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647</w:t>
                  </w:r>
                </w:p>
              </w:tc>
            </w:tr>
            <w:tr w:rsidR="00C33DAA" w:rsidRPr="00EC16D5" w14:paraId="60022CE5" w14:textId="77777777" w:rsidTr="00C33DAA">
              <w:trPr>
                <w:trHeight w:val="310"/>
              </w:trPr>
              <w:tc>
                <w:tcPr>
                  <w:tcW w:w="1280" w:type="dxa"/>
                  <w:tcBorders>
                    <w:top w:val="nil"/>
                    <w:left w:val="nil"/>
                    <w:bottom w:val="nil"/>
                    <w:right w:val="nil"/>
                  </w:tcBorders>
                  <w:shd w:val="clear" w:color="auto" w:fill="auto"/>
                  <w:noWrap/>
                  <w:vAlign w:val="bottom"/>
                  <w:hideMark/>
                </w:tcPr>
                <w:p w14:paraId="43DBBD83"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564</w:t>
                  </w:r>
                </w:p>
              </w:tc>
            </w:tr>
            <w:tr w:rsidR="00C33DAA" w:rsidRPr="00EC16D5" w14:paraId="4D8F1AE3" w14:textId="77777777" w:rsidTr="00C33DAA">
              <w:trPr>
                <w:trHeight w:val="310"/>
              </w:trPr>
              <w:tc>
                <w:tcPr>
                  <w:tcW w:w="1280" w:type="dxa"/>
                  <w:tcBorders>
                    <w:top w:val="nil"/>
                    <w:left w:val="nil"/>
                    <w:bottom w:val="nil"/>
                    <w:right w:val="nil"/>
                  </w:tcBorders>
                  <w:shd w:val="clear" w:color="auto" w:fill="auto"/>
                  <w:noWrap/>
                  <w:vAlign w:val="bottom"/>
                  <w:hideMark/>
                </w:tcPr>
                <w:p w14:paraId="4E813305"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lastRenderedPageBreak/>
                    <w:t>796.655</w:t>
                  </w:r>
                </w:p>
              </w:tc>
            </w:tr>
            <w:tr w:rsidR="00C33DAA" w:rsidRPr="00EC16D5" w14:paraId="607B5F33" w14:textId="77777777" w:rsidTr="00C33DAA">
              <w:trPr>
                <w:trHeight w:val="310"/>
              </w:trPr>
              <w:tc>
                <w:tcPr>
                  <w:tcW w:w="1280" w:type="dxa"/>
                  <w:tcBorders>
                    <w:top w:val="nil"/>
                    <w:left w:val="nil"/>
                    <w:bottom w:val="nil"/>
                    <w:right w:val="nil"/>
                  </w:tcBorders>
                  <w:shd w:val="clear" w:color="auto" w:fill="auto"/>
                  <w:noWrap/>
                  <w:vAlign w:val="bottom"/>
                  <w:hideMark/>
                </w:tcPr>
                <w:p w14:paraId="060748AA"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639</w:t>
                  </w:r>
                </w:p>
              </w:tc>
            </w:tr>
            <w:tr w:rsidR="00C33DAA" w:rsidRPr="00EC16D5" w14:paraId="32F0C871" w14:textId="77777777" w:rsidTr="00C33DAA">
              <w:trPr>
                <w:trHeight w:val="310"/>
              </w:trPr>
              <w:tc>
                <w:tcPr>
                  <w:tcW w:w="1280" w:type="dxa"/>
                  <w:tcBorders>
                    <w:top w:val="nil"/>
                    <w:left w:val="nil"/>
                    <w:bottom w:val="nil"/>
                    <w:right w:val="nil"/>
                  </w:tcBorders>
                  <w:shd w:val="clear" w:color="auto" w:fill="auto"/>
                  <w:noWrap/>
                  <w:vAlign w:val="bottom"/>
                  <w:hideMark/>
                </w:tcPr>
                <w:p w14:paraId="77FFFF44"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677</w:t>
                  </w:r>
                </w:p>
              </w:tc>
            </w:tr>
            <w:tr w:rsidR="00C33DAA" w:rsidRPr="00EC16D5" w14:paraId="5B65AC80" w14:textId="77777777" w:rsidTr="00C33DAA">
              <w:trPr>
                <w:trHeight w:val="310"/>
              </w:trPr>
              <w:tc>
                <w:tcPr>
                  <w:tcW w:w="1280" w:type="dxa"/>
                  <w:tcBorders>
                    <w:top w:val="nil"/>
                    <w:left w:val="nil"/>
                    <w:bottom w:val="nil"/>
                    <w:right w:val="nil"/>
                  </w:tcBorders>
                  <w:shd w:val="clear" w:color="auto" w:fill="auto"/>
                  <w:noWrap/>
                  <w:vAlign w:val="bottom"/>
                  <w:hideMark/>
                </w:tcPr>
                <w:p w14:paraId="5A4670E3"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689</w:t>
                  </w:r>
                </w:p>
              </w:tc>
            </w:tr>
            <w:tr w:rsidR="00C33DAA" w:rsidRPr="00EC16D5" w14:paraId="5DAB900D" w14:textId="77777777" w:rsidTr="00C33DAA">
              <w:trPr>
                <w:trHeight w:val="310"/>
              </w:trPr>
              <w:tc>
                <w:tcPr>
                  <w:tcW w:w="1280" w:type="dxa"/>
                  <w:tcBorders>
                    <w:top w:val="nil"/>
                    <w:left w:val="nil"/>
                    <w:bottom w:val="nil"/>
                    <w:right w:val="nil"/>
                  </w:tcBorders>
                  <w:shd w:val="clear" w:color="auto" w:fill="auto"/>
                  <w:noWrap/>
                  <w:vAlign w:val="bottom"/>
                  <w:hideMark/>
                </w:tcPr>
                <w:p w14:paraId="669783E3"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702</w:t>
                  </w:r>
                </w:p>
              </w:tc>
            </w:tr>
            <w:tr w:rsidR="00C33DAA" w:rsidRPr="00EC16D5" w14:paraId="4A71E815" w14:textId="77777777" w:rsidTr="00C33DAA">
              <w:trPr>
                <w:trHeight w:val="310"/>
              </w:trPr>
              <w:tc>
                <w:tcPr>
                  <w:tcW w:w="1280" w:type="dxa"/>
                  <w:tcBorders>
                    <w:top w:val="nil"/>
                    <w:left w:val="nil"/>
                    <w:bottom w:val="nil"/>
                    <w:right w:val="nil"/>
                  </w:tcBorders>
                  <w:shd w:val="clear" w:color="auto" w:fill="auto"/>
                  <w:noWrap/>
                  <w:vAlign w:val="bottom"/>
                  <w:hideMark/>
                </w:tcPr>
                <w:p w14:paraId="19C234D7"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823</w:t>
                  </w:r>
                </w:p>
              </w:tc>
            </w:tr>
            <w:tr w:rsidR="00C33DAA" w:rsidRPr="00EC16D5" w14:paraId="748DCC1B" w14:textId="77777777" w:rsidTr="00C33DAA">
              <w:trPr>
                <w:trHeight w:val="310"/>
              </w:trPr>
              <w:tc>
                <w:tcPr>
                  <w:tcW w:w="1280" w:type="dxa"/>
                  <w:tcBorders>
                    <w:top w:val="nil"/>
                    <w:left w:val="nil"/>
                    <w:bottom w:val="nil"/>
                    <w:right w:val="nil"/>
                  </w:tcBorders>
                  <w:shd w:val="clear" w:color="auto" w:fill="auto"/>
                  <w:noWrap/>
                  <w:vAlign w:val="bottom"/>
                  <w:hideMark/>
                </w:tcPr>
                <w:p w14:paraId="0EE14E84"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919</w:t>
                  </w:r>
                </w:p>
              </w:tc>
            </w:tr>
            <w:tr w:rsidR="00C33DAA" w:rsidRPr="00EC16D5" w14:paraId="5E56D414" w14:textId="77777777" w:rsidTr="00C33DAA">
              <w:trPr>
                <w:trHeight w:val="310"/>
              </w:trPr>
              <w:tc>
                <w:tcPr>
                  <w:tcW w:w="1280" w:type="dxa"/>
                  <w:tcBorders>
                    <w:top w:val="nil"/>
                    <w:left w:val="nil"/>
                    <w:bottom w:val="nil"/>
                    <w:right w:val="nil"/>
                  </w:tcBorders>
                  <w:shd w:val="clear" w:color="auto" w:fill="auto"/>
                  <w:noWrap/>
                  <w:vAlign w:val="bottom"/>
                  <w:hideMark/>
                </w:tcPr>
                <w:p w14:paraId="7EDC23D0"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661</w:t>
                  </w:r>
                </w:p>
              </w:tc>
            </w:tr>
            <w:tr w:rsidR="00C33DAA" w:rsidRPr="00EC16D5" w14:paraId="23CD1A11" w14:textId="77777777" w:rsidTr="00C33DAA">
              <w:trPr>
                <w:trHeight w:val="310"/>
              </w:trPr>
              <w:tc>
                <w:tcPr>
                  <w:tcW w:w="1280" w:type="dxa"/>
                  <w:tcBorders>
                    <w:top w:val="nil"/>
                    <w:left w:val="nil"/>
                    <w:bottom w:val="nil"/>
                    <w:right w:val="nil"/>
                  </w:tcBorders>
                  <w:shd w:val="clear" w:color="auto" w:fill="auto"/>
                  <w:noWrap/>
                  <w:vAlign w:val="bottom"/>
                  <w:hideMark/>
                </w:tcPr>
                <w:p w14:paraId="4412E44C"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799</w:t>
                  </w:r>
                </w:p>
              </w:tc>
            </w:tr>
            <w:tr w:rsidR="00C33DAA" w:rsidRPr="00EC16D5" w14:paraId="2527B898" w14:textId="77777777" w:rsidTr="00C33DAA">
              <w:trPr>
                <w:trHeight w:val="310"/>
              </w:trPr>
              <w:tc>
                <w:tcPr>
                  <w:tcW w:w="1280" w:type="dxa"/>
                  <w:tcBorders>
                    <w:top w:val="nil"/>
                    <w:left w:val="nil"/>
                    <w:bottom w:val="nil"/>
                    <w:right w:val="nil"/>
                  </w:tcBorders>
                  <w:shd w:val="clear" w:color="auto" w:fill="auto"/>
                  <w:noWrap/>
                  <w:vAlign w:val="bottom"/>
                  <w:hideMark/>
                </w:tcPr>
                <w:p w14:paraId="0E6DCB94"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762</w:t>
                  </w:r>
                </w:p>
              </w:tc>
            </w:tr>
            <w:tr w:rsidR="00C33DAA" w:rsidRPr="00EC16D5" w14:paraId="06E59206" w14:textId="77777777" w:rsidTr="00C33DAA">
              <w:trPr>
                <w:trHeight w:val="310"/>
              </w:trPr>
              <w:tc>
                <w:tcPr>
                  <w:tcW w:w="1280" w:type="dxa"/>
                  <w:tcBorders>
                    <w:top w:val="nil"/>
                    <w:left w:val="nil"/>
                    <w:bottom w:val="nil"/>
                    <w:right w:val="nil"/>
                  </w:tcBorders>
                  <w:shd w:val="clear" w:color="auto" w:fill="auto"/>
                  <w:noWrap/>
                  <w:vAlign w:val="bottom"/>
                  <w:hideMark/>
                </w:tcPr>
                <w:p w14:paraId="7FE17229"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741</w:t>
                  </w:r>
                </w:p>
              </w:tc>
            </w:tr>
            <w:tr w:rsidR="00C33DAA" w:rsidRPr="00EC16D5" w14:paraId="481E3DFB" w14:textId="77777777" w:rsidTr="00C33DAA">
              <w:trPr>
                <w:trHeight w:val="310"/>
              </w:trPr>
              <w:tc>
                <w:tcPr>
                  <w:tcW w:w="1280" w:type="dxa"/>
                  <w:tcBorders>
                    <w:top w:val="nil"/>
                    <w:left w:val="nil"/>
                    <w:bottom w:val="nil"/>
                    <w:right w:val="nil"/>
                  </w:tcBorders>
                  <w:shd w:val="clear" w:color="auto" w:fill="auto"/>
                  <w:noWrap/>
                  <w:vAlign w:val="bottom"/>
                  <w:hideMark/>
                </w:tcPr>
                <w:p w14:paraId="301F9EDC"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788</w:t>
                  </w:r>
                </w:p>
              </w:tc>
            </w:tr>
            <w:tr w:rsidR="00C33DAA" w:rsidRPr="00EC16D5" w14:paraId="6F0AA0E7" w14:textId="77777777" w:rsidTr="00C33DAA">
              <w:trPr>
                <w:trHeight w:val="310"/>
              </w:trPr>
              <w:tc>
                <w:tcPr>
                  <w:tcW w:w="1280" w:type="dxa"/>
                  <w:tcBorders>
                    <w:top w:val="nil"/>
                    <w:left w:val="nil"/>
                    <w:bottom w:val="nil"/>
                    <w:right w:val="nil"/>
                  </w:tcBorders>
                  <w:shd w:val="clear" w:color="auto" w:fill="auto"/>
                  <w:noWrap/>
                  <w:vAlign w:val="bottom"/>
                  <w:hideMark/>
                </w:tcPr>
                <w:p w14:paraId="4B3C9AC7"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846</w:t>
                  </w:r>
                </w:p>
              </w:tc>
            </w:tr>
            <w:tr w:rsidR="00C33DAA" w:rsidRPr="00EC16D5" w14:paraId="71751D99" w14:textId="77777777" w:rsidTr="00C33DAA">
              <w:trPr>
                <w:trHeight w:val="310"/>
              </w:trPr>
              <w:tc>
                <w:tcPr>
                  <w:tcW w:w="1280" w:type="dxa"/>
                  <w:tcBorders>
                    <w:top w:val="nil"/>
                    <w:left w:val="nil"/>
                    <w:bottom w:val="nil"/>
                    <w:right w:val="nil"/>
                  </w:tcBorders>
                  <w:shd w:val="clear" w:color="auto" w:fill="auto"/>
                  <w:noWrap/>
                  <w:vAlign w:val="bottom"/>
                  <w:hideMark/>
                </w:tcPr>
                <w:p w14:paraId="05CBAB3E"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846</w:t>
                  </w:r>
                </w:p>
              </w:tc>
            </w:tr>
            <w:tr w:rsidR="00C33DAA" w:rsidRPr="00EC16D5" w14:paraId="7664A125" w14:textId="77777777" w:rsidTr="00C33DAA">
              <w:trPr>
                <w:trHeight w:val="310"/>
              </w:trPr>
              <w:tc>
                <w:tcPr>
                  <w:tcW w:w="1280" w:type="dxa"/>
                  <w:tcBorders>
                    <w:top w:val="nil"/>
                    <w:left w:val="nil"/>
                    <w:bottom w:val="nil"/>
                    <w:right w:val="nil"/>
                  </w:tcBorders>
                  <w:shd w:val="clear" w:color="auto" w:fill="auto"/>
                  <w:noWrap/>
                  <w:vAlign w:val="bottom"/>
                  <w:hideMark/>
                </w:tcPr>
                <w:p w14:paraId="34FD59A3"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869</w:t>
                  </w:r>
                </w:p>
              </w:tc>
            </w:tr>
            <w:tr w:rsidR="00C33DAA" w:rsidRPr="00EC16D5" w14:paraId="112F8A96" w14:textId="77777777" w:rsidTr="00C33DAA">
              <w:trPr>
                <w:trHeight w:val="310"/>
              </w:trPr>
              <w:tc>
                <w:tcPr>
                  <w:tcW w:w="1280" w:type="dxa"/>
                  <w:tcBorders>
                    <w:top w:val="nil"/>
                    <w:left w:val="nil"/>
                    <w:bottom w:val="nil"/>
                    <w:right w:val="nil"/>
                  </w:tcBorders>
                  <w:shd w:val="clear" w:color="auto" w:fill="auto"/>
                  <w:noWrap/>
                  <w:vAlign w:val="bottom"/>
                  <w:hideMark/>
                </w:tcPr>
                <w:p w14:paraId="0D870DF8"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7.098</w:t>
                  </w:r>
                </w:p>
              </w:tc>
            </w:tr>
            <w:tr w:rsidR="00C33DAA" w:rsidRPr="00EC16D5" w14:paraId="3B476100" w14:textId="77777777" w:rsidTr="00C33DAA">
              <w:trPr>
                <w:trHeight w:val="310"/>
              </w:trPr>
              <w:tc>
                <w:tcPr>
                  <w:tcW w:w="1280" w:type="dxa"/>
                  <w:tcBorders>
                    <w:top w:val="nil"/>
                    <w:left w:val="nil"/>
                    <w:bottom w:val="nil"/>
                    <w:right w:val="nil"/>
                  </w:tcBorders>
                  <w:shd w:val="clear" w:color="auto" w:fill="auto"/>
                  <w:noWrap/>
                  <w:vAlign w:val="bottom"/>
                  <w:hideMark/>
                </w:tcPr>
                <w:p w14:paraId="67E44567"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983</w:t>
                  </w:r>
                </w:p>
              </w:tc>
            </w:tr>
            <w:tr w:rsidR="00C33DAA" w:rsidRPr="00EC16D5" w14:paraId="747C5EDA" w14:textId="77777777" w:rsidTr="00C33DAA">
              <w:trPr>
                <w:trHeight w:val="310"/>
              </w:trPr>
              <w:tc>
                <w:tcPr>
                  <w:tcW w:w="1280" w:type="dxa"/>
                  <w:tcBorders>
                    <w:top w:val="nil"/>
                    <w:left w:val="nil"/>
                    <w:bottom w:val="nil"/>
                    <w:right w:val="nil"/>
                  </w:tcBorders>
                  <w:shd w:val="clear" w:color="auto" w:fill="auto"/>
                  <w:noWrap/>
                  <w:vAlign w:val="bottom"/>
                  <w:hideMark/>
                </w:tcPr>
                <w:p w14:paraId="3C611C02"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975</w:t>
                  </w:r>
                </w:p>
              </w:tc>
            </w:tr>
            <w:tr w:rsidR="00C33DAA" w:rsidRPr="00EC16D5" w14:paraId="28B143F1" w14:textId="77777777" w:rsidTr="00C33DAA">
              <w:trPr>
                <w:trHeight w:val="310"/>
              </w:trPr>
              <w:tc>
                <w:tcPr>
                  <w:tcW w:w="1280" w:type="dxa"/>
                  <w:tcBorders>
                    <w:top w:val="nil"/>
                    <w:left w:val="nil"/>
                    <w:bottom w:val="nil"/>
                    <w:right w:val="nil"/>
                  </w:tcBorders>
                  <w:shd w:val="clear" w:color="auto" w:fill="auto"/>
                  <w:noWrap/>
                  <w:vAlign w:val="bottom"/>
                  <w:hideMark/>
                </w:tcPr>
                <w:p w14:paraId="624FC123"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980</w:t>
                  </w:r>
                </w:p>
              </w:tc>
            </w:tr>
            <w:tr w:rsidR="00C33DAA" w:rsidRPr="00EC16D5" w14:paraId="0D42DA60" w14:textId="77777777" w:rsidTr="00C33DAA">
              <w:trPr>
                <w:trHeight w:val="310"/>
              </w:trPr>
              <w:tc>
                <w:tcPr>
                  <w:tcW w:w="1280" w:type="dxa"/>
                  <w:tcBorders>
                    <w:top w:val="nil"/>
                    <w:left w:val="nil"/>
                    <w:bottom w:val="nil"/>
                    <w:right w:val="nil"/>
                  </w:tcBorders>
                  <w:shd w:val="clear" w:color="auto" w:fill="auto"/>
                  <w:noWrap/>
                  <w:vAlign w:val="bottom"/>
                  <w:hideMark/>
                </w:tcPr>
                <w:p w14:paraId="3388416E"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984</w:t>
                  </w:r>
                </w:p>
              </w:tc>
            </w:tr>
            <w:tr w:rsidR="00C33DAA" w:rsidRPr="00EC16D5" w14:paraId="66EEB079" w14:textId="77777777" w:rsidTr="00C33DAA">
              <w:trPr>
                <w:trHeight w:val="310"/>
              </w:trPr>
              <w:tc>
                <w:tcPr>
                  <w:tcW w:w="1280" w:type="dxa"/>
                  <w:tcBorders>
                    <w:top w:val="nil"/>
                    <w:left w:val="nil"/>
                    <w:bottom w:val="nil"/>
                    <w:right w:val="nil"/>
                  </w:tcBorders>
                  <w:shd w:val="clear" w:color="auto" w:fill="auto"/>
                  <w:noWrap/>
                  <w:vAlign w:val="bottom"/>
                  <w:hideMark/>
                </w:tcPr>
                <w:p w14:paraId="58C05E4E"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7.101</w:t>
                  </w:r>
                </w:p>
              </w:tc>
            </w:tr>
            <w:tr w:rsidR="00C33DAA" w:rsidRPr="00EC16D5" w14:paraId="6AFAC0C4" w14:textId="77777777" w:rsidTr="00C33DAA">
              <w:trPr>
                <w:trHeight w:val="310"/>
              </w:trPr>
              <w:tc>
                <w:tcPr>
                  <w:tcW w:w="1280" w:type="dxa"/>
                  <w:tcBorders>
                    <w:top w:val="nil"/>
                    <w:left w:val="nil"/>
                    <w:bottom w:val="nil"/>
                    <w:right w:val="nil"/>
                  </w:tcBorders>
                  <w:shd w:val="clear" w:color="auto" w:fill="auto"/>
                  <w:noWrap/>
                  <w:vAlign w:val="bottom"/>
                  <w:hideMark/>
                </w:tcPr>
                <w:p w14:paraId="6DF4FF80"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7.026</w:t>
                  </w:r>
                </w:p>
              </w:tc>
            </w:tr>
            <w:tr w:rsidR="00C33DAA" w:rsidRPr="00EC16D5" w14:paraId="20BA7BDC" w14:textId="77777777" w:rsidTr="00C33DAA">
              <w:trPr>
                <w:trHeight w:val="310"/>
              </w:trPr>
              <w:tc>
                <w:tcPr>
                  <w:tcW w:w="1280" w:type="dxa"/>
                  <w:tcBorders>
                    <w:top w:val="nil"/>
                    <w:left w:val="nil"/>
                    <w:bottom w:val="nil"/>
                    <w:right w:val="nil"/>
                  </w:tcBorders>
                  <w:shd w:val="clear" w:color="auto" w:fill="auto"/>
                  <w:noWrap/>
                  <w:vAlign w:val="bottom"/>
                  <w:hideMark/>
                </w:tcPr>
                <w:p w14:paraId="30C2155E"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7.145</w:t>
                  </w:r>
                </w:p>
              </w:tc>
            </w:tr>
            <w:tr w:rsidR="00C33DAA" w:rsidRPr="00EC16D5" w14:paraId="698D8759" w14:textId="77777777" w:rsidTr="00C33DAA">
              <w:trPr>
                <w:trHeight w:val="310"/>
              </w:trPr>
              <w:tc>
                <w:tcPr>
                  <w:tcW w:w="1280" w:type="dxa"/>
                  <w:tcBorders>
                    <w:top w:val="nil"/>
                    <w:left w:val="nil"/>
                    <w:bottom w:val="nil"/>
                    <w:right w:val="nil"/>
                  </w:tcBorders>
                  <w:shd w:val="clear" w:color="auto" w:fill="auto"/>
                  <w:noWrap/>
                  <w:vAlign w:val="bottom"/>
                  <w:hideMark/>
                </w:tcPr>
                <w:p w14:paraId="2D2E700E"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7.141</w:t>
                  </w:r>
                </w:p>
              </w:tc>
            </w:tr>
            <w:tr w:rsidR="00C33DAA" w:rsidRPr="00EC16D5" w14:paraId="71ED3A30" w14:textId="77777777" w:rsidTr="00C33DAA">
              <w:trPr>
                <w:trHeight w:val="310"/>
              </w:trPr>
              <w:tc>
                <w:tcPr>
                  <w:tcW w:w="1280" w:type="dxa"/>
                  <w:tcBorders>
                    <w:top w:val="nil"/>
                    <w:left w:val="nil"/>
                    <w:bottom w:val="nil"/>
                    <w:right w:val="nil"/>
                  </w:tcBorders>
                  <w:shd w:val="clear" w:color="auto" w:fill="auto"/>
                  <w:noWrap/>
                  <w:vAlign w:val="bottom"/>
                  <w:hideMark/>
                </w:tcPr>
                <w:p w14:paraId="758E5F5C"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7.024</w:t>
                  </w:r>
                </w:p>
              </w:tc>
            </w:tr>
            <w:tr w:rsidR="00C33DAA" w:rsidRPr="00EC16D5" w14:paraId="4E70F557" w14:textId="77777777" w:rsidTr="00C33DAA">
              <w:trPr>
                <w:trHeight w:val="310"/>
              </w:trPr>
              <w:tc>
                <w:tcPr>
                  <w:tcW w:w="1280" w:type="dxa"/>
                  <w:tcBorders>
                    <w:top w:val="nil"/>
                    <w:left w:val="nil"/>
                    <w:bottom w:val="nil"/>
                    <w:right w:val="nil"/>
                  </w:tcBorders>
                  <w:shd w:val="clear" w:color="auto" w:fill="auto"/>
                  <w:noWrap/>
                  <w:vAlign w:val="bottom"/>
                  <w:hideMark/>
                </w:tcPr>
                <w:p w14:paraId="34DE47B0"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7.003</w:t>
                  </w:r>
                </w:p>
              </w:tc>
            </w:tr>
            <w:tr w:rsidR="00C33DAA" w:rsidRPr="00EC16D5" w14:paraId="13E802A5" w14:textId="77777777" w:rsidTr="00C33DAA">
              <w:trPr>
                <w:trHeight w:val="310"/>
              </w:trPr>
              <w:tc>
                <w:tcPr>
                  <w:tcW w:w="1280" w:type="dxa"/>
                  <w:tcBorders>
                    <w:top w:val="nil"/>
                    <w:left w:val="nil"/>
                    <w:bottom w:val="nil"/>
                    <w:right w:val="nil"/>
                  </w:tcBorders>
                  <w:shd w:val="clear" w:color="auto" w:fill="auto"/>
                  <w:noWrap/>
                  <w:vAlign w:val="bottom"/>
                  <w:hideMark/>
                </w:tcPr>
                <w:p w14:paraId="5E80F29B"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7.118</w:t>
                  </w:r>
                </w:p>
              </w:tc>
            </w:tr>
            <w:tr w:rsidR="00C33DAA" w:rsidRPr="00EC16D5" w14:paraId="7277F826" w14:textId="77777777" w:rsidTr="00C33DAA">
              <w:trPr>
                <w:trHeight w:val="310"/>
              </w:trPr>
              <w:tc>
                <w:tcPr>
                  <w:tcW w:w="1280" w:type="dxa"/>
                  <w:tcBorders>
                    <w:top w:val="nil"/>
                    <w:left w:val="nil"/>
                    <w:bottom w:val="nil"/>
                    <w:right w:val="nil"/>
                  </w:tcBorders>
                  <w:shd w:val="clear" w:color="auto" w:fill="auto"/>
                  <w:noWrap/>
                  <w:vAlign w:val="bottom"/>
                  <w:hideMark/>
                </w:tcPr>
                <w:p w14:paraId="46BA41B8"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7.105</w:t>
                  </w:r>
                </w:p>
              </w:tc>
            </w:tr>
            <w:tr w:rsidR="00C33DAA" w:rsidRPr="00EC16D5" w14:paraId="2D6E8FDD" w14:textId="77777777" w:rsidTr="00C33DAA">
              <w:trPr>
                <w:trHeight w:val="310"/>
              </w:trPr>
              <w:tc>
                <w:tcPr>
                  <w:tcW w:w="1280" w:type="dxa"/>
                  <w:tcBorders>
                    <w:top w:val="nil"/>
                    <w:left w:val="nil"/>
                    <w:bottom w:val="nil"/>
                    <w:right w:val="nil"/>
                  </w:tcBorders>
                  <w:shd w:val="clear" w:color="auto" w:fill="auto"/>
                  <w:noWrap/>
                  <w:vAlign w:val="bottom"/>
                  <w:hideMark/>
                </w:tcPr>
                <w:p w14:paraId="7F77AE81"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7.108</w:t>
                  </w:r>
                </w:p>
              </w:tc>
            </w:tr>
            <w:tr w:rsidR="00C33DAA" w:rsidRPr="00EC16D5" w14:paraId="4697A318" w14:textId="77777777" w:rsidTr="00C33DAA">
              <w:trPr>
                <w:trHeight w:val="310"/>
              </w:trPr>
              <w:tc>
                <w:tcPr>
                  <w:tcW w:w="1280" w:type="dxa"/>
                  <w:tcBorders>
                    <w:top w:val="nil"/>
                    <w:left w:val="nil"/>
                    <w:bottom w:val="nil"/>
                    <w:right w:val="nil"/>
                  </w:tcBorders>
                  <w:shd w:val="clear" w:color="auto" w:fill="auto"/>
                  <w:noWrap/>
                  <w:vAlign w:val="bottom"/>
                  <w:hideMark/>
                </w:tcPr>
                <w:p w14:paraId="0591D4A6"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7.048</w:t>
                  </w:r>
                </w:p>
              </w:tc>
            </w:tr>
            <w:tr w:rsidR="00C33DAA" w:rsidRPr="00EC16D5" w14:paraId="5FA9D665" w14:textId="77777777" w:rsidTr="00C33DAA">
              <w:trPr>
                <w:trHeight w:val="310"/>
              </w:trPr>
              <w:tc>
                <w:tcPr>
                  <w:tcW w:w="1280" w:type="dxa"/>
                  <w:tcBorders>
                    <w:top w:val="nil"/>
                    <w:left w:val="nil"/>
                    <w:bottom w:val="nil"/>
                    <w:right w:val="nil"/>
                  </w:tcBorders>
                  <w:shd w:val="clear" w:color="auto" w:fill="auto"/>
                  <w:noWrap/>
                  <w:vAlign w:val="bottom"/>
                  <w:hideMark/>
                </w:tcPr>
                <w:p w14:paraId="4258B1CD"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946</w:t>
                  </w:r>
                </w:p>
              </w:tc>
            </w:tr>
            <w:tr w:rsidR="00C33DAA" w:rsidRPr="00EC16D5" w14:paraId="4607B9B3" w14:textId="77777777" w:rsidTr="00C33DAA">
              <w:trPr>
                <w:trHeight w:val="310"/>
              </w:trPr>
              <w:tc>
                <w:tcPr>
                  <w:tcW w:w="1280" w:type="dxa"/>
                  <w:tcBorders>
                    <w:top w:val="nil"/>
                    <w:left w:val="nil"/>
                    <w:bottom w:val="nil"/>
                    <w:right w:val="nil"/>
                  </w:tcBorders>
                  <w:shd w:val="clear" w:color="auto" w:fill="auto"/>
                  <w:noWrap/>
                  <w:vAlign w:val="bottom"/>
                  <w:hideMark/>
                </w:tcPr>
                <w:p w14:paraId="1192C121"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835</w:t>
                  </w:r>
                </w:p>
              </w:tc>
            </w:tr>
            <w:tr w:rsidR="00C33DAA" w:rsidRPr="00EC16D5" w14:paraId="1018B21A" w14:textId="77777777" w:rsidTr="00C33DAA">
              <w:trPr>
                <w:trHeight w:val="310"/>
              </w:trPr>
              <w:tc>
                <w:tcPr>
                  <w:tcW w:w="1280" w:type="dxa"/>
                  <w:tcBorders>
                    <w:top w:val="nil"/>
                    <w:left w:val="nil"/>
                    <w:bottom w:val="nil"/>
                    <w:right w:val="nil"/>
                  </w:tcBorders>
                  <w:shd w:val="clear" w:color="auto" w:fill="auto"/>
                  <w:noWrap/>
                  <w:vAlign w:val="bottom"/>
                  <w:hideMark/>
                </w:tcPr>
                <w:p w14:paraId="316BD009"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lastRenderedPageBreak/>
                    <w:t>796.877</w:t>
                  </w:r>
                </w:p>
              </w:tc>
            </w:tr>
            <w:tr w:rsidR="00C33DAA" w:rsidRPr="00EC16D5" w14:paraId="16C584AE" w14:textId="77777777" w:rsidTr="00C33DAA">
              <w:trPr>
                <w:trHeight w:val="310"/>
              </w:trPr>
              <w:tc>
                <w:tcPr>
                  <w:tcW w:w="1280" w:type="dxa"/>
                  <w:tcBorders>
                    <w:top w:val="nil"/>
                    <w:left w:val="nil"/>
                    <w:bottom w:val="nil"/>
                    <w:right w:val="nil"/>
                  </w:tcBorders>
                  <w:shd w:val="clear" w:color="auto" w:fill="auto"/>
                  <w:noWrap/>
                  <w:vAlign w:val="bottom"/>
                  <w:hideMark/>
                </w:tcPr>
                <w:p w14:paraId="1E755834"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998</w:t>
                  </w:r>
                </w:p>
              </w:tc>
            </w:tr>
            <w:tr w:rsidR="00C33DAA" w:rsidRPr="00EC16D5" w14:paraId="6BECE3CB" w14:textId="77777777" w:rsidTr="00C33DAA">
              <w:trPr>
                <w:trHeight w:val="310"/>
              </w:trPr>
              <w:tc>
                <w:tcPr>
                  <w:tcW w:w="1280" w:type="dxa"/>
                  <w:tcBorders>
                    <w:top w:val="nil"/>
                    <w:left w:val="nil"/>
                    <w:bottom w:val="nil"/>
                    <w:right w:val="nil"/>
                  </w:tcBorders>
                  <w:shd w:val="clear" w:color="auto" w:fill="auto"/>
                  <w:noWrap/>
                  <w:vAlign w:val="bottom"/>
                  <w:hideMark/>
                </w:tcPr>
                <w:p w14:paraId="327FCD1F"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7.002</w:t>
                  </w:r>
                </w:p>
              </w:tc>
            </w:tr>
            <w:tr w:rsidR="00C33DAA" w:rsidRPr="00EC16D5" w14:paraId="66EA72FE" w14:textId="77777777" w:rsidTr="00C33DAA">
              <w:trPr>
                <w:trHeight w:val="310"/>
              </w:trPr>
              <w:tc>
                <w:tcPr>
                  <w:tcW w:w="1280" w:type="dxa"/>
                  <w:tcBorders>
                    <w:top w:val="nil"/>
                    <w:left w:val="nil"/>
                    <w:bottom w:val="nil"/>
                    <w:right w:val="nil"/>
                  </w:tcBorders>
                  <w:shd w:val="clear" w:color="auto" w:fill="auto"/>
                  <w:noWrap/>
                  <w:vAlign w:val="bottom"/>
                  <w:hideMark/>
                </w:tcPr>
                <w:p w14:paraId="79EBD229"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6.966</w:t>
                  </w:r>
                </w:p>
              </w:tc>
            </w:tr>
            <w:tr w:rsidR="00C33DAA" w:rsidRPr="00EC16D5" w14:paraId="7EE29EAF" w14:textId="77777777" w:rsidTr="00C33DAA">
              <w:trPr>
                <w:trHeight w:val="310"/>
              </w:trPr>
              <w:tc>
                <w:tcPr>
                  <w:tcW w:w="1280" w:type="dxa"/>
                  <w:tcBorders>
                    <w:top w:val="nil"/>
                    <w:left w:val="nil"/>
                    <w:bottom w:val="nil"/>
                    <w:right w:val="nil"/>
                  </w:tcBorders>
                  <w:shd w:val="clear" w:color="auto" w:fill="auto"/>
                  <w:noWrap/>
                  <w:vAlign w:val="bottom"/>
                  <w:hideMark/>
                </w:tcPr>
                <w:p w14:paraId="4B4A5D1A"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7.027</w:t>
                  </w:r>
                </w:p>
              </w:tc>
            </w:tr>
            <w:tr w:rsidR="00C33DAA" w:rsidRPr="00EC16D5" w14:paraId="1C042093" w14:textId="77777777" w:rsidTr="00C33DAA">
              <w:trPr>
                <w:trHeight w:val="310"/>
              </w:trPr>
              <w:tc>
                <w:tcPr>
                  <w:tcW w:w="1280" w:type="dxa"/>
                  <w:tcBorders>
                    <w:top w:val="nil"/>
                    <w:left w:val="nil"/>
                    <w:bottom w:val="nil"/>
                    <w:right w:val="nil"/>
                  </w:tcBorders>
                  <w:shd w:val="clear" w:color="auto" w:fill="auto"/>
                  <w:noWrap/>
                  <w:vAlign w:val="bottom"/>
                  <w:hideMark/>
                </w:tcPr>
                <w:p w14:paraId="56EEA386"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7.028</w:t>
                  </w:r>
                </w:p>
              </w:tc>
            </w:tr>
            <w:tr w:rsidR="00C33DAA" w:rsidRPr="00EC16D5" w14:paraId="0DDCE685" w14:textId="77777777" w:rsidTr="00C33DAA">
              <w:trPr>
                <w:trHeight w:val="310"/>
              </w:trPr>
              <w:tc>
                <w:tcPr>
                  <w:tcW w:w="1280" w:type="dxa"/>
                  <w:tcBorders>
                    <w:top w:val="nil"/>
                    <w:left w:val="nil"/>
                    <w:bottom w:val="nil"/>
                    <w:right w:val="nil"/>
                  </w:tcBorders>
                  <w:shd w:val="clear" w:color="auto" w:fill="auto"/>
                  <w:noWrap/>
                  <w:vAlign w:val="bottom"/>
                  <w:hideMark/>
                </w:tcPr>
                <w:p w14:paraId="65627986"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7.083</w:t>
                  </w:r>
                </w:p>
              </w:tc>
            </w:tr>
            <w:tr w:rsidR="00C33DAA" w:rsidRPr="00EC16D5" w14:paraId="6077ECED" w14:textId="77777777" w:rsidTr="00C33DAA">
              <w:trPr>
                <w:trHeight w:val="310"/>
              </w:trPr>
              <w:tc>
                <w:tcPr>
                  <w:tcW w:w="1280" w:type="dxa"/>
                  <w:tcBorders>
                    <w:top w:val="nil"/>
                    <w:left w:val="nil"/>
                    <w:bottom w:val="nil"/>
                    <w:right w:val="nil"/>
                  </w:tcBorders>
                  <w:shd w:val="clear" w:color="auto" w:fill="auto"/>
                  <w:noWrap/>
                  <w:vAlign w:val="bottom"/>
                  <w:hideMark/>
                </w:tcPr>
                <w:p w14:paraId="6E8431D0"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7.085</w:t>
                  </w:r>
                </w:p>
              </w:tc>
            </w:tr>
            <w:tr w:rsidR="00C33DAA" w:rsidRPr="00EC16D5" w14:paraId="057917EA" w14:textId="77777777" w:rsidTr="00C33DAA">
              <w:trPr>
                <w:trHeight w:val="310"/>
              </w:trPr>
              <w:tc>
                <w:tcPr>
                  <w:tcW w:w="1280" w:type="dxa"/>
                  <w:tcBorders>
                    <w:top w:val="nil"/>
                    <w:left w:val="nil"/>
                    <w:bottom w:val="nil"/>
                    <w:right w:val="nil"/>
                  </w:tcBorders>
                  <w:shd w:val="clear" w:color="auto" w:fill="auto"/>
                  <w:noWrap/>
                  <w:vAlign w:val="bottom"/>
                  <w:hideMark/>
                </w:tcPr>
                <w:p w14:paraId="73C91D61"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7.121</w:t>
                  </w:r>
                </w:p>
              </w:tc>
            </w:tr>
            <w:tr w:rsidR="00C33DAA" w:rsidRPr="00EC16D5" w14:paraId="6DE4A69D" w14:textId="77777777" w:rsidTr="00C33DAA">
              <w:trPr>
                <w:trHeight w:val="310"/>
              </w:trPr>
              <w:tc>
                <w:tcPr>
                  <w:tcW w:w="1280" w:type="dxa"/>
                  <w:tcBorders>
                    <w:top w:val="nil"/>
                    <w:left w:val="nil"/>
                    <w:bottom w:val="nil"/>
                    <w:right w:val="nil"/>
                  </w:tcBorders>
                  <w:shd w:val="clear" w:color="auto" w:fill="auto"/>
                  <w:noWrap/>
                  <w:vAlign w:val="bottom"/>
                  <w:hideMark/>
                </w:tcPr>
                <w:p w14:paraId="11972149"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7.146</w:t>
                  </w:r>
                </w:p>
              </w:tc>
            </w:tr>
            <w:tr w:rsidR="00C33DAA" w:rsidRPr="00EC16D5" w14:paraId="51153DF6" w14:textId="77777777" w:rsidTr="00C33DAA">
              <w:trPr>
                <w:trHeight w:val="310"/>
              </w:trPr>
              <w:tc>
                <w:tcPr>
                  <w:tcW w:w="1280" w:type="dxa"/>
                  <w:tcBorders>
                    <w:top w:val="nil"/>
                    <w:left w:val="nil"/>
                    <w:bottom w:val="nil"/>
                    <w:right w:val="nil"/>
                  </w:tcBorders>
                  <w:shd w:val="clear" w:color="auto" w:fill="auto"/>
                  <w:noWrap/>
                  <w:vAlign w:val="bottom"/>
                  <w:hideMark/>
                </w:tcPr>
                <w:p w14:paraId="77D8BE9B"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7.125</w:t>
                  </w:r>
                </w:p>
              </w:tc>
            </w:tr>
            <w:tr w:rsidR="00C33DAA" w:rsidRPr="00EC16D5" w14:paraId="3B8ABA51" w14:textId="77777777" w:rsidTr="00C33DAA">
              <w:trPr>
                <w:trHeight w:val="310"/>
              </w:trPr>
              <w:tc>
                <w:tcPr>
                  <w:tcW w:w="1280" w:type="dxa"/>
                  <w:tcBorders>
                    <w:top w:val="nil"/>
                    <w:left w:val="nil"/>
                    <w:bottom w:val="nil"/>
                    <w:right w:val="nil"/>
                  </w:tcBorders>
                  <w:shd w:val="clear" w:color="auto" w:fill="auto"/>
                  <w:noWrap/>
                  <w:vAlign w:val="bottom"/>
                  <w:hideMark/>
                </w:tcPr>
                <w:p w14:paraId="36F6F7BC"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7.112</w:t>
                  </w:r>
                </w:p>
              </w:tc>
            </w:tr>
            <w:tr w:rsidR="00C33DAA" w:rsidRPr="00EC16D5" w14:paraId="1B72644E" w14:textId="77777777" w:rsidTr="00C33DAA">
              <w:trPr>
                <w:trHeight w:val="310"/>
              </w:trPr>
              <w:tc>
                <w:tcPr>
                  <w:tcW w:w="1280" w:type="dxa"/>
                  <w:tcBorders>
                    <w:top w:val="nil"/>
                    <w:left w:val="nil"/>
                    <w:bottom w:val="nil"/>
                    <w:right w:val="nil"/>
                  </w:tcBorders>
                  <w:shd w:val="clear" w:color="auto" w:fill="auto"/>
                  <w:noWrap/>
                  <w:vAlign w:val="bottom"/>
                  <w:hideMark/>
                </w:tcPr>
                <w:p w14:paraId="541A9928"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7.216</w:t>
                  </w:r>
                </w:p>
              </w:tc>
            </w:tr>
            <w:tr w:rsidR="00C33DAA" w:rsidRPr="00EC16D5" w14:paraId="330482B2" w14:textId="77777777" w:rsidTr="00C33DAA">
              <w:trPr>
                <w:trHeight w:val="310"/>
              </w:trPr>
              <w:tc>
                <w:tcPr>
                  <w:tcW w:w="1280" w:type="dxa"/>
                  <w:tcBorders>
                    <w:top w:val="nil"/>
                    <w:left w:val="nil"/>
                    <w:bottom w:val="nil"/>
                    <w:right w:val="nil"/>
                  </w:tcBorders>
                  <w:shd w:val="clear" w:color="auto" w:fill="auto"/>
                  <w:noWrap/>
                  <w:vAlign w:val="bottom"/>
                  <w:hideMark/>
                </w:tcPr>
                <w:p w14:paraId="0E7ED6D6"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7.162</w:t>
                  </w:r>
                </w:p>
              </w:tc>
            </w:tr>
            <w:tr w:rsidR="00C33DAA" w:rsidRPr="00EC16D5" w14:paraId="341B069C" w14:textId="77777777" w:rsidTr="00C33DAA">
              <w:trPr>
                <w:trHeight w:val="310"/>
              </w:trPr>
              <w:tc>
                <w:tcPr>
                  <w:tcW w:w="1280" w:type="dxa"/>
                  <w:tcBorders>
                    <w:top w:val="nil"/>
                    <w:left w:val="nil"/>
                    <w:bottom w:val="nil"/>
                    <w:right w:val="nil"/>
                  </w:tcBorders>
                  <w:shd w:val="clear" w:color="auto" w:fill="auto"/>
                  <w:noWrap/>
                  <w:vAlign w:val="bottom"/>
                  <w:hideMark/>
                </w:tcPr>
                <w:p w14:paraId="4F16ADEC"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7.248</w:t>
                  </w:r>
                </w:p>
              </w:tc>
            </w:tr>
            <w:tr w:rsidR="00C33DAA" w:rsidRPr="00EC16D5" w14:paraId="2C6913D6" w14:textId="77777777" w:rsidTr="00C33DAA">
              <w:trPr>
                <w:trHeight w:val="310"/>
              </w:trPr>
              <w:tc>
                <w:tcPr>
                  <w:tcW w:w="1280" w:type="dxa"/>
                  <w:tcBorders>
                    <w:top w:val="nil"/>
                    <w:left w:val="nil"/>
                    <w:bottom w:val="nil"/>
                    <w:right w:val="nil"/>
                  </w:tcBorders>
                  <w:shd w:val="clear" w:color="auto" w:fill="auto"/>
                  <w:noWrap/>
                  <w:vAlign w:val="bottom"/>
                  <w:hideMark/>
                </w:tcPr>
                <w:p w14:paraId="0BD95A47"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7.298</w:t>
                  </w:r>
                </w:p>
              </w:tc>
            </w:tr>
            <w:tr w:rsidR="00C33DAA" w:rsidRPr="00EC16D5" w14:paraId="406817A2" w14:textId="77777777" w:rsidTr="00C33DAA">
              <w:trPr>
                <w:trHeight w:val="310"/>
              </w:trPr>
              <w:tc>
                <w:tcPr>
                  <w:tcW w:w="1280" w:type="dxa"/>
                  <w:tcBorders>
                    <w:top w:val="nil"/>
                    <w:left w:val="nil"/>
                    <w:bottom w:val="nil"/>
                    <w:right w:val="nil"/>
                  </w:tcBorders>
                  <w:shd w:val="clear" w:color="auto" w:fill="auto"/>
                  <w:noWrap/>
                  <w:vAlign w:val="bottom"/>
                  <w:hideMark/>
                </w:tcPr>
                <w:p w14:paraId="562ABB81"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7.271</w:t>
                  </w:r>
                </w:p>
              </w:tc>
            </w:tr>
            <w:tr w:rsidR="00C33DAA" w:rsidRPr="00EC16D5" w14:paraId="0E864210" w14:textId="77777777" w:rsidTr="00C33DAA">
              <w:trPr>
                <w:trHeight w:val="310"/>
              </w:trPr>
              <w:tc>
                <w:tcPr>
                  <w:tcW w:w="1280" w:type="dxa"/>
                  <w:tcBorders>
                    <w:top w:val="nil"/>
                    <w:left w:val="nil"/>
                    <w:bottom w:val="nil"/>
                    <w:right w:val="nil"/>
                  </w:tcBorders>
                  <w:shd w:val="clear" w:color="auto" w:fill="auto"/>
                  <w:noWrap/>
                  <w:vAlign w:val="bottom"/>
                  <w:hideMark/>
                </w:tcPr>
                <w:p w14:paraId="745F7E89"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7.380</w:t>
                  </w:r>
                </w:p>
              </w:tc>
            </w:tr>
            <w:tr w:rsidR="00C33DAA" w:rsidRPr="00EC16D5" w14:paraId="70E3D5C2" w14:textId="77777777" w:rsidTr="00C33DAA">
              <w:trPr>
                <w:trHeight w:val="310"/>
              </w:trPr>
              <w:tc>
                <w:tcPr>
                  <w:tcW w:w="1280" w:type="dxa"/>
                  <w:tcBorders>
                    <w:top w:val="nil"/>
                    <w:left w:val="nil"/>
                    <w:bottom w:val="nil"/>
                    <w:right w:val="nil"/>
                  </w:tcBorders>
                  <w:shd w:val="clear" w:color="auto" w:fill="auto"/>
                  <w:noWrap/>
                  <w:vAlign w:val="bottom"/>
                  <w:hideMark/>
                </w:tcPr>
                <w:p w14:paraId="4FA10FB1"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7.383</w:t>
                  </w:r>
                </w:p>
              </w:tc>
            </w:tr>
            <w:tr w:rsidR="00C33DAA" w:rsidRPr="00EC16D5" w14:paraId="7B136262" w14:textId="77777777" w:rsidTr="00C33DAA">
              <w:trPr>
                <w:trHeight w:val="310"/>
              </w:trPr>
              <w:tc>
                <w:tcPr>
                  <w:tcW w:w="1280" w:type="dxa"/>
                  <w:tcBorders>
                    <w:top w:val="nil"/>
                    <w:left w:val="nil"/>
                    <w:bottom w:val="nil"/>
                    <w:right w:val="nil"/>
                  </w:tcBorders>
                  <w:shd w:val="clear" w:color="auto" w:fill="auto"/>
                  <w:noWrap/>
                  <w:vAlign w:val="bottom"/>
                  <w:hideMark/>
                </w:tcPr>
                <w:p w14:paraId="6F8C7939"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7.322</w:t>
                  </w:r>
                </w:p>
              </w:tc>
            </w:tr>
            <w:tr w:rsidR="00C33DAA" w:rsidRPr="00EC16D5" w14:paraId="210DE6D7" w14:textId="77777777" w:rsidTr="00C33DAA">
              <w:trPr>
                <w:trHeight w:val="310"/>
              </w:trPr>
              <w:tc>
                <w:tcPr>
                  <w:tcW w:w="1280" w:type="dxa"/>
                  <w:tcBorders>
                    <w:top w:val="nil"/>
                    <w:left w:val="nil"/>
                    <w:bottom w:val="nil"/>
                    <w:right w:val="nil"/>
                  </w:tcBorders>
                  <w:shd w:val="clear" w:color="auto" w:fill="auto"/>
                  <w:noWrap/>
                  <w:vAlign w:val="bottom"/>
                  <w:hideMark/>
                </w:tcPr>
                <w:p w14:paraId="31B25259"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7.344</w:t>
                  </w:r>
                </w:p>
              </w:tc>
            </w:tr>
            <w:tr w:rsidR="00C33DAA" w:rsidRPr="00EC16D5" w14:paraId="7B5DBDA0" w14:textId="77777777" w:rsidTr="00C33DAA">
              <w:trPr>
                <w:trHeight w:val="310"/>
              </w:trPr>
              <w:tc>
                <w:tcPr>
                  <w:tcW w:w="1280" w:type="dxa"/>
                  <w:tcBorders>
                    <w:top w:val="nil"/>
                    <w:left w:val="nil"/>
                    <w:bottom w:val="nil"/>
                    <w:right w:val="nil"/>
                  </w:tcBorders>
                  <w:shd w:val="clear" w:color="auto" w:fill="auto"/>
                  <w:noWrap/>
                  <w:vAlign w:val="bottom"/>
                  <w:hideMark/>
                </w:tcPr>
                <w:p w14:paraId="2D5D9D06"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7.307</w:t>
                  </w:r>
                </w:p>
              </w:tc>
            </w:tr>
            <w:tr w:rsidR="00C33DAA" w:rsidRPr="00EC16D5" w14:paraId="09CC3393" w14:textId="77777777" w:rsidTr="00C33DAA">
              <w:trPr>
                <w:trHeight w:val="310"/>
              </w:trPr>
              <w:tc>
                <w:tcPr>
                  <w:tcW w:w="1280" w:type="dxa"/>
                  <w:tcBorders>
                    <w:top w:val="nil"/>
                    <w:left w:val="nil"/>
                    <w:bottom w:val="nil"/>
                    <w:right w:val="nil"/>
                  </w:tcBorders>
                  <w:shd w:val="clear" w:color="auto" w:fill="auto"/>
                  <w:noWrap/>
                  <w:vAlign w:val="bottom"/>
                  <w:hideMark/>
                </w:tcPr>
                <w:p w14:paraId="5640AA25"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7.299</w:t>
                  </w:r>
                </w:p>
              </w:tc>
            </w:tr>
            <w:tr w:rsidR="00C33DAA" w:rsidRPr="00EC16D5" w14:paraId="1BF3627A" w14:textId="77777777" w:rsidTr="00C33DAA">
              <w:trPr>
                <w:trHeight w:val="310"/>
              </w:trPr>
              <w:tc>
                <w:tcPr>
                  <w:tcW w:w="1280" w:type="dxa"/>
                  <w:tcBorders>
                    <w:top w:val="nil"/>
                    <w:left w:val="nil"/>
                    <w:bottom w:val="nil"/>
                    <w:right w:val="nil"/>
                  </w:tcBorders>
                  <w:shd w:val="clear" w:color="auto" w:fill="auto"/>
                  <w:noWrap/>
                  <w:vAlign w:val="bottom"/>
                  <w:hideMark/>
                </w:tcPr>
                <w:p w14:paraId="79E3319E"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7.323</w:t>
                  </w:r>
                </w:p>
              </w:tc>
            </w:tr>
            <w:tr w:rsidR="00C33DAA" w:rsidRPr="00EC16D5" w14:paraId="4FDB30DD" w14:textId="77777777" w:rsidTr="00C33DAA">
              <w:trPr>
                <w:trHeight w:val="310"/>
              </w:trPr>
              <w:tc>
                <w:tcPr>
                  <w:tcW w:w="1280" w:type="dxa"/>
                  <w:tcBorders>
                    <w:top w:val="nil"/>
                    <w:left w:val="nil"/>
                    <w:bottom w:val="nil"/>
                    <w:right w:val="nil"/>
                  </w:tcBorders>
                  <w:shd w:val="clear" w:color="auto" w:fill="auto"/>
                  <w:noWrap/>
                  <w:vAlign w:val="bottom"/>
                  <w:hideMark/>
                </w:tcPr>
                <w:p w14:paraId="6315A155"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7.302</w:t>
                  </w:r>
                </w:p>
              </w:tc>
            </w:tr>
            <w:tr w:rsidR="00C33DAA" w:rsidRPr="00EC16D5" w14:paraId="25ACC7D0" w14:textId="77777777" w:rsidTr="00C33DAA">
              <w:trPr>
                <w:trHeight w:val="310"/>
              </w:trPr>
              <w:tc>
                <w:tcPr>
                  <w:tcW w:w="1280" w:type="dxa"/>
                  <w:tcBorders>
                    <w:top w:val="nil"/>
                    <w:left w:val="nil"/>
                    <w:bottom w:val="nil"/>
                    <w:right w:val="nil"/>
                  </w:tcBorders>
                  <w:shd w:val="clear" w:color="auto" w:fill="auto"/>
                  <w:noWrap/>
                  <w:vAlign w:val="bottom"/>
                  <w:hideMark/>
                </w:tcPr>
                <w:p w14:paraId="26EE7936" w14:textId="77777777" w:rsidR="00C33DAA" w:rsidRPr="00EC16D5" w:rsidRDefault="00C33DAA" w:rsidP="00EC16D5">
                  <w:pPr>
                    <w:spacing w:after="120" w:line="240" w:lineRule="auto"/>
                    <w:jc w:val="right"/>
                    <w:rPr>
                      <w:rFonts w:eastAsia="Times New Roman"/>
                      <w:color w:val="000000"/>
                    </w:rPr>
                  </w:pPr>
                  <w:r w:rsidRPr="00EC16D5">
                    <w:rPr>
                      <w:rFonts w:eastAsia="Times New Roman"/>
                      <w:color w:val="000000"/>
                    </w:rPr>
                    <w:t>797.433</w:t>
                  </w:r>
                </w:p>
              </w:tc>
            </w:tr>
          </w:tbl>
          <w:p w14:paraId="45B7515C" w14:textId="77777777" w:rsidR="00932B9E" w:rsidRPr="00EC16D5" w:rsidRDefault="00932B9E" w:rsidP="00EC16D5">
            <w:pPr>
              <w:spacing w:after="120"/>
              <w:jc w:val="center"/>
            </w:pPr>
          </w:p>
        </w:tc>
      </w:tr>
    </w:tbl>
    <w:p w14:paraId="74512EBA" w14:textId="27E3E6F6" w:rsidR="002D1425" w:rsidRPr="00EC16D5" w:rsidRDefault="002D1425" w:rsidP="00EC16D5">
      <w:pPr>
        <w:spacing w:after="120" w:line="240" w:lineRule="auto"/>
      </w:pPr>
    </w:p>
    <w:p w14:paraId="6D204175" w14:textId="097C1A65" w:rsidR="00991F72" w:rsidRPr="00EC16D5" w:rsidRDefault="00991F72" w:rsidP="00EC16D5">
      <w:pPr>
        <w:spacing w:after="120" w:line="240" w:lineRule="auto"/>
      </w:pPr>
    </w:p>
    <w:p w14:paraId="790D55F3" w14:textId="0FA75380" w:rsidR="00991F72" w:rsidRPr="00EC16D5" w:rsidRDefault="00991F72" w:rsidP="00EC16D5">
      <w:pPr>
        <w:spacing w:after="120" w:line="240" w:lineRule="auto"/>
      </w:pPr>
    </w:p>
    <w:p w14:paraId="213B11AB" w14:textId="7221A17D" w:rsidR="00991F72" w:rsidRPr="00EC16D5" w:rsidRDefault="00991F72" w:rsidP="00EC16D5">
      <w:pPr>
        <w:spacing w:after="120" w:line="240" w:lineRule="auto"/>
      </w:pPr>
    </w:p>
    <w:p w14:paraId="4141F8D7" w14:textId="77777777" w:rsidR="00EC16D5" w:rsidRDefault="00EC16D5">
      <w:r>
        <w:br w:type="page"/>
      </w:r>
    </w:p>
    <w:p w14:paraId="0C776AC8" w14:textId="7FD8F528" w:rsidR="00991F72" w:rsidRPr="00EC16D5" w:rsidRDefault="00991F72" w:rsidP="00EC16D5">
      <w:pPr>
        <w:spacing w:after="120" w:line="240" w:lineRule="auto"/>
      </w:pPr>
      <w:r w:rsidRPr="00EC16D5">
        <w:lastRenderedPageBreak/>
        <w:t>Table A.2. Coordinates for seismic nodes on Line B, obtained using a Leica Geosystems Differential GPS</w:t>
      </w:r>
    </w:p>
    <w:p w14:paraId="7F1F0FF3" w14:textId="65B3CBA5" w:rsidR="00991F72" w:rsidRPr="00EC16D5" w:rsidRDefault="00991F72" w:rsidP="00EC16D5">
      <w:pPr>
        <w:spacing w:after="120" w:line="240" w:lineRule="auto"/>
        <w:jc w:val="center"/>
      </w:pPr>
    </w:p>
    <w:tbl>
      <w:tblPr>
        <w:tblStyle w:val="TableGrid"/>
        <w:tblW w:w="0" w:type="auto"/>
        <w:tblLook w:val="04A0" w:firstRow="1" w:lastRow="0" w:firstColumn="1" w:lastColumn="0" w:noHBand="0" w:noVBand="1"/>
      </w:tblPr>
      <w:tblGrid>
        <w:gridCol w:w="2160"/>
        <w:gridCol w:w="2160"/>
        <w:gridCol w:w="2160"/>
        <w:gridCol w:w="2160"/>
      </w:tblGrid>
      <w:tr w:rsidR="00580B73" w:rsidRPr="00EC16D5" w14:paraId="191FB130" w14:textId="77777777" w:rsidTr="00AE7FA9">
        <w:trPr>
          <w:cnfStyle w:val="100000000000" w:firstRow="1" w:lastRow="0" w:firstColumn="0" w:lastColumn="0" w:oddVBand="0" w:evenVBand="0" w:oddHBand="0" w:evenHBand="0" w:firstRowFirstColumn="0" w:firstRowLastColumn="0" w:lastRowFirstColumn="0" w:lastRowLastColumn="0"/>
        </w:trPr>
        <w:tc>
          <w:tcPr>
            <w:tcW w:w="2160" w:type="dxa"/>
          </w:tcPr>
          <w:p w14:paraId="73EC3561" w14:textId="64CD4611" w:rsidR="00580B73" w:rsidRPr="00EC16D5" w:rsidRDefault="00580B73" w:rsidP="00EC16D5">
            <w:pPr>
              <w:spacing w:after="120"/>
              <w:jc w:val="center"/>
            </w:pPr>
            <w:r w:rsidRPr="00EC16D5">
              <w:t xml:space="preserve">Station Name </w:t>
            </w:r>
          </w:p>
        </w:tc>
        <w:tc>
          <w:tcPr>
            <w:tcW w:w="2160" w:type="dxa"/>
          </w:tcPr>
          <w:p w14:paraId="47C8B875" w14:textId="31C2908F" w:rsidR="00580B73" w:rsidRPr="00EC16D5" w:rsidRDefault="00580B73" w:rsidP="00EC16D5">
            <w:pPr>
              <w:spacing w:after="120"/>
              <w:jc w:val="center"/>
            </w:pPr>
            <w:r w:rsidRPr="00EC16D5">
              <w:t>Latitude (deg)</w:t>
            </w:r>
          </w:p>
        </w:tc>
        <w:tc>
          <w:tcPr>
            <w:tcW w:w="2160" w:type="dxa"/>
          </w:tcPr>
          <w:p w14:paraId="7A5941D5" w14:textId="2010B57B" w:rsidR="00580B73" w:rsidRPr="00EC16D5" w:rsidRDefault="00580B73" w:rsidP="00EC16D5">
            <w:pPr>
              <w:spacing w:after="120"/>
              <w:jc w:val="center"/>
            </w:pPr>
            <w:r w:rsidRPr="00EC16D5">
              <w:t>Longitude (deg)</w:t>
            </w:r>
          </w:p>
        </w:tc>
        <w:tc>
          <w:tcPr>
            <w:tcW w:w="2160" w:type="dxa"/>
          </w:tcPr>
          <w:p w14:paraId="4D3F86B5" w14:textId="08B917F4" w:rsidR="00580B73" w:rsidRPr="00EC16D5" w:rsidRDefault="00580B73" w:rsidP="00EC16D5">
            <w:pPr>
              <w:spacing w:after="120"/>
              <w:jc w:val="center"/>
            </w:pPr>
            <w:r w:rsidRPr="00EC16D5">
              <w:t>Elevation (m)</w:t>
            </w:r>
          </w:p>
        </w:tc>
      </w:tr>
      <w:tr w:rsidR="00AE7FA9" w:rsidRPr="00EC16D5" w14:paraId="01759AA5" w14:textId="77777777" w:rsidTr="00AE7FA9">
        <w:tc>
          <w:tcPr>
            <w:tcW w:w="2160" w:type="dxa"/>
          </w:tcPr>
          <w:p w14:paraId="6FDD3356" w14:textId="5DD0782D" w:rsidR="00AE7FA9" w:rsidRPr="00EC16D5" w:rsidRDefault="00AE7FA9" w:rsidP="00EC16D5">
            <w:pPr>
              <w:spacing w:after="120"/>
              <w:jc w:val="center"/>
            </w:pPr>
            <w:r w:rsidRPr="00EC16D5">
              <w:rPr>
                <w:color w:val="000000"/>
              </w:rPr>
              <w:t>B01</w:t>
            </w:r>
          </w:p>
        </w:tc>
        <w:tc>
          <w:tcPr>
            <w:tcW w:w="2160" w:type="dxa"/>
          </w:tcPr>
          <w:p w14:paraId="14074D3A" w14:textId="6F3CE5CB" w:rsidR="00AE7FA9" w:rsidRPr="00EC16D5" w:rsidRDefault="00AE7FA9" w:rsidP="00EC16D5">
            <w:pPr>
              <w:spacing w:after="120"/>
              <w:jc w:val="center"/>
            </w:pPr>
            <w:r w:rsidRPr="00EC16D5">
              <w:rPr>
                <w:color w:val="000000"/>
              </w:rPr>
              <w:t>31.70224</w:t>
            </w:r>
          </w:p>
        </w:tc>
        <w:tc>
          <w:tcPr>
            <w:tcW w:w="2160" w:type="dxa"/>
          </w:tcPr>
          <w:p w14:paraId="772A5B98" w14:textId="6FF8E46F" w:rsidR="00AE7FA9" w:rsidRPr="00EC16D5" w:rsidRDefault="00AE7FA9" w:rsidP="00EC16D5">
            <w:pPr>
              <w:spacing w:after="120"/>
              <w:jc w:val="center"/>
            </w:pPr>
            <w:r w:rsidRPr="00EC16D5">
              <w:rPr>
                <w:color w:val="000000"/>
              </w:rPr>
              <w:t>-102.926086</w:t>
            </w:r>
          </w:p>
        </w:tc>
        <w:tc>
          <w:tcPr>
            <w:tcW w:w="2160" w:type="dxa"/>
          </w:tcPr>
          <w:p w14:paraId="2F08D8E5" w14:textId="2A7D3090" w:rsidR="00AE7FA9" w:rsidRPr="00EC16D5" w:rsidRDefault="00AE7FA9" w:rsidP="00EC16D5">
            <w:pPr>
              <w:spacing w:after="120"/>
              <w:jc w:val="center"/>
            </w:pPr>
            <w:r w:rsidRPr="00EC16D5">
              <w:rPr>
                <w:color w:val="000000"/>
              </w:rPr>
              <w:t>810.777</w:t>
            </w:r>
          </w:p>
        </w:tc>
      </w:tr>
      <w:tr w:rsidR="00AE7FA9" w:rsidRPr="00EC16D5" w14:paraId="64E78C2B" w14:textId="77777777" w:rsidTr="00AE7FA9">
        <w:tc>
          <w:tcPr>
            <w:tcW w:w="2160" w:type="dxa"/>
          </w:tcPr>
          <w:p w14:paraId="17BA4A11" w14:textId="219F5162" w:rsidR="00AE7FA9" w:rsidRPr="00EC16D5" w:rsidRDefault="00AE7FA9" w:rsidP="00EC16D5">
            <w:pPr>
              <w:spacing w:after="120"/>
              <w:jc w:val="center"/>
            </w:pPr>
            <w:r w:rsidRPr="00EC16D5">
              <w:rPr>
                <w:color w:val="000000"/>
              </w:rPr>
              <w:t>B02</w:t>
            </w:r>
          </w:p>
        </w:tc>
        <w:tc>
          <w:tcPr>
            <w:tcW w:w="2160" w:type="dxa"/>
          </w:tcPr>
          <w:p w14:paraId="60B82266" w14:textId="0E488640" w:rsidR="00AE7FA9" w:rsidRPr="00EC16D5" w:rsidRDefault="00AE7FA9" w:rsidP="00EC16D5">
            <w:pPr>
              <w:spacing w:after="120"/>
              <w:jc w:val="center"/>
            </w:pPr>
            <w:r w:rsidRPr="00EC16D5">
              <w:rPr>
                <w:color w:val="000000"/>
              </w:rPr>
              <w:t>31.70060</w:t>
            </w:r>
          </w:p>
        </w:tc>
        <w:tc>
          <w:tcPr>
            <w:tcW w:w="2160" w:type="dxa"/>
          </w:tcPr>
          <w:p w14:paraId="130C9F8D" w14:textId="3A605F26" w:rsidR="00AE7FA9" w:rsidRPr="00EC16D5" w:rsidRDefault="00AE7FA9" w:rsidP="00EC16D5">
            <w:pPr>
              <w:spacing w:after="120"/>
              <w:jc w:val="center"/>
            </w:pPr>
            <w:r w:rsidRPr="00EC16D5">
              <w:rPr>
                <w:color w:val="000000"/>
              </w:rPr>
              <w:t>-102.925134</w:t>
            </w:r>
          </w:p>
        </w:tc>
        <w:tc>
          <w:tcPr>
            <w:tcW w:w="2160" w:type="dxa"/>
          </w:tcPr>
          <w:p w14:paraId="6651A303" w14:textId="1FBCC906" w:rsidR="00AE7FA9" w:rsidRPr="00EC16D5" w:rsidRDefault="00AE7FA9" w:rsidP="00EC16D5">
            <w:pPr>
              <w:spacing w:after="120"/>
              <w:jc w:val="center"/>
            </w:pPr>
            <w:r w:rsidRPr="00EC16D5">
              <w:rPr>
                <w:color w:val="000000"/>
              </w:rPr>
              <w:t>809.345</w:t>
            </w:r>
          </w:p>
        </w:tc>
      </w:tr>
      <w:tr w:rsidR="00AE7FA9" w:rsidRPr="00EC16D5" w14:paraId="024E5FDF" w14:textId="77777777" w:rsidTr="00AE7FA9">
        <w:tc>
          <w:tcPr>
            <w:tcW w:w="2160" w:type="dxa"/>
          </w:tcPr>
          <w:p w14:paraId="21F944E9" w14:textId="7801D9D1" w:rsidR="00AE7FA9" w:rsidRPr="00EC16D5" w:rsidRDefault="00AE7FA9" w:rsidP="00EC16D5">
            <w:pPr>
              <w:spacing w:after="120"/>
              <w:jc w:val="center"/>
            </w:pPr>
            <w:r w:rsidRPr="00EC16D5">
              <w:rPr>
                <w:color w:val="000000"/>
              </w:rPr>
              <w:t>B03</w:t>
            </w:r>
          </w:p>
        </w:tc>
        <w:tc>
          <w:tcPr>
            <w:tcW w:w="2160" w:type="dxa"/>
          </w:tcPr>
          <w:p w14:paraId="72D558B6" w14:textId="0F52EF23" w:rsidR="00AE7FA9" w:rsidRPr="00EC16D5" w:rsidRDefault="00AE7FA9" w:rsidP="00EC16D5">
            <w:pPr>
              <w:spacing w:after="120"/>
              <w:jc w:val="center"/>
            </w:pPr>
            <w:r w:rsidRPr="00EC16D5">
              <w:rPr>
                <w:color w:val="000000"/>
              </w:rPr>
              <w:t>31.69909</w:t>
            </w:r>
          </w:p>
        </w:tc>
        <w:tc>
          <w:tcPr>
            <w:tcW w:w="2160" w:type="dxa"/>
          </w:tcPr>
          <w:p w14:paraId="7DB9358D" w14:textId="1E2F1324" w:rsidR="00AE7FA9" w:rsidRPr="00EC16D5" w:rsidRDefault="00AE7FA9" w:rsidP="00EC16D5">
            <w:pPr>
              <w:spacing w:after="120"/>
              <w:jc w:val="center"/>
            </w:pPr>
            <w:r w:rsidRPr="00EC16D5">
              <w:rPr>
                <w:color w:val="000000"/>
              </w:rPr>
              <w:t>-102.924140</w:t>
            </w:r>
          </w:p>
        </w:tc>
        <w:tc>
          <w:tcPr>
            <w:tcW w:w="2160" w:type="dxa"/>
          </w:tcPr>
          <w:p w14:paraId="454850BE" w14:textId="2878B450" w:rsidR="00AE7FA9" w:rsidRPr="00EC16D5" w:rsidRDefault="00AE7FA9" w:rsidP="00EC16D5">
            <w:pPr>
              <w:spacing w:after="120"/>
              <w:jc w:val="center"/>
            </w:pPr>
            <w:r w:rsidRPr="00EC16D5">
              <w:rPr>
                <w:color w:val="000000"/>
              </w:rPr>
              <w:t>809.410</w:t>
            </w:r>
          </w:p>
        </w:tc>
      </w:tr>
      <w:tr w:rsidR="00AE7FA9" w:rsidRPr="00EC16D5" w14:paraId="4E344FED" w14:textId="77777777" w:rsidTr="00AE7FA9">
        <w:tc>
          <w:tcPr>
            <w:tcW w:w="2160" w:type="dxa"/>
          </w:tcPr>
          <w:p w14:paraId="13C08F22" w14:textId="7A0E101F" w:rsidR="00AE7FA9" w:rsidRPr="00EC16D5" w:rsidRDefault="00AE7FA9" w:rsidP="00EC16D5">
            <w:pPr>
              <w:spacing w:after="120"/>
              <w:jc w:val="center"/>
            </w:pPr>
            <w:r w:rsidRPr="00EC16D5">
              <w:rPr>
                <w:color w:val="000000"/>
              </w:rPr>
              <w:t>B04</w:t>
            </w:r>
          </w:p>
        </w:tc>
        <w:tc>
          <w:tcPr>
            <w:tcW w:w="2160" w:type="dxa"/>
          </w:tcPr>
          <w:p w14:paraId="5D3FC9C5" w14:textId="7BACD9CB" w:rsidR="00AE7FA9" w:rsidRPr="00EC16D5" w:rsidRDefault="00AE7FA9" w:rsidP="00EC16D5">
            <w:pPr>
              <w:spacing w:after="120"/>
              <w:jc w:val="center"/>
            </w:pPr>
            <w:r w:rsidRPr="00EC16D5">
              <w:rPr>
                <w:color w:val="000000"/>
              </w:rPr>
              <w:t>31.69751</w:t>
            </w:r>
          </w:p>
        </w:tc>
        <w:tc>
          <w:tcPr>
            <w:tcW w:w="2160" w:type="dxa"/>
          </w:tcPr>
          <w:p w14:paraId="732C60CE" w14:textId="0EFE19DB" w:rsidR="00AE7FA9" w:rsidRPr="00EC16D5" w:rsidRDefault="00AE7FA9" w:rsidP="00EC16D5">
            <w:pPr>
              <w:spacing w:after="120"/>
              <w:jc w:val="center"/>
            </w:pPr>
            <w:r w:rsidRPr="00EC16D5">
              <w:rPr>
                <w:color w:val="000000"/>
              </w:rPr>
              <w:t>-102.923203</w:t>
            </w:r>
          </w:p>
        </w:tc>
        <w:tc>
          <w:tcPr>
            <w:tcW w:w="2160" w:type="dxa"/>
          </w:tcPr>
          <w:p w14:paraId="088AC1AA" w14:textId="39AA1F54" w:rsidR="00AE7FA9" w:rsidRPr="00EC16D5" w:rsidRDefault="00AE7FA9" w:rsidP="00EC16D5">
            <w:pPr>
              <w:spacing w:after="120"/>
              <w:jc w:val="center"/>
            </w:pPr>
            <w:r w:rsidRPr="00EC16D5">
              <w:rPr>
                <w:color w:val="000000"/>
              </w:rPr>
              <w:t>809.449</w:t>
            </w:r>
          </w:p>
        </w:tc>
      </w:tr>
      <w:tr w:rsidR="00AE7FA9" w:rsidRPr="00EC16D5" w14:paraId="596C9B71" w14:textId="77777777" w:rsidTr="00AE7FA9">
        <w:tc>
          <w:tcPr>
            <w:tcW w:w="2160" w:type="dxa"/>
          </w:tcPr>
          <w:p w14:paraId="47EB27A4" w14:textId="088D765E" w:rsidR="00AE7FA9" w:rsidRPr="00EC16D5" w:rsidRDefault="00AE7FA9" w:rsidP="00EC16D5">
            <w:pPr>
              <w:spacing w:after="120"/>
              <w:jc w:val="center"/>
            </w:pPr>
            <w:r w:rsidRPr="00EC16D5">
              <w:rPr>
                <w:color w:val="000000"/>
              </w:rPr>
              <w:t>B05</w:t>
            </w:r>
          </w:p>
        </w:tc>
        <w:tc>
          <w:tcPr>
            <w:tcW w:w="2160" w:type="dxa"/>
          </w:tcPr>
          <w:p w14:paraId="235C91AD" w14:textId="312C36E9" w:rsidR="00AE7FA9" w:rsidRPr="00EC16D5" w:rsidRDefault="00AE7FA9" w:rsidP="00EC16D5">
            <w:pPr>
              <w:spacing w:after="120"/>
              <w:jc w:val="center"/>
            </w:pPr>
            <w:r w:rsidRPr="00EC16D5">
              <w:rPr>
                <w:color w:val="000000"/>
              </w:rPr>
              <w:t>31.69585</w:t>
            </w:r>
          </w:p>
        </w:tc>
        <w:tc>
          <w:tcPr>
            <w:tcW w:w="2160" w:type="dxa"/>
          </w:tcPr>
          <w:p w14:paraId="314D5E2F" w14:textId="4532AEDD" w:rsidR="00AE7FA9" w:rsidRPr="00EC16D5" w:rsidRDefault="00AE7FA9" w:rsidP="00EC16D5">
            <w:pPr>
              <w:spacing w:after="120"/>
              <w:jc w:val="center"/>
            </w:pPr>
            <w:r w:rsidRPr="00EC16D5">
              <w:rPr>
                <w:color w:val="000000"/>
              </w:rPr>
              <w:t>-102.922261</w:t>
            </w:r>
          </w:p>
        </w:tc>
        <w:tc>
          <w:tcPr>
            <w:tcW w:w="2160" w:type="dxa"/>
          </w:tcPr>
          <w:p w14:paraId="0022FDBB" w14:textId="4E80B12E" w:rsidR="00AE7FA9" w:rsidRPr="00EC16D5" w:rsidRDefault="00AE7FA9" w:rsidP="00EC16D5">
            <w:pPr>
              <w:spacing w:after="120"/>
              <w:jc w:val="center"/>
            </w:pPr>
            <w:r w:rsidRPr="00EC16D5">
              <w:rPr>
                <w:color w:val="000000"/>
              </w:rPr>
              <w:t>808.790</w:t>
            </w:r>
          </w:p>
        </w:tc>
      </w:tr>
      <w:tr w:rsidR="00AE7FA9" w:rsidRPr="00EC16D5" w14:paraId="26A744D9" w14:textId="77777777" w:rsidTr="00AE7FA9">
        <w:tc>
          <w:tcPr>
            <w:tcW w:w="2160" w:type="dxa"/>
          </w:tcPr>
          <w:p w14:paraId="369413D9" w14:textId="3602A66D" w:rsidR="00AE7FA9" w:rsidRPr="00EC16D5" w:rsidRDefault="00AE7FA9" w:rsidP="00EC16D5">
            <w:pPr>
              <w:spacing w:after="120"/>
              <w:jc w:val="center"/>
            </w:pPr>
            <w:r w:rsidRPr="00EC16D5">
              <w:rPr>
                <w:color w:val="000000"/>
              </w:rPr>
              <w:t>B06</w:t>
            </w:r>
          </w:p>
        </w:tc>
        <w:tc>
          <w:tcPr>
            <w:tcW w:w="2160" w:type="dxa"/>
          </w:tcPr>
          <w:p w14:paraId="69CA2CDE" w14:textId="08434D5C" w:rsidR="00AE7FA9" w:rsidRPr="00EC16D5" w:rsidRDefault="00AE7FA9" w:rsidP="00EC16D5">
            <w:pPr>
              <w:spacing w:after="120"/>
              <w:jc w:val="center"/>
            </w:pPr>
            <w:r w:rsidRPr="00EC16D5">
              <w:rPr>
                <w:color w:val="000000"/>
              </w:rPr>
              <w:t>31.69417</w:t>
            </w:r>
          </w:p>
        </w:tc>
        <w:tc>
          <w:tcPr>
            <w:tcW w:w="2160" w:type="dxa"/>
          </w:tcPr>
          <w:p w14:paraId="0C2833F7" w14:textId="446B38FD" w:rsidR="00AE7FA9" w:rsidRPr="00EC16D5" w:rsidRDefault="00AE7FA9" w:rsidP="00EC16D5">
            <w:pPr>
              <w:spacing w:after="120"/>
              <w:jc w:val="center"/>
            </w:pPr>
            <w:r w:rsidRPr="00EC16D5">
              <w:rPr>
                <w:color w:val="000000"/>
              </w:rPr>
              <w:t>-102.921543</w:t>
            </w:r>
          </w:p>
        </w:tc>
        <w:tc>
          <w:tcPr>
            <w:tcW w:w="2160" w:type="dxa"/>
          </w:tcPr>
          <w:p w14:paraId="7D5E531C" w14:textId="3A1A1F7B" w:rsidR="00AE7FA9" w:rsidRPr="00EC16D5" w:rsidRDefault="00AE7FA9" w:rsidP="00EC16D5">
            <w:pPr>
              <w:spacing w:after="120"/>
              <w:jc w:val="center"/>
            </w:pPr>
            <w:r w:rsidRPr="00EC16D5">
              <w:rPr>
                <w:color w:val="000000"/>
              </w:rPr>
              <w:t>807.284</w:t>
            </w:r>
          </w:p>
        </w:tc>
      </w:tr>
      <w:tr w:rsidR="00AE7FA9" w:rsidRPr="00EC16D5" w14:paraId="34596DE3" w14:textId="77777777" w:rsidTr="00AE7FA9">
        <w:tc>
          <w:tcPr>
            <w:tcW w:w="2160" w:type="dxa"/>
          </w:tcPr>
          <w:p w14:paraId="7A08ED0E" w14:textId="1EB778DE" w:rsidR="00AE7FA9" w:rsidRPr="00EC16D5" w:rsidRDefault="00AE7FA9" w:rsidP="00EC16D5">
            <w:pPr>
              <w:spacing w:after="120"/>
              <w:jc w:val="center"/>
            </w:pPr>
            <w:r w:rsidRPr="00EC16D5">
              <w:rPr>
                <w:color w:val="000000"/>
              </w:rPr>
              <w:t>B07</w:t>
            </w:r>
          </w:p>
        </w:tc>
        <w:tc>
          <w:tcPr>
            <w:tcW w:w="2160" w:type="dxa"/>
          </w:tcPr>
          <w:p w14:paraId="437B2314" w14:textId="18FB6531" w:rsidR="00AE7FA9" w:rsidRPr="00EC16D5" w:rsidRDefault="00AE7FA9" w:rsidP="00EC16D5">
            <w:pPr>
              <w:spacing w:after="120"/>
              <w:jc w:val="center"/>
            </w:pPr>
            <w:r w:rsidRPr="00EC16D5">
              <w:rPr>
                <w:color w:val="000000"/>
              </w:rPr>
              <w:t>31.69240</w:t>
            </w:r>
          </w:p>
        </w:tc>
        <w:tc>
          <w:tcPr>
            <w:tcW w:w="2160" w:type="dxa"/>
          </w:tcPr>
          <w:p w14:paraId="65FD8CCE" w14:textId="6076208B" w:rsidR="00AE7FA9" w:rsidRPr="00EC16D5" w:rsidRDefault="00AE7FA9" w:rsidP="00EC16D5">
            <w:pPr>
              <w:spacing w:after="120"/>
              <w:jc w:val="center"/>
            </w:pPr>
            <w:r w:rsidRPr="00EC16D5">
              <w:rPr>
                <w:color w:val="000000"/>
              </w:rPr>
              <w:t>-102.920944</w:t>
            </w:r>
          </w:p>
        </w:tc>
        <w:tc>
          <w:tcPr>
            <w:tcW w:w="2160" w:type="dxa"/>
          </w:tcPr>
          <w:p w14:paraId="4B0FB32C" w14:textId="17368F7F" w:rsidR="00AE7FA9" w:rsidRPr="00EC16D5" w:rsidRDefault="00AE7FA9" w:rsidP="00EC16D5">
            <w:pPr>
              <w:spacing w:after="120"/>
              <w:jc w:val="center"/>
            </w:pPr>
            <w:r w:rsidRPr="00EC16D5">
              <w:rPr>
                <w:color w:val="000000"/>
              </w:rPr>
              <w:t>805.931</w:t>
            </w:r>
          </w:p>
        </w:tc>
      </w:tr>
      <w:tr w:rsidR="00AE7FA9" w:rsidRPr="00EC16D5" w14:paraId="71039C00" w14:textId="77777777" w:rsidTr="00AE7FA9">
        <w:tc>
          <w:tcPr>
            <w:tcW w:w="2160" w:type="dxa"/>
          </w:tcPr>
          <w:p w14:paraId="65D95B34" w14:textId="7FA4AB3F" w:rsidR="00AE7FA9" w:rsidRPr="00EC16D5" w:rsidRDefault="00AE7FA9" w:rsidP="00EC16D5">
            <w:pPr>
              <w:spacing w:after="120"/>
              <w:jc w:val="center"/>
            </w:pPr>
            <w:r w:rsidRPr="00EC16D5">
              <w:rPr>
                <w:color w:val="000000"/>
              </w:rPr>
              <w:t>B08</w:t>
            </w:r>
          </w:p>
        </w:tc>
        <w:tc>
          <w:tcPr>
            <w:tcW w:w="2160" w:type="dxa"/>
          </w:tcPr>
          <w:p w14:paraId="5E8CCD81" w14:textId="7F65C710" w:rsidR="00AE7FA9" w:rsidRPr="00EC16D5" w:rsidRDefault="00AE7FA9" w:rsidP="00EC16D5">
            <w:pPr>
              <w:spacing w:after="120"/>
              <w:jc w:val="center"/>
            </w:pPr>
            <w:r w:rsidRPr="00EC16D5">
              <w:rPr>
                <w:color w:val="000000"/>
              </w:rPr>
              <w:t>31.69070</w:t>
            </w:r>
          </w:p>
        </w:tc>
        <w:tc>
          <w:tcPr>
            <w:tcW w:w="2160" w:type="dxa"/>
          </w:tcPr>
          <w:p w14:paraId="5AB4B21E" w14:textId="2ECB5E25" w:rsidR="00AE7FA9" w:rsidRPr="00EC16D5" w:rsidRDefault="00AE7FA9" w:rsidP="00EC16D5">
            <w:pPr>
              <w:spacing w:after="120"/>
              <w:jc w:val="center"/>
            </w:pPr>
            <w:r w:rsidRPr="00EC16D5">
              <w:rPr>
                <w:color w:val="000000"/>
              </w:rPr>
              <w:t>-102.920200</w:t>
            </w:r>
          </w:p>
        </w:tc>
        <w:tc>
          <w:tcPr>
            <w:tcW w:w="2160" w:type="dxa"/>
          </w:tcPr>
          <w:p w14:paraId="61220416" w14:textId="232BBE80" w:rsidR="00AE7FA9" w:rsidRPr="00EC16D5" w:rsidRDefault="00AE7FA9" w:rsidP="00EC16D5">
            <w:pPr>
              <w:spacing w:after="120"/>
              <w:jc w:val="center"/>
            </w:pPr>
            <w:r w:rsidRPr="00EC16D5">
              <w:rPr>
                <w:color w:val="000000"/>
              </w:rPr>
              <w:t>806.559</w:t>
            </w:r>
          </w:p>
        </w:tc>
      </w:tr>
      <w:tr w:rsidR="00AE7FA9" w:rsidRPr="00EC16D5" w14:paraId="7D51AFAF" w14:textId="77777777" w:rsidTr="00AE7FA9">
        <w:tc>
          <w:tcPr>
            <w:tcW w:w="2160" w:type="dxa"/>
          </w:tcPr>
          <w:p w14:paraId="3284AE4D" w14:textId="6B4A7E7B" w:rsidR="00AE7FA9" w:rsidRPr="00EC16D5" w:rsidRDefault="00AE7FA9" w:rsidP="00EC16D5">
            <w:pPr>
              <w:spacing w:after="120"/>
              <w:jc w:val="center"/>
            </w:pPr>
            <w:r w:rsidRPr="00EC16D5">
              <w:rPr>
                <w:color w:val="000000"/>
              </w:rPr>
              <w:t>B09</w:t>
            </w:r>
          </w:p>
        </w:tc>
        <w:tc>
          <w:tcPr>
            <w:tcW w:w="2160" w:type="dxa"/>
          </w:tcPr>
          <w:p w14:paraId="271F9505" w14:textId="7E92AED7" w:rsidR="00AE7FA9" w:rsidRPr="00EC16D5" w:rsidRDefault="00AE7FA9" w:rsidP="00EC16D5">
            <w:pPr>
              <w:spacing w:after="120"/>
              <w:jc w:val="center"/>
            </w:pPr>
            <w:r w:rsidRPr="00EC16D5">
              <w:rPr>
                <w:color w:val="000000"/>
              </w:rPr>
              <w:t>31.68903</w:t>
            </w:r>
          </w:p>
        </w:tc>
        <w:tc>
          <w:tcPr>
            <w:tcW w:w="2160" w:type="dxa"/>
          </w:tcPr>
          <w:p w14:paraId="01A49A84" w14:textId="4AE78FA0" w:rsidR="00AE7FA9" w:rsidRPr="00EC16D5" w:rsidRDefault="00AE7FA9" w:rsidP="00EC16D5">
            <w:pPr>
              <w:spacing w:after="120"/>
              <w:jc w:val="center"/>
            </w:pPr>
            <w:r w:rsidRPr="00EC16D5">
              <w:rPr>
                <w:color w:val="000000"/>
              </w:rPr>
              <w:t>-102.919550</w:t>
            </w:r>
          </w:p>
        </w:tc>
        <w:tc>
          <w:tcPr>
            <w:tcW w:w="2160" w:type="dxa"/>
          </w:tcPr>
          <w:p w14:paraId="22C86830" w14:textId="6037F34A" w:rsidR="00AE7FA9" w:rsidRPr="00EC16D5" w:rsidRDefault="00AE7FA9" w:rsidP="00EC16D5">
            <w:pPr>
              <w:spacing w:after="120"/>
              <w:jc w:val="center"/>
            </w:pPr>
            <w:r w:rsidRPr="00EC16D5">
              <w:rPr>
                <w:color w:val="000000"/>
              </w:rPr>
              <w:t>808.130</w:t>
            </w:r>
          </w:p>
        </w:tc>
      </w:tr>
      <w:tr w:rsidR="00AE7FA9" w:rsidRPr="00EC16D5" w14:paraId="032C28A0" w14:textId="77777777" w:rsidTr="00AE7FA9">
        <w:tc>
          <w:tcPr>
            <w:tcW w:w="2160" w:type="dxa"/>
          </w:tcPr>
          <w:p w14:paraId="41CDC565" w14:textId="23E3126C" w:rsidR="00AE7FA9" w:rsidRPr="00EC16D5" w:rsidRDefault="00AE7FA9" w:rsidP="00EC16D5">
            <w:pPr>
              <w:spacing w:after="120"/>
              <w:jc w:val="center"/>
            </w:pPr>
            <w:r w:rsidRPr="00EC16D5">
              <w:rPr>
                <w:color w:val="000000"/>
              </w:rPr>
              <w:t>B10</w:t>
            </w:r>
          </w:p>
        </w:tc>
        <w:tc>
          <w:tcPr>
            <w:tcW w:w="2160" w:type="dxa"/>
          </w:tcPr>
          <w:p w14:paraId="0E1A9CD2" w14:textId="5C4A5C06" w:rsidR="00AE7FA9" w:rsidRPr="00EC16D5" w:rsidRDefault="00AE7FA9" w:rsidP="00EC16D5">
            <w:pPr>
              <w:spacing w:after="120"/>
              <w:jc w:val="center"/>
            </w:pPr>
            <w:r w:rsidRPr="00EC16D5">
              <w:rPr>
                <w:color w:val="000000"/>
              </w:rPr>
              <w:t>31.68732</w:t>
            </w:r>
          </w:p>
        </w:tc>
        <w:tc>
          <w:tcPr>
            <w:tcW w:w="2160" w:type="dxa"/>
          </w:tcPr>
          <w:p w14:paraId="2DFED1B2" w14:textId="307DD354" w:rsidR="00AE7FA9" w:rsidRPr="00EC16D5" w:rsidRDefault="00AE7FA9" w:rsidP="00EC16D5">
            <w:pPr>
              <w:spacing w:after="120"/>
              <w:jc w:val="center"/>
            </w:pPr>
            <w:r w:rsidRPr="00EC16D5">
              <w:rPr>
                <w:color w:val="000000"/>
              </w:rPr>
              <w:t>-102.918903</w:t>
            </w:r>
          </w:p>
        </w:tc>
        <w:tc>
          <w:tcPr>
            <w:tcW w:w="2160" w:type="dxa"/>
          </w:tcPr>
          <w:p w14:paraId="23BF765A" w14:textId="5D7D3FF6" w:rsidR="00AE7FA9" w:rsidRPr="00EC16D5" w:rsidRDefault="00AE7FA9" w:rsidP="00EC16D5">
            <w:pPr>
              <w:spacing w:after="120"/>
              <w:jc w:val="center"/>
            </w:pPr>
            <w:r w:rsidRPr="00EC16D5">
              <w:rPr>
                <w:color w:val="000000"/>
              </w:rPr>
              <w:t>807.406</w:t>
            </w:r>
          </w:p>
        </w:tc>
      </w:tr>
      <w:tr w:rsidR="00AE7FA9" w:rsidRPr="00EC16D5" w14:paraId="08E8A226" w14:textId="77777777" w:rsidTr="00AE7FA9">
        <w:tc>
          <w:tcPr>
            <w:tcW w:w="2160" w:type="dxa"/>
          </w:tcPr>
          <w:p w14:paraId="501F3201" w14:textId="594675B3" w:rsidR="00AE7FA9" w:rsidRPr="00EC16D5" w:rsidRDefault="00AE7FA9" w:rsidP="00EC16D5">
            <w:pPr>
              <w:spacing w:after="120"/>
              <w:jc w:val="center"/>
            </w:pPr>
            <w:r w:rsidRPr="00EC16D5">
              <w:rPr>
                <w:color w:val="000000"/>
              </w:rPr>
              <w:t>B11</w:t>
            </w:r>
          </w:p>
        </w:tc>
        <w:tc>
          <w:tcPr>
            <w:tcW w:w="2160" w:type="dxa"/>
          </w:tcPr>
          <w:p w14:paraId="57CE2CD3" w14:textId="2BB93E01" w:rsidR="00AE7FA9" w:rsidRPr="00EC16D5" w:rsidRDefault="00AE7FA9" w:rsidP="00EC16D5">
            <w:pPr>
              <w:spacing w:after="120"/>
              <w:jc w:val="center"/>
            </w:pPr>
            <w:r w:rsidRPr="00EC16D5">
              <w:rPr>
                <w:color w:val="000000"/>
              </w:rPr>
              <w:t>31.68558</w:t>
            </w:r>
          </w:p>
        </w:tc>
        <w:tc>
          <w:tcPr>
            <w:tcW w:w="2160" w:type="dxa"/>
          </w:tcPr>
          <w:p w14:paraId="1B9A910B" w14:textId="66210E10" w:rsidR="00AE7FA9" w:rsidRPr="00EC16D5" w:rsidRDefault="00AE7FA9" w:rsidP="00EC16D5">
            <w:pPr>
              <w:spacing w:after="120"/>
              <w:jc w:val="center"/>
            </w:pPr>
            <w:r w:rsidRPr="00EC16D5">
              <w:rPr>
                <w:color w:val="000000"/>
              </w:rPr>
              <w:t>-102.918273</w:t>
            </w:r>
          </w:p>
        </w:tc>
        <w:tc>
          <w:tcPr>
            <w:tcW w:w="2160" w:type="dxa"/>
          </w:tcPr>
          <w:p w14:paraId="13BB062D" w14:textId="290BB7A8" w:rsidR="00AE7FA9" w:rsidRPr="00EC16D5" w:rsidRDefault="00AE7FA9" w:rsidP="00EC16D5">
            <w:pPr>
              <w:spacing w:after="120"/>
              <w:jc w:val="center"/>
            </w:pPr>
            <w:r w:rsidRPr="00EC16D5">
              <w:rPr>
                <w:color w:val="000000"/>
              </w:rPr>
              <w:t>806.507</w:t>
            </w:r>
          </w:p>
        </w:tc>
      </w:tr>
      <w:tr w:rsidR="00AE7FA9" w:rsidRPr="00EC16D5" w14:paraId="6AE2F971" w14:textId="77777777" w:rsidTr="00AE7FA9">
        <w:tc>
          <w:tcPr>
            <w:tcW w:w="2160" w:type="dxa"/>
          </w:tcPr>
          <w:p w14:paraId="5FA14F50" w14:textId="7F1E4444" w:rsidR="00AE7FA9" w:rsidRPr="00EC16D5" w:rsidRDefault="00AE7FA9" w:rsidP="00EC16D5">
            <w:pPr>
              <w:spacing w:after="120"/>
              <w:jc w:val="center"/>
            </w:pPr>
            <w:r w:rsidRPr="00EC16D5">
              <w:rPr>
                <w:color w:val="000000"/>
              </w:rPr>
              <w:t>B12</w:t>
            </w:r>
          </w:p>
        </w:tc>
        <w:tc>
          <w:tcPr>
            <w:tcW w:w="2160" w:type="dxa"/>
          </w:tcPr>
          <w:p w14:paraId="4A6CA327" w14:textId="7C8C6E72" w:rsidR="00AE7FA9" w:rsidRPr="00EC16D5" w:rsidRDefault="00AE7FA9" w:rsidP="00EC16D5">
            <w:pPr>
              <w:spacing w:after="120"/>
              <w:jc w:val="center"/>
            </w:pPr>
            <w:r w:rsidRPr="00EC16D5">
              <w:rPr>
                <w:color w:val="000000"/>
              </w:rPr>
              <w:t>31.68387</w:t>
            </w:r>
          </w:p>
        </w:tc>
        <w:tc>
          <w:tcPr>
            <w:tcW w:w="2160" w:type="dxa"/>
          </w:tcPr>
          <w:p w14:paraId="44BBE902" w14:textId="1D255FC5" w:rsidR="00AE7FA9" w:rsidRPr="00EC16D5" w:rsidRDefault="00AE7FA9" w:rsidP="00EC16D5">
            <w:pPr>
              <w:spacing w:after="120"/>
              <w:jc w:val="center"/>
            </w:pPr>
            <w:r w:rsidRPr="00EC16D5">
              <w:rPr>
                <w:color w:val="000000"/>
              </w:rPr>
              <w:t>-102.917572</w:t>
            </w:r>
          </w:p>
        </w:tc>
        <w:tc>
          <w:tcPr>
            <w:tcW w:w="2160" w:type="dxa"/>
          </w:tcPr>
          <w:p w14:paraId="77E6C365" w14:textId="4191621A" w:rsidR="00AE7FA9" w:rsidRPr="00EC16D5" w:rsidRDefault="00AE7FA9" w:rsidP="00EC16D5">
            <w:pPr>
              <w:spacing w:after="120"/>
              <w:jc w:val="center"/>
            </w:pPr>
            <w:r w:rsidRPr="00EC16D5">
              <w:rPr>
                <w:color w:val="000000"/>
              </w:rPr>
              <w:t>806.802</w:t>
            </w:r>
          </w:p>
        </w:tc>
      </w:tr>
      <w:tr w:rsidR="00AE7FA9" w:rsidRPr="00EC16D5" w14:paraId="572F1024" w14:textId="77777777" w:rsidTr="00AE7FA9">
        <w:tc>
          <w:tcPr>
            <w:tcW w:w="2160" w:type="dxa"/>
          </w:tcPr>
          <w:p w14:paraId="208858B7" w14:textId="472DE8A7" w:rsidR="00AE7FA9" w:rsidRPr="00EC16D5" w:rsidRDefault="00AE7FA9" w:rsidP="00EC16D5">
            <w:pPr>
              <w:spacing w:after="120"/>
              <w:jc w:val="center"/>
            </w:pPr>
            <w:r w:rsidRPr="00EC16D5">
              <w:rPr>
                <w:color w:val="000000"/>
              </w:rPr>
              <w:t>B13</w:t>
            </w:r>
          </w:p>
        </w:tc>
        <w:tc>
          <w:tcPr>
            <w:tcW w:w="2160" w:type="dxa"/>
          </w:tcPr>
          <w:p w14:paraId="29C03747" w14:textId="3276138F" w:rsidR="00AE7FA9" w:rsidRPr="00EC16D5" w:rsidRDefault="00AE7FA9" w:rsidP="00EC16D5">
            <w:pPr>
              <w:spacing w:after="120"/>
              <w:jc w:val="center"/>
            </w:pPr>
            <w:r w:rsidRPr="00EC16D5">
              <w:rPr>
                <w:color w:val="000000"/>
              </w:rPr>
              <w:t>31.68212</w:t>
            </w:r>
          </w:p>
        </w:tc>
        <w:tc>
          <w:tcPr>
            <w:tcW w:w="2160" w:type="dxa"/>
          </w:tcPr>
          <w:p w14:paraId="4E156D9E" w14:textId="3DD7C7E2" w:rsidR="00AE7FA9" w:rsidRPr="00EC16D5" w:rsidRDefault="00AE7FA9" w:rsidP="00EC16D5">
            <w:pPr>
              <w:spacing w:after="120"/>
              <w:jc w:val="center"/>
            </w:pPr>
            <w:r w:rsidRPr="00EC16D5">
              <w:rPr>
                <w:color w:val="000000"/>
              </w:rPr>
              <w:t>-102.916936</w:t>
            </w:r>
          </w:p>
        </w:tc>
        <w:tc>
          <w:tcPr>
            <w:tcW w:w="2160" w:type="dxa"/>
          </w:tcPr>
          <w:p w14:paraId="271B2389" w14:textId="016D5086" w:rsidR="00AE7FA9" w:rsidRPr="00EC16D5" w:rsidRDefault="00AE7FA9" w:rsidP="00EC16D5">
            <w:pPr>
              <w:spacing w:after="120"/>
              <w:jc w:val="center"/>
            </w:pPr>
            <w:r w:rsidRPr="00EC16D5">
              <w:rPr>
                <w:color w:val="000000"/>
              </w:rPr>
              <w:t>806.358</w:t>
            </w:r>
          </w:p>
        </w:tc>
      </w:tr>
      <w:tr w:rsidR="00AE7FA9" w:rsidRPr="00EC16D5" w14:paraId="0AECC527" w14:textId="77777777" w:rsidTr="00AE7FA9">
        <w:tc>
          <w:tcPr>
            <w:tcW w:w="2160" w:type="dxa"/>
          </w:tcPr>
          <w:p w14:paraId="438B18F5" w14:textId="47432390" w:rsidR="00AE7FA9" w:rsidRPr="00EC16D5" w:rsidRDefault="00AE7FA9" w:rsidP="00EC16D5">
            <w:pPr>
              <w:spacing w:after="120"/>
              <w:jc w:val="center"/>
            </w:pPr>
            <w:r w:rsidRPr="00EC16D5">
              <w:rPr>
                <w:color w:val="000000"/>
              </w:rPr>
              <w:t>B14</w:t>
            </w:r>
          </w:p>
        </w:tc>
        <w:tc>
          <w:tcPr>
            <w:tcW w:w="2160" w:type="dxa"/>
          </w:tcPr>
          <w:p w14:paraId="4A494DB7" w14:textId="76D9306F" w:rsidR="00AE7FA9" w:rsidRPr="00EC16D5" w:rsidRDefault="00AE7FA9" w:rsidP="00EC16D5">
            <w:pPr>
              <w:spacing w:after="120"/>
              <w:jc w:val="center"/>
            </w:pPr>
            <w:r w:rsidRPr="00EC16D5">
              <w:rPr>
                <w:color w:val="000000"/>
              </w:rPr>
              <w:t>31.68044</w:t>
            </w:r>
          </w:p>
        </w:tc>
        <w:tc>
          <w:tcPr>
            <w:tcW w:w="2160" w:type="dxa"/>
          </w:tcPr>
          <w:p w14:paraId="79372FBB" w14:textId="1A1BEF3D" w:rsidR="00AE7FA9" w:rsidRPr="00EC16D5" w:rsidRDefault="00AE7FA9" w:rsidP="00EC16D5">
            <w:pPr>
              <w:spacing w:after="120"/>
              <w:jc w:val="center"/>
            </w:pPr>
            <w:r w:rsidRPr="00EC16D5">
              <w:rPr>
                <w:color w:val="000000"/>
              </w:rPr>
              <w:t>-102.916234</w:t>
            </w:r>
          </w:p>
        </w:tc>
        <w:tc>
          <w:tcPr>
            <w:tcW w:w="2160" w:type="dxa"/>
          </w:tcPr>
          <w:p w14:paraId="552F195C" w14:textId="59B6C652" w:rsidR="00AE7FA9" w:rsidRPr="00EC16D5" w:rsidRDefault="00AE7FA9" w:rsidP="00EC16D5">
            <w:pPr>
              <w:spacing w:after="120"/>
              <w:jc w:val="center"/>
            </w:pPr>
            <w:r w:rsidRPr="00EC16D5">
              <w:rPr>
                <w:color w:val="000000"/>
              </w:rPr>
              <w:t>805.017</w:t>
            </w:r>
          </w:p>
        </w:tc>
      </w:tr>
      <w:tr w:rsidR="00AE7FA9" w:rsidRPr="00EC16D5" w14:paraId="3712B2F1" w14:textId="77777777" w:rsidTr="00AE7FA9">
        <w:tc>
          <w:tcPr>
            <w:tcW w:w="2160" w:type="dxa"/>
          </w:tcPr>
          <w:p w14:paraId="38541DC5" w14:textId="75B81D6E" w:rsidR="00AE7FA9" w:rsidRPr="00EC16D5" w:rsidRDefault="00AE7FA9" w:rsidP="00EC16D5">
            <w:pPr>
              <w:spacing w:after="120"/>
              <w:jc w:val="center"/>
            </w:pPr>
            <w:r w:rsidRPr="00EC16D5">
              <w:rPr>
                <w:color w:val="000000"/>
              </w:rPr>
              <w:t>B15</w:t>
            </w:r>
          </w:p>
        </w:tc>
        <w:tc>
          <w:tcPr>
            <w:tcW w:w="2160" w:type="dxa"/>
          </w:tcPr>
          <w:p w14:paraId="0E06D5AD" w14:textId="05240A37" w:rsidR="00AE7FA9" w:rsidRPr="00EC16D5" w:rsidRDefault="00AE7FA9" w:rsidP="00EC16D5">
            <w:pPr>
              <w:spacing w:after="120"/>
              <w:jc w:val="center"/>
            </w:pPr>
            <w:r w:rsidRPr="00EC16D5">
              <w:rPr>
                <w:color w:val="000000"/>
              </w:rPr>
              <w:t>31.67932</w:t>
            </w:r>
          </w:p>
        </w:tc>
        <w:tc>
          <w:tcPr>
            <w:tcW w:w="2160" w:type="dxa"/>
          </w:tcPr>
          <w:p w14:paraId="37400FC9" w14:textId="3CB5AB3C" w:rsidR="00AE7FA9" w:rsidRPr="00EC16D5" w:rsidRDefault="00AE7FA9" w:rsidP="00EC16D5">
            <w:pPr>
              <w:spacing w:after="120"/>
              <w:jc w:val="center"/>
            </w:pPr>
            <w:r w:rsidRPr="00EC16D5">
              <w:rPr>
                <w:color w:val="000000"/>
              </w:rPr>
              <w:t>-102.914733</w:t>
            </w:r>
          </w:p>
        </w:tc>
        <w:tc>
          <w:tcPr>
            <w:tcW w:w="2160" w:type="dxa"/>
          </w:tcPr>
          <w:p w14:paraId="2FAA65DE" w14:textId="53E326FC" w:rsidR="00AE7FA9" w:rsidRPr="00EC16D5" w:rsidRDefault="00AE7FA9" w:rsidP="00EC16D5">
            <w:pPr>
              <w:spacing w:after="120"/>
              <w:jc w:val="center"/>
            </w:pPr>
            <w:r w:rsidRPr="00EC16D5">
              <w:rPr>
                <w:color w:val="000000"/>
              </w:rPr>
              <w:t>805.232</w:t>
            </w:r>
          </w:p>
        </w:tc>
      </w:tr>
      <w:tr w:rsidR="00AE7FA9" w:rsidRPr="00EC16D5" w14:paraId="2DEA4460" w14:textId="77777777" w:rsidTr="00AE7FA9">
        <w:tc>
          <w:tcPr>
            <w:tcW w:w="2160" w:type="dxa"/>
          </w:tcPr>
          <w:p w14:paraId="6367915A" w14:textId="334E0829" w:rsidR="00AE7FA9" w:rsidRPr="00EC16D5" w:rsidRDefault="00AE7FA9" w:rsidP="00EC16D5">
            <w:pPr>
              <w:spacing w:after="120"/>
              <w:jc w:val="center"/>
            </w:pPr>
            <w:r w:rsidRPr="00EC16D5">
              <w:rPr>
                <w:color w:val="000000"/>
              </w:rPr>
              <w:t>B16</w:t>
            </w:r>
          </w:p>
        </w:tc>
        <w:tc>
          <w:tcPr>
            <w:tcW w:w="2160" w:type="dxa"/>
          </w:tcPr>
          <w:p w14:paraId="174026AE" w14:textId="52A88512" w:rsidR="00AE7FA9" w:rsidRPr="00EC16D5" w:rsidRDefault="00AE7FA9" w:rsidP="00EC16D5">
            <w:pPr>
              <w:spacing w:after="120"/>
              <w:jc w:val="center"/>
            </w:pPr>
            <w:r w:rsidRPr="00EC16D5">
              <w:rPr>
                <w:color w:val="000000"/>
              </w:rPr>
              <w:t>31.67821</w:t>
            </w:r>
          </w:p>
        </w:tc>
        <w:tc>
          <w:tcPr>
            <w:tcW w:w="2160" w:type="dxa"/>
          </w:tcPr>
          <w:p w14:paraId="131893CA" w14:textId="2076FFDB" w:rsidR="00AE7FA9" w:rsidRPr="00EC16D5" w:rsidRDefault="00AE7FA9" w:rsidP="00EC16D5">
            <w:pPr>
              <w:spacing w:after="120"/>
              <w:jc w:val="center"/>
            </w:pPr>
            <w:r w:rsidRPr="00EC16D5">
              <w:rPr>
                <w:color w:val="000000"/>
              </w:rPr>
              <w:t>-102.913195</w:t>
            </w:r>
          </w:p>
        </w:tc>
        <w:tc>
          <w:tcPr>
            <w:tcW w:w="2160" w:type="dxa"/>
          </w:tcPr>
          <w:p w14:paraId="30EA772A" w14:textId="4C5B65C4" w:rsidR="00AE7FA9" w:rsidRPr="00EC16D5" w:rsidRDefault="00AE7FA9" w:rsidP="00EC16D5">
            <w:pPr>
              <w:spacing w:after="120"/>
              <w:jc w:val="center"/>
            </w:pPr>
            <w:r w:rsidRPr="00EC16D5">
              <w:rPr>
                <w:color w:val="000000"/>
              </w:rPr>
              <w:t>805.444</w:t>
            </w:r>
          </w:p>
        </w:tc>
      </w:tr>
      <w:tr w:rsidR="00AE7FA9" w:rsidRPr="00EC16D5" w14:paraId="041A94D8" w14:textId="77777777" w:rsidTr="00AE7FA9">
        <w:tc>
          <w:tcPr>
            <w:tcW w:w="2160" w:type="dxa"/>
          </w:tcPr>
          <w:p w14:paraId="0F4DE09C" w14:textId="539BE8D5" w:rsidR="00AE7FA9" w:rsidRPr="00EC16D5" w:rsidRDefault="00AE7FA9" w:rsidP="00EC16D5">
            <w:pPr>
              <w:spacing w:after="120"/>
              <w:jc w:val="center"/>
            </w:pPr>
            <w:r w:rsidRPr="00EC16D5">
              <w:rPr>
                <w:color w:val="000000"/>
              </w:rPr>
              <w:t>B17</w:t>
            </w:r>
          </w:p>
        </w:tc>
        <w:tc>
          <w:tcPr>
            <w:tcW w:w="2160" w:type="dxa"/>
          </w:tcPr>
          <w:p w14:paraId="39AE69F5" w14:textId="2605DA02" w:rsidR="00AE7FA9" w:rsidRPr="00EC16D5" w:rsidRDefault="00AE7FA9" w:rsidP="00EC16D5">
            <w:pPr>
              <w:spacing w:after="120"/>
              <w:jc w:val="center"/>
            </w:pPr>
            <w:r w:rsidRPr="00EC16D5">
              <w:rPr>
                <w:color w:val="000000"/>
              </w:rPr>
              <w:t>31.67653</w:t>
            </w:r>
          </w:p>
        </w:tc>
        <w:tc>
          <w:tcPr>
            <w:tcW w:w="2160" w:type="dxa"/>
          </w:tcPr>
          <w:p w14:paraId="7323B910" w14:textId="10422CFC" w:rsidR="00AE7FA9" w:rsidRPr="00EC16D5" w:rsidRDefault="00AE7FA9" w:rsidP="00EC16D5">
            <w:pPr>
              <w:spacing w:after="120"/>
              <w:jc w:val="center"/>
            </w:pPr>
            <w:r w:rsidRPr="00EC16D5">
              <w:rPr>
                <w:color w:val="000000"/>
              </w:rPr>
              <w:t>-102.912504</w:t>
            </w:r>
          </w:p>
        </w:tc>
        <w:tc>
          <w:tcPr>
            <w:tcW w:w="2160" w:type="dxa"/>
          </w:tcPr>
          <w:p w14:paraId="3C7F8B95" w14:textId="695BF055" w:rsidR="00AE7FA9" w:rsidRPr="00EC16D5" w:rsidRDefault="00AE7FA9" w:rsidP="00EC16D5">
            <w:pPr>
              <w:spacing w:after="120"/>
              <w:jc w:val="center"/>
            </w:pPr>
            <w:r w:rsidRPr="00EC16D5">
              <w:rPr>
                <w:color w:val="000000"/>
              </w:rPr>
              <w:t>805.110</w:t>
            </w:r>
          </w:p>
        </w:tc>
      </w:tr>
      <w:tr w:rsidR="00AE7FA9" w:rsidRPr="00EC16D5" w14:paraId="3909CE77" w14:textId="77777777" w:rsidTr="00AE7FA9">
        <w:tc>
          <w:tcPr>
            <w:tcW w:w="2160" w:type="dxa"/>
          </w:tcPr>
          <w:p w14:paraId="0ACCE169" w14:textId="1F40085A" w:rsidR="00AE7FA9" w:rsidRPr="00EC16D5" w:rsidRDefault="00AE7FA9" w:rsidP="00EC16D5">
            <w:pPr>
              <w:spacing w:after="120"/>
              <w:jc w:val="center"/>
            </w:pPr>
            <w:r w:rsidRPr="00EC16D5">
              <w:rPr>
                <w:color w:val="000000"/>
              </w:rPr>
              <w:t>B18</w:t>
            </w:r>
          </w:p>
        </w:tc>
        <w:tc>
          <w:tcPr>
            <w:tcW w:w="2160" w:type="dxa"/>
          </w:tcPr>
          <w:p w14:paraId="70F042CC" w14:textId="498949BB" w:rsidR="00AE7FA9" w:rsidRPr="00EC16D5" w:rsidRDefault="00AE7FA9" w:rsidP="00EC16D5">
            <w:pPr>
              <w:spacing w:after="120"/>
              <w:jc w:val="center"/>
            </w:pPr>
            <w:r w:rsidRPr="00EC16D5">
              <w:rPr>
                <w:color w:val="000000"/>
              </w:rPr>
              <w:t>31.67485</w:t>
            </w:r>
          </w:p>
        </w:tc>
        <w:tc>
          <w:tcPr>
            <w:tcW w:w="2160" w:type="dxa"/>
          </w:tcPr>
          <w:p w14:paraId="4C3F7B27" w14:textId="55C46A68" w:rsidR="00AE7FA9" w:rsidRPr="00EC16D5" w:rsidRDefault="00AE7FA9" w:rsidP="00EC16D5">
            <w:pPr>
              <w:spacing w:after="120"/>
              <w:jc w:val="center"/>
            </w:pPr>
            <w:r w:rsidRPr="00EC16D5">
              <w:rPr>
                <w:color w:val="000000"/>
              </w:rPr>
              <w:t>-102.911876</w:t>
            </w:r>
          </w:p>
        </w:tc>
        <w:tc>
          <w:tcPr>
            <w:tcW w:w="2160" w:type="dxa"/>
          </w:tcPr>
          <w:p w14:paraId="3A646880" w14:textId="071FEECF" w:rsidR="00AE7FA9" w:rsidRPr="00EC16D5" w:rsidRDefault="00AE7FA9" w:rsidP="00EC16D5">
            <w:pPr>
              <w:spacing w:after="120"/>
              <w:jc w:val="center"/>
            </w:pPr>
            <w:r w:rsidRPr="00EC16D5">
              <w:rPr>
                <w:color w:val="000000"/>
              </w:rPr>
              <w:t>803.574</w:t>
            </w:r>
          </w:p>
        </w:tc>
      </w:tr>
      <w:tr w:rsidR="00AE7FA9" w:rsidRPr="00EC16D5" w14:paraId="009730E4" w14:textId="77777777" w:rsidTr="00AE7FA9">
        <w:tc>
          <w:tcPr>
            <w:tcW w:w="2160" w:type="dxa"/>
          </w:tcPr>
          <w:p w14:paraId="48428E83" w14:textId="768D176B" w:rsidR="00AE7FA9" w:rsidRPr="00EC16D5" w:rsidRDefault="00AE7FA9" w:rsidP="00EC16D5">
            <w:pPr>
              <w:spacing w:after="120"/>
              <w:jc w:val="center"/>
            </w:pPr>
            <w:r w:rsidRPr="00EC16D5">
              <w:rPr>
                <w:color w:val="000000"/>
              </w:rPr>
              <w:t>B19</w:t>
            </w:r>
          </w:p>
        </w:tc>
        <w:tc>
          <w:tcPr>
            <w:tcW w:w="2160" w:type="dxa"/>
          </w:tcPr>
          <w:p w14:paraId="3C6204EB" w14:textId="32DE5DF5" w:rsidR="00AE7FA9" w:rsidRPr="00EC16D5" w:rsidRDefault="00AE7FA9" w:rsidP="00EC16D5">
            <w:pPr>
              <w:spacing w:after="120"/>
              <w:jc w:val="center"/>
            </w:pPr>
            <w:r w:rsidRPr="00EC16D5">
              <w:rPr>
                <w:color w:val="000000"/>
              </w:rPr>
              <w:t>31.67312</w:t>
            </w:r>
          </w:p>
        </w:tc>
        <w:tc>
          <w:tcPr>
            <w:tcW w:w="2160" w:type="dxa"/>
          </w:tcPr>
          <w:p w14:paraId="1763703C" w14:textId="6B32EDB9" w:rsidR="00AE7FA9" w:rsidRPr="00EC16D5" w:rsidRDefault="00AE7FA9" w:rsidP="00EC16D5">
            <w:pPr>
              <w:spacing w:after="120"/>
              <w:jc w:val="center"/>
            </w:pPr>
            <w:r w:rsidRPr="00EC16D5">
              <w:rPr>
                <w:color w:val="000000"/>
              </w:rPr>
              <w:t>-102.911259</w:t>
            </w:r>
          </w:p>
        </w:tc>
        <w:tc>
          <w:tcPr>
            <w:tcW w:w="2160" w:type="dxa"/>
          </w:tcPr>
          <w:p w14:paraId="5CD55E80" w14:textId="6F192D53" w:rsidR="00AE7FA9" w:rsidRPr="00EC16D5" w:rsidRDefault="00AE7FA9" w:rsidP="00EC16D5">
            <w:pPr>
              <w:spacing w:after="120"/>
              <w:jc w:val="center"/>
            </w:pPr>
            <w:r w:rsidRPr="00EC16D5">
              <w:rPr>
                <w:color w:val="000000"/>
              </w:rPr>
              <w:t>802.504</w:t>
            </w:r>
          </w:p>
        </w:tc>
      </w:tr>
      <w:tr w:rsidR="00AE7FA9" w:rsidRPr="00EC16D5" w14:paraId="0B25EBA4" w14:textId="77777777" w:rsidTr="00AE7FA9">
        <w:tc>
          <w:tcPr>
            <w:tcW w:w="2160" w:type="dxa"/>
          </w:tcPr>
          <w:p w14:paraId="433B4CE1" w14:textId="1DC862F4" w:rsidR="00AE7FA9" w:rsidRPr="00EC16D5" w:rsidRDefault="00AE7FA9" w:rsidP="00EC16D5">
            <w:pPr>
              <w:spacing w:after="120"/>
              <w:jc w:val="center"/>
            </w:pPr>
            <w:r w:rsidRPr="00EC16D5">
              <w:rPr>
                <w:color w:val="000000"/>
              </w:rPr>
              <w:t>B20</w:t>
            </w:r>
          </w:p>
        </w:tc>
        <w:tc>
          <w:tcPr>
            <w:tcW w:w="2160" w:type="dxa"/>
          </w:tcPr>
          <w:p w14:paraId="55013A77" w14:textId="17C73D5F" w:rsidR="00AE7FA9" w:rsidRPr="00EC16D5" w:rsidRDefault="00AE7FA9" w:rsidP="00EC16D5">
            <w:pPr>
              <w:spacing w:after="120"/>
              <w:jc w:val="center"/>
            </w:pPr>
            <w:r w:rsidRPr="00EC16D5">
              <w:rPr>
                <w:color w:val="000000"/>
              </w:rPr>
              <w:t>31.67145</w:t>
            </w:r>
          </w:p>
        </w:tc>
        <w:tc>
          <w:tcPr>
            <w:tcW w:w="2160" w:type="dxa"/>
          </w:tcPr>
          <w:p w14:paraId="2B2CCDA9" w14:textId="1BD6B929" w:rsidR="00AE7FA9" w:rsidRPr="00EC16D5" w:rsidRDefault="00AE7FA9" w:rsidP="00EC16D5">
            <w:pPr>
              <w:spacing w:after="120"/>
              <w:jc w:val="center"/>
            </w:pPr>
            <w:r w:rsidRPr="00EC16D5">
              <w:rPr>
                <w:color w:val="000000"/>
              </w:rPr>
              <w:t>-102.910627</w:t>
            </w:r>
          </w:p>
        </w:tc>
        <w:tc>
          <w:tcPr>
            <w:tcW w:w="2160" w:type="dxa"/>
          </w:tcPr>
          <w:p w14:paraId="70DA8B7B" w14:textId="33ECB6D9" w:rsidR="00AE7FA9" w:rsidRPr="00EC16D5" w:rsidRDefault="00AE7FA9" w:rsidP="00EC16D5">
            <w:pPr>
              <w:spacing w:after="120"/>
              <w:jc w:val="center"/>
            </w:pPr>
            <w:r w:rsidRPr="00EC16D5">
              <w:rPr>
                <w:color w:val="000000"/>
              </w:rPr>
              <w:t>803.200</w:t>
            </w:r>
          </w:p>
        </w:tc>
      </w:tr>
      <w:tr w:rsidR="00AE7FA9" w:rsidRPr="00EC16D5" w14:paraId="681AE47B" w14:textId="77777777" w:rsidTr="00AE7FA9">
        <w:tc>
          <w:tcPr>
            <w:tcW w:w="2160" w:type="dxa"/>
          </w:tcPr>
          <w:p w14:paraId="48CDB317" w14:textId="2B88E084" w:rsidR="00AE7FA9" w:rsidRPr="00EC16D5" w:rsidRDefault="00AE7FA9" w:rsidP="00EC16D5">
            <w:pPr>
              <w:spacing w:after="120"/>
              <w:jc w:val="center"/>
            </w:pPr>
            <w:r w:rsidRPr="00EC16D5">
              <w:rPr>
                <w:color w:val="000000"/>
              </w:rPr>
              <w:t>B21</w:t>
            </w:r>
          </w:p>
        </w:tc>
        <w:tc>
          <w:tcPr>
            <w:tcW w:w="2160" w:type="dxa"/>
          </w:tcPr>
          <w:p w14:paraId="165C6242" w14:textId="518A3649" w:rsidR="00AE7FA9" w:rsidRPr="00EC16D5" w:rsidRDefault="00AE7FA9" w:rsidP="00EC16D5">
            <w:pPr>
              <w:spacing w:after="120"/>
              <w:jc w:val="center"/>
            </w:pPr>
            <w:r w:rsidRPr="00EC16D5">
              <w:rPr>
                <w:color w:val="000000"/>
              </w:rPr>
              <w:t>31.66941</w:t>
            </w:r>
          </w:p>
        </w:tc>
        <w:tc>
          <w:tcPr>
            <w:tcW w:w="2160" w:type="dxa"/>
          </w:tcPr>
          <w:p w14:paraId="71323CD7" w14:textId="178A238D" w:rsidR="00AE7FA9" w:rsidRPr="00EC16D5" w:rsidRDefault="00AE7FA9" w:rsidP="00EC16D5">
            <w:pPr>
              <w:spacing w:after="120"/>
              <w:jc w:val="center"/>
            </w:pPr>
            <w:r w:rsidRPr="00EC16D5">
              <w:rPr>
                <w:color w:val="000000"/>
              </w:rPr>
              <w:t>-102.909910</w:t>
            </w:r>
          </w:p>
        </w:tc>
        <w:tc>
          <w:tcPr>
            <w:tcW w:w="2160" w:type="dxa"/>
          </w:tcPr>
          <w:p w14:paraId="2F54ED28" w14:textId="1B2F79AD" w:rsidR="00AE7FA9" w:rsidRPr="00EC16D5" w:rsidRDefault="00AE7FA9" w:rsidP="00EC16D5">
            <w:pPr>
              <w:spacing w:after="120"/>
              <w:jc w:val="center"/>
            </w:pPr>
            <w:r w:rsidRPr="00EC16D5">
              <w:rPr>
                <w:color w:val="000000"/>
              </w:rPr>
              <w:t>801.972</w:t>
            </w:r>
          </w:p>
        </w:tc>
      </w:tr>
      <w:tr w:rsidR="00AE7FA9" w:rsidRPr="00EC16D5" w14:paraId="106C3A0D" w14:textId="77777777" w:rsidTr="00AE7FA9">
        <w:tc>
          <w:tcPr>
            <w:tcW w:w="2160" w:type="dxa"/>
          </w:tcPr>
          <w:p w14:paraId="6ABC316D" w14:textId="3D19F26F" w:rsidR="00AE7FA9" w:rsidRPr="00EC16D5" w:rsidRDefault="00AE7FA9" w:rsidP="00EC16D5">
            <w:pPr>
              <w:spacing w:after="120"/>
              <w:jc w:val="center"/>
            </w:pPr>
            <w:r w:rsidRPr="00EC16D5">
              <w:rPr>
                <w:color w:val="000000"/>
              </w:rPr>
              <w:t>B22</w:t>
            </w:r>
          </w:p>
        </w:tc>
        <w:tc>
          <w:tcPr>
            <w:tcW w:w="2160" w:type="dxa"/>
          </w:tcPr>
          <w:p w14:paraId="50C10E45" w14:textId="3E516104" w:rsidR="00AE7FA9" w:rsidRPr="00EC16D5" w:rsidRDefault="00AE7FA9" w:rsidP="00EC16D5">
            <w:pPr>
              <w:spacing w:after="120"/>
              <w:jc w:val="center"/>
            </w:pPr>
            <w:r w:rsidRPr="00EC16D5">
              <w:rPr>
                <w:color w:val="000000"/>
              </w:rPr>
              <w:t>31.66754</w:t>
            </w:r>
          </w:p>
        </w:tc>
        <w:tc>
          <w:tcPr>
            <w:tcW w:w="2160" w:type="dxa"/>
          </w:tcPr>
          <w:p w14:paraId="194D4795" w14:textId="2982A0E8" w:rsidR="00AE7FA9" w:rsidRPr="00EC16D5" w:rsidRDefault="00AE7FA9" w:rsidP="00EC16D5">
            <w:pPr>
              <w:spacing w:after="120"/>
              <w:jc w:val="center"/>
            </w:pPr>
            <w:r w:rsidRPr="00EC16D5">
              <w:rPr>
                <w:color w:val="000000"/>
              </w:rPr>
              <w:t>-102.909213</w:t>
            </w:r>
          </w:p>
        </w:tc>
        <w:tc>
          <w:tcPr>
            <w:tcW w:w="2160" w:type="dxa"/>
          </w:tcPr>
          <w:p w14:paraId="44BFE2CA" w14:textId="075BA955" w:rsidR="00AE7FA9" w:rsidRPr="00EC16D5" w:rsidRDefault="00AE7FA9" w:rsidP="00EC16D5">
            <w:pPr>
              <w:spacing w:after="120"/>
              <w:jc w:val="center"/>
            </w:pPr>
            <w:r w:rsidRPr="00EC16D5">
              <w:rPr>
                <w:color w:val="000000"/>
              </w:rPr>
              <w:t>801.043</w:t>
            </w:r>
          </w:p>
        </w:tc>
      </w:tr>
      <w:tr w:rsidR="00AE7FA9" w:rsidRPr="00EC16D5" w14:paraId="05B5AAC0" w14:textId="77777777" w:rsidTr="00AE7FA9">
        <w:tc>
          <w:tcPr>
            <w:tcW w:w="2160" w:type="dxa"/>
          </w:tcPr>
          <w:p w14:paraId="22FBAFF5" w14:textId="277654EE" w:rsidR="00AE7FA9" w:rsidRPr="00EC16D5" w:rsidRDefault="00AE7FA9" w:rsidP="00EC16D5">
            <w:pPr>
              <w:spacing w:after="120"/>
              <w:jc w:val="center"/>
            </w:pPr>
            <w:r w:rsidRPr="00EC16D5">
              <w:rPr>
                <w:color w:val="000000"/>
              </w:rPr>
              <w:t>B23</w:t>
            </w:r>
          </w:p>
        </w:tc>
        <w:tc>
          <w:tcPr>
            <w:tcW w:w="2160" w:type="dxa"/>
          </w:tcPr>
          <w:p w14:paraId="2C9A1C6D" w14:textId="5303AFC4" w:rsidR="00AE7FA9" w:rsidRPr="00EC16D5" w:rsidRDefault="00AE7FA9" w:rsidP="00EC16D5">
            <w:pPr>
              <w:spacing w:after="120"/>
              <w:jc w:val="center"/>
            </w:pPr>
            <w:r w:rsidRPr="00EC16D5">
              <w:rPr>
                <w:color w:val="000000"/>
              </w:rPr>
              <w:t>31.66573</w:t>
            </w:r>
          </w:p>
        </w:tc>
        <w:tc>
          <w:tcPr>
            <w:tcW w:w="2160" w:type="dxa"/>
          </w:tcPr>
          <w:p w14:paraId="2F4153F2" w14:textId="13639F1A" w:rsidR="00AE7FA9" w:rsidRPr="00EC16D5" w:rsidRDefault="00AE7FA9" w:rsidP="00EC16D5">
            <w:pPr>
              <w:spacing w:after="120"/>
              <w:jc w:val="center"/>
            </w:pPr>
            <w:r w:rsidRPr="00EC16D5">
              <w:rPr>
                <w:color w:val="000000"/>
              </w:rPr>
              <w:t>-102.908534</w:t>
            </w:r>
          </w:p>
        </w:tc>
        <w:tc>
          <w:tcPr>
            <w:tcW w:w="2160" w:type="dxa"/>
          </w:tcPr>
          <w:p w14:paraId="783E364A" w14:textId="627BE04B" w:rsidR="00AE7FA9" w:rsidRPr="00EC16D5" w:rsidRDefault="00AE7FA9" w:rsidP="00EC16D5">
            <w:pPr>
              <w:spacing w:after="120"/>
              <w:jc w:val="center"/>
            </w:pPr>
            <w:r w:rsidRPr="00EC16D5">
              <w:rPr>
                <w:color w:val="000000"/>
              </w:rPr>
              <w:t>800.529</w:t>
            </w:r>
          </w:p>
        </w:tc>
      </w:tr>
      <w:tr w:rsidR="00AE7FA9" w:rsidRPr="00EC16D5" w14:paraId="420588A7" w14:textId="77777777" w:rsidTr="00AE7FA9">
        <w:tc>
          <w:tcPr>
            <w:tcW w:w="2160" w:type="dxa"/>
          </w:tcPr>
          <w:p w14:paraId="25643096" w14:textId="01A508AE" w:rsidR="00AE7FA9" w:rsidRPr="00EC16D5" w:rsidRDefault="00AE7FA9" w:rsidP="00EC16D5">
            <w:pPr>
              <w:spacing w:after="120"/>
              <w:jc w:val="center"/>
            </w:pPr>
            <w:r w:rsidRPr="00EC16D5">
              <w:rPr>
                <w:color w:val="000000"/>
              </w:rPr>
              <w:t>B24</w:t>
            </w:r>
          </w:p>
        </w:tc>
        <w:tc>
          <w:tcPr>
            <w:tcW w:w="2160" w:type="dxa"/>
          </w:tcPr>
          <w:p w14:paraId="0FA8C41C" w14:textId="4F7ADFD3" w:rsidR="00AE7FA9" w:rsidRPr="00EC16D5" w:rsidRDefault="00AE7FA9" w:rsidP="00EC16D5">
            <w:pPr>
              <w:spacing w:after="120"/>
              <w:jc w:val="center"/>
            </w:pPr>
            <w:r w:rsidRPr="00EC16D5">
              <w:rPr>
                <w:color w:val="000000"/>
              </w:rPr>
              <w:t>31.66385</w:t>
            </w:r>
          </w:p>
        </w:tc>
        <w:tc>
          <w:tcPr>
            <w:tcW w:w="2160" w:type="dxa"/>
          </w:tcPr>
          <w:p w14:paraId="587822F0" w14:textId="6FDB7279" w:rsidR="00AE7FA9" w:rsidRPr="00EC16D5" w:rsidRDefault="00AE7FA9" w:rsidP="00EC16D5">
            <w:pPr>
              <w:spacing w:after="120"/>
              <w:jc w:val="center"/>
            </w:pPr>
            <w:r w:rsidRPr="00EC16D5">
              <w:rPr>
                <w:color w:val="000000"/>
              </w:rPr>
              <w:t>-102.907843</w:t>
            </w:r>
          </w:p>
        </w:tc>
        <w:tc>
          <w:tcPr>
            <w:tcW w:w="2160" w:type="dxa"/>
          </w:tcPr>
          <w:p w14:paraId="13E136F1" w14:textId="455882D9" w:rsidR="00AE7FA9" w:rsidRPr="00EC16D5" w:rsidRDefault="00AE7FA9" w:rsidP="00EC16D5">
            <w:pPr>
              <w:spacing w:after="120"/>
              <w:jc w:val="center"/>
            </w:pPr>
            <w:r w:rsidRPr="00EC16D5">
              <w:rPr>
                <w:color w:val="000000"/>
              </w:rPr>
              <w:t>802.629</w:t>
            </w:r>
          </w:p>
        </w:tc>
      </w:tr>
      <w:tr w:rsidR="00AE7FA9" w:rsidRPr="00EC16D5" w14:paraId="7052043A" w14:textId="77777777" w:rsidTr="00AE7FA9">
        <w:tc>
          <w:tcPr>
            <w:tcW w:w="2160" w:type="dxa"/>
          </w:tcPr>
          <w:p w14:paraId="695844FC" w14:textId="334AA300" w:rsidR="00AE7FA9" w:rsidRPr="00EC16D5" w:rsidRDefault="00AE7FA9" w:rsidP="00EC16D5">
            <w:pPr>
              <w:spacing w:after="120"/>
              <w:jc w:val="center"/>
            </w:pPr>
            <w:r w:rsidRPr="00EC16D5">
              <w:rPr>
                <w:color w:val="000000"/>
              </w:rPr>
              <w:t>B25</w:t>
            </w:r>
          </w:p>
        </w:tc>
        <w:tc>
          <w:tcPr>
            <w:tcW w:w="2160" w:type="dxa"/>
          </w:tcPr>
          <w:p w14:paraId="7A5B5AF9" w14:textId="37E97187" w:rsidR="00AE7FA9" w:rsidRPr="00EC16D5" w:rsidRDefault="00AE7FA9" w:rsidP="00EC16D5">
            <w:pPr>
              <w:spacing w:after="120"/>
              <w:jc w:val="center"/>
            </w:pPr>
            <w:r w:rsidRPr="00EC16D5">
              <w:rPr>
                <w:color w:val="000000"/>
              </w:rPr>
              <w:t>31.66213</w:t>
            </w:r>
          </w:p>
        </w:tc>
        <w:tc>
          <w:tcPr>
            <w:tcW w:w="2160" w:type="dxa"/>
          </w:tcPr>
          <w:p w14:paraId="1DBE0416" w14:textId="50C3777A" w:rsidR="00AE7FA9" w:rsidRPr="00EC16D5" w:rsidRDefault="00AE7FA9" w:rsidP="00EC16D5">
            <w:pPr>
              <w:spacing w:after="120"/>
              <w:jc w:val="center"/>
            </w:pPr>
            <w:r w:rsidRPr="00EC16D5">
              <w:rPr>
                <w:color w:val="000000"/>
              </w:rPr>
              <w:t>-102.907135</w:t>
            </w:r>
          </w:p>
        </w:tc>
        <w:tc>
          <w:tcPr>
            <w:tcW w:w="2160" w:type="dxa"/>
          </w:tcPr>
          <w:p w14:paraId="1DAF7CC3" w14:textId="6FA0A45B" w:rsidR="00AE7FA9" w:rsidRPr="00EC16D5" w:rsidRDefault="00AE7FA9" w:rsidP="00EC16D5">
            <w:pPr>
              <w:spacing w:after="120"/>
              <w:jc w:val="center"/>
            </w:pPr>
            <w:r w:rsidRPr="00EC16D5">
              <w:rPr>
                <w:color w:val="000000"/>
              </w:rPr>
              <w:t>800.028</w:t>
            </w:r>
          </w:p>
        </w:tc>
      </w:tr>
      <w:tr w:rsidR="00AE7FA9" w:rsidRPr="00EC16D5" w14:paraId="5E783251" w14:textId="77777777" w:rsidTr="00AE7FA9">
        <w:tc>
          <w:tcPr>
            <w:tcW w:w="2160" w:type="dxa"/>
          </w:tcPr>
          <w:p w14:paraId="1579188A" w14:textId="515BFBC9" w:rsidR="00AE7FA9" w:rsidRPr="00EC16D5" w:rsidRDefault="00AE7FA9" w:rsidP="00EC16D5">
            <w:pPr>
              <w:spacing w:after="120"/>
              <w:jc w:val="center"/>
            </w:pPr>
            <w:r w:rsidRPr="00EC16D5">
              <w:rPr>
                <w:color w:val="000000"/>
              </w:rPr>
              <w:t>B26</w:t>
            </w:r>
          </w:p>
        </w:tc>
        <w:tc>
          <w:tcPr>
            <w:tcW w:w="2160" w:type="dxa"/>
          </w:tcPr>
          <w:p w14:paraId="61AF1629" w14:textId="11B513A6" w:rsidR="00AE7FA9" w:rsidRPr="00EC16D5" w:rsidRDefault="00AE7FA9" w:rsidP="00EC16D5">
            <w:pPr>
              <w:spacing w:after="120"/>
              <w:jc w:val="center"/>
            </w:pPr>
            <w:r w:rsidRPr="00EC16D5">
              <w:rPr>
                <w:color w:val="000000"/>
              </w:rPr>
              <w:t>31.65999</w:t>
            </w:r>
          </w:p>
        </w:tc>
        <w:tc>
          <w:tcPr>
            <w:tcW w:w="2160" w:type="dxa"/>
          </w:tcPr>
          <w:p w14:paraId="14F20D4C" w14:textId="75CB7655" w:rsidR="00AE7FA9" w:rsidRPr="00EC16D5" w:rsidRDefault="00AE7FA9" w:rsidP="00EC16D5">
            <w:pPr>
              <w:spacing w:after="120"/>
              <w:jc w:val="center"/>
            </w:pPr>
            <w:r w:rsidRPr="00EC16D5">
              <w:rPr>
                <w:color w:val="000000"/>
              </w:rPr>
              <w:t>-102.906328</w:t>
            </w:r>
          </w:p>
        </w:tc>
        <w:tc>
          <w:tcPr>
            <w:tcW w:w="2160" w:type="dxa"/>
          </w:tcPr>
          <w:p w14:paraId="24F4CD64" w14:textId="00CE3BFC" w:rsidR="00AE7FA9" w:rsidRPr="00EC16D5" w:rsidRDefault="00AE7FA9" w:rsidP="00EC16D5">
            <w:pPr>
              <w:spacing w:after="120"/>
              <w:jc w:val="center"/>
            </w:pPr>
            <w:r w:rsidRPr="00EC16D5">
              <w:rPr>
                <w:color w:val="000000"/>
              </w:rPr>
              <w:t>800.460</w:t>
            </w:r>
          </w:p>
        </w:tc>
      </w:tr>
      <w:tr w:rsidR="00AE7FA9" w:rsidRPr="00EC16D5" w14:paraId="055034FD" w14:textId="77777777" w:rsidTr="00AE7FA9">
        <w:tc>
          <w:tcPr>
            <w:tcW w:w="2160" w:type="dxa"/>
          </w:tcPr>
          <w:p w14:paraId="442F4815" w14:textId="50D7299E" w:rsidR="00AE7FA9" w:rsidRPr="00EC16D5" w:rsidRDefault="00AE7FA9" w:rsidP="00EC16D5">
            <w:pPr>
              <w:spacing w:after="120"/>
              <w:jc w:val="center"/>
            </w:pPr>
            <w:r w:rsidRPr="00EC16D5">
              <w:rPr>
                <w:color w:val="000000"/>
              </w:rPr>
              <w:t>B27</w:t>
            </w:r>
          </w:p>
        </w:tc>
        <w:tc>
          <w:tcPr>
            <w:tcW w:w="2160" w:type="dxa"/>
          </w:tcPr>
          <w:p w14:paraId="64ED34BA" w14:textId="6ABF8558" w:rsidR="00AE7FA9" w:rsidRPr="00EC16D5" w:rsidRDefault="00AE7FA9" w:rsidP="00EC16D5">
            <w:pPr>
              <w:spacing w:after="120"/>
              <w:jc w:val="center"/>
            </w:pPr>
            <w:r w:rsidRPr="00EC16D5">
              <w:rPr>
                <w:color w:val="000000"/>
              </w:rPr>
              <w:t>31.65806</w:t>
            </w:r>
          </w:p>
        </w:tc>
        <w:tc>
          <w:tcPr>
            <w:tcW w:w="2160" w:type="dxa"/>
          </w:tcPr>
          <w:p w14:paraId="7B0CC15F" w14:textId="1987941E" w:rsidR="00AE7FA9" w:rsidRPr="00EC16D5" w:rsidRDefault="00AE7FA9" w:rsidP="00EC16D5">
            <w:pPr>
              <w:spacing w:after="120"/>
              <w:jc w:val="center"/>
            </w:pPr>
            <w:r w:rsidRPr="00EC16D5">
              <w:rPr>
                <w:color w:val="000000"/>
              </w:rPr>
              <w:t>-102.905727</w:t>
            </w:r>
          </w:p>
        </w:tc>
        <w:tc>
          <w:tcPr>
            <w:tcW w:w="2160" w:type="dxa"/>
          </w:tcPr>
          <w:p w14:paraId="336358BE" w14:textId="02DFEF05" w:rsidR="00AE7FA9" w:rsidRPr="00EC16D5" w:rsidRDefault="00AE7FA9" w:rsidP="00EC16D5">
            <w:pPr>
              <w:spacing w:after="120"/>
              <w:jc w:val="center"/>
            </w:pPr>
            <w:r w:rsidRPr="00EC16D5">
              <w:rPr>
                <w:color w:val="000000"/>
              </w:rPr>
              <w:t>798.832</w:t>
            </w:r>
          </w:p>
        </w:tc>
      </w:tr>
      <w:tr w:rsidR="00AE7FA9" w:rsidRPr="00EC16D5" w14:paraId="1883A8D1" w14:textId="77777777" w:rsidTr="00AE7FA9">
        <w:tc>
          <w:tcPr>
            <w:tcW w:w="2160" w:type="dxa"/>
          </w:tcPr>
          <w:p w14:paraId="710D77B8" w14:textId="69648197" w:rsidR="00AE7FA9" w:rsidRPr="00EC16D5" w:rsidRDefault="00AE7FA9" w:rsidP="00EC16D5">
            <w:pPr>
              <w:spacing w:after="120"/>
              <w:jc w:val="center"/>
            </w:pPr>
            <w:r w:rsidRPr="00EC16D5">
              <w:rPr>
                <w:color w:val="000000"/>
              </w:rPr>
              <w:t>B28</w:t>
            </w:r>
          </w:p>
        </w:tc>
        <w:tc>
          <w:tcPr>
            <w:tcW w:w="2160" w:type="dxa"/>
          </w:tcPr>
          <w:p w14:paraId="2CB6B552" w14:textId="506B6A18" w:rsidR="00AE7FA9" w:rsidRPr="00EC16D5" w:rsidRDefault="00AE7FA9" w:rsidP="00EC16D5">
            <w:pPr>
              <w:spacing w:after="120"/>
              <w:jc w:val="center"/>
            </w:pPr>
            <w:r w:rsidRPr="00EC16D5">
              <w:rPr>
                <w:color w:val="000000"/>
              </w:rPr>
              <w:t>31.65626</w:t>
            </w:r>
          </w:p>
        </w:tc>
        <w:tc>
          <w:tcPr>
            <w:tcW w:w="2160" w:type="dxa"/>
          </w:tcPr>
          <w:p w14:paraId="7856DEC8" w14:textId="0149F27B" w:rsidR="00AE7FA9" w:rsidRPr="00EC16D5" w:rsidRDefault="00AE7FA9" w:rsidP="00EC16D5">
            <w:pPr>
              <w:spacing w:after="120"/>
              <w:jc w:val="center"/>
            </w:pPr>
            <w:r w:rsidRPr="00EC16D5">
              <w:rPr>
                <w:color w:val="000000"/>
              </w:rPr>
              <w:t>-102.905079</w:t>
            </w:r>
          </w:p>
        </w:tc>
        <w:tc>
          <w:tcPr>
            <w:tcW w:w="2160" w:type="dxa"/>
          </w:tcPr>
          <w:p w14:paraId="37AD9040" w14:textId="63E13655" w:rsidR="00AE7FA9" w:rsidRPr="00EC16D5" w:rsidRDefault="00AE7FA9" w:rsidP="00EC16D5">
            <w:pPr>
              <w:spacing w:after="120"/>
              <w:jc w:val="center"/>
            </w:pPr>
            <w:r w:rsidRPr="00EC16D5">
              <w:rPr>
                <w:color w:val="000000"/>
              </w:rPr>
              <w:t>799.540</w:t>
            </w:r>
          </w:p>
        </w:tc>
      </w:tr>
      <w:tr w:rsidR="00AE7FA9" w:rsidRPr="00EC16D5" w14:paraId="4457ED9C" w14:textId="77777777" w:rsidTr="00AE7FA9">
        <w:tc>
          <w:tcPr>
            <w:tcW w:w="2160" w:type="dxa"/>
          </w:tcPr>
          <w:p w14:paraId="0DF00AEF" w14:textId="4FCC6CF9" w:rsidR="00AE7FA9" w:rsidRPr="00EC16D5" w:rsidRDefault="00AE7FA9" w:rsidP="00EC16D5">
            <w:pPr>
              <w:spacing w:after="120"/>
              <w:jc w:val="center"/>
            </w:pPr>
            <w:r w:rsidRPr="00EC16D5">
              <w:rPr>
                <w:color w:val="000000"/>
              </w:rPr>
              <w:lastRenderedPageBreak/>
              <w:t>B29</w:t>
            </w:r>
          </w:p>
        </w:tc>
        <w:tc>
          <w:tcPr>
            <w:tcW w:w="2160" w:type="dxa"/>
          </w:tcPr>
          <w:p w14:paraId="4CE01E5B" w14:textId="43D1EE7D" w:rsidR="00AE7FA9" w:rsidRPr="00EC16D5" w:rsidRDefault="00AE7FA9" w:rsidP="00EC16D5">
            <w:pPr>
              <w:spacing w:after="120"/>
              <w:jc w:val="center"/>
            </w:pPr>
            <w:r w:rsidRPr="00EC16D5">
              <w:rPr>
                <w:color w:val="000000"/>
              </w:rPr>
              <w:t>31.65438</w:t>
            </w:r>
          </w:p>
        </w:tc>
        <w:tc>
          <w:tcPr>
            <w:tcW w:w="2160" w:type="dxa"/>
          </w:tcPr>
          <w:p w14:paraId="4CF9775A" w14:textId="0CE81946" w:rsidR="00AE7FA9" w:rsidRPr="00EC16D5" w:rsidRDefault="00AE7FA9" w:rsidP="00EC16D5">
            <w:pPr>
              <w:spacing w:after="120"/>
              <w:jc w:val="center"/>
            </w:pPr>
            <w:r w:rsidRPr="00EC16D5">
              <w:rPr>
                <w:color w:val="000000"/>
              </w:rPr>
              <w:t>-102.904170</w:t>
            </w:r>
          </w:p>
        </w:tc>
        <w:tc>
          <w:tcPr>
            <w:tcW w:w="2160" w:type="dxa"/>
          </w:tcPr>
          <w:p w14:paraId="19649FEC" w14:textId="51EE43F6" w:rsidR="00AE7FA9" w:rsidRPr="00EC16D5" w:rsidRDefault="00AE7FA9" w:rsidP="00EC16D5">
            <w:pPr>
              <w:spacing w:after="120"/>
              <w:jc w:val="center"/>
            </w:pPr>
            <w:r w:rsidRPr="00EC16D5">
              <w:rPr>
                <w:color w:val="000000"/>
              </w:rPr>
              <w:t>798.883</w:t>
            </w:r>
          </w:p>
        </w:tc>
      </w:tr>
      <w:tr w:rsidR="00AE7FA9" w:rsidRPr="00EC16D5" w14:paraId="74A1AC47" w14:textId="77777777" w:rsidTr="00AE7FA9">
        <w:tc>
          <w:tcPr>
            <w:tcW w:w="2160" w:type="dxa"/>
          </w:tcPr>
          <w:p w14:paraId="7C436172" w14:textId="707D749B" w:rsidR="00AE7FA9" w:rsidRPr="00EC16D5" w:rsidRDefault="00AE7FA9" w:rsidP="00EC16D5">
            <w:pPr>
              <w:spacing w:after="120"/>
              <w:jc w:val="center"/>
            </w:pPr>
            <w:r w:rsidRPr="00EC16D5">
              <w:rPr>
                <w:color w:val="000000"/>
              </w:rPr>
              <w:t>B30</w:t>
            </w:r>
          </w:p>
        </w:tc>
        <w:tc>
          <w:tcPr>
            <w:tcW w:w="2160" w:type="dxa"/>
          </w:tcPr>
          <w:p w14:paraId="3FFE4235" w14:textId="67B70E18" w:rsidR="00AE7FA9" w:rsidRPr="00EC16D5" w:rsidRDefault="00AE7FA9" w:rsidP="00EC16D5">
            <w:pPr>
              <w:spacing w:after="120"/>
              <w:jc w:val="center"/>
            </w:pPr>
            <w:r w:rsidRPr="00EC16D5">
              <w:rPr>
                <w:color w:val="000000"/>
              </w:rPr>
              <w:t>31.65240</w:t>
            </w:r>
          </w:p>
        </w:tc>
        <w:tc>
          <w:tcPr>
            <w:tcW w:w="2160" w:type="dxa"/>
          </w:tcPr>
          <w:p w14:paraId="183EC565" w14:textId="3F1E5BF0" w:rsidR="00AE7FA9" w:rsidRPr="00EC16D5" w:rsidRDefault="00AE7FA9" w:rsidP="00EC16D5">
            <w:pPr>
              <w:spacing w:after="120"/>
              <w:jc w:val="center"/>
            </w:pPr>
            <w:r w:rsidRPr="00EC16D5">
              <w:rPr>
                <w:color w:val="000000"/>
              </w:rPr>
              <w:t>-102.902961</w:t>
            </w:r>
          </w:p>
        </w:tc>
        <w:tc>
          <w:tcPr>
            <w:tcW w:w="2160" w:type="dxa"/>
          </w:tcPr>
          <w:p w14:paraId="3B277AE0" w14:textId="3CB2273C" w:rsidR="00AE7FA9" w:rsidRPr="00EC16D5" w:rsidRDefault="00AE7FA9" w:rsidP="00EC16D5">
            <w:pPr>
              <w:spacing w:after="120"/>
              <w:jc w:val="center"/>
            </w:pPr>
            <w:r w:rsidRPr="00EC16D5">
              <w:rPr>
                <w:color w:val="000000"/>
              </w:rPr>
              <w:t>797.261</w:t>
            </w:r>
          </w:p>
        </w:tc>
      </w:tr>
    </w:tbl>
    <w:p w14:paraId="2019AA26" w14:textId="13A13AD7" w:rsidR="00AE7FA9" w:rsidRPr="00EC16D5" w:rsidRDefault="00AE7FA9" w:rsidP="00EC16D5">
      <w:pPr>
        <w:spacing w:after="120" w:line="240" w:lineRule="auto"/>
        <w:jc w:val="center"/>
      </w:pPr>
    </w:p>
    <w:p w14:paraId="2B5B0513" w14:textId="7D2998F3" w:rsidR="00AE7FA9" w:rsidRPr="00EC16D5" w:rsidRDefault="00AE7FA9" w:rsidP="00EC16D5">
      <w:pPr>
        <w:spacing w:after="120" w:line="240" w:lineRule="auto"/>
      </w:pPr>
      <w:r w:rsidRPr="00EC16D5">
        <w:t>Table A.3. Coordinates for seismic nodes on Line C, obtained using a Leica Geosystems Differential GPS</w:t>
      </w:r>
    </w:p>
    <w:p w14:paraId="3FDDA8EC" w14:textId="35A64F4F" w:rsidR="00AE7FA9" w:rsidRPr="00EC16D5" w:rsidRDefault="00AE7FA9" w:rsidP="00EC16D5">
      <w:pPr>
        <w:spacing w:after="120" w:line="240" w:lineRule="auto"/>
        <w:jc w:val="center"/>
      </w:pPr>
    </w:p>
    <w:tbl>
      <w:tblPr>
        <w:tblStyle w:val="TableGrid"/>
        <w:tblW w:w="0" w:type="auto"/>
        <w:tblLook w:val="04A0" w:firstRow="1" w:lastRow="0" w:firstColumn="1" w:lastColumn="0" w:noHBand="0" w:noVBand="1"/>
      </w:tblPr>
      <w:tblGrid>
        <w:gridCol w:w="2160"/>
        <w:gridCol w:w="2160"/>
        <w:gridCol w:w="2160"/>
        <w:gridCol w:w="2160"/>
      </w:tblGrid>
      <w:tr w:rsidR="00AE7FA9" w:rsidRPr="00EC16D5" w14:paraId="3C52815F" w14:textId="77777777" w:rsidTr="00386A27">
        <w:trPr>
          <w:cnfStyle w:val="100000000000" w:firstRow="1" w:lastRow="0" w:firstColumn="0" w:lastColumn="0" w:oddVBand="0" w:evenVBand="0" w:oddHBand="0" w:evenHBand="0" w:firstRowFirstColumn="0" w:firstRowLastColumn="0" w:lastRowFirstColumn="0" w:lastRowLastColumn="0"/>
        </w:trPr>
        <w:tc>
          <w:tcPr>
            <w:tcW w:w="2160" w:type="dxa"/>
          </w:tcPr>
          <w:p w14:paraId="41C804AC" w14:textId="2FF0110F" w:rsidR="00AE7FA9" w:rsidRPr="00EC16D5" w:rsidRDefault="00AE7FA9" w:rsidP="00EC16D5">
            <w:pPr>
              <w:spacing w:after="120"/>
              <w:jc w:val="center"/>
            </w:pPr>
            <w:r w:rsidRPr="00EC16D5">
              <w:t>Station Name</w:t>
            </w:r>
          </w:p>
        </w:tc>
        <w:tc>
          <w:tcPr>
            <w:tcW w:w="2160" w:type="dxa"/>
          </w:tcPr>
          <w:p w14:paraId="31680B7C" w14:textId="302AE2EB" w:rsidR="00AE7FA9" w:rsidRPr="00EC16D5" w:rsidRDefault="00AE7FA9" w:rsidP="00EC16D5">
            <w:pPr>
              <w:spacing w:after="120"/>
              <w:jc w:val="center"/>
            </w:pPr>
            <w:r w:rsidRPr="00EC16D5">
              <w:t>Latitude (deg)</w:t>
            </w:r>
          </w:p>
        </w:tc>
        <w:tc>
          <w:tcPr>
            <w:tcW w:w="2160" w:type="dxa"/>
          </w:tcPr>
          <w:p w14:paraId="7F8D5515" w14:textId="4FF43C17" w:rsidR="00AE7FA9" w:rsidRPr="00EC16D5" w:rsidRDefault="00AE7FA9" w:rsidP="00EC16D5">
            <w:pPr>
              <w:spacing w:after="120"/>
              <w:jc w:val="center"/>
            </w:pPr>
            <w:r w:rsidRPr="00EC16D5">
              <w:t>Longitude (deg)</w:t>
            </w:r>
          </w:p>
        </w:tc>
        <w:tc>
          <w:tcPr>
            <w:tcW w:w="2160" w:type="dxa"/>
          </w:tcPr>
          <w:p w14:paraId="6C05F9F1" w14:textId="3320349E" w:rsidR="00AE7FA9" w:rsidRPr="00EC16D5" w:rsidRDefault="00AE7FA9" w:rsidP="00EC16D5">
            <w:pPr>
              <w:spacing w:after="120"/>
              <w:jc w:val="center"/>
            </w:pPr>
            <w:r w:rsidRPr="00EC16D5">
              <w:t>Elevation (m)</w:t>
            </w:r>
          </w:p>
        </w:tc>
      </w:tr>
      <w:tr w:rsidR="00386A27" w:rsidRPr="00EC16D5" w14:paraId="03B8A2B4" w14:textId="77777777" w:rsidTr="00386A27">
        <w:tc>
          <w:tcPr>
            <w:tcW w:w="2160" w:type="dxa"/>
          </w:tcPr>
          <w:p w14:paraId="4439E5DD" w14:textId="28FB6E68" w:rsidR="00386A27" w:rsidRPr="00EC16D5" w:rsidRDefault="00386A27" w:rsidP="00EC16D5">
            <w:pPr>
              <w:spacing w:after="120"/>
              <w:jc w:val="center"/>
            </w:pPr>
            <w:r w:rsidRPr="00EC16D5">
              <w:rPr>
                <w:color w:val="000000"/>
              </w:rPr>
              <w:t>C01</w:t>
            </w:r>
          </w:p>
        </w:tc>
        <w:tc>
          <w:tcPr>
            <w:tcW w:w="2160" w:type="dxa"/>
          </w:tcPr>
          <w:p w14:paraId="7C342CA4" w14:textId="6AC214F2" w:rsidR="00386A27" w:rsidRPr="00EC16D5" w:rsidRDefault="00386A27" w:rsidP="00EC16D5">
            <w:pPr>
              <w:spacing w:after="120"/>
              <w:jc w:val="center"/>
            </w:pPr>
            <w:r w:rsidRPr="00EC16D5">
              <w:rPr>
                <w:color w:val="000000"/>
              </w:rPr>
              <w:t>31.641338</w:t>
            </w:r>
          </w:p>
        </w:tc>
        <w:tc>
          <w:tcPr>
            <w:tcW w:w="2160" w:type="dxa"/>
          </w:tcPr>
          <w:p w14:paraId="78A19C37" w14:textId="2096A07A" w:rsidR="00386A27" w:rsidRPr="00EC16D5" w:rsidRDefault="00386A27" w:rsidP="00EC16D5">
            <w:pPr>
              <w:spacing w:after="120"/>
              <w:jc w:val="center"/>
            </w:pPr>
            <w:r w:rsidRPr="00EC16D5">
              <w:rPr>
                <w:color w:val="000000"/>
              </w:rPr>
              <w:t>-102.940173</w:t>
            </w:r>
          </w:p>
        </w:tc>
        <w:tc>
          <w:tcPr>
            <w:tcW w:w="2160" w:type="dxa"/>
          </w:tcPr>
          <w:p w14:paraId="6AF2E7EF" w14:textId="15D4C8FF" w:rsidR="00386A27" w:rsidRPr="00EC16D5" w:rsidRDefault="00386A27" w:rsidP="00EC16D5">
            <w:pPr>
              <w:spacing w:after="120"/>
              <w:jc w:val="center"/>
            </w:pPr>
            <w:r w:rsidRPr="00EC16D5">
              <w:rPr>
                <w:color w:val="000000"/>
              </w:rPr>
              <w:t>785.765</w:t>
            </w:r>
          </w:p>
        </w:tc>
      </w:tr>
      <w:tr w:rsidR="00386A27" w:rsidRPr="00EC16D5" w14:paraId="7CD88C58" w14:textId="77777777" w:rsidTr="00386A27">
        <w:tc>
          <w:tcPr>
            <w:tcW w:w="2160" w:type="dxa"/>
          </w:tcPr>
          <w:p w14:paraId="5D469600" w14:textId="50C74E18" w:rsidR="00386A27" w:rsidRPr="00EC16D5" w:rsidRDefault="00386A27" w:rsidP="00EC16D5">
            <w:pPr>
              <w:spacing w:after="120"/>
              <w:jc w:val="center"/>
            </w:pPr>
            <w:r w:rsidRPr="00EC16D5">
              <w:rPr>
                <w:color w:val="000000"/>
              </w:rPr>
              <w:t>C02</w:t>
            </w:r>
          </w:p>
        </w:tc>
        <w:tc>
          <w:tcPr>
            <w:tcW w:w="2160" w:type="dxa"/>
          </w:tcPr>
          <w:p w14:paraId="77F56A32" w14:textId="32AA7995" w:rsidR="00386A27" w:rsidRPr="00EC16D5" w:rsidRDefault="00386A27" w:rsidP="00EC16D5">
            <w:pPr>
              <w:spacing w:after="120"/>
              <w:jc w:val="center"/>
            </w:pPr>
            <w:r w:rsidRPr="00EC16D5">
              <w:rPr>
                <w:color w:val="000000"/>
              </w:rPr>
              <w:t>31.641872</w:t>
            </w:r>
          </w:p>
        </w:tc>
        <w:tc>
          <w:tcPr>
            <w:tcW w:w="2160" w:type="dxa"/>
          </w:tcPr>
          <w:p w14:paraId="1CF7E518" w14:textId="4D973B57" w:rsidR="00386A27" w:rsidRPr="00EC16D5" w:rsidRDefault="00386A27" w:rsidP="00EC16D5">
            <w:pPr>
              <w:spacing w:after="120"/>
              <w:jc w:val="center"/>
            </w:pPr>
            <w:r w:rsidRPr="00EC16D5">
              <w:rPr>
                <w:color w:val="000000"/>
              </w:rPr>
              <w:t>-102.938161</w:t>
            </w:r>
          </w:p>
        </w:tc>
        <w:tc>
          <w:tcPr>
            <w:tcW w:w="2160" w:type="dxa"/>
          </w:tcPr>
          <w:p w14:paraId="6D1C96F8" w14:textId="1F2F8B72" w:rsidR="00386A27" w:rsidRPr="00EC16D5" w:rsidRDefault="00386A27" w:rsidP="00EC16D5">
            <w:pPr>
              <w:spacing w:after="120"/>
              <w:jc w:val="center"/>
            </w:pPr>
            <w:r w:rsidRPr="00EC16D5">
              <w:rPr>
                <w:color w:val="000000"/>
              </w:rPr>
              <w:t>786.298</w:t>
            </w:r>
          </w:p>
        </w:tc>
      </w:tr>
      <w:tr w:rsidR="00386A27" w:rsidRPr="00EC16D5" w14:paraId="50BE1634" w14:textId="77777777" w:rsidTr="00386A27">
        <w:tc>
          <w:tcPr>
            <w:tcW w:w="2160" w:type="dxa"/>
          </w:tcPr>
          <w:p w14:paraId="1A8D0DAC" w14:textId="090BBF0C" w:rsidR="00386A27" w:rsidRPr="00EC16D5" w:rsidRDefault="00386A27" w:rsidP="00EC16D5">
            <w:pPr>
              <w:spacing w:after="120"/>
              <w:jc w:val="center"/>
            </w:pPr>
            <w:r w:rsidRPr="00EC16D5">
              <w:rPr>
                <w:color w:val="000000"/>
              </w:rPr>
              <w:t>C03</w:t>
            </w:r>
          </w:p>
        </w:tc>
        <w:tc>
          <w:tcPr>
            <w:tcW w:w="2160" w:type="dxa"/>
          </w:tcPr>
          <w:p w14:paraId="30524325" w14:textId="510711A9" w:rsidR="00386A27" w:rsidRPr="00EC16D5" w:rsidRDefault="00386A27" w:rsidP="00EC16D5">
            <w:pPr>
              <w:spacing w:after="120"/>
              <w:jc w:val="center"/>
            </w:pPr>
            <w:r w:rsidRPr="00EC16D5">
              <w:rPr>
                <w:color w:val="000000"/>
              </w:rPr>
              <w:t>31.642414</w:t>
            </w:r>
          </w:p>
        </w:tc>
        <w:tc>
          <w:tcPr>
            <w:tcW w:w="2160" w:type="dxa"/>
          </w:tcPr>
          <w:p w14:paraId="5EE6BD1A" w14:textId="3DCC5C56" w:rsidR="00386A27" w:rsidRPr="00EC16D5" w:rsidRDefault="00386A27" w:rsidP="00EC16D5">
            <w:pPr>
              <w:spacing w:after="120"/>
              <w:jc w:val="center"/>
            </w:pPr>
            <w:r w:rsidRPr="00EC16D5">
              <w:rPr>
                <w:color w:val="000000"/>
              </w:rPr>
              <w:t>-102.936198</w:t>
            </w:r>
          </w:p>
        </w:tc>
        <w:tc>
          <w:tcPr>
            <w:tcW w:w="2160" w:type="dxa"/>
          </w:tcPr>
          <w:p w14:paraId="54F18668" w14:textId="7E055FB7" w:rsidR="00386A27" w:rsidRPr="00EC16D5" w:rsidRDefault="00386A27" w:rsidP="00EC16D5">
            <w:pPr>
              <w:spacing w:after="120"/>
              <w:jc w:val="center"/>
            </w:pPr>
            <w:r w:rsidRPr="00EC16D5">
              <w:rPr>
                <w:color w:val="000000"/>
              </w:rPr>
              <w:t>786.261</w:t>
            </w:r>
          </w:p>
        </w:tc>
      </w:tr>
      <w:tr w:rsidR="00386A27" w:rsidRPr="00EC16D5" w14:paraId="3CA44577" w14:textId="77777777" w:rsidTr="00386A27">
        <w:tc>
          <w:tcPr>
            <w:tcW w:w="2160" w:type="dxa"/>
          </w:tcPr>
          <w:p w14:paraId="27669B3D" w14:textId="22ACD80C" w:rsidR="00386A27" w:rsidRPr="00EC16D5" w:rsidRDefault="00386A27" w:rsidP="00EC16D5">
            <w:pPr>
              <w:spacing w:after="120"/>
              <w:jc w:val="center"/>
            </w:pPr>
            <w:r w:rsidRPr="00EC16D5">
              <w:rPr>
                <w:color w:val="000000"/>
              </w:rPr>
              <w:t>C04</w:t>
            </w:r>
          </w:p>
        </w:tc>
        <w:tc>
          <w:tcPr>
            <w:tcW w:w="2160" w:type="dxa"/>
          </w:tcPr>
          <w:p w14:paraId="265E3E8A" w14:textId="173D53A5" w:rsidR="00386A27" w:rsidRPr="00EC16D5" w:rsidRDefault="00386A27" w:rsidP="00EC16D5">
            <w:pPr>
              <w:spacing w:after="120"/>
              <w:jc w:val="center"/>
            </w:pPr>
            <w:r w:rsidRPr="00EC16D5">
              <w:rPr>
                <w:color w:val="000000"/>
              </w:rPr>
              <w:t>31.642966</w:t>
            </w:r>
          </w:p>
        </w:tc>
        <w:tc>
          <w:tcPr>
            <w:tcW w:w="2160" w:type="dxa"/>
          </w:tcPr>
          <w:p w14:paraId="089203A3" w14:textId="63FF2003" w:rsidR="00386A27" w:rsidRPr="00EC16D5" w:rsidRDefault="00386A27" w:rsidP="00EC16D5">
            <w:pPr>
              <w:spacing w:after="120"/>
              <w:jc w:val="center"/>
            </w:pPr>
            <w:r w:rsidRPr="00EC16D5">
              <w:rPr>
                <w:color w:val="000000"/>
              </w:rPr>
              <w:t>-102.934145</w:t>
            </w:r>
          </w:p>
        </w:tc>
        <w:tc>
          <w:tcPr>
            <w:tcW w:w="2160" w:type="dxa"/>
          </w:tcPr>
          <w:p w14:paraId="64A22CF9" w14:textId="2F35DE60" w:rsidR="00386A27" w:rsidRPr="00EC16D5" w:rsidRDefault="00386A27" w:rsidP="00EC16D5">
            <w:pPr>
              <w:spacing w:after="120"/>
              <w:jc w:val="center"/>
            </w:pPr>
            <w:r w:rsidRPr="00EC16D5">
              <w:rPr>
                <w:color w:val="000000"/>
              </w:rPr>
              <w:t>787.395</w:t>
            </w:r>
          </w:p>
        </w:tc>
      </w:tr>
      <w:tr w:rsidR="00386A27" w:rsidRPr="00EC16D5" w14:paraId="0747F272" w14:textId="77777777" w:rsidTr="00386A27">
        <w:tc>
          <w:tcPr>
            <w:tcW w:w="2160" w:type="dxa"/>
          </w:tcPr>
          <w:p w14:paraId="0509CD7C" w14:textId="5BE91009" w:rsidR="00386A27" w:rsidRPr="00EC16D5" w:rsidRDefault="00386A27" w:rsidP="00EC16D5">
            <w:pPr>
              <w:spacing w:after="120"/>
              <w:jc w:val="center"/>
            </w:pPr>
            <w:r w:rsidRPr="00EC16D5">
              <w:rPr>
                <w:color w:val="000000"/>
              </w:rPr>
              <w:t>C05</w:t>
            </w:r>
          </w:p>
        </w:tc>
        <w:tc>
          <w:tcPr>
            <w:tcW w:w="2160" w:type="dxa"/>
          </w:tcPr>
          <w:p w14:paraId="641CCD0F" w14:textId="26BE8CDA" w:rsidR="00386A27" w:rsidRPr="00EC16D5" w:rsidRDefault="00386A27" w:rsidP="00EC16D5">
            <w:pPr>
              <w:spacing w:after="120"/>
              <w:jc w:val="center"/>
            </w:pPr>
            <w:r w:rsidRPr="00EC16D5">
              <w:rPr>
                <w:color w:val="000000"/>
              </w:rPr>
              <w:t>31.643501</w:t>
            </w:r>
          </w:p>
        </w:tc>
        <w:tc>
          <w:tcPr>
            <w:tcW w:w="2160" w:type="dxa"/>
          </w:tcPr>
          <w:p w14:paraId="3FF3AF70" w14:textId="4D7C0BF3" w:rsidR="00386A27" w:rsidRPr="00EC16D5" w:rsidRDefault="00386A27" w:rsidP="00EC16D5">
            <w:pPr>
              <w:spacing w:after="120"/>
              <w:jc w:val="center"/>
            </w:pPr>
            <w:r w:rsidRPr="00EC16D5">
              <w:rPr>
                <w:color w:val="000000"/>
              </w:rPr>
              <w:t>-102.932104</w:t>
            </w:r>
          </w:p>
        </w:tc>
        <w:tc>
          <w:tcPr>
            <w:tcW w:w="2160" w:type="dxa"/>
          </w:tcPr>
          <w:p w14:paraId="029E2040" w14:textId="40A0DC1F" w:rsidR="00386A27" w:rsidRPr="00EC16D5" w:rsidRDefault="00386A27" w:rsidP="00EC16D5">
            <w:pPr>
              <w:spacing w:after="120"/>
              <w:jc w:val="center"/>
            </w:pPr>
            <w:r w:rsidRPr="00EC16D5">
              <w:rPr>
                <w:color w:val="000000"/>
              </w:rPr>
              <w:t>788.049</w:t>
            </w:r>
          </w:p>
        </w:tc>
      </w:tr>
      <w:tr w:rsidR="00386A27" w:rsidRPr="00EC16D5" w14:paraId="39E86CF8" w14:textId="77777777" w:rsidTr="00386A27">
        <w:tc>
          <w:tcPr>
            <w:tcW w:w="2160" w:type="dxa"/>
          </w:tcPr>
          <w:p w14:paraId="6E2CC5EC" w14:textId="171914A5" w:rsidR="00386A27" w:rsidRPr="00EC16D5" w:rsidRDefault="00386A27" w:rsidP="00EC16D5">
            <w:pPr>
              <w:spacing w:after="120"/>
              <w:jc w:val="center"/>
            </w:pPr>
            <w:r w:rsidRPr="00EC16D5">
              <w:rPr>
                <w:color w:val="000000"/>
              </w:rPr>
              <w:t>C06</w:t>
            </w:r>
          </w:p>
        </w:tc>
        <w:tc>
          <w:tcPr>
            <w:tcW w:w="2160" w:type="dxa"/>
          </w:tcPr>
          <w:p w14:paraId="46B1DCA5" w14:textId="772E4B9A" w:rsidR="00386A27" w:rsidRPr="00EC16D5" w:rsidRDefault="00386A27" w:rsidP="00EC16D5">
            <w:pPr>
              <w:spacing w:after="120"/>
              <w:jc w:val="center"/>
            </w:pPr>
            <w:r w:rsidRPr="00EC16D5">
              <w:rPr>
                <w:color w:val="000000"/>
              </w:rPr>
              <w:t>31.644070</w:t>
            </w:r>
          </w:p>
        </w:tc>
        <w:tc>
          <w:tcPr>
            <w:tcW w:w="2160" w:type="dxa"/>
          </w:tcPr>
          <w:p w14:paraId="306A827B" w14:textId="2AE34298" w:rsidR="00386A27" w:rsidRPr="00EC16D5" w:rsidRDefault="00386A27" w:rsidP="00EC16D5">
            <w:pPr>
              <w:spacing w:after="120"/>
              <w:jc w:val="center"/>
            </w:pPr>
            <w:r w:rsidRPr="00EC16D5">
              <w:rPr>
                <w:color w:val="000000"/>
              </w:rPr>
              <w:t>-102.930051</w:t>
            </w:r>
          </w:p>
        </w:tc>
        <w:tc>
          <w:tcPr>
            <w:tcW w:w="2160" w:type="dxa"/>
          </w:tcPr>
          <w:p w14:paraId="011C68AD" w14:textId="76296388" w:rsidR="00386A27" w:rsidRPr="00EC16D5" w:rsidRDefault="00386A27" w:rsidP="00EC16D5">
            <w:pPr>
              <w:spacing w:after="120"/>
              <w:jc w:val="center"/>
            </w:pPr>
            <w:r w:rsidRPr="00EC16D5">
              <w:rPr>
                <w:color w:val="000000"/>
              </w:rPr>
              <w:t>789.262</w:t>
            </w:r>
          </w:p>
        </w:tc>
      </w:tr>
      <w:tr w:rsidR="00386A27" w:rsidRPr="00EC16D5" w14:paraId="22EBA112" w14:textId="77777777" w:rsidTr="00386A27">
        <w:tc>
          <w:tcPr>
            <w:tcW w:w="2160" w:type="dxa"/>
          </w:tcPr>
          <w:p w14:paraId="24A941CF" w14:textId="3839BC95" w:rsidR="00386A27" w:rsidRPr="00EC16D5" w:rsidRDefault="00386A27" w:rsidP="00EC16D5">
            <w:pPr>
              <w:spacing w:after="120"/>
              <w:jc w:val="center"/>
            </w:pPr>
            <w:r w:rsidRPr="00EC16D5">
              <w:rPr>
                <w:color w:val="000000"/>
              </w:rPr>
              <w:t>C07</w:t>
            </w:r>
          </w:p>
        </w:tc>
        <w:tc>
          <w:tcPr>
            <w:tcW w:w="2160" w:type="dxa"/>
          </w:tcPr>
          <w:p w14:paraId="0C4E6DBB" w14:textId="46174CEE" w:rsidR="00386A27" w:rsidRPr="00EC16D5" w:rsidRDefault="00386A27" w:rsidP="00EC16D5">
            <w:pPr>
              <w:spacing w:after="120"/>
              <w:jc w:val="center"/>
            </w:pPr>
            <w:r w:rsidRPr="00EC16D5">
              <w:rPr>
                <w:color w:val="000000"/>
              </w:rPr>
              <w:t>31.644609</w:t>
            </w:r>
          </w:p>
        </w:tc>
        <w:tc>
          <w:tcPr>
            <w:tcW w:w="2160" w:type="dxa"/>
          </w:tcPr>
          <w:p w14:paraId="37D45602" w14:textId="6B7E8879" w:rsidR="00386A27" w:rsidRPr="00EC16D5" w:rsidRDefault="00386A27" w:rsidP="00EC16D5">
            <w:pPr>
              <w:spacing w:after="120"/>
              <w:jc w:val="center"/>
            </w:pPr>
            <w:r w:rsidRPr="00EC16D5">
              <w:rPr>
                <w:color w:val="000000"/>
              </w:rPr>
              <w:t>-102.928093</w:t>
            </w:r>
          </w:p>
        </w:tc>
        <w:tc>
          <w:tcPr>
            <w:tcW w:w="2160" w:type="dxa"/>
          </w:tcPr>
          <w:p w14:paraId="67F4519B" w14:textId="2CDC432E" w:rsidR="00386A27" w:rsidRPr="00EC16D5" w:rsidRDefault="00386A27" w:rsidP="00EC16D5">
            <w:pPr>
              <w:spacing w:after="120"/>
              <w:jc w:val="center"/>
            </w:pPr>
            <w:r w:rsidRPr="00EC16D5">
              <w:rPr>
                <w:color w:val="000000"/>
              </w:rPr>
              <w:t>789.989</w:t>
            </w:r>
          </w:p>
        </w:tc>
      </w:tr>
      <w:tr w:rsidR="00386A27" w:rsidRPr="00EC16D5" w14:paraId="0C39C355" w14:textId="77777777" w:rsidTr="00386A27">
        <w:tc>
          <w:tcPr>
            <w:tcW w:w="2160" w:type="dxa"/>
          </w:tcPr>
          <w:p w14:paraId="448EE962" w14:textId="1A047447" w:rsidR="00386A27" w:rsidRPr="00EC16D5" w:rsidRDefault="00386A27" w:rsidP="00EC16D5">
            <w:pPr>
              <w:spacing w:after="120"/>
              <w:jc w:val="center"/>
            </w:pPr>
            <w:r w:rsidRPr="00EC16D5">
              <w:rPr>
                <w:color w:val="000000"/>
              </w:rPr>
              <w:t>C08</w:t>
            </w:r>
          </w:p>
        </w:tc>
        <w:tc>
          <w:tcPr>
            <w:tcW w:w="2160" w:type="dxa"/>
          </w:tcPr>
          <w:p w14:paraId="399C3722" w14:textId="06EF1537" w:rsidR="00386A27" w:rsidRPr="00EC16D5" w:rsidRDefault="00386A27" w:rsidP="00EC16D5">
            <w:pPr>
              <w:spacing w:after="120"/>
              <w:jc w:val="center"/>
            </w:pPr>
            <w:r w:rsidRPr="00EC16D5">
              <w:rPr>
                <w:color w:val="000000"/>
              </w:rPr>
              <w:t>31.645167</w:t>
            </w:r>
          </w:p>
        </w:tc>
        <w:tc>
          <w:tcPr>
            <w:tcW w:w="2160" w:type="dxa"/>
          </w:tcPr>
          <w:p w14:paraId="38FBE7B9" w14:textId="70468031" w:rsidR="00386A27" w:rsidRPr="00EC16D5" w:rsidRDefault="00386A27" w:rsidP="00EC16D5">
            <w:pPr>
              <w:spacing w:after="120"/>
              <w:jc w:val="center"/>
            </w:pPr>
            <w:r w:rsidRPr="00EC16D5">
              <w:rPr>
                <w:color w:val="000000"/>
              </w:rPr>
              <w:t>-102.926038</w:t>
            </w:r>
          </w:p>
        </w:tc>
        <w:tc>
          <w:tcPr>
            <w:tcW w:w="2160" w:type="dxa"/>
          </w:tcPr>
          <w:p w14:paraId="32F56BEA" w14:textId="190A0F69" w:rsidR="00386A27" w:rsidRPr="00EC16D5" w:rsidRDefault="00386A27" w:rsidP="00EC16D5">
            <w:pPr>
              <w:spacing w:after="120"/>
              <w:jc w:val="center"/>
            </w:pPr>
            <w:r w:rsidRPr="00EC16D5">
              <w:rPr>
                <w:color w:val="000000"/>
              </w:rPr>
              <w:t>791.001</w:t>
            </w:r>
          </w:p>
        </w:tc>
      </w:tr>
      <w:tr w:rsidR="00386A27" w:rsidRPr="00EC16D5" w14:paraId="4ED751E9" w14:textId="77777777" w:rsidTr="00386A27">
        <w:tc>
          <w:tcPr>
            <w:tcW w:w="2160" w:type="dxa"/>
          </w:tcPr>
          <w:p w14:paraId="1F0746C2" w14:textId="37ED7A98" w:rsidR="00386A27" w:rsidRPr="00EC16D5" w:rsidRDefault="00386A27" w:rsidP="00EC16D5">
            <w:pPr>
              <w:spacing w:after="120"/>
              <w:jc w:val="center"/>
            </w:pPr>
            <w:r w:rsidRPr="00EC16D5">
              <w:rPr>
                <w:color w:val="000000"/>
              </w:rPr>
              <w:t>C09</w:t>
            </w:r>
          </w:p>
        </w:tc>
        <w:tc>
          <w:tcPr>
            <w:tcW w:w="2160" w:type="dxa"/>
          </w:tcPr>
          <w:p w14:paraId="753240C3" w14:textId="1D0D8ECA" w:rsidR="00386A27" w:rsidRPr="00EC16D5" w:rsidRDefault="00386A27" w:rsidP="00EC16D5">
            <w:pPr>
              <w:spacing w:after="120"/>
              <w:jc w:val="center"/>
            </w:pPr>
            <w:r w:rsidRPr="00EC16D5">
              <w:rPr>
                <w:color w:val="000000"/>
              </w:rPr>
              <w:t>31.645723</w:t>
            </w:r>
          </w:p>
        </w:tc>
        <w:tc>
          <w:tcPr>
            <w:tcW w:w="2160" w:type="dxa"/>
          </w:tcPr>
          <w:p w14:paraId="23EB7333" w14:textId="5BB0C9EA" w:rsidR="00386A27" w:rsidRPr="00EC16D5" w:rsidRDefault="00386A27" w:rsidP="00EC16D5">
            <w:pPr>
              <w:spacing w:after="120"/>
              <w:jc w:val="center"/>
            </w:pPr>
            <w:r w:rsidRPr="00EC16D5">
              <w:rPr>
                <w:color w:val="000000"/>
              </w:rPr>
              <w:t>-102.924048</w:t>
            </w:r>
          </w:p>
        </w:tc>
        <w:tc>
          <w:tcPr>
            <w:tcW w:w="2160" w:type="dxa"/>
          </w:tcPr>
          <w:p w14:paraId="1AAF36D5" w14:textId="31FDDE80" w:rsidR="00386A27" w:rsidRPr="00EC16D5" w:rsidRDefault="00386A27" w:rsidP="00EC16D5">
            <w:pPr>
              <w:spacing w:after="120"/>
              <w:jc w:val="center"/>
            </w:pPr>
            <w:r w:rsidRPr="00EC16D5">
              <w:rPr>
                <w:color w:val="000000"/>
              </w:rPr>
              <w:t>792.072</w:t>
            </w:r>
          </w:p>
        </w:tc>
      </w:tr>
      <w:tr w:rsidR="00386A27" w:rsidRPr="00EC16D5" w14:paraId="5B699076" w14:textId="77777777" w:rsidTr="00386A27">
        <w:tc>
          <w:tcPr>
            <w:tcW w:w="2160" w:type="dxa"/>
          </w:tcPr>
          <w:p w14:paraId="356E2AE4" w14:textId="2C84F8E7" w:rsidR="00386A27" w:rsidRPr="00EC16D5" w:rsidRDefault="00386A27" w:rsidP="00EC16D5">
            <w:pPr>
              <w:spacing w:after="120"/>
              <w:jc w:val="center"/>
            </w:pPr>
            <w:r w:rsidRPr="00EC16D5">
              <w:rPr>
                <w:color w:val="000000"/>
              </w:rPr>
              <w:t>C10</w:t>
            </w:r>
          </w:p>
        </w:tc>
        <w:tc>
          <w:tcPr>
            <w:tcW w:w="2160" w:type="dxa"/>
          </w:tcPr>
          <w:p w14:paraId="5E703F19" w14:textId="2C2B8A84" w:rsidR="00386A27" w:rsidRPr="00EC16D5" w:rsidRDefault="00386A27" w:rsidP="00EC16D5">
            <w:pPr>
              <w:spacing w:after="120"/>
              <w:jc w:val="center"/>
            </w:pPr>
            <w:r w:rsidRPr="00EC16D5">
              <w:rPr>
                <w:color w:val="000000"/>
              </w:rPr>
              <w:t>31.646182</w:t>
            </w:r>
          </w:p>
        </w:tc>
        <w:tc>
          <w:tcPr>
            <w:tcW w:w="2160" w:type="dxa"/>
          </w:tcPr>
          <w:p w14:paraId="13318CDC" w14:textId="283F086D" w:rsidR="00386A27" w:rsidRPr="00EC16D5" w:rsidRDefault="00386A27" w:rsidP="00EC16D5">
            <w:pPr>
              <w:spacing w:after="120"/>
              <w:jc w:val="center"/>
            </w:pPr>
            <w:r w:rsidRPr="00EC16D5">
              <w:rPr>
                <w:color w:val="000000"/>
              </w:rPr>
              <w:t>-102.921992</w:t>
            </w:r>
          </w:p>
        </w:tc>
        <w:tc>
          <w:tcPr>
            <w:tcW w:w="2160" w:type="dxa"/>
          </w:tcPr>
          <w:p w14:paraId="6EF5812D" w14:textId="734DA68B" w:rsidR="00386A27" w:rsidRPr="00EC16D5" w:rsidRDefault="00386A27" w:rsidP="00EC16D5">
            <w:pPr>
              <w:spacing w:after="120"/>
              <w:jc w:val="center"/>
            </w:pPr>
            <w:r w:rsidRPr="00EC16D5">
              <w:rPr>
                <w:color w:val="000000"/>
              </w:rPr>
              <w:t>792.042</w:t>
            </w:r>
          </w:p>
        </w:tc>
      </w:tr>
      <w:tr w:rsidR="00386A27" w:rsidRPr="00EC16D5" w14:paraId="1B417FB0" w14:textId="77777777" w:rsidTr="00386A27">
        <w:tc>
          <w:tcPr>
            <w:tcW w:w="2160" w:type="dxa"/>
          </w:tcPr>
          <w:p w14:paraId="7BD7D51B" w14:textId="044D8E0A" w:rsidR="00386A27" w:rsidRPr="00EC16D5" w:rsidRDefault="00386A27" w:rsidP="00EC16D5">
            <w:pPr>
              <w:spacing w:after="120"/>
              <w:jc w:val="center"/>
            </w:pPr>
            <w:r w:rsidRPr="00EC16D5">
              <w:rPr>
                <w:color w:val="000000"/>
              </w:rPr>
              <w:t>C11</w:t>
            </w:r>
          </w:p>
        </w:tc>
        <w:tc>
          <w:tcPr>
            <w:tcW w:w="2160" w:type="dxa"/>
          </w:tcPr>
          <w:p w14:paraId="22176FA3" w14:textId="1D6DA719" w:rsidR="00386A27" w:rsidRPr="00EC16D5" w:rsidRDefault="00386A27" w:rsidP="00EC16D5">
            <w:pPr>
              <w:spacing w:after="120"/>
              <w:jc w:val="center"/>
            </w:pPr>
            <w:r w:rsidRPr="00EC16D5">
              <w:rPr>
                <w:color w:val="000000"/>
              </w:rPr>
              <w:t>31.646699</w:t>
            </w:r>
          </w:p>
        </w:tc>
        <w:tc>
          <w:tcPr>
            <w:tcW w:w="2160" w:type="dxa"/>
          </w:tcPr>
          <w:p w14:paraId="78227962" w14:textId="1532FF17" w:rsidR="00386A27" w:rsidRPr="00EC16D5" w:rsidRDefault="00386A27" w:rsidP="00EC16D5">
            <w:pPr>
              <w:spacing w:after="120"/>
              <w:jc w:val="center"/>
            </w:pPr>
            <w:r w:rsidRPr="00EC16D5">
              <w:rPr>
                <w:color w:val="000000"/>
              </w:rPr>
              <w:t>-102.919997</w:t>
            </w:r>
          </w:p>
        </w:tc>
        <w:tc>
          <w:tcPr>
            <w:tcW w:w="2160" w:type="dxa"/>
          </w:tcPr>
          <w:p w14:paraId="5D979524" w14:textId="04FB1EBB" w:rsidR="00386A27" w:rsidRPr="00EC16D5" w:rsidRDefault="00386A27" w:rsidP="00EC16D5">
            <w:pPr>
              <w:spacing w:after="120"/>
              <w:jc w:val="center"/>
            </w:pPr>
            <w:r w:rsidRPr="00EC16D5">
              <w:rPr>
                <w:color w:val="000000"/>
              </w:rPr>
              <w:t>792.879</w:t>
            </w:r>
          </w:p>
        </w:tc>
      </w:tr>
      <w:tr w:rsidR="00386A27" w:rsidRPr="00EC16D5" w14:paraId="616B25F8" w14:textId="77777777" w:rsidTr="00386A27">
        <w:tc>
          <w:tcPr>
            <w:tcW w:w="2160" w:type="dxa"/>
          </w:tcPr>
          <w:p w14:paraId="3ACC5536" w14:textId="2E4EBA20" w:rsidR="00386A27" w:rsidRPr="00EC16D5" w:rsidRDefault="00386A27" w:rsidP="00EC16D5">
            <w:pPr>
              <w:spacing w:after="120"/>
              <w:jc w:val="center"/>
            </w:pPr>
            <w:r w:rsidRPr="00EC16D5">
              <w:rPr>
                <w:color w:val="000000"/>
              </w:rPr>
              <w:t>C12</w:t>
            </w:r>
          </w:p>
        </w:tc>
        <w:tc>
          <w:tcPr>
            <w:tcW w:w="2160" w:type="dxa"/>
          </w:tcPr>
          <w:p w14:paraId="4BEDBD07" w14:textId="12B025F4" w:rsidR="00386A27" w:rsidRPr="00EC16D5" w:rsidRDefault="00386A27" w:rsidP="00EC16D5">
            <w:pPr>
              <w:spacing w:after="120"/>
              <w:jc w:val="center"/>
            </w:pPr>
            <w:r w:rsidRPr="00EC16D5">
              <w:rPr>
                <w:color w:val="000000"/>
              </w:rPr>
              <w:t>31.647265</w:t>
            </w:r>
          </w:p>
        </w:tc>
        <w:tc>
          <w:tcPr>
            <w:tcW w:w="2160" w:type="dxa"/>
          </w:tcPr>
          <w:p w14:paraId="7A798929" w14:textId="6070BF63" w:rsidR="00386A27" w:rsidRPr="00EC16D5" w:rsidRDefault="00386A27" w:rsidP="00EC16D5">
            <w:pPr>
              <w:spacing w:after="120"/>
              <w:jc w:val="center"/>
            </w:pPr>
            <w:r w:rsidRPr="00EC16D5">
              <w:rPr>
                <w:color w:val="000000"/>
              </w:rPr>
              <w:t>-102.918039</w:t>
            </w:r>
          </w:p>
        </w:tc>
        <w:tc>
          <w:tcPr>
            <w:tcW w:w="2160" w:type="dxa"/>
          </w:tcPr>
          <w:p w14:paraId="238FDF02" w14:textId="30D6A5B4" w:rsidR="00386A27" w:rsidRPr="00EC16D5" w:rsidRDefault="00386A27" w:rsidP="00EC16D5">
            <w:pPr>
              <w:spacing w:after="120"/>
              <w:jc w:val="center"/>
            </w:pPr>
            <w:r w:rsidRPr="00EC16D5">
              <w:rPr>
                <w:color w:val="000000"/>
              </w:rPr>
              <w:t>792.378</w:t>
            </w:r>
          </w:p>
        </w:tc>
      </w:tr>
      <w:tr w:rsidR="00386A27" w:rsidRPr="00EC16D5" w14:paraId="3E7960BC" w14:textId="77777777" w:rsidTr="00386A27">
        <w:tc>
          <w:tcPr>
            <w:tcW w:w="2160" w:type="dxa"/>
          </w:tcPr>
          <w:p w14:paraId="669C778E" w14:textId="1D4722B6" w:rsidR="00386A27" w:rsidRPr="00EC16D5" w:rsidRDefault="00386A27" w:rsidP="00EC16D5">
            <w:pPr>
              <w:spacing w:after="120"/>
              <w:jc w:val="center"/>
            </w:pPr>
            <w:r w:rsidRPr="00EC16D5">
              <w:rPr>
                <w:color w:val="000000"/>
              </w:rPr>
              <w:t>C13</w:t>
            </w:r>
          </w:p>
        </w:tc>
        <w:tc>
          <w:tcPr>
            <w:tcW w:w="2160" w:type="dxa"/>
          </w:tcPr>
          <w:p w14:paraId="1BA361F9" w14:textId="0AACBA24" w:rsidR="00386A27" w:rsidRPr="00EC16D5" w:rsidRDefault="00386A27" w:rsidP="00EC16D5">
            <w:pPr>
              <w:spacing w:after="120"/>
              <w:jc w:val="center"/>
            </w:pPr>
            <w:r w:rsidRPr="00EC16D5">
              <w:rPr>
                <w:color w:val="000000"/>
              </w:rPr>
              <w:t>31.647807</w:t>
            </w:r>
          </w:p>
        </w:tc>
        <w:tc>
          <w:tcPr>
            <w:tcW w:w="2160" w:type="dxa"/>
          </w:tcPr>
          <w:p w14:paraId="65F249B3" w14:textId="606B3558" w:rsidR="00386A27" w:rsidRPr="00EC16D5" w:rsidRDefault="00386A27" w:rsidP="00EC16D5">
            <w:pPr>
              <w:spacing w:after="120"/>
              <w:jc w:val="center"/>
            </w:pPr>
            <w:r w:rsidRPr="00EC16D5">
              <w:rPr>
                <w:color w:val="000000"/>
              </w:rPr>
              <w:t>-102.916022</w:t>
            </w:r>
          </w:p>
        </w:tc>
        <w:tc>
          <w:tcPr>
            <w:tcW w:w="2160" w:type="dxa"/>
          </w:tcPr>
          <w:p w14:paraId="1B02335E" w14:textId="359FC5F4" w:rsidR="00386A27" w:rsidRPr="00EC16D5" w:rsidRDefault="00386A27" w:rsidP="00EC16D5">
            <w:pPr>
              <w:spacing w:after="120"/>
              <w:jc w:val="center"/>
            </w:pPr>
            <w:r w:rsidRPr="00EC16D5">
              <w:rPr>
                <w:color w:val="000000"/>
              </w:rPr>
              <w:t>792.885</w:t>
            </w:r>
          </w:p>
        </w:tc>
      </w:tr>
      <w:tr w:rsidR="00386A27" w:rsidRPr="00EC16D5" w14:paraId="05834A05" w14:textId="77777777" w:rsidTr="00386A27">
        <w:tc>
          <w:tcPr>
            <w:tcW w:w="2160" w:type="dxa"/>
          </w:tcPr>
          <w:p w14:paraId="5180DFFE" w14:textId="4D0B65BA" w:rsidR="00386A27" w:rsidRPr="00EC16D5" w:rsidRDefault="00386A27" w:rsidP="00EC16D5">
            <w:pPr>
              <w:spacing w:after="120"/>
              <w:jc w:val="center"/>
            </w:pPr>
            <w:r w:rsidRPr="00EC16D5">
              <w:rPr>
                <w:color w:val="000000"/>
              </w:rPr>
              <w:t>C14</w:t>
            </w:r>
          </w:p>
        </w:tc>
        <w:tc>
          <w:tcPr>
            <w:tcW w:w="2160" w:type="dxa"/>
          </w:tcPr>
          <w:p w14:paraId="581DE8FE" w14:textId="1F6DA8E8" w:rsidR="00386A27" w:rsidRPr="00EC16D5" w:rsidRDefault="00386A27" w:rsidP="00EC16D5">
            <w:pPr>
              <w:spacing w:after="120"/>
              <w:jc w:val="center"/>
            </w:pPr>
            <w:r w:rsidRPr="00EC16D5">
              <w:rPr>
                <w:color w:val="000000"/>
              </w:rPr>
              <w:t>31.648383</w:t>
            </w:r>
          </w:p>
        </w:tc>
        <w:tc>
          <w:tcPr>
            <w:tcW w:w="2160" w:type="dxa"/>
          </w:tcPr>
          <w:p w14:paraId="0E802A53" w14:textId="0BEA5EE4" w:rsidR="00386A27" w:rsidRPr="00EC16D5" w:rsidRDefault="00386A27" w:rsidP="00EC16D5">
            <w:pPr>
              <w:spacing w:after="120"/>
              <w:jc w:val="center"/>
            </w:pPr>
            <w:r w:rsidRPr="00EC16D5">
              <w:rPr>
                <w:color w:val="000000"/>
              </w:rPr>
              <w:t>-102.914007</w:t>
            </w:r>
          </w:p>
        </w:tc>
        <w:tc>
          <w:tcPr>
            <w:tcW w:w="2160" w:type="dxa"/>
          </w:tcPr>
          <w:p w14:paraId="65E461A8" w14:textId="4D79FA21" w:rsidR="00386A27" w:rsidRPr="00EC16D5" w:rsidRDefault="00386A27" w:rsidP="00EC16D5">
            <w:pPr>
              <w:spacing w:after="120"/>
              <w:jc w:val="center"/>
            </w:pPr>
            <w:r w:rsidRPr="00EC16D5">
              <w:rPr>
                <w:color w:val="000000"/>
              </w:rPr>
              <w:t>793.779</w:t>
            </w:r>
          </w:p>
        </w:tc>
      </w:tr>
      <w:tr w:rsidR="00386A27" w:rsidRPr="00EC16D5" w14:paraId="4F0CFCDB" w14:textId="77777777" w:rsidTr="00386A27">
        <w:tc>
          <w:tcPr>
            <w:tcW w:w="2160" w:type="dxa"/>
          </w:tcPr>
          <w:p w14:paraId="18BB4915" w14:textId="494A6098" w:rsidR="00386A27" w:rsidRPr="00EC16D5" w:rsidRDefault="00386A27" w:rsidP="00EC16D5">
            <w:pPr>
              <w:spacing w:after="120"/>
              <w:jc w:val="center"/>
            </w:pPr>
            <w:r w:rsidRPr="00EC16D5">
              <w:rPr>
                <w:color w:val="000000"/>
              </w:rPr>
              <w:t>C15</w:t>
            </w:r>
          </w:p>
        </w:tc>
        <w:tc>
          <w:tcPr>
            <w:tcW w:w="2160" w:type="dxa"/>
          </w:tcPr>
          <w:p w14:paraId="63EF64FF" w14:textId="4CF59E1A" w:rsidR="00386A27" w:rsidRPr="00EC16D5" w:rsidRDefault="00386A27" w:rsidP="00EC16D5">
            <w:pPr>
              <w:spacing w:after="120"/>
              <w:jc w:val="center"/>
            </w:pPr>
            <w:r w:rsidRPr="00EC16D5">
              <w:rPr>
                <w:color w:val="000000"/>
              </w:rPr>
              <w:t>31.648885</w:t>
            </w:r>
          </w:p>
        </w:tc>
        <w:tc>
          <w:tcPr>
            <w:tcW w:w="2160" w:type="dxa"/>
          </w:tcPr>
          <w:p w14:paraId="72027794" w14:textId="39471636" w:rsidR="00386A27" w:rsidRPr="00EC16D5" w:rsidRDefault="00386A27" w:rsidP="00EC16D5">
            <w:pPr>
              <w:spacing w:after="120"/>
              <w:jc w:val="center"/>
            </w:pPr>
            <w:r w:rsidRPr="00EC16D5">
              <w:rPr>
                <w:color w:val="000000"/>
              </w:rPr>
              <w:t>-102.912015</w:t>
            </w:r>
          </w:p>
        </w:tc>
        <w:tc>
          <w:tcPr>
            <w:tcW w:w="2160" w:type="dxa"/>
          </w:tcPr>
          <w:p w14:paraId="63B26D03" w14:textId="5B7DB1AF" w:rsidR="00386A27" w:rsidRPr="00EC16D5" w:rsidRDefault="00386A27" w:rsidP="00EC16D5">
            <w:pPr>
              <w:spacing w:after="120"/>
              <w:jc w:val="center"/>
            </w:pPr>
            <w:r w:rsidRPr="00EC16D5">
              <w:rPr>
                <w:color w:val="000000"/>
              </w:rPr>
              <w:t>794.475</w:t>
            </w:r>
          </w:p>
        </w:tc>
      </w:tr>
      <w:tr w:rsidR="00386A27" w:rsidRPr="00EC16D5" w14:paraId="452D5374" w14:textId="77777777" w:rsidTr="00386A27">
        <w:tc>
          <w:tcPr>
            <w:tcW w:w="2160" w:type="dxa"/>
          </w:tcPr>
          <w:p w14:paraId="404D458F" w14:textId="456880C2" w:rsidR="00386A27" w:rsidRPr="00EC16D5" w:rsidRDefault="00386A27" w:rsidP="00EC16D5">
            <w:pPr>
              <w:spacing w:after="120"/>
              <w:jc w:val="center"/>
            </w:pPr>
            <w:r w:rsidRPr="00EC16D5">
              <w:rPr>
                <w:color w:val="000000"/>
              </w:rPr>
              <w:t>C16</w:t>
            </w:r>
          </w:p>
        </w:tc>
        <w:tc>
          <w:tcPr>
            <w:tcW w:w="2160" w:type="dxa"/>
          </w:tcPr>
          <w:p w14:paraId="6F725D48" w14:textId="05BF32C6" w:rsidR="00386A27" w:rsidRPr="00EC16D5" w:rsidRDefault="00386A27" w:rsidP="00EC16D5">
            <w:pPr>
              <w:spacing w:after="120"/>
              <w:jc w:val="center"/>
            </w:pPr>
            <w:r w:rsidRPr="00EC16D5">
              <w:rPr>
                <w:color w:val="000000"/>
              </w:rPr>
              <w:t>31.649414</w:t>
            </w:r>
          </w:p>
        </w:tc>
        <w:tc>
          <w:tcPr>
            <w:tcW w:w="2160" w:type="dxa"/>
          </w:tcPr>
          <w:p w14:paraId="1171874C" w14:textId="772BF719" w:rsidR="00386A27" w:rsidRPr="00EC16D5" w:rsidRDefault="00386A27" w:rsidP="00EC16D5">
            <w:pPr>
              <w:spacing w:after="120"/>
              <w:jc w:val="center"/>
            </w:pPr>
            <w:r w:rsidRPr="00EC16D5">
              <w:rPr>
                <w:color w:val="000000"/>
              </w:rPr>
              <w:t>-102.910051</w:t>
            </w:r>
          </w:p>
        </w:tc>
        <w:tc>
          <w:tcPr>
            <w:tcW w:w="2160" w:type="dxa"/>
          </w:tcPr>
          <w:p w14:paraId="4B603711" w14:textId="00165D6C" w:rsidR="00386A27" w:rsidRPr="00EC16D5" w:rsidRDefault="00386A27" w:rsidP="00EC16D5">
            <w:pPr>
              <w:spacing w:after="120"/>
              <w:jc w:val="center"/>
            </w:pPr>
            <w:r w:rsidRPr="00EC16D5">
              <w:rPr>
                <w:color w:val="000000"/>
              </w:rPr>
              <w:t>795.72</w:t>
            </w:r>
          </w:p>
        </w:tc>
      </w:tr>
      <w:tr w:rsidR="00386A27" w:rsidRPr="00EC16D5" w14:paraId="000867CC" w14:textId="77777777" w:rsidTr="00386A27">
        <w:tc>
          <w:tcPr>
            <w:tcW w:w="2160" w:type="dxa"/>
          </w:tcPr>
          <w:p w14:paraId="76E75F88" w14:textId="55206EA3" w:rsidR="00386A27" w:rsidRPr="00EC16D5" w:rsidRDefault="00386A27" w:rsidP="00EC16D5">
            <w:pPr>
              <w:spacing w:after="120"/>
              <w:jc w:val="center"/>
            </w:pPr>
            <w:r w:rsidRPr="00EC16D5">
              <w:rPr>
                <w:color w:val="000000"/>
              </w:rPr>
              <w:t>C17</w:t>
            </w:r>
          </w:p>
        </w:tc>
        <w:tc>
          <w:tcPr>
            <w:tcW w:w="2160" w:type="dxa"/>
          </w:tcPr>
          <w:p w14:paraId="2548CECE" w14:textId="130B9BEA" w:rsidR="00386A27" w:rsidRPr="00EC16D5" w:rsidRDefault="00386A27" w:rsidP="00EC16D5">
            <w:pPr>
              <w:spacing w:after="120"/>
              <w:jc w:val="center"/>
            </w:pPr>
            <w:r w:rsidRPr="00EC16D5">
              <w:rPr>
                <w:color w:val="000000"/>
              </w:rPr>
              <w:t>31.649963</w:t>
            </w:r>
          </w:p>
        </w:tc>
        <w:tc>
          <w:tcPr>
            <w:tcW w:w="2160" w:type="dxa"/>
          </w:tcPr>
          <w:p w14:paraId="75328BFA" w14:textId="6CB35FFB" w:rsidR="00386A27" w:rsidRPr="00EC16D5" w:rsidRDefault="00386A27" w:rsidP="00EC16D5">
            <w:pPr>
              <w:spacing w:after="120"/>
              <w:jc w:val="center"/>
            </w:pPr>
            <w:r w:rsidRPr="00EC16D5">
              <w:rPr>
                <w:color w:val="000000"/>
              </w:rPr>
              <w:t>-102.907984</w:t>
            </w:r>
          </w:p>
        </w:tc>
        <w:tc>
          <w:tcPr>
            <w:tcW w:w="2160" w:type="dxa"/>
          </w:tcPr>
          <w:p w14:paraId="2F30D92D" w14:textId="750A995A" w:rsidR="00386A27" w:rsidRPr="00EC16D5" w:rsidRDefault="00386A27" w:rsidP="00EC16D5">
            <w:pPr>
              <w:spacing w:after="120"/>
              <w:jc w:val="center"/>
            </w:pPr>
            <w:r w:rsidRPr="00EC16D5">
              <w:rPr>
                <w:color w:val="000000"/>
              </w:rPr>
              <w:t>797.138</w:t>
            </w:r>
          </w:p>
        </w:tc>
      </w:tr>
    </w:tbl>
    <w:p w14:paraId="483D60EA" w14:textId="347E1761" w:rsidR="00AE7FA9" w:rsidRPr="00EC16D5" w:rsidRDefault="00AE7FA9" w:rsidP="00EC16D5">
      <w:pPr>
        <w:spacing w:after="120" w:line="240" w:lineRule="auto"/>
        <w:jc w:val="center"/>
      </w:pPr>
    </w:p>
    <w:p w14:paraId="6453BEF9" w14:textId="7BD25562" w:rsidR="00386A27" w:rsidRPr="00EC16D5" w:rsidRDefault="00386A27" w:rsidP="00EC16D5">
      <w:pPr>
        <w:spacing w:after="120" w:line="240" w:lineRule="auto"/>
        <w:jc w:val="center"/>
      </w:pPr>
    </w:p>
    <w:p w14:paraId="4F228544" w14:textId="7BAF3846" w:rsidR="00386A27" w:rsidRPr="00EC16D5" w:rsidRDefault="00386A27" w:rsidP="00EC16D5">
      <w:pPr>
        <w:spacing w:after="120" w:line="240" w:lineRule="auto"/>
      </w:pPr>
      <w:r w:rsidRPr="00EC16D5">
        <w:t>Table A.4. Coordinates for seismic nodes on Line D, obtained using a Leica Geosystems Differential GPS</w:t>
      </w:r>
    </w:p>
    <w:p w14:paraId="0C0EC4C7" w14:textId="2D9FB6C6" w:rsidR="00386A27" w:rsidRPr="00EC16D5" w:rsidRDefault="00386A27" w:rsidP="00EC16D5">
      <w:pPr>
        <w:spacing w:after="120" w:line="240" w:lineRule="auto"/>
        <w:jc w:val="center"/>
      </w:pPr>
    </w:p>
    <w:tbl>
      <w:tblPr>
        <w:tblStyle w:val="TableGrid"/>
        <w:tblW w:w="0" w:type="auto"/>
        <w:tblLook w:val="04A0" w:firstRow="1" w:lastRow="0" w:firstColumn="1" w:lastColumn="0" w:noHBand="0" w:noVBand="1"/>
      </w:tblPr>
      <w:tblGrid>
        <w:gridCol w:w="2160"/>
        <w:gridCol w:w="2160"/>
        <w:gridCol w:w="2160"/>
        <w:gridCol w:w="2160"/>
      </w:tblGrid>
      <w:tr w:rsidR="00386A27" w:rsidRPr="00EC16D5" w14:paraId="678839FB" w14:textId="77777777" w:rsidTr="00386A27">
        <w:trPr>
          <w:cnfStyle w:val="100000000000" w:firstRow="1" w:lastRow="0" w:firstColumn="0" w:lastColumn="0" w:oddVBand="0" w:evenVBand="0" w:oddHBand="0" w:evenHBand="0" w:firstRowFirstColumn="0" w:firstRowLastColumn="0" w:lastRowFirstColumn="0" w:lastRowLastColumn="0"/>
        </w:trPr>
        <w:tc>
          <w:tcPr>
            <w:tcW w:w="2160" w:type="dxa"/>
          </w:tcPr>
          <w:p w14:paraId="626175C5" w14:textId="262245D1" w:rsidR="00386A27" w:rsidRPr="00EC16D5" w:rsidRDefault="00386A27" w:rsidP="00EC16D5">
            <w:pPr>
              <w:spacing w:after="120"/>
              <w:jc w:val="center"/>
            </w:pPr>
            <w:r w:rsidRPr="00EC16D5">
              <w:t>Station Name</w:t>
            </w:r>
          </w:p>
        </w:tc>
        <w:tc>
          <w:tcPr>
            <w:tcW w:w="2160" w:type="dxa"/>
          </w:tcPr>
          <w:p w14:paraId="4FEFDF0E" w14:textId="4B854F0D" w:rsidR="00386A27" w:rsidRPr="00EC16D5" w:rsidRDefault="00386A27" w:rsidP="00EC16D5">
            <w:pPr>
              <w:spacing w:after="120"/>
              <w:jc w:val="center"/>
            </w:pPr>
            <w:r w:rsidRPr="00EC16D5">
              <w:t>Latitude (deg)</w:t>
            </w:r>
          </w:p>
        </w:tc>
        <w:tc>
          <w:tcPr>
            <w:tcW w:w="2160" w:type="dxa"/>
          </w:tcPr>
          <w:p w14:paraId="404D09C8" w14:textId="0ECA73C6" w:rsidR="00386A27" w:rsidRPr="00EC16D5" w:rsidRDefault="00386A27" w:rsidP="00EC16D5">
            <w:pPr>
              <w:spacing w:after="120"/>
              <w:jc w:val="center"/>
            </w:pPr>
            <w:r w:rsidRPr="00EC16D5">
              <w:t>Longitude (deg)</w:t>
            </w:r>
          </w:p>
        </w:tc>
        <w:tc>
          <w:tcPr>
            <w:tcW w:w="2160" w:type="dxa"/>
          </w:tcPr>
          <w:p w14:paraId="667D147F" w14:textId="4F02F19B" w:rsidR="00386A27" w:rsidRPr="00EC16D5" w:rsidRDefault="00386A27" w:rsidP="00EC16D5">
            <w:pPr>
              <w:spacing w:after="120"/>
              <w:jc w:val="center"/>
            </w:pPr>
            <w:r w:rsidRPr="00EC16D5">
              <w:t>Elevation (m)</w:t>
            </w:r>
          </w:p>
        </w:tc>
      </w:tr>
      <w:tr w:rsidR="00386A27" w:rsidRPr="00EC16D5" w14:paraId="7EDE7D77" w14:textId="77777777" w:rsidTr="00386A27">
        <w:tc>
          <w:tcPr>
            <w:tcW w:w="2160" w:type="dxa"/>
          </w:tcPr>
          <w:p w14:paraId="702536F6" w14:textId="772FC889" w:rsidR="00386A27" w:rsidRPr="00EC16D5" w:rsidRDefault="00386A27" w:rsidP="00EC16D5">
            <w:pPr>
              <w:spacing w:after="120"/>
              <w:jc w:val="center"/>
            </w:pPr>
            <w:r w:rsidRPr="00EC16D5">
              <w:rPr>
                <w:color w:val="000000"/>
              </w:rPr>
              <w:t>D001</w:t>
            </w:r>
          </w:p>
        </w:tc>
        <w:tc>
          <w:tcPr>
            <w:tcW w:w="2160" w:type="dxa"/>
          </w:tcPr>
          <w:p w14:paraId="5EBA60F8" w14:textId="421FB780" w:rsidR="00386A27" w:rsidRPr="00EC16D5" w:rsidRDefault="00386A27" w:rsidP="00EC16D5">
            <w:pPr>
              <w:spacing w:after="120"/>
              <w:jc w:val="center"/>
            </w:pPr>
            <w:r w:rsidRPr="00EC16D5">
              <w:rPr>
                <w:color w:val="000000"/>
              </w:rPr>
              <w:t>31.624566</w:t>
            </w:r>
          </w:p>
        </w:tc>
        <w:tc>
          <w:tcPr>
            <w:tcW w:w="2160" w:type="dxa"/>
          </w:tcPr>
          <w:p w14:paraId="2F26EF9F" w14:textId="159A522A" w:rsidR="00386A27" w:rsidRPr="00EC16D5" w:rsidRDefault="00386A27" w:rsidP="00EC16D5">
            <w:pPr>
              <w:spacing w:after="120"/>
              <w:jc w:val="center"/>
            </w:pPr>
            <w:r w:rsidRPr="00EC16D5">
              <w:rPr>
                <w:color w:val="000000"/>
              </w:rPr>
              <w:t>-102.944876</w:t>
            </w:r>
          </w:p>
        </w:tc>
        <w:tc>
          <w:tcPr>
            <w:tcW w:w="2160" w:type="dxa"/>
          </w:tcPr>
          <w:p w14:paraId="03C38553" w14:textId="18792286" w:rsidR="00386A27" w:rsidRPr="00EC16D5" w:rsidRDefault="00386A27" w:rsidP="00EC16D5">
            <w:pPr>
              <w:spacing w:after="120"/>
              <w:jc w:val="center"/>
            </w:pPr>
            <w:r w:rsidRPr="00EC16D5">
              <w:rPr>
                <w:color w:val="000000"/>
              </w:rPr>
              <w:t>779.011</w:t>
            </w:r>
          </w:p>
        </w:tc>
      </w:tr>
      <w:tr w:rsidR="00386A27" w:rsidRPr="00EC16D5" w14:paraId="34850104" w14:textId="77777777" w:rsidTr="00386A27">
        <w:tc>
          <w:tcPr>
            <w:tcW w:w="2160" w:type="dxa"/>
          </w:tcPr>
          <w:p w14:paraId="388046E7" w14:textId="7F2D32AA" w:rsidR="00386A27" w:rsidRPr="00EC16D5" w:rsidRDefault="00386A27" w:rsidP="00EC16D5">
            <w:pPr>
              <w:spacing w:after="120"/>
              <w:jc w:val="center"/>
            </w:pPr>
            <w:r w:rsidRPr="00EC16D5">
              <w:rPr>
                <w:color w:val="000000"/>
              </w:rPr>
              <w:t>D002</w:t>
            </w:r>
          </w:p>
        </w:tc>
        <w:tc>
          <w:tcPr>
            <w:tcW w:w="2160" w:type="dxa"/>
          </w:tcPr>
          <w:p w14:paraId="2C2CCB62" w14:textId="55CF8FDA" w:rsidR="00386A27" w:rsidRPr="00EC16D5" w:rsidRDefault="00386A27" w:rsidP="00EC16D5">
            <w:pPr>
              <w:spacing w:after="120"/>
              <w:jc w:val="center"/>
            </w:pPr>
            <w:r w:rsidRPr="00EC16D5">
              <w:rPr>
                <w:color w:val="000000"/>
              </w:rPr>
              <w:t>31.625070</w:t>
            </w:r>
          </w:p>
        </w:tc>
        <w:tc>
          <w:tcPr>
            <w:tcW w:w="2160" w:type="dxa"/>
          </w:tcPr>
          <w:p w14:paraId="4D8342AC" w14:textId="5C4ED698" w:rsidR="00386A27" w:rsidRPr="00EC16D5" w:rsidRDefault="00386A27" w:rsidP="00EC16D5">
            <w:pPr>
              <w:spacing w:after="120"/>
              <w:jc w:val="center"/>
            </w:pPr>
            <w:r w:rsidRPr="00EC16D5">
              <w:rPr>
                <w:color w:val="000000"/>
              </w:rPr>
              <w:t>-102.943035</w:t>
            </w:r>
          </w:p>
        </w:tc>
        <w:tc>
          <w:tcPr>
            <w:tcW w:w="2160" w:type="dxa"/>
          </w:tcPr>
          <w:p w14:paraId="3FA192AE" w14:textId="7A2E26CC" w:rsidR="00386A27" w:rsidRPr="00EC16D5" w:rsidRDefault="00386A27" w:rsidP="00EC16D5">
            <w:pPr>
              <w:spacing w:after="120"/>
              <w:jc w:val="center"/>
            </w:pPr>
            <w:r w:rsidRPr="00EC16D5">
              <w:rPr>
                <w:color w:val="000000"/>
              </w:rPr>
              <w:t>779.941</w:t>
            </w:r>
          </w:p>
        </w:tc>
      </w:tr>
      <w:tr w:rsidR="00386A27" w:rsidRPr="00EC16D5" w14:paraId="5365CE60" w14:textId="77777777" w:rsidTr="00386A27">
        <w:tc>
          <w:tcPr>
            <w:tcW w:w="2160" w:type="dxa"/>
          </w:tcPr>
          <w:p w14:paraId="6D84CE31" w14:textId="03FDB08D" w:rsidR="00386A27" w:rsidRPr="00EC16D5" w:rsidRDefault="00386A27" w:rsidP="00EC16D5">
            <w:pPr>
              <w:spacing w:after="120"/>
              <w:jc w:val="center"/>
            </w:pPr>
            <w:r w:rsidRPr="00EC16D5">
              <w:rPr>
                <w:color w:val="000000"/>
              </w:rPr>
              <w:t>D003</w:t>
            </w:r>
          </w:p>
        </w:tc>
        <w:tc>
          <w:tcPr>
            <w:tcW w:w="2160" w:type="dxa"/>
          </w:tcPr>
          <w:p w14:paraId="1AE7228B" w14:textId="16CE7CAF" w:rsidR="00386A27" w:rsidRPr="00EC16D5" w:rsidRDefault="00386A27" w:rsidP="00EC16D5">
            <w:pPr>
              <w:spacing w:after="120"/>
              <w:jc w:val="center"/>
            </w:pPr>
            <w:r w:rsidRPr="00EC16D5">
              <w:rPr>
                <w:color w:val="000000"/>
              </w:rPr>
              <w:t>31.625646</w:t>
            </w:r>
          </w:p>
        </w:tc>
        <w:tc>
          <w:tcPr>
            <w:tcW w:w="2160" w:type="dxa"/>
          </w:tcPr>
          <w:p w14:paraId="3024E1F9" w14:textId="578B6E0B" w:rsidR="00386A27" w:rsidRPr="00EC16D5" w:rsidRDefault="00386A27" w:rsidP="00EC16D5">
            <w:pPr>
              <w:spacing w:after="120"/>
              <w:jc w:val="center"/>
            </w:pPr>
            <w:r w:rsidRPr="00EC16D5">
              <w:rPr>
                <w:color w:val="000000"/>
              </w:rPr>
              <w:t>-102.940962</w:t>
            </w:r>
          </w:p>
        </w:tc>
        <w:tc>
          <w:tcPr>
            <w:tcW w:w="2160" w:type="dxa"/>
          </w:tcPr>
          <w:p w14:paraId="11FDDF22" w14:textId="5793622F" w:rsidR="00386A27" w:rsidRPr="00EC16D5" w:rsidRDefault="00386A27" w:rsidP="00EC16D5">
            <w:pPr>
              <w:spacing w:after="120"/>
              <w:jc w:val="center"/>
            </w:pPr>
            <w:r w:rsidRPr="00EC16D5">
              <w:rPr>
                <w:color w:val="000000"/>
              </w:rPr>
              <w:t>780.073</w:t>
            </w:r>
          </w:p>
        </w:tc>
      </w:tr>
      <w:tr w:rsidR="00386A27" w:rsidRPr="00EC16D5" w14:paraId="0C328DD6" w14:textId="77777777" w:rsidTr="00386A27">
        <w:tc>
          <w:tcPr>
            <w:tcW w:w="2160" w:type="dxa"/>
          </w:tcPr>
          <w:p w14:paraId="03AB2D78" w14:textId="366AD063" w:rsidR="00386A27" w:rsidRPr="00EC16D5" w:rsidRDefault="00386A27" w:rsidP="00EC16D5">
            <w:pPr>
              <w:spacing w:after="120"/>
              <w:jc w:val="center"/>
            </w:pPr>
            <w:r w:rsidRPr="00EC16D5">
              <w:rPr>
                <w:color w:val="000000"/>
              </w:rPr>
              <w:lastRenderedPageBreak/>
              <w:t>D004</w:t>
            </w:r>
          </w:p>
        </w:tc>
        <w:tc>
          <w:tcPr>
            <w:tcW w:w="2160" w:type="dxa"/>
          </w:tcPr>
          <w:p w14:paraId="58FBF9FB" w14:textId="0A91FAED" w:rsidR="00386A27" w:rsidRPr="00EC16D5" w:rsidRDefault="00386A27" w:rsidP="00EC16D5">
            <w:pPr>
              <w:spacing w:after="120"/>
              <w:jc w:val="center"/>
            </w:pPr>
            <w:r w:rsidRPr="00EC16D5">
              <w:rPr>
                <w:color w:val="000000"/>
              </w:rPr>
              <w:t>31.626182</w:t>
            </w:r>
          </w:p>
        </w:tc>
        <w:tc>
          <w:tcPr>
            <w:tcW w:w="2160" w:type="dxa"/>
          </w:tcPr>
          <w:p w14:paraId="55B20486" w14:textId="1B097A42" w:rsidR="00386A27" w:rsidRPr="00EC16D5" w:rsidRDefault="00386A27" w:rsidP="00EC16D5">
            <w:pPr>
              <w:spacing w:after="120"/>
              <w:jc w:val="center"/>
            </w:pPr>
            <w:r w:rsidRPr="00EC16D5">
              <w:rPr>
                <w:color w:val="000000"/>
              </w:rPr>
              <w:t>-102.938884</w:t>
            </w:r>
          </w:p>
        </w:tc>
        <w:tc>
          <w:tcPr>
            <w:tcW w:w="2160" w:type="dxa"/>
          </w:tcPr>
          <w:p w14:paraId="29646990" w14:textId="4C2A8B80" w:rsidR="00386A27" w:rsidRPr="00EC16D5" w:rsidRDefault="00386A27" w:rsidP="00EC16D5">
            <w:pPr>
              <w:spacing w:after="120"/>
              <w:jc w:val="center"/>
            </w:pPr>
            <w:r w:rsidRPr="00EC16D5">
              <w:rPr>
                <w:color w:val="000000"/>
              </w:rPr>
              <w:t>780.190</w:t>
            </w:r>
          </w:p>
        </w:tc>
      </w:tr>
      <w:tr w:rsidR="00386A27" w:rsidRPr="00EC16D5" w14:paraId="236445C1" w14:textId="77777777" w:rsidTr="00386A27">
        <w:tc>
          <w:tcPr>
            <w:tcW w:w="2160" w:type="dxa"/>
          </w:tcPr>
          <w:p w14:paraId="0A77FA07" w14:textId="3AC94486" w:rsidR="00386A27" w:rsidRPr="00EC16D5" w:rsidRDefault="00386A27" w:rsidP="00EC16D5">
            <w:pPr>
              <w:spacing w:after="120"/>
              <w:jc w:val="center"/>
            </w:pPr>
            <w:r w:rsidRPr="00EC16D5">
              <w:rPr>
                <w:color w:val="000000"/>
              </w:rPr>
              <w:t>D005</w:t>
            </w:r>
          </w:p>
        </w:tc>
        <w:tc>
          <w:tcPr>
            <w:tcW w:w="2160" w:type="dxa"/>
          </w:tcPr>
          <w:p w14:paraId="37BF8342" w14:textId="1D54162A" w:rsidR="00386A27" w:rsidRPr="00EC16D5" w:rsidRDefault="00386A27" w:rsidP="00EC16D5">
            <w:pPr>
              <w:spacing w:after="120"/>
              <w:jc w:val="center"/>
            </w:pPr>
            <w:r w:rsidRPr="00EC16D5">
              <w:rPr>
                <w:color w:val="000000"/>
              </w:rPr>
              <w:t>31.626738</w:t>
            </w:r>
          </w:p>
        </w:tc>
        <w:tc>
          <w:tcPr>
            <w:tcW w:w="2160" w:type="dxa"/>
          </w:tcPr>
          <w:p w14:paraId="491B54F7" w14:textId="55A3FCC8" w:rsidR="00386A27" w:rsidRPr="00EC16D5" w:rsidRDefault="00386A27" w:rsidP="00EC16D5">
            <w:pPr>
              <w:spacing w:after="120"/>
              <w:jc w:val="center"/>
            </w:pPr>
            <w:r w:rsidRPr="00EC16D5">
              <w:rPr>
                <w:color w:val="000000"/>
              </w:rPr>
              <w:t>-102.936918</w:t>
            </w:r>
          </w:p>
        </w:tc>
        <w:tc>
          <w:tcPr>
            <w:tcW w:w="2160" w:type="dxa"/>
          </w:tcPr>
          <w:p w14:paraId="38976757" w14:textId="173692F5" w:rsidR="00386A27" w:rsidRPr="00EC16D5" w:rsidRDefault="00386A27" w:rsidP="00EC16D5">
            <w:pPr>
              <w:spacing w:after="120"/>
              <w:jc w:val="center"/>
            </w:pPr>
            <w:r w:rsidRPr="00EC16D5">
              <w:rPr>
                <w:color w:val="000000"/>
              </w:rPr>
              <w:t>780.744</w:t>
            </w:r>
          </w:p>
        </w:tc>
      </w:tr>
      <w:tr w:rsidR="00386A27" w:rsidRPr="00EC16D5" w14:paraId="3FF9FB66" w14:textId="77777777" w:rsidTr="00386A27">
        <w:tc>
          <w:tcPr>
            <w:tcW w:w="2160" w:type="dxa"/>
          </w:tcPr>
          <w:p w14:paraId="58D4CC16" w14:textId="5656AB5C" w:rsidR="00386A27" w:rsidRPr="00EC16D5" w:rsidRDefault="00386A27" w:rsidP="00EC16D5">
            <w:pPr>
              <w:spacing w:after="120"/>
              <w:jc w:val="center"/>
            </w:pPr>
            <w:r w:rsidRPr="00EC16D5">
              <w:rPr>
                <w:color w:val="000000"/>
              </w:rPr>
              <w:t>D006</w:t>
            </w:r>
          </w:p>
        </w:tc>
        <w:tc>
          <w:tcPr>
            <w:tcW w:w="2160" w:type="dxa"/>
          </w:tcPr>
          <w:p w14:paraId="76A65310" w14:textId="3DE30859" w:rsidR="00386A27" w:rsidRPr="00EC16D5" w:rsidRDefault="00386A27" w:rsidP="00EC16D5">
            <w:pPr>
              <w:spacing w:after="120"/>
              <w:jc w:val="center"/>
            </w:pPr>
            <w:r w:rsidRPr="00EC16D5">
              <w:rPr>
                <w:color w:val="000000"/>
              </w:rPr>
              <w:t>31.627279</w:t>
            </w:r>
          </w:p>
        </w:tc>
        <w:tc>
          <w:tcPr>
            <w:tcW w:w="2160" w:type="dxa"/>
          </w:tcPr>
          <w:p w14:paraId="65CD7C4E" w14:textId="0F257773" w:rsidR="00386A27" w:rsidRPr="00EC16D5" w:rsidRDefault="00386A27" w:rsidP="00EC16D5">
            <w:pPr>
              <w:spacing w:after="120"/>
              <w:jc w:val="center"/>
            </w:pPr>
            <w:r w:rsidRPr="00EC16D5">
              <w:rPr>
                <w:color w:val="000000"/>
              </w:rPr>
              <w:t>-102.934907</w:t>
            </w:r>
          </w:p>
        </w:tc>
        <w:tc>
          <w:tcPr>
            <w:tcW w:w="2160" w:type="dxa"/>
          </w:tcPr>
          <w:p w14:paraId="1726A0F8" w14:textId="23B0723C" w:rsidR="00386A27" w:rsidRPr="00EC16D5" w:rsidRDefault="00386A27" w:rsidP="00EC16D5">
            <w:pPr>
              <w:spacing w:after="120"/>
              <w:jc w:val="center"/>
            </w:pPr>
            <w:r w:rsidRPr="00EC16D5">
              <w:rPr>
                <w:color w:val="000000"/>
              </w:rPr>
              <w:t>780.932</w:t>
            </w:r>
          </w:p>
        </w:tc>
      </w:tr>
      <w:tr w:rsidR="00386A27" w:rsidRPr="00EC16D5" w14:paraId="65A958E1" w14:textId="77777777" w:rsidTr="00386A27">
        <w:tc>
          <w:tcPr>
            <w:tcW w:w="2160" w:type="dxa"/>
          </w:tcPr>
          <w:p w14:paraId="742E3F75" w14:textId="55F8CABA" w:rsidR="00386A27" w:rsidRPr="00EC16D5" w:rsidRDefault="00386A27" w:rsidP="00EC16D5">
            <w:pPr>
              <w:spacing w:after="120"/>
              <w:jc w:val="center"/>
            </w:pPr>
            <w:r w:rsidRPr="00EC16D5">
              <w:rPr>
                <w:color w:val="000000"/>
              </w:rPr>
              <w:t>D007</w:t>
            </w:r>
          </w:p>
        </w:tc>
        <w:tc>
          <w:tcPr>
            <w:tcW w:w="2160" w:type="dxa"/>
          </w:tcPr>
          <w:p w14:paraId="2D456FAE" w14:textId="49C415EC" w:rsidR="00386A27" w:rsidRPr="00EC16D5" w:rsidRDefault="00386A27" w:rsidP="00EC16D5">
            <w:pPr>
              <w:spacing w:after="120"/>
              <w:jc w:val="center"/>
            </w:pPr>
            <w:r w:rsidRPr="00EC16D5">
              <w:rPr>
                <w:color w:val="000000"/>
              </w:rPr>
              <w:t>31.627816</w:t>
            </w:r>
          </w:p>
        </w:tc>
        <w:tc>
          <w:tcPr>
            <w:tcW w:w="2160" w:type="dxa"/>
          </w:tcPr>
          <w:p w14:paraId="5BDA2992" w14:textId="2B6434BF" w:rsidR="00386A27" w:rsidRPr="00EC16D5" w:rsidRDefault="00386A27" w:rsidP="00EC16D5">
            <w:pPr>
              <w:spacing w:after="120"/>
              <w:jc w:val="center"/>
            </w:pPr>
            <w:r w:rsidRPr="00EC16D5">
              <w:rPr>
                <w:color w:val="000000"/>
              </w:rPr>
              <w:t>-102.932902</w:t>
            </w:r>
          </w:p>
        </w:tc>
        <w:tc>
          <w:tcPr>
            <w:tcW w:w="2160" w:type="dxa"/>
          </w:tcPr>
          <w:p w14:paraId="5B79AB31" w14:textId="431B283C" w:rsidR="00386A27" w:rsidRPr="00EC16D5" w:rsidRDefault="00386A27" w:rsidP="00EC16D5">
            <w:pPr>
              <w:spacing w:after="120"/>
              <w:jc w:val="center"/>
            </w:pPr>
            <w:r w:rsidRPr="00EC16D5">
              <w:rPr>
                <w:color w:val="000000"/>
              </w:rPr>
              <w:t>781.747</w:t>
            </w:r>
          </w:p>
        </w:tc>
      </w:tr>
      <w:tr w:rsidR="00386A27" w:rsidRPr="00EC16D5" w14:paraId="61BCCC8A" w14:textId="77777777" w:rsidTr="00386A27">
        <w:tc>
          <w:tcPr>
            <w:tcW w:w="2160" w:type="dxa"/>
          </w:tcPr>
          <w:p w14:paraId="2CC3A707" w14:textId="44862766" w:rsidR="00386A27" w:rsidRPr="00EC16D5" w:rsidRDefault="00386A27" w:rsidP="00EC16D5">
            <w:pPr>
              <w:spacing w:after="120"/>
              <w:jc w:val="center"/>
            </w:pPr>
            <w:r w:rsidRPr="00EC16D5">
              <w:rPr>
                <w:color w:val="000000"/>
              </w:rPr>
              <w:t>D008</w:t>
            </w:r>
          </w:p>
        </w:tc>
        <w:tc>
          <w:tcPr>
            <w:tcW w:w="2160" w:type="dxa"/>
          </w:tcPr>
          <w:p w14:paraId="68EB719C" w14:textId="0289E58A" w:rsidR="00386A27" w:rsidRPr="00EC16D5" w:rsidRDefault="00386A27" w:rsidP="00EC16D5">
            <w:pPr>
              <w:spacing w:after="120"/>
              <w:jc w:val="center"/>
            </w:pPr>
            <w:r w:rsidRPr="00EC16D5">
              <w:rPr>
                <w:color w:val="000000"/>
              </w:rPr>
              <w:t>31.628355</w:t>
            </w:r>
          </w:p>
        </w:tc>
        <w:tc>
          <w:tcPr>
            <w:tcW w:w="2160" w:type="dxa"/>
          </w:tcPr>
          <w:p w14:paraId="2B72651C" w14:textId="3E483F2E" w:rsidR="00386A27" w:rsidRPr="00EC16D5" w:rsidRDefault="00386A27" w:rsidP="00EC16D5">
            <w:pPr>
              <w:spacing w:after="120"/>
              <w:jc w:val="center"/>
            </w:pPr>
            <w:r w:rsidRPr="00EC16D5">
              <w:rPr>
                <w:color w:val="000000"/>
              </w:rPr>
              <w:t>-102.930911</w:t>
            </w:r>
          </w:p>
        </w:tc>
        <w:tc>
          <w:tcPr>
            <w:tcW w:w="2160" w:type="dxa"/>
          </w:tcPr>
          <w:p w14:paraId="5E9DAB2D" w14:textId="03E367BB" w:rsidR="00386A27" w:rsidRPr="00EC16D5" w:rsidRDefault="00386A27" w:rsidP="00EC16D5">
            <w:pPr>
              <w:spacing w:after="120"/>
              <w:jc w:val="center"/>
            </w:pPr>
            <w:r w:rsidRPr="00EC16D5">
              <w:rPr>
                <w:color w:val="000000"/>
              </w:rPr>
              <w:t>781.699</w:t>
            </w:r>
          </w:p>
        </w:tc>
      </w:tr>
      <w:tr w:rsidR="00386A27" w:rsidRPr="00EC16D5" w14:paraId="3C1148C7" w14:textId="77777777" w:rsidTr="00386A27">
        <w:tc>
          <w:tcPr>
            <w:tcW w:w="2160" w:type="dxa"/>
          </w:tcPr>
          <w:p w14:paraId="22FFB941" w14:textId="69A2481F" w:rsidR="00386A27" w:rsidRPr="00EC16D5" w:rsidRDefault="00386A27" w:rsidP="00EC16D5">
            <w:pPr>
              <w:spacing w:after="120"/>
              <w:jc w:val="center"/>
            </w:pPr>
            <w:r w:rsidRPr="00EC16D5">
              <w:rPr>
                <w:color w:val="000000"/>
              </w:rPr>
              <w:t>D009</w:t>
            </w:r>
          </w:p>
        </w:tc>
        <w:tc>
          <w:tcPr>
            <w:tcW w:w="2160" w:type="dxa"/>
          </w:tcPr>
          <w:p w14:paraId="4772B466" w14:textId="7F379AB3" w:rsidR="00386A27" w:rsidRPr="00EC16D5" w:rsidRDefault="00386A27" w:rsidP="00EC16D5">
            <w:pPr>
              <w:spacing w:after="120"/>
              <w:jc w:val="center"/>
            </w:pPr>
            <w:r w:rsidRPr="00EC16D5">
              <w:rPr>
                <w:color w:val="000000"/>
              </w:rPr>
              <w:t>31.628946</w:t>
            </w:r>
          </w:p>
        </w:tc>
        <w:tc>
          <w:tcPr>
            <w:tcW w:w="2160" w:type="dxa"/>
          </w:tcPr>
          <w:p w14:paraId="167F9954" w14:textId="74AC9F99" w:rsidR="00386A27" w:rsidRPr="00EC16D5" w:rsidRDefault="00386A27" w:rsidP="00EC16D5">
            <w:pPr>
              <w:spacing w:after="120"/>
              <w:jc w:val="center"/>
            </w:pPr>
            <w:r w:rsidRPr="00EC16D5">
              <w:rPr>
                <w:color w:val="000000"/>
              </w:rPr>
              <w:t>-102.928877</w:t>
            </w:r>
          </w:p>
        </w:tc>
        <w:tc>
          <w:tcPr>
            <w:tcW w:w="2160" w:type="dxa"/>
          </w:tcPr>
          <w:p w14:paraId="3829F10D" w14:textId="460F33EB" w:rsidR="00386A27" w:rsidRPr="00EC16D5" w:rsidRDefault="00386A27" w:rsidP="00EC16D5">
            <w:pPr>
              <w:spacing w:after="120"/>
              <w:jc w:val="center"/>
            </w:pPr>
            <w:r w:rsidRPr="00EC16D5">
              <w:rPr>
                <w:color w:val="000000"/>
              </w:rPr>
              <w:t>781.956</w:t>
            </w:r>
          </w:p>
        </w:tc>
      </w:tr>
      <w:tr w:rsidR="00386A27" w:rsidRPr="00EC16D5" w14:paraId="3BE05E09" w14:textId="77777777" w:rsidTr="00386A27">
        <w:tc>
          <w:tcPr>
            <w:tcW w:w="2160" w:type="dxa"/>
          </w:tcPr>
          <w:p w14:paraId="7E21D7F3" w14:textId="11B5C5D3" w:rsidR="00386A27" w:rsidRPr="00EC16D5" w:rsidRDefault="00386A27" w:rsidP="00EC16D5">
            <w:pPr>
              <w:spacing w:after="120"/>
              <w:jc w:val="center"/>
            </w:pPr>
            <w:r w:rsidRPr="00EC16D5">
              <w:rPr>
                <w:color w:val="000000"/>
              </w:rPr>
              <w:t>D010</w:t>
            </w:r>
          </w:p>
        </w:tc>
        <w:tc>
          <w:tcPr>
            <w:tcW w:w="2160" w:type="dxa"/>
          </w:tcPr>
          <w:p w14:paraId="7366876D" w14:textId="1336AE62" w:rsidR="00386A27" w:rsidRPr="00EC16D5" w:rsidRDefault="00386A27" w:rsidP="00EC16D5">
            <w:pPr>
              <w:spacing w:after="120"/>
              <w:jc w:val="center"/>
            </w:pPr>
            <w:r w:rsidRPr="00EC16D5">
              <w:rPr>
                <w:color w:val="000000"/>
              </w:rPr>
              <w:t>31.629536</w:t>
            </w:r>
          </w:p>
        </w:tc>
        <w:tc>
          <w:tcPr>
            <w:tcW w:w="2160" w:type="dxa"/>
          </w:tcPr>
          <w:p w14:paraId="3F664E11" w14:textId="1D73B342" w:rsidR="00386A27" w:rsidRPr="00EC16D5" w:rsidRDefault="00386A27" w:rsidP="00EC16D5">
            <w:pPr>
              <w:spacing w:after="120"/>
              <w:jc w:val="center"/>
            </w:pPr>
            <w:r w:rsidRPr="00EC16D5">
              <w:rPr>
                <w:color w:val="000000"/>
              </w:rPr>
              <w:t>-102.926697</w:t>
            </w:r>
          </w:p>
        </w:tc>
        <w:tc>
          <w:tcPr>
            <w:tcW w:w="2160" w:type="dxa"/>
          </w:tcPr>
          <w:p w14:paraId="52CDCA8D" w14:textId="5047A70C" w:rsidR="00386A27" w:rsidRPr="00EC16D5" w:rsidRDefault="00386A27" w:rsidP="00EC16D5">
            <w:pPr>
              <w:spacing w:after="120"/>
              <w:jc w:val="center"/>
            </w:pPr>
            <w:r w:rsidRPr="00EC16D5">
              <w:rPr>
                <w:color w:val="000000"/>
              </w:rPr>
              <w:t>782.708</w:t>
            </w:r>
          </w:p>
        </w:tc>
      </w:tr>
      <w:tr w:rsidR="00386A27" w:rsidRPr="00EC16D5" w14:paraId="0E7B429B" w14:textId="77777777" w:rsidTr="00386A27">
        <w:tc>
          <w:tcPr>
            <w:tcW w:w="2160" w:type="dxa"/>
          </w:tcPr>
          <w:p w14:paraId="29845ECE" w14:textId="0572ED19" w:rsidR="00386A27" w:rsidRPr="00EC16D5" w:rsidRDefault="00386A27" w:rsidP="00EC16D5">
            <w:pPr>
              <w:spacing w:after="120"/>
              <w:jc w:val="center"/>
            </w:pPr>
            <w:r w:rsidRPr="00EC16D5">
              <w:rPr>
                <w:color w:val="000000"/>
              </w:rPr>
              <w:t>D011</w:t>
            </w:r>
          </w:p>
        </w:tc>
        <w:tc>
          <w:tcPr>
            <w:tcW w:w="2160" w:type="dxa"/>
          </w:tcPr>
          <w:p w14:paraId="5635CF04" w14:textId="33CC98A1" w:rsidR="00386A27" w:rsidRPr="00EC16D5" w:rsidRDefault="00386A27" w:rsidP="00EC16D5">
            <w:pPr>
              <w:spacing w:after="120"/>
              <w:jc w:val="center"/>
            </w:pPr>
            <w:r w:rsidRPr="00EC16D5">
              <w:rPr>
                <w:color w:val="000000"/>
              </w:rPr>
              <w:t>31.630082</w:t>
            </w:r>
          </w:p>
        </w:tc>
        <w:tc>
          <w:tcPr>
            <w:tcW w:w="2160" w:type="dxa"/>
          </w:tcPr>
          <w:p w14:paraId="69539F8C" w14:textId="7AB0BC6C" w:rsidR="00386A27" w:rsidRPr="00EC16D5" w:rsidRDefault="00386A27" w:rsidP="00EC16D5">
            <w:pPr>
              <w:spacing w:after="120"/>
              <w:jc w:val="center"/>
            </w:pPr>
            <w:r w:rsidRPr="00EC16D5">
              <w:rPr>
                <w:color w:val="000000"/>
              </w:rPr>
              <w:t>-102.924660</w:t>
            </w:r>
          </w:p>
        </w:tc>
        <w:tc>
          <w:tcPr>
            <w:tcW w:w="2160" w:type="dxa"/>
          </w:tcPr>
          <w:p w14:paraId="481CA88F" w14:textId="67E047AE" w:rsidR="00386A27" w:rsidRPr="00EC16D5" w:rsidRDefault="00386A27" w:rsidP="00EC16D5">
            <w:pPr>
              <w:spacing w:after="120"/>
              <w:jc w:val="center"/>
            </w:pPr>
            <w:r w:rsidRPr="00EC16D5">
              <w:rPr>
                <w:color w:val="000000"/>
              </w:rPr>
              <w:t>782.763</w:t>
            </w:r>
          </w:p>
        </w:tc>
      </w:tr>
      <w:tr w:rsidR="00386A27" w:rsidRPr="00EC16D5" w14:paraId="131B2B8F" w14:textId="77777777" w:rsidTr="00386A27">
        <w:tc>
          <w:tcPr>
            <w:tcW w:w="2160" w:type="dxa"/>
          </w:tcPr>
          <w:p w14:paraId="29B6E0D1" w14:textId="24FE8976" w:rsidR="00386A27" w:rsidRPr="00EC16D5" w:rsidRDefault="00386A27" w:rsidP="00EC16D5">
            <w:pPr>
              <w:spacing w:after="120"/>
              <w:jc w:val="center"/>
            </w:pPr>
            <w:r w:rsidRPr="00EC16D5">
              <w:rPr>
                <w:color w:val="000000"/>
              </w:rPr>
              <w:t>D012</w:t>
            </w:r>
          </w:p>
        </w:tc>
        <w:tc>
          <w:tcPr>
            <w:tcW w:w="2160" w:type="dxa"/>
          </w:tcPr>
          <w:p w14:paraId="67DB87B7" w14:textId="4B0826B7" w:rsidR="00386A27" w:rsidRPr="00EC16D5" w:rsidRDefault="00386A27" w:rsidP="00EC16D5">
            <w:pPr>
              <w:spacing w:after="120"/>
              <w:jc w:val="center"/>
            </w:pPr>
            <w:r w:rsidRPr="00EC16D5">
              <w:rPr>
                <w:color w:val="000000"/>
              </w:rPr>
              <w:t>31.630637</w:t>
            </w:r>
          </w:p>
        </w:tc>
        <w:tc>
          <w:tcPr>
            <w:tcW w:w="2160" w:type="dxa"/>
          </w:tcPr>
          <w:p w14:paraId="6BF276DB" w14:textId="69396614" w:rsidR="00386A27" w:rsidRPr="00EC16D5" w:rsidRDefault="00386A27" w:rsidP="00EC16D5">
            <w:pPr>
              <w:spacing w:after="120"/>
              <w:jc w:val="center"/>
            </w:pPr>
            <w:r w:rsidRPr="00EC16D5">
              <w:rPr>
                <w:color w:val="000000"/>
              </w:rPr>
              <w:t>-102.922661</w:t>
            </w:r>
          </w:p>
        </w:tc>
        <w:tc>
          <w:tcPr>
            <w:tcW w:w="2160" w:type="dxa"/>
          </w:tcPr>
          <w:p w14:paraId="4FC6A7AB" w14:textId="222AD3A0" w:rsidR="00386A27" w:rsidRPr="00EC16D5" w:rsidRDefault="00386A27" w:rsidP="00EC16D5">
            <w:pPr>
              <w:spacing w:after="120"/>
              <w:jc w:val="center"/>
            </w:pPr>
            <w:r w:rsidRPr="00EC16D5">
              <w:rPr>
                <w:color w:val="000000"/>
              </w:rPr>
              <w:t>783.116</w:t>
            </w:r>
          </w:p>
        </w:tc>
      </w:tr>
      <w:tr w:rsidR="00386A27" w:rsidRPr="00EC16D5" w14:paraId="74FCD483" w14:textId="77777777" w:rsidTr="00386A27">
        <w:tc>
          <w:tcPr>
            <w:tcW w:w="2160" w:type="dxa"/>
          </w:tcPr>
          <w:p w14:paraId="1462B7A9" w14:textId="53EC423E" w:rsidR="00386A27" w:rsidRPr="00EC16D5" w:rsidRDefault="00386A27" w:rsidP="00EC16D5">
            <w:pPr>
              <w:spacing w:after="120"/>
              <w:jc w:val="center"/>
            </w:pPr>
            <w:r w:rsidRPr="00EC16D5">
              <w:rPr>
                <w:color w:val="000000"/>
              </w:rPr>
              <w:t>D013</w:t>
            </w:r>
          </w:p>
        </w:tc>
        <w:tc>
          <w:tcPr>
            <w:tcW w:w="2160" w:type="dxa"/>
          </w:tcPr>
          <w:p w14:paraId="2A2C9667" w14:textId="12C2063C" w:rsidR="00386A27" w:rsidRPr="00EC16D5" w:rsidRDefault="00386A27" w:rsidP="00EC16D5">
            <w:pPr>
              <w:spacing w:after="120"/>
              <w:jc w:val="center"/>
            </w:pPr>
            <w:r w:rsidRPr="00EC16D5">
              <w:rPr>
                <w:color w:val="000000"/>
              </w:rPr>
              <w:t>31.631189</w:t>
            </w:r>
          </w:p>
        </w:tc>
        <w:tc>
          <w:tcPr>
            <w:tcW w:w="2160" w:type="dxa"/>
          </w:tcPr>
          <w:p w14:paraId="0B92B640" w14:textId="5A0E0E5E" w:rsidR="00386A27" w:rsidRPr="00EC16D5" w:rsidRDefault="00386A27" w:rsidP="00EC16D5">
            <w:pPr>
              <w:spacing w:after="120"/>
              <w:jc w:val="center"/>
            </w:pPr>
            <w:r w:rsidRPr="00EC16D5">
              <w:rPr>
                <w:color w:val="000000"/>
              </w:rPr>
              <w:t>-102.920638</w:t>
            </w:r>
          </w:p>
        </w:tc>
        <w:tc>
          <w:tcPr>
            <w:tcW w:w="2160" w:type="dxa"/>
          </w:tcPr>
          <w:p w14:paraId="16667E02" w14:textId="60056CCD" w:rsidR="00386A27" w:rsidRPr="00EC16D5" w:rsidRDefault="00386A27" w:rsidP="00EC16D5">
            <w:pPr>
              <w:spacing w:after="120"/>
              <w:jc w:val="center"/>
            </w:pPr>
            <w:r w:rsidRPr="00EC16D5">
              <w:rPr>
                <w:color w:val="000000"/>
              </w:rPr>
              <w:t>782.826</w:t>
            </w:r>
          </w:p>
        </w:tc>
      </w:tr>
      <w:tr w:rsidR="00386A27" w:rsidRPr="00EC16D5" w14:paraId="3FDDDE7B" w14:textId="77777777" w:rsidTr="00386A27">
        <w:tc>
          <w:tcPr>
            <w:tcW w:w="2160" w:type="dxa"/>
          </w:tcPr>
          <w:p w14:paraId="227191DD" w14:textId="29B61E37" w:rsidR="00386A27" w:rsidRPr="00EC16D5" w:rsidRDefault="00386A27" w:rsidP="00EC16D5">
            <w:pPr>
              <w:spacing w:after="120"/>
              <w:jc w:val="center"/>
            </w:pPr>
            <w:r w:rsidRPr="00EC16D5">
              <w:rPr>
                <w:color w:val="000000"/>
              </w:rPr>
              <w:t>D014</w:t>
            </w:r>
          </w:p>
        </w:tc>
        <w:tc>
          <w:tcPr>
            <w:tcW w:w="2160" w:type="dxa"/>
          </w:tcPr>
          <w:p w14:paraId="79F590E4" w14:textId="3875F7C6" w:rsidR="00386A27" w:rsidRPr="00EC16D5" w:rsidRDefault="00386A27" w:rsidP="00EC16D5">
            <w:pPr>
              <w:spacing w:after="120"/>
              <w:jc w:val="center"/>
            </w:pPr>
            <w:r w:rsidRPr="00EC16D5">
              <w:rPr>
                <w:color w:val="000000"/>
              </w:rPr>
              <w:t>31.631721</w:t>
            </w:r>
          </w:p>
        </w:tc>
        <w:tc>
          <w:tcPr>
            <w:tcW w:w="2160" w:type="dxa"/>
          </w:tcPr>
          <w:p w14:paraId="5CC47137" w14:textId="684A04B6" w:rsidR="00386A27" w:rsidRPr="00EC16D5" w:rsidRDefault="00386A27" w:rsidP="00EC16D5">
            <w:pPr>
              <w:spacing w:after="120"/>
              <w:jc w:val="center"/>
            </w:pPr>
            <w:r w:rsidRPr="00EC16D5">
              <w:rPr>
                <w:color w:val="000000"/>
              </w:rPr>
              <w:t>-102.918716</w:t>
            </w:r>
          </w:p>
        </w:tc>
        <w:tc>
          <w:tcPr>
            <w:tcW w:w="2160" w:type="dxa"/>
          </w:tcPr>
          <w:p w14:paraId="77382484" w14:textId="4B2BDFD8" w:rsidR="00386A27" w:rsidRPr="00EC16D5" w:rsidRDefault="00386A27" w:rsidP="00EC16D5">
            <w:pPr>
              <w:spacing w:after="120"/>
              <w:jc w:val="center"/>
            </w:pPr>
            <w:r w:rsidRPr="00EC16D5">
              <w:rPr>
                <w:color w:val="000000"/>
              </w:rPr>
              <w:t>784.594</w:t>
            </w:r>
          </w:p>
        </w:tc>
      </w:tr>
      <w:tr w:rsidR="00386A27" w:rsidRPr="00EC16D5" w14:paraId="0841EEE1" w14:textId="77777777" w:rsidTr="00386A27">
        <w:tc>
          <w:tcPr>
            <w:tcW w:w="2160" w:type="dxa"/>
          </w:tcPr>
          <w:p w14:paraId="3DACD858" w14:textId="4AB1E7B7" w:rsidR="00386A27" w:rsidRPr="00EC16D5" w:rsidRDefault="00386A27" w:rsidP="00EC16D5">
            <w:pPr>
              <w:spacing w:after="120"/>
              <w:jc w:val="center"/>
            </w:pPr>
            <w:r w:rsidRPr="00EC16D5">
              <w:rPr>
                <w:color w:val="000000"/>
              </w:rPr>
              <w:t>D015</w:t>
            </w:r>
          </w:p>
        </w:tc>
        <w:tc>
          <w:tcPr>
            <w:tcW w:w="2160" w:type="dxa"/>
          </w:tcPr>
          <w:p w14:paraId="2AF482A2" w14:textId="20AF47D0" w:rsidR="00386A27" w:rsidRPr="00EC16D5" w:rsidRDefault="00386A27" w:rsidP="00EC16D5">
            <w:pPr>
              <w:spacing w:after="120"/>
              <w:jc w:val="center"/>
            </w:pPr>
            <w:r w:rsidRPr="00EC16D5">
              <w:rPr>
                <w:color w:val="000000"/>
              </w:rPr>
              <w:t>31.632250</w:t>
            </w:r>
          </w:p>
        </w:tc>
        <w:tc>
          <w:tcPr>
            <w:tcW w:w="2160" w:type="dxa"/>
          </w:tcPr>
          <w:p w14:paraId="01445274" w14:textId="7AA3AEC7" w:rsidR="00386A27" w:rsidRPr="00EC16D5" w:rsidRDefault="00386A27" w:rsidP="00EC16D5">
            <w:pPr>
              <w:spacing w:after="120"/>
              <w:jc w:val="center"/>
            </w:pPr>
            <w:r w:rsidRPr="00EC16D5">
              <w:rPr>
                <w:color w:val="000000"/>
              </w:rPr>
              <w:t>-102.916720</w:t>
            </w:r>
          </w:p>
        </w:tc>
        <w:tc>
          <w:tcPr>
            <w:tcW w:w="2160" w:type="dxa"/>
          </w:tcPr>
          <w:p w14:paraId="351BD833" w14:textId="6D374678" w:rsidR="00386A27" w:rsidRPr="00EC16D5" w:rsidRDefault="00386A27" w:rsidP="00EC16D5">
            <w:pPr>
              <w:spacing w:after="120"/>
              <w:jc w:val="center"/>
            </w:pPr>
            <w:r w:rsidRPr="00EC16D5">
              <w:rPr>
                <w:color w:val="000000"/>
              </w:rPr>
              <w:t>785.751</w:t>
            </w:r>
          </w:p>
        </w:tc>
      </w:tr>
      <w:tr w:rsidR="00386A27" w:rsidRPr="00EC16D5" w14:paraId="2DE04779" w14:textId="77777777" w:rsidTr="00386A27">
        <w:tc>
          <w:tcPr>
            <w:tcW w:w="2160" w:type="dxa"/>
          </w:tcPr>
          <w:p w14:paraId="6475DE41" w14:textId="2613391D" w:rsidR="00386A27" w:rsidRPr="00EC16D5" w:rsidRDefault="00386A27" w:rsidP="00EC16D5">
            <w:pPr>
              <w:spacing w:after="120"/>
              <w:jc w:val="center"/>
            </w:pPr>
            <w:r w:rsidRPr="00EC16D5">
              <w:rPr>
                <w:color w:val="000000"/>
              </w:rPr>
              <w:t>D016</w:t>
            </w:r>
          </w:p>
        </w:tc>
        <w:tc>
          <w:tcPr>
            <w:tcW w:w="2160" w:type="dxa"/>
          </w:tcPr>
          <w:p w14:paraId="18DC41C3" w14:textId="7F62CB14" w:rsidR="00386A27" w:rsidRPr="00EC16D5" w:rsidRDefault="00386A27" w:rsidP="00EC16D5">
            <w:pPr>
              <w:spacing w:after="120"/>
              <w:jc w:val="center"/>
            </w:pPr>
            <w:r w:rsidRPr="00EC16D5">
              <w:rPr>
                <w:color w:val="000000"/>
              </w:rPr>
              <w:t>31.632806</w:t>
            </w:r>
          </w:p>
        </w:tc>
        <w:tc>
          <w:tcPr>
            <w:tcW w:w="2160" w:type="dxa"/>
          </w:tcPr>
          <w:p w14:paraId="54D3A56A" w14:textId="74750160" w:rsidR="00386A27" w:rsidRPr="00EC16D5" w:rsidRDefault="00386A27" w:rsidP="00EC16D5">
            <w:pPr>
              <w:spacing w:after="120"/>
              <w:jc w:val="center"/>
            </w:pPr>
            <w:r w:rsidRPr="00EC16D5">
              <w:rPr>
                <w:color w:val="000000"/>
              </w:rPr>
              <w:t>-102.914700</w:t>
            </w:r>
          </w:p>
        </w:tc>
        <w:tc>
          <w:tcPr>
            <w:tcW w:w="2160" w:type="dxa"/>
          </w:tcPr>
          <w:p w14:paraId="567DA999" w14:textId="7C976419" w:rsidR="00386A27" w:rsidRPr="00EC16D5" w:rsidRDefault="00386A27" w:rsidP="00EC16D5">
            <w:pPr>
              <w:spacing w:after="120"/>
              <w:jc w:val="center"/>
            </w:pPr>
            <w:r w:rsidRPr="00EC16D5">
              <w:rPr>
                <w:color w:val="000000"/>
              </w:rPr>
              <w:t>786.015</w:t>
            </w:r>
          </w:p>
        </w:tc>
      </w:tr>
      <w:tr w:rsidR="00386A27" w:rsidRPr="00EC16D5" w14:paraId="2C20BE37" w14:textId="77777777" w:rsidTr="00386A27">
        <w:tc>
          <w:tcPr>
            <w:tcW w:w="2160" w:type="dxa"/>
          </w:tcPr>
          <w:p w14:paraId="1022AE39" w14:textId="4A82DB03" w:rsidR="00386A27" w:rsidRPr="00EC16D5" w:rsidRDefault="00386A27" w:rsidP="00EC16D5">
            <w:pPr>
              <w:spacing w:after="120"/>
              <w:jc w:val="center"/>
            </w:pPr>
            <w:r w:rsidRPr="00EC16D5">
              <w:rPr>
                <w:color w:val="000000"/>
              </w:rPr>
              <w:t>D017</w:t>
            </w:r>
          </w:p>
        </w:tc>
        <w:tc>
          <w:tcPr>
            <w:tcW w:w="2160" w:type="dxa"/>
          </w:tcPr>
          <w:p w14:paraId="1D827C34" w14:textId="0C15BA47" w:rsidR="00386A27" w:rsidRPr="00EC16D5" w:rsidRDefault="00386A27" w:rsidP="00EC16D5">
            <w:pPr>
              <w:spacing w:after="120"/>
              <w:jc w:val="center"/>
            </w:pPr>
            <w:r w:rsidRPr="00EC16D5">
              <w:rPr>
                <w:color w:val="000000"/>
              </w:rPr>
              <w:t>31.633355</w:t>
            </w:r>
          </w:p>
        </w:tc>
        <w:tc>
          <w:tcPr>
            <w:tcW w:w="2160" w:type="dxa"/>
          </w:tcPr>
          <w:p w14:paraId="31E392E9" w14:textId="47C2AE18" w:rsidR="00386A27" w:rsidRPr="00EC16D5" w:rsidRDefault="00386A27" w:rsidP="00EC16D5">
            <w:pPr>
              <w:spacing w:after="120"/>
              <w:jc w:val="center"/>
            </w:pPr>
            <w:r w:rsidRPr="00EC16D5">
              <w:rPr>
                <w:color w:val="000000"/>
              </w:rPr>
              <w:t>-102.912702</w:t>
            </w:r>
          </w:p>
        </w:tc>
        <w:tc>
          <w:tcPr>
            <w:tcW w:w="2160" w:type="dxa"/>
          </w:tcPr>
          <w:p w14:paraId="0287BB15" w14:textId="56E812AF" w:rsidR="00386A27" w:rsidRPr="00EC16D5" w:rsidRDefault="00386A27" w:rsidP="00EC16D5">
            <w:pPr>
              <w:spacing w:after="120"/>
              <w:jc w:val="center"/>
            </w:pPr>
            <w:r w:rsidRPr="00EC16D5">
              <w:rPr>
                <w:color w:val="000000"/>
              </w:rPr>
              <w:t>787.228</w:t>
            </w:r>
          </w:p>
        </w:tc>
      </w:tr>
    </w:tbl>
    <w:p w14:paraId="32B64275" w14:textId="77777777" w:rsidR="00EC16D5" w:rsidRDefault="00EC16D5" w:rsidP="00EC16D5">
      <w:pPr>
        <w:spacing w:after="120" w:line="240" w:lineRule="auto"/>
        <w:jc w:val="center"/>
      </w:pPr>
    </w:p>
    <w:p w14:paraId="63339169" w14:textId="1B4149BB" w:rsidR="00386A27" w:rsidRPr="00EC16D5" w:rsidRDefault="00386A27" w:rsidP="00EC16D5">
      <w:pPr>
        <w:spacing w:after="120" w:line="240" w:lineRule="auto"/>
      </w:pPr>
      <w:r w:rsidRPr="00EC16D5">
        <w:t>Table A.5. Coordinates for seismic nodes on Line E, obtained using a Leica Geosystems Differential GPS</w:t>
      </w:r>
    </w:p>
    <w:p w14:paraId="0EC94677" w14:textId="5AA0EEEA" w:rsidR="00386A27" w:rsidRPr="00EC16D5" w:rsidRDefault="00386A27" w:rsidP="00EC16D5">
      <w:pPr>
        <w:spacing w:after="120" w:line="240" w:lineRule="auto"/>
        <w:jc w:val="center"/>
      </w:pPr>
    </w:p>
    <w:tbl>
      <w:tblPr>
        <w:tblStyle w:val="TableGrid"/>
        <w:tblW w:w="0" w:type="auto"/>
        <w:tblLook w:val="04A0" w:firstRow="1" w:lastRow="0" w:firstColumn="1" w:lastColumn="0" w:noHBand="0" w:noVBand="1"/>
      </w:tblPr>
      <w:tblGrid>
        <w:gridCol w:w="2160"/>
        <w:gridCol w:w="2160"/>
        <w:gridCol w:w="2160"/>
        <w:gridCol w:w="2160"/>
      </w:tblGrid>
      <w:tr w:rsidR="00A23F79" w:rsidRPr="00EC16D5" w14:paraId="16A126FF" w14:textId="77777777" w:rsidTr="00A23F79">
        <w:trPr>
          <w:cnfStyle w:val="100000000000" w:firstRow="1" w:lastRow="0" w:firstColumn="0" w:lastColumn="0" w:oddVBand="0" w:evenVBand="0" w:oddHBand="0" w:evenHBand="0" w:firstRowFirstColumn="0" w:firstRowLastColumn="0" w:lastRowFirstColumn="0" w:lastRowLastColumn="0"/>
        </w:trPr>
        <w:tc>
          <w:tcPr>
            <w:tcW w:w="2160" w:type="dxa"/>
          </w:tcPr>
          <w:p w14:paraId="15B3A2B9" w14:textId="11177A3C" w:rsidR="00A23F79" w:rsidRPr="00EC16D5" w:rsidRDefault="00A23F79" w:rsidP="00EC16D5">
            <w:pPr>
              <w:spacing w:after="120"/>
              <w:jc w:val="center"/>
            </w:pPr>
            <w:r w:rsidRPr="00EC16D5">
              <w:t>Station Name</w:t>
            </w:r>
          </w:p>
        </w:tc>
        <w:tc>
          <w:tcPr>
            <w:tcW w:w="2160" w:type="dxa"/>
          </w:tcPr>
          <w:p w14:paraId="2776475C" w14:textId="138F3542" w:rsidR="00A23F79" w:rsidRPr="00EC16D5" w:rsidRDefault="00A23F79" w:rsidP="00EC16D5">
            <w:pPr>
              <w:spacing w:after="120"/>
              <w:jc w:val="center"/>
            </w:pPr>
            <w:r w:rsidRPr="00EC16D5">
              <w:t>Latitude (deg)</w:t>
            </w:r>
          </w:p>
        </w:tc>
        <w:tc>
          <w:tcPr>
            <w:tcW w:w="2160" w:type="dxa"/>
          </w:tcPr>
          <w:p w14:paraId="7F9C5814" w14:textId="75C8D394" w:rsidR="00A23F79" w:rsidRPr="00EC16D5" w:rsidRDefault="00A23F79" w:rsidP="00EC16D5">
            <w:pPr>
              <w:spacing w:after="120"/>
              <w:jc w:val="center"/>
            </w:pPr>
            <w:r w:rsidRPr="00EC16D5">
              <w:t>Longitude (deg)</w:t>
            </w:r>
          </w:p>
        </w:tc>
        <w:tc>
          <w:tcPr>
            <w:tcW w:w="2160" w:type="dxa"/>
          </w:tcPr>
          <w:p w14:paraId="2BEBF84B" w14:textId="4A240D5E" w:rsidR="00A23F79" w:rsidRPr="00EC16D5" w:rsidRDefault="00A23F79" w:rsidP="00EC16D5">
            <w:pPr>
              <w:spacing w:after="120"/>
              <w:jc w:val="center"/>
            </w:pPr>
            <w:r w:rsidRPr="00EC16D5">
              <w:t>Elevation (m)</w:t>
            </w:r>
          </w:p>
        </w:tc>
      </w:tr>
      <w:tr w:rsidR="00A23F79" w:rsidRPr="00EC16D5" w14:paraId="3AF87A7A" w14:textId="77777777" w:rsidTr="005C54CA">
        <w:tc>
          <w:tcPr>
            <w:tcW w:w="2160" w:type="dxa"/>
            <w:vAlign w:val="bottom"/>
          </w:tcPr>
          <w:p w14:paraId="3F61BEA2" w14:textId="1F4D2996" w:rsidR="00A23F79" w:rsidRPr="00EC16D5" w:rsidRDefault="00A23F79" w:rsidP="00EC16D5">
            <w:pPr>
              <w:spacing w:after="120"/>
              <w:jc w:val="center"/>
            </w:pPr>
            <w:r w:rsidRPr="00EC16D5">
              <w:rPr>
                <w:color w:val="000000"/>
              </w:rPr>
              <w:t>E01</w:t>
            </w:r>
          </w:p>
        </w:tc>
        <w:tc>
          <w:tcPr>
            <w:tcW w:w="2160" w:type="dxa"/>
            <w:vAlign w:val="bottom"/>
          </w:tcPr>
          <w:p w14:paraId="23DB16F5" w14:textId="4D85A5C3" w:rsidR="00A23F79" w:rsidRPr="00EC16D5" w:rsidRDefault="00A23F79" w:rsidP="00EC16D5">
            <w:pPr>
              <w:spacing w:after="120"/>
              <w:jc w:val="center"/>
            </w:pPr>
            <w:r w:rsidRPr="00EC16D5">
              <w:rPr>
                <w:color w:val="000000"/>
              </w:rPr>
              <w:t>31.67436</w:t>
            </w:r>
          </w:p>
        </w:tc>
        <w:tc>
          <w:tcPr>
            <w:tcW w:w="2160" w:type="dxa"/>
            <w:vAlign w:val="bottom"/>
          </w:tcPr>
          <w:p w14:paraId="270C8122" w14:textId="35CE325A" w:rsidR="00A23F79" w:rsidRPr="00EC16D5" w:rsidRDefault="00A23F79" w:rsidP="00EC16D5">
            <w:pPr>
              <w:spacing w:after="120"/>
              <w:jc w:val="center"/>
            </w:pPr>
            <w:r w:rsidRPr="00EC16D5">
              <w:rPr>
                <w:color w:val="000000"/>
              </w:rPr>
              <w:t>-102.929073</w:t>
            </w:r>
          </w:p>
        </w:tc>
        <w:tc>
          <w:tcPr>
            <w:tcW w:w="2160" w:type="dxa"/>
            <w:vAlign w:val="bottom"/>
          </w:tcPr>
          <w:p w14:paraId="25C2BDCF" w14:textId="0E75CF1E" w:rsidR="00A23F79" w:rsidRPr="00EC16D5" w:rsidRDefault="00A23F79" w:rsidP="00EC16D5">
            <w:pPr>
              <w:spacing w:after="120"/>
              <w:jc w:val="center"/>
            </w:pPr>
            <w:r w:rsidRPr="00EC16D5">
              <w:rPr>
                <w:color w:val="000000"/>
              </w:rPr>
              <w:t>801.855</w:t>
            </w:r>
          </w:p>
        </w:tc>
      </w:tr>
      <w:tr w:rsidR="00A23F79" w:rsidRPr="00EC16D5" w14:paraId="49D7F032" w14:textId="77777777" w:rsidTr="005C54CA">
        <w:tc>
          <w:tcPr>
            <w:tcW w:w="2160" w:type="dxa"/>
            <w:vAlign w:val="bottom"/>
          </w:tcPr>
          <w:p w14:paraId="697F70B6" w14:textId="6E412F97" w:rsidR="00A23F79" w:rsidRPr="00EC16D5" w:rsidRDefault="00A23F79" w:rsidP="00EC16D5">
            <w:pPr>
              <w:spacing w:after="120"/>
              <w:jc w:val="center"/>
            </w:pPr>
            <w:r w:rsidRPr="00EC16D5">
              <w:rPr>
                <w:color w:val="000000"/>
              </w:rPr>
              <w:t>E02</w:t>
            </w:r>
          </w:p>
        </w:tc>
        <w:tc>
          <w:tcPr>
            <w:tcW w:w="2160" w:type="dxa"/>
            <w:vAlign w:val="bottom"/>
          </w:tcPr>
          <w:p w14:paraId="5913E084" w14:textId="1B350687" w:rsidR="00A23F79" w:rsidRPr="00EC16D5" w:rsidRDefault="00A23F79" w:rsidP="00EC16D5">
            <w:pPr>
              <w:spacing w:after="120"/>
              <w:jc w:val="center"/>
            </w:pPr>
            <w:r w:rsidRPr="00EC16D5">
              <w:rPr>
                <w:color w:val="000000"/>
              </w:rPr>
              <w:t>31.67261</w:t>
            </w:r>
          </w:p>
        </w:tc>
        <w:tc>
          <w:tcPr>
            <w:tcW w:w="2160" w:type="dxa"/>
            <w:vAlign w:val="bottom"/>
          </w:tcPr>
          <w:p w14:paraId="6A98FF18" w14:textId="426E7F1C" w:rsidR="00A23F79" w:rsidRPr="00EC16D5" w:rsidRDefault="00A23F79" w:rsidP="00EC16D5">
            <w:pPr>
              <w:spacing w:after="120"/>
              <w:jc w:val="center"/>
            </w:pPr>
            <w:r w:rsidRPr="00EC16D5">
              <w:rPr>
                <w:color w:val="000000"/>
              </w:rPr>
              <w:t>-102.928571</w:t>
            </w:r>
          </w:p>
        </w:tc>
        <w:tc>
          <w:tcPr>
            <w:tcW w:w="2160" w:type="dxa"/>
            <w:vAlign w:val="bottom"/>
          </w:tcPr>
          <w:p w14:paraId="0A7F1F14" w14:textId="5897757C" w:rsidR="00A23F79" w:rsidRPr="00EC16D5" w:rsidRDefault="00A23F79" w:rsidP="00EC16D5">
            <w:pPr>
              <w:spacing w:after="120"/>
              <w:jc w:val="center"/>
            </w:pPr>
            <w:r w:rsidRPr="00EC16D5">
              <w:rPr>
                <w:color w:val="000000"/>
              </w:rPr>
              <w:t>800.729</w:t>
            </w:r>
          </w:p>
        </w:tc>
      </w:tr>
      <w:tr w:rsidR="00A23F79" w:rsidRPr="00EC16D5" w14:paraId="189FF0AA" w14:textId="77777777" w:rsidTr="005C54CA">
        <w:tc>
          <w:tcPr>
            <w:tcW w:w="2160" w:type="dxa"/>
            <w:vAlign w:val="bottom"/>
          </w:tcPr>
          <w:p w14:paraId="7C269543" w14:textId="55CB945D" w:rsidR="00A23F79" w:rsidRPr="00EC16D5" w:rsidRDefault="00A23F79" w:rsidP="00EC16D5">
            <w:pPr>
              <w:spacing w:after="120"/>
              <w:jc w:val="center"/>
            </w:pPr>
            <w:r w:rsidRPr="00EC16D5">
              <w:rPr>
                <w:color w:val="000000"/>
              </w:rPr>
              <w:t>E03</w:t>
            </w:r>
          </w:p>
        </w:tc>
        <w:tc>
          <w:tcPr>
            <w:tcW w:w="2160" w:type="dxa"/>
            <w:vAlign w:val="bottom"/>
          </w:tcPr>
          <w:p w14:paraId="6F392924" w14:textId="5C4836F8" w:rsidR="00A23F79" w:rsidRPr="00EC16D5" w:rsidRDefault="00A23F79" w:rsidP="00EC16D5">
            <w:pPr>
              <w:spacing w:after="120"/>
              <w:jc w:val="center"/>
            </w:pPr>
            <w:r w:rsidRPr="00EC16D5">
              <w:rPr>
                <w:color w:val="000000"/>
              </w:rPr>
              <w:t>31.67099</w:t>
            </w:r>
          </w:p>
        </w:tc>
        <w:tc>
          <w:tcPr>
            <w:tcW w:w="2160" w:type="dxa"/>
            <w:vAlign w:val="bottom"/>
          </w:tcPr>
          <w:p w14:paraId="7EEC4961" w14:textId="240F3BE7" w:rsidR="00A23F79" w:rsidRPr="00EC16D5" w:rsidRDefault="00A23F79" w:rsidP="00EC16D5">
            <w:pPr>
              <w:spacing w:after="120"/>
              <w:jc w:val="center"/>
            </w:pPr>
            <w:r w:rsidRPr="00EC16D5">
              <w:rPr>
                <w:color w:val="000000"/>
              </w:rPr>
              <w:t>-102.928090</w:t>
            </w:r>
          </w:p>
        </w:tc>
        <w:tc>
          <w:tcPr>
            <w:tcW w:w="2160" w:type="dxa"/>
            <w:vAlign w:val="bottom"/>
          </w:tcPr>
          <w:p w14:paraId="49C7FF74" w14:textId="4582E9BE" w:rsidR="00A23F79" w:rsidRPr="00EC16D5" w:rsidRDefault="00A23F79" w:rsidP="00EC16D5">
            <w:pPr>
              <w:spacing w:after="120"/>
              <w:jc w:val="center"/>
            </w:pPr>
            <w:r w:rsidRPr="00EC16D5">
              <w:rPr>
                <w:color w:val="000000"/>
              </w:rPr>
              <w:t>800.065</w:t>
            </w:r>
          </w:p>
        </w:tc>
      </w:tr>
      <w:tr w:rsidR="00A23F79" w:rsidRPr="00EC16D5" w14:paraId="18FD654C" w14:textId="77777777" w:rsidTr="005C54CA">
        <w:tc>
          <w:tcPr>
            <w:tcW w:w="2160" w:type="dxa"/>
            <w:vAlign w:val="bottom"/>
          </w:tcPr>
          <w:p w14:paraId="4AE07656" w14:textId="7E078BD3" w:rsidR="00A23F79" w:rsidRPr="00EC16D5" w:rsidRDefault="00A23F79" w:rsidP="00EC16D5">
            <w:pPr>
              <w:spacing w:after="120"/>
              <w:jc w:val="center"/>
            </w:pPr>
            <w:r w:rsidRPr="00EC16D5">
              <w:rPr>
                <w:color w:val="000000"/>
              </w:rPr>
              <w:t>E04</w:t>
            </w:r>
          </w:p>
        </w:tc>
        <w:tc>
          <w:tcPr>
            <w:tcW w:w="2160" w:type="dxa"/>
            <w:vAlign w:val="bottom"/>
          </w:tcPr>
          <w:p w14:paraId="20288D26" w14:textId="59719E56" w:rsidR="00A23F79" w:rsidRPr="00EC16D5" w:rsidRDefault="00A23F79" w:rsidP="00EC16D5">
            <w:pPr>
              <w:spacing w:after="120"/>
              <w:jc w:val="center"/>
            </w:pPr>
            <w:r w:rsidRPr="00EC16D5">
              <w:rPr>
                <w:color w:val="000000"/>
              </w:rPr>
              <w:t>31.66917</w:t>
            </w:r>
          </w:p>
        </w:tc>
        <w:tc>
          <w:tcPr>
            <w:tcW w:w="2160" w:type="dxa"/>
            <w:vAlign w:val="bottom"/>
          </w:tcPr>
          <w:p w14:paraId="4EBB9E5B" w14:textId="7779C184" w:rsidR="00A23F79" w:rsidRPr="00EC16D5" w:rsidRDefault="00A23F79" w:rsidP="00EC16D5">
            <w:pPr>
              <w:spacing w:after="120"/>
              <w:jc w:val="center"/>
            </w:pPr>
            <w:r w:rsidRPr="00EC16D5">
              <w:rPr>
                <w:color w:val="000000"/>
              </w:rPr>
              <w:t>-102.927545</w:t>
            </w:r>
          </w:p>
        </w:tc>
        <w:tc>
          <w:tcPr>
            <w:tcW w:w="2160" w:type="dxa"/>
            <w:vAlign w:val="bottom"/>
          </w:tcPr>
          <w:p w14:paraId="0EB6E1B4" w14:textId="4A4DF3BE" w:rsidR="00A23F79" w:rsidRPr="00EC16D5" w:rsidRDefault="00A23F79" w:rsidP="00EC16D5">
            <w:pPr>
              <w:spacing w:after="120"/>
              <w:jc w:val="center"/>
            </w:pPr>
            <w:r w:rsidRPr="00EC16D5">
              <w:rPr>
                <w:color w:val="000000"/>
              </w:rPr>
              <w:t>799.424</w:t>
            </w:r>
          </w:p>
        </w:tc>
      </w:tr>
      <w:tr w:rsidR="00A23F79" w:rsidRPr="00EC16D5" w14:paraId="2C3C0E3D" w14:textId="77777777" w:rsidTr="005C54CA">
        <w:tc>
          <w:tcPr>
            <w:tcW w:w="2160" w:type="dxa"/>
            <w:vAlign w:val="bottom"/>
          </w:tcPr>
          <w:p w14:paraId="4C23E335" w14:textId="028C07E8" w:rsidR="00A23F79" w:rsidRPr="00EC16D5" w:rsidRDefault="00A23F79" w:rsidP="00EC16D5">
            <w:pPr>
              <w:spacing w:after="120"/>
              <w:jc w:val="center"/>
            </w:pPr>
            <w:r w:rsidRPr="00EC16D5">
              <w:rPr>
                <w:color w:val="000000"/>
              </w:rPr>
              <w:t>E05</w:t>
            </w:r>
          </w:p>
        </w:tc>
        <w:tc>
          <w:tcPr>
            <w:tcW w:w="2160" w:type="dxa"/>
            <w:vAlign w:val="bottom"/>
          </w:tcPr>
          <w:p w14:paraId="17D056DA" w14:textId="76D425B3" w:rsidR="00A23F79" w:rsidRPr="00EC16D5" w:rsidRDefault="00A23F79" w:rsidP="00EC16D5">
            <w:pPr>
              <w:spacing w:after="120"/>
              <w:jc w:val="center"/>
            </w:pPr>
            <w:r w:rsidRPr="00EC16D5">
              <w:rPr>
                <w:color w:val="000000"/>
              </w:rPr>
              <w:t>31.66742</w:t>
            </w:r>
          </w:p>
        </w:tc>
        <w:tc>
          <w:tcPr>
            <w:tcW w:w="2160" w:type="dxa"/>
            <w:vAlign w:val="bottom"/>
          </w:tcPr>
          <w:p w14:paraId="2EA0A092" w14:textId="1501D26D" w:rsidR="00A23F79" w:rsidRPr="00EC16D5" w:rsidRDefault="00A23F79" w:rsidP="00EC16D5">
            <w:pPr>
              <w:spacing w:after="120"/>
              <w:jc w:val="center"/>
            </w:pPr>
            <w:r w:rsidRPr="00EC16D5">
              <w:rPr>
                <w:color w:val="000000"/>
              </w:rPr>
              <w:t>-102.927014</w:t>
            </w:r>
          </w:p>
        </w:tc>
        <w:tc>
          <w:tcPr>
            <w:tcW w:w="2160" w:type="dxa"/>
            <w:vAlign w:val="bottom"/>
          </w:tcPr>
          <w:p w14:paraId="633CBD6E" w14:textId="2B8C9212" w:rsidR="00A23F79" w:rsidRPr="00EC16D5" w:rsidRDefault="00A23F79" w:rsidP="00EC16D5">
            <w:pPr>
              <w:spacing w:after="120"/>
              <w:jc w:val="center"/>
            </w:pPr>
            <w:r w:rsidRPr="00EC16D5">
              <w:rPr>
                <w:color w:val="000000"/>
              </w:rPr>
              <w:t>798.703</w:t>
            </w:r>
          </w:p>
        </w:tc>
      </w:tr>
      <w:tr w:rsidR="00A23F79" w:rsidRPr="00EC16D5" w14:paraId="5EA53B84" w14:textId="77777777" w:rsidTr="005C54CA">
        <w:tc>
          <w:tcPr>
            <w:tcW w:w="2160" w:type="dxa"/>
            <w:vAlign w:val="bottom"/>
          </w:tcPr>
          <w:p w14:paraId="16FAF582" w14:textId="5117F246" w:rsidR="00A23F79" w:rsidRPr="00EC16D5" w:rsidRDefault="00A23F79" w:rsidP="00EC16D5">
            <w:pPr>
              <w:spacing w:after="120"/>
              <w:jc w:val="center"/>
            </w:pPr>
            <w:r w:rsidRPr="00EC16D5">
              <w:rPr>
                <w:color w:val="000000"/>
              </w:rPr>
              <w:t>E06</w:t>
            </w:r>
          </w:p>
        </w:tc>
        <w:tc>
          <w:tcPr>
            <w:tcW w:w="2160" w:type="dxa"/>
            <w:vAlign w:val="bottom"/>
          </w:tcPr>
          <w:p w14:paraId="34A92A4F" w14:textId="43B749C6" w:rsidR="00A23F79" w:rsidRPr="00EC16D5" w:rsidRDefault="00A23F79" w:rsidP="00EC16D5">
            <w:pPr>
              <w:spacing w:after="120"/>
              <w:jc w:val="center"/>
            </w:pPr>
            <w:r w:rsidRPr="00EC16D5">
              <w:rPr>
                <w:color w:val="000000"/>
              </w:rPr>
              <w:t>31.66552</w:t>
            </w:r>
          </w:p>
        </w:tc>
        <w:tc>
          <w:tcPr>
            <w:tcW w:w="2160" w:type="dxa"/>
            <w:vAlign w:val="bottom"/>
          </w:tcPr>
          <w:p w14:paraId="58C8E75F" w14:textId="01F2619D" w:rsidR="00A23F79" w:rsidRPr="00EC16D5" w:rsidRDefault="00A23F79" w:rsidP="00EC16D5">
            <w:pPr>
              <w:spacing w:after="120"/>
              <w:jc w:val="center"/>
            </w:pPr>
            <w:r w:rsidRPr="00EC16D5">
              <w:rPr>
                <w:color w:val="000000"/>
              </w:rPr>
              <w:t>-102.926442</w:t>
            </w:r>
          </w:p>
        </w:tc>
        <w:tc>
          <w:tcPr>
            <w:tcW w:w="2160" w:type="dxa"/>
            <w:vAlign w:val="bottom"/>
          </w:tcPr>
          <w:p w14:paraId="2E611D13" w14:textId="4ACC9268" w:rsidR="00A23F79" w:rsidRPr="00EC16D5" w:rsidRDefault="00A23F79" w:rsidP="00EC16D5">
            <w:pPr>
              <w:spacing w:after="120"/>
              <w:jc w:val="center"/>
            </w:pPr>
            <w:r w:rsidRPr="00EC16D5">
              <w:rPr>
                <w:color w:val="000000"/>
              </w:rPr>
              <w:t>797.972</w:t>
            </w:r>
          </w:p>
        </w:tc>
      </w:tr>
      <w:tr w:rsidR="00A23F79" w:rsidRPr="00EC16D5" w14:paraId="5425032F" w14:textId="77777777" w:rsidTr="005C54CA">
        <w:tc>
          <w:tcPr>
            <w:tcW w:w="2160" w:type="dxa"/>
            <w:vAlign w:val="bottom"/>
          </w:tcPr>
          <w:p w14:paraId="03E91A16" w14:textId="1EB63A9B" w:rsidR="00A23F79" w:rsidRPr="00EC16D5" w:rsidRDefault="00A23F79" w:rsidP="00EC16D5">
            <w:pPr>
              <w:spacing w:after="120"/>
              <w:jc w:val="center"/>
            </w:pPr>
            <w:r w:rsidRPr="00EC16D5">
              <w:rPr>
                <w:color w:val="000000"/>
              </w:rPr>
              <w:t>E07</w:t>
            </w:r>
          </w:p>
        </w:tc>
        <w:tc>
          <w:tcPr>
            <w:tcW w:w="2160" w:type="dxa"/>
            <w:vAlign w:val="bottom"/>
          </w:tcPr>
          <w:p w14:paraId="209A7D62" w14:textId="6996139C" w:rsidR="00A23F79" w:rsidRPr="00EC16D5" w:rsidRDefault="00A23F79" w:rsidP="00EC16D5">
            <w:pPr>
              <w:spacing w:after="120"/>
              <w:jc w:val="center"/>
            </w:pPr>
            <w:r w:rsidRPr="00EC16D5">
              <w:rPr>
                <w:color w:val="000000"/>
              </w:rPr>
              <w:t>31.66365</w:t>
            </w:r>
          </w:p>
        </w:tc>
        <w:tc>
          <w:tcPr>
            <w:tcW w:w="2160" w:type="dxa"/>
            <w:vAlign w:val="bottom"/>
          </w:tcPr>
          <w:p w14:paraId="61C8E5B3" w14:textId="4A97787C" w:rsidR="00A23F79" w:rsidRPr="00EC16D5" w:rsidRDefault="00A23F79" w:rsidP="00EC16D5">
            <w:pPr>
              <w:spacing w:after="120"/>
              <w:jc w:val="center"/>
            </w:pPr>
            <w:r w:rsidRPr="00EC16D5">
              <w:rPr>
                <w:color w:val="000000"/>
              </w:rPr>
              <w:t>-102.925893</w:t>
            </w:r>
          </w:p>
        </w:tc>
        <w:tc>
          <w:tcPr>
            <w:tcW w:w="2160" w:type="dxa"/>
            <w:vAlign w:val="bottom"/>
          </w:tcPr>
          <w:p w14:paraId="732100B5" w14:textId="25197FC4" w:rsidR="00A23F79" w:rsidRPr="00EC16D5" w:rsidRDefault="00A23F79" w:rsidP="00EC16D5">
            <w:pPr>
              <w:spacing w:after="120"/>
              <w:jc w:val="center"/>
            </w:pPr>
            <w:r w:rsidRPr="00EC16D5">
              <w:rPr>
                <w:color w:val="000000"/>
              </w:rPr>
              <w:t>799.499</w:t>
            </w:r>
          </w:p>
        </w:tc>
      </w:tr>
      <w:tr w:rsidR="00A23F79" w:rsidRPr="00EC16D5" w14:paraId="61F4F21D" w14:textId="77777777" w:rsidTr="005C54CA">
        <w:tc>
          <w:tcPr>
            <w:tcW w:w="2160" w:type="dxa"/>
            <w:vAlign w:val="bottom"/>
          </w:tcPr>
          <w:p w14:paraId="2AF7FD6A" w14:textId="4FF30840" w:rsidR="00A23F79" w:rsidRPr="00EC16D5" w:rsidRDefault="00A23F79" w:rsidP="00EC16D5">
            <w:pPr>
              <w:spacing w:after="120"/>
              <w:jc w:val="center"/>
            </w:pPr>
            <w:r w:rsidRPr="00EC16D5">
              <w:rPr>
                <w:color w:val="000000"/>
              </w:rPr>
              <w:t>E08</w:t>
            </w:r>
          </w:p>
        </w:tc>
        <w:tc>
          <w:tcPr>
            <w:tcW w:w="2160" w:type="dxa"/>
            <w:vAlign w:val="bottom"/>
          </w:tcPr>
          <w:p w14:paraId="06C18F19" w14:textId="3D7B29FA" w:rsidR="00A23F79" w:rsidRPr="00EC16D5" w:rsidRDefault="00A23F79" w:rsidP="00EC16D5">
            <w:pPr>
              <w:spacing w:after="120"/>
              <w:jc w:val="center"/>
            </w:pPr>
            <w:r w:rsidRPr="00EC16D5">
              <w:rPr>
                <w:color w:val="000000"/>
              </w:rPr>
              <w:t>31.66191</w:t>
            </w:r>
          </w:p>
        </w:tc>
        <w:tc>
          <w:tcPr>
            <w:tcW w:w="2160" w:type="dxa"/>
            <w:vAlign w:val="bottom"/>
          </w:tcPr>
          <w:p w14:paraId="4A9B5F6A" w14:textId="2FF60C96" w:rsidR="00A23F79" w:rsidRPr="00EC16D5" w:rsidRDefault="00A23F79" w:rsidP="00EC16D5">
            <w:pPr>
              <w:spacing w:after="120"/>
              <w:jc w:val="center"/>
            </w:pPr>
            <w:r w:rsidRPr="00EC16D5">
              <w:rPr>
                <w:color w:val="000000"/>
              </w:rPr>
              <w:t>-102.925129</w:t>
            </w:r>
          </w:p>
        </w:tc>
        <w:tc>
          <w:tcPr>
            <w:tcW w:w="2160" w:type="dxa"/>
            <w:vAlign w:val="bottom"/>
          </w:tcPr>
          <w:p w14:paraId="45A83B3A" w14:textId="5E474FD4" w:rsidR="00A23F79" w:rsidRPr="00EC16D5" w:rsidRDefault="00A23F79" w:rsidP="00EC16D5">
            <w:pPr>
              <w:spacing w:after="120"/>
              <w:jc w:val="center"/>
            </w:pPr>
            <w:r w:rsidRPr="00EC16D5">
              <w:rPr>
                <w:color w:val="000000"/>
              </w:rPr>
              <w:t>800.276</w:t>
            </w:r>
          </w:p>
        </w:tc>
      </w:tr>
      <w:tr w:rsidR="00A23F79" w:rsidRPr="00EC16D5" w14:paraId="10813F72" w14:textId="77777777" w:rsidTr="005C54CA">
        <w:tc>
          <w:tcPr>
            <w:tcW w:w="2160" w:type="dxa"/>
            <w:vAlign w:val="bottom"/>
          </w:tcPr>
          <w:p w14:paraId="0CF93EC5" w14:textId="39906514" w:rsidR="00A23F79" w:rsidRPr="00EC16D5" w:rsidRDefault="00A23F79" w:rsidP="00EC16D5">
            <w:pPr>
              <w:spacing w:after="120"/>
              <w:jc w:val="center"/>
            </w:pPr>
            <w:r w:rsidRPr="00EC16D5">
              <w:rPr>
                <w:color w:val="000000"/>
              </w:rPr>
              <w:t>E09</w:t>
            </w:r>
          </w:p>
        </w:tc>
        <w:tc>
          <w:tcPr>
            <w:tcW w:w="2160" w:type="dxa"/>
            <w:vAlign w:val="bottom"/>
          </w:tcPr>
          <w:p w14:paraId="50E9C530" w14:textId="390641A6" w:rsidR="00A23F79" w:rsidRPr="00EC16D5" w:rsidRDefault="00A23F79" w:rsidP="00EC16D5">
            <w:pPr>
              <w:spacing w:after="120"/>
              <w:jc w:val="center"/>
            </w:pPr>
            <w:r w:rsidRPr="00EC16D5">
              <w:rPr>
                <w:color w:val="000000"/>
              </w:rPr>
              <w:t>31.66010</w:t>
            </w:r>
          </w:p>
        </w:tc>
        <w:tc>
          <w:tcPr>
            <w:tcW w:w="2160" w:type="dxa"/>
            <w:vAlign w:val="bottom"/>
          </w:tcPr>
          <w:p w14:paraId="333E9010" w14:textId="0D4D9150" w:rsidR="00A23F79" w:rsidRPr="00EC16D5" w:rsidRDefault="00A23F79" w:rsidP="00EC16D5">
            <w:pPr>
              <w:spacing w:after="120"/>
              <w:jc w:val="center"/>
            </w:pPr>
            <w:r w:rsidRPr="00EC16D5">
              <w:rPr>
                <w:color w:val="000000"/>
              </w:rPr>
              <w:t>-102.924273</w:t>
            </w:r>
          </w:p>
        </w:tc>
        <w:tc>
          <w:tcPr>
            <w:tcW w:w="2160" w:type="dxa"/>
            <w:vAlign w:val="bottom"/>
          </w:tcPr>
          <w:p w14:paraId="0229968D" w14:textId="70CE58BF" w:rsidR="00A23F79" w:rsidRPr="00EC16D5" w:rsidRDefault="00A23F79" w:rsidP="00EC16D5">
            <w:pPr>
              <w:spacing w:after="120"/>
              <w:jc w:val="center"/>
            </w:pPr>
            <w:r w:rsidRPr="00EC16D5">
              <w:rPr>
                <w:color w:val="000000"/>
              </w:rPr>
              <w:t>798.691</w:t>
            </w:r>
          </w:p>
        </w:tc>
      </w:tr>
      <w:tr w:rsidR="00A23F79" w:rsidRPr="00EC16D5" w14:paraId="0C55FC18" w14:textId="77777777" w:rsidTr="005C54CA">
        <w:tc>
          <w:tcPr>
            <w:tcW w:w="2160" w:type="dxa"/>
            <w:vAlign w:val="bottom"/>
          </w:tcPr>
          <w:p w14:paraId="496BAFF0" w14:textId="73828455" w:rsidR="00A23F79" w:rsidRPr="00EC16D5" w:rsidRDefault="00A23F79" w:rsidP="00EC16D5">
            <w:pPr>
              <w:spacing w:after="120"/>
              <w:jc w:val="center"/>
            </w:pPr>
            <w:r w:rsidRPr="00EC16D5">
              <w:rPr>
                <w:color w:val="000000"/>
              </w:rPr>
              <w:t>E10</w:t>
            </w:r>
          </w:p>
        </w:tc>
        <w:tc>
          <w:tcPr>
            <w:tcW w:w="2160" w:type="dxa"/>
            <w:vAlign w:val="bottom"/>
          </w:tcPr>
          <w:p w14:paraId="43496B85" w14:textId="40115160" w:rsidR="00A23F79" w:rsidRPr="00EC16D5" w:rsidRDefault="00A23F79" w:rsidP="00EC16D5">
            <w:pPr>
              <w:spacing w:after="120"/>
              <w:jc w:val="center"/>
            </w:pPr>
            <w:r w:rsidRPr="00EC16D5">
              <w:rPr>
                <w:color w:val="000000"/>
              </w:rPr>
              <w:t>31.65825</w:t>
            </w:r>
          </w:p>
        </w:tc>
        <w:tc>
          <w:tcPr>
            <w:tcW w:w="2160" w:type="dxa"/>
            <w:vAlign w:val="bottom"/>
          </w:tcPr>
          <w:p w14:paraId="72AEA548" w14:textId="73CC7417" w:rsidR="00A23F79" w:rsidRPr="00EC16D5" w:rsidRDefault="00A23F79" w:rsidP="00EC16D5">
            <w:pPr>
              <w:spacing w:after="120"/>
              <w:jc w:val="center"/>
            </w:pPr>
            <w:r w:rsidRPr="00EC16D5">
              <w:rPr>
                <w:color w:val="000000"/>
              </w:rPr>
              <w:t>-102.923606</w:t>
            </w:r>
          </w:p>
        </w:tc>
        <w:tc>
          <w:tcPr>
            <w:tcW w:w="2160" w:type="dxa"/>
            <w:vAlign w:val="bottom"/>
          </w:tcPr>
          <w:p w14:paraId="31079E70" w14:textId="372F8455" w:rsidR="00A23F79" w:rsidRPr="00EC16D5" w:rsidRDefault="00A23F79" w:rsidP="00EC16D5">
            <w:pPr>
              <w:spacing w:after="120"/>
              <w:jc w:val="center"/>
            </w:pPr>
            <w:r w:rsidRPr="00EC16D5">
              <w:rPr>
                <w:color w:val="000000"/>
              </w:rPr>
              <w:t>796.612</w:t>
            </w:r>
          </w:p>
        </w:tc>
      </w:tr>
      <w:tr w:rsidR="00A23F79" w:rsidRPr="00EC16D5" w14:paraId="17B79B85" w14:textId="77777777" w:rsidTr="005C54CA">
        <w:tc>
          <w:tcPr>
            <w:tcW w:w="2160" w:type="dxa"/>
            <w:vAlign w:val="bottom"/>
          </w:tcPr>
          <w:p w14:paraId="59B4CA2F" w14:textId="711BA970" w:rsidR="00A23F79" w:rsidRPr="00EC16D5" w:rsidRDefault="00A23F79" w:rsidP="00EC16D5">
            <w:pPr>
              <w:spacing w:after="120"/>
              <w:jc w:val="center"/>
            </w:pPr>
            <w:r w:rsidRPr="00EC16D5">
              <w:rPr>
                <w:color w:val="000000"/>
              </w:rPr>
              <w:t>E11</w:t>
            </w:r>
          </w:p>
        </w:tc>
        <w:tc>
          <w:tcPr>
            <w:tcW w:w="2160" w:type="dxa"/>
            <w:vAlign w:val="bottom"/>
          </w:tcPr>
          <w:p w14:paraId="07BD4006" w14:textId="736BA212" w:rsidR="00A23F79" w:rsidRPr="00EC16D5" w:rsidRDefault="00A23F79" w:rsidP="00EC16D5">
            <w:pPr>
              <w:spacing w:after="120"/>
              <w:jc w:val="center"/>
            </w:pPr>
            <w:r w:rsidRPr="00EC16D5">
              <w:rPr>
                <w:color w:val="000000"/>
              </w:rPr>
              <w:t>31.65642</w:t>
            </w:r>
          </w:p>
        </w:tc>
        <w:tc>
          <w:tcPr>
            <w:tcW w:w="2160" w:type="dxa"/>
            <w:vAlign w:val="bottom"/>
          </w:tcPr>
          <w:p w14:paraId="024DDC95" w14:textId="058E81E2" w:rsidR="00A23F79" w:rsidRPr="00EC16D5" w:rsidRDefault="00A23F79" w:rsidP="00EC16D5">
            <w:pPr>
              <w:spacing w:after="120"/>
              <w:jc w:val="center"/>
            </w:pPr>
            <w:r w:rsidRPr="00EC16D5">
              <w:rPr>
                <w:color w:val="000000"/>
              </w:rPr>
              <w:t>-102.922928</w:t>
            </w:r>
          </w:p>
        </w:tc>
        <w:tc>
          <w:tcPr>
            <w:tcW w:w="2160" w:type="dxa"/>
            <w:vAlign w:val="bottom"/>
          </w:tcPr>
          <w:p w14:paraId="0013EEAA" w14:textId="34F48EEA" w:rsidR="00A23F79" w:rsidRPr="00EC16D5" w:rsidRDefault="00A23F79" w:rsidP="00EC16D5">
            <w:pPr>
              <w:spacing w:after="120"/>
              <w:jc w:val="center"/>
            </w:pPr>
            <w:r w:rsidRPr="00EC16D5">
              <w:rPr>
                <w:color w:val="000000"/>
              </w:rPr>
              <w:t>796.143</w:t>
            </w:r>
          </w:p>
        </w:tc>
      </w:tr>
      <w:tr w:rsidR="00A23F79" w:rsidRPr="00EC16D5" w14:paraId="1087BF91" w14:textId="77777777" w:rsidTr="005C54CA">
        <w:tc>
          <w:tcPr>
            <w:tcW w:w="2160" w:type="dxa"/>
            <w:vAlign w:val="bottom"/>
          </w:tcPr>
          <w:p w14:paraId="79D60AC9" w14:textId="4D401191" w:rsidR="00A23F79" w:rsidRPr="00EC16D5" w:rsidRDefault="00A23F79" w:rsidP="00EC16D5">
            <w:pPr>
              <w:spacing w:after="120"/>
              <w:jc w:val="center"/>
            </w:pPr>
            <w:r w:rsidRPr="00EC16D5">
              <w:rPr>
                <w:color w:val="000000"/>
              </w:rPr>
              <w:t>E12</w:t>
            </w:r>
          </w:p>
        </w:tc>
        <w:tc>
          <w:tcPr>
            <w:tcW w:w="2160" w:type="dxa"/>
            <w:vAlign w:val="bottom"/>
          </w:tcPr>
          <w:p w14:paraId="2368A936" w14:textId="03357059" w:rsidR="00A23F79" w:rsidRPr="00EC16D5" w:rsidRDefault="00A23F79" w:rsidP="00EC16D5">
            <w:pPr>
              <w:spacing w:after="120"/>
              <w:jc w:val="center"/>
            </w:pPr>
            <w:r w:rsidRPr="00EC16D5">
              <w:rPr>
                <w:color w:val="000000"/>
              </w:rPr>
              <w:t>31.65462</w:t>
            </w:r>
          </w:p>
        </w:tc>
        <w:tc>
          <w:tcPr>
            <w:tcW w:w="2160" w:type="dxa"/>
            <w:vAlign w:val="bottom"/>
          </w:tcPr>
          <w:p w14:paraId="013032F2" w14:textId="47196164" w:rsidR="00A23F79" w:rsidRPr="00EC16D5" w:rsidRDefault="00A23F79" w:rsidP="00EC16D5">
            <w:pPr>
              <w:spacing w:after="120"/>
              <w:jc w:val="center"/>
            </w:pPr>
            <w:r w:rsidRPr="00EC16D5">
              <w:rPr>
                <w:color w:val="000000"/>
              </w:rPr>
              <w:t>-102.922251</w:t>
            </w:r>
          </w:p>
        </w:tc>
        <w:tc>
          <w:tcPr>
            <w:tcW w:w="2160" w:type="dxa"/>
            <w:vAlign w:val="bottom"/>
          </w:tcPr>
          <w:p w14:paraId="311F157A" w14:textId="251B7F46" w:rsidR="00A23F79" w:rsidRPr="00EC16D5" w:rsidRDefault="00A23F79" w:rsidP="00EC16D5">
            <w:pPr>
              <w:spacing w:after="120"/>
              <w:jc w:val="center"/>
            </w:pPr>
            <w:r w:rsidRPr="00EC16D5">
              <w:rPr>
                <w:color w:val="000000"/>
              </w:rPr>
              <w:t>794.551</w:t>
            </w:r>
          </w:p>
        </w:tc>
      </w:tr>
      <w:tr w:rsidR="00A23F79" w:rsidRPr="00EC16D5" w14:paraId="0AA38A8B" w14:textId="77777777" w:rsidTr="005C54CA">
        <w:tc>
          <w:tcPr>
            <w:tcW w:w="2160" w:type="dxa"/>
            <w:vAlign w:val="bottom"/>
          </w:tcPr>
          <w:p w14:paraId="42CCDF47" w14:textId="2DEEC676" w:rsidR="00A23F79" w:rsidRPr="00EC16D5" w:rsidRDefault="00A23F79" w:rsidP="00EC16D5">
            <w:pPr>
              <w:spacing w:after="120"/>
              <w:jc w:val="center"/>
            </w:pPr>
            <w:r w:rsidRPr="00EC16D5">
              <w:rPr>
                <w:color w:val="000000"/>
              </w:rPr>
              <w:t>E13</w:t>
            </w:r>
          </w:p>
        </w:tc>
        <w:tc>
          <w:tcPr>
            <w:tcW w:w="2160" w:type="dxa"/>
            <w:vAlign w:val="bottom"/>
          </w:tcPr>
          <w:p w14:paraId="489E6E76" w14:textId="3423B7B6" w:rsidR="00A23F79" w:rsidRPr="00EC16D5" w:rsidRDefault="00A23F79" w:rsidP="00EC16D5">
            <w:pPr>
              <w:spacing w:after="120"/>
              <w:jc w:val="center"/>
            </w:pPr>
            <w:r w:rsidRPr="00EC16D5">
              <w:rPr>
                <w:color w:val="000000"/>
              </w:rPr>
              <w:t>31.65275</w:t>
            </w:r>
          </w:p>
        </w:tc>
        <w:tc>
          <w:tcPr>
            <w:tcW w:w="2160" w:type="dxa"/>
            <w:vAlign w:val="bottom"/>
          </w:tcPr>
          <w:p w14:paraId="010087ED" w14:textId="33BA0C33" w:rsidR="00A23F79" w:rsidRPr="00EC16D5" w:rsidRDefault="00A23F79" w:rsidP="00EC16D5">
            <w:pPr>
              <w:spacing w:after="120"/>
              <w:jc w:val="center"/>
            </w:pPr>
            <w:r w:rsidRPr="00EC16D5">
              <w:rPr>
                <w:color w:val="000000"/>
              </w:rPr>
              <w:t>-102.921547</w:t>
            </w:r>
          </w:p>
        </w:tc>
        <w:tc>
          <w:tcPr>
            <w:tcW w:w="2160" w:type="dxa"/>
            <w:vAlign w:val="bottom"/>
          </w:tcPr>
          <w:p w14:paraId="0C6B4786" w14:textId="2AEE7939" w:rsidR="00A23F79" w:rsidRPr="00EC16D5" w:rsidRDefault="00A23F79" w:rsidP="00EC16D5">
            <w:pPr>
              <w:spacing w:after="120"/>
              <w:jc w:val="center"/>
            </w:pPr>
            <w:r w:rsidRPr="00EC16D5">
              <w:rPr>
                <w:color w:val="000000"/>
              </w:rPr>
              <w:t>794.160</w:t>
            </w:r>
          </w:p>
        </w:tc>
      </w:tr>
      <w:tr w:rsidR="00A23F79" w:rsidRPr="00EC16D5" w14:paraId="407030BB" w14:textId="77777777" w:rsidTr="005C54CA">
        <w:tc>
          <w:tcPr>
            <w:tcW w:w="2160" w:type="dxa"/>
            <w:vAlign w:val="bottom"/>
          </w:tcPr>
          <w:p w14:paraId="3F06B194" w14:textId="3C406E17" w:rsidR="00A23F79" w:rsidRPr="00EC16D5" w:rsidRDefault="00A23F79" w:rsidP="00EC16D5">
            <w:pPr>
              <w:spacing w:after="120"/>
              <w:jc w:val="center"/>
            </w:pPr>
            <w:r w:rsidRPr="00EC16D5">
              <w:rPr>
                <w:color w:val="000000"/>
              </w:rPr>
              <w:lastRenderedPageBreak/>
              <w:t>E14</w:t>
            </w:r>
          </w:p>
        </w:tc>
        <w:tc>
          <w:tcPr>
            <w:tcW w:w="2160" w:type="dxa"/>
            <w:vAlign w:val="bottom"/>
          </w:tcPr>
          <w:p w14:paraId="7ED74A00" w14:textId="594B8F7E" w:rsidR="00A23F79" w:rsidRPr="00EC16D5" w:rsidRDefault="00A23F79" w:rsidP="00EC16D5">
            <w:pPr>
              <w:spacing w:after="120"/>
              <w:jc w:val="center"/>
            </w:pPr>
            <w:r w:rsidRPr="00EC16D5">
              <w:rPr>
                <w:color w:val="000000"/>
              </w:rPr>
              <w:t>31.65080</w:t>
            </w:r>
          </w:p>
        </w:tc>
        <w:tc>
          <w:tcPr>
            <w:tcW w:w="2160" w:type="dxa"/>
            <w:vAlign w:val="bottom"/>
          </w:tcPr>
          <w:p w14:paraId="243ED23F" w14:textId="0372D653" w:rsidR="00A23F79" w:rsidRPr="00EC16D5" w:rsidRDefault="00A23F79" w:rsidP="00EC16D5">
            <w:pPr>
              <w:spacing w:after="120"/>
              <w:jc w:val="center"/>
            </w:pPr>
            <w:r w:rsidRPr="00EC16D5">
              <w:rPr>
                <w:color w:val="000000"/>
              </w:rPr>
              <w:t>-102.920823</w:t>
            </w:r>
          </w:p>
        </w:tc>
        <w:tc>
          <w:tcPr>
            <w:tcW w:w="2160" w:type="dxa"/>
            <w:vAlign w:val="bottom"/>
          </w:tcPr>
          <w:p w14:paraId="19147243" w14:textId="19AD3C8D" w:rsidR="00A23F79" w:rsidRPr="00EC16D5" w:rsidRDefault="00A23F79" w:rsidP="00EC16D5">
            <w:pPr>
              <w:spacing w:after="120"/>
              <w:jc w:val="center"/>
            </w:pPr>
            <w:r w:rsidRPr="00EC16D5">
              <w:rPr>
                <w:color w:val="000000"/>
              </w:rPr>
              <w:t>793.843</w:t>
            </w:r>
          </w:p>
        </w:tc>
      </w:tr>
      <w:tr w:rsidR="00A23F79" w:rsidRPr="00EC16D5" w14:paraId="2B05675C" w14:textId="77777777" w:rsidTr="005C54CA">
        <w:tc>
          <w:tcPr>
            <w:tcW w:w="2160" w:type="dxa"/>
            <w:vAlign w:val="bottom"/>
          </w:tcPr>
          <w:p w14:paraId="2B0A5F36" w14:textId="0ECC3E4D" w:rsidR="00A23F79" w:rsidRPr="00EC16D5" w:rsidRDefault="00A23F79" w:rsidP="00EC16D5">
            <w:pPr>
              <w:spacing w:after="120"/>
              <w:jc w:val="center"/>
            </w:pPr>
            <w:r w:rsidRPr="00EC16D5">
              <w:rPr>
                <w:color w:val="000000"/>
              </w:rPr>
              <w:t>E15</w:t>
            </w:r>
          </w:p>
        </w:tc>
        <w:tc>
          <w:tcPr>
            <w:tcW w:w="2160" w:type="dxa"/>
            <w:vAlign w:val="bottom"/>
          </w:tcPr>
          <w:p w14:paraId="47F355F6" w14:textId="42CCC577" w:rsidR="00A23F79" w:rsidRPr="00EC16D5" w:rsidRDefault="00A23F79" w:rsidP="00EC16D5">
            <w:pPr>
              <w:spacing w:after="120"/>
              <w:jc w:val="center"/>
            </w:pPr>
            <w:r w:rsidRPr="00EC16D5">
              <w:rPr>
                <w:color w:val="000000"/>
              </w:rPr>
              <w:t>31.64907</w:t>
            </w:r>
          </w:p>
        </w:tc>
        <w:tc>
          <w:tcPr>
            <w:tcW w:w="2160" w:type="dxa"/>
            <w:vAlign w:val="bottom"/>
          </w:tcPr>
          <w:p w14:paraId="5D3592CF" w14:textId="6794E0CD" w:rsidR="00A23F79" w:rsidRPr="00EC16D5" w:rsidRDefault="00A23F79" w:rsidP="00EC16D5">
            <w:pPr>
              <w:spacing w:after="120"/>
              <w:jc w:val="center"/>
            </w:pPr>
            <w:r w:rsidRPr="00EC16D5">
              <w:rPr>
                <w:color w:val="000000"/>
              </w:rPr>
              <w:t>-102.920172</w:t>
            </w:r>
          </w:p>
        </w:tc>
        <w:tc>
          <w:tcPr>
            <w:tcW w:w="2160" w:type="dxa"/>
            <w:vAlign w:val="bottom"/>
          </w:tcPr>
          <w:p w14:paraId="6B4E043C" w14:textId="25F8B395" w:rsidR="00A23F79" w:rsidRPr="00EC16D5" w:rsidRDefault="00A23F79" w:rsidP="00EC16D5">
            <w:pPr>
              <w:spacing w:after="120"/>
              <w:jc w:val="center"/>
            </w:pPr>
            <w:r w:rsidRPr="00EC16D5">
              <w:rPr>
                <w:color w:val="000000"/>
              </w:rPr>
              <w:t>791.848</w:t>
            </w:r>
          </w:p>
        </w:tc>
      </w:tr>
      <w:tr w:rsidR="00A23F79" w:rsidRPr="00EC16D5" w14:paraId="0B0639D0" w14:textId="77777777" w:rsidTr="005C54CA">
        <w:tc>
          <w:tcPr>
            <w:tcW w:w="2160" w:type="dxa"/>
            <w:vAlign w:val="bottom"/>
          </w:tcPr>
          <w:p w14:paraId="095B0E1D" w14:textId="4C7ED08F" w:rsidR="00A23F79" w:rsidRPr="00EC16D5" w:rsidRDefault="00A23F79" w:rsidP="00EC16D5">
            <w:pPr>
              <w:spacing w:after="120"/>
              <w:jc w:val="center"/>
            </w:pPr>
            <w:r w:rsidRPr="00EC16D5">
              <w:rPr>
                <w:color w:val="000000"/>
              </w:rPr>
              <w:t>E16</w:t>
            </w:r>
          </w:p>
        </w:tc>
        <w:tc>
          <w:tcPr>
            <w:tcW w:w="2160" w:type="dxa"/>
            <w:vAlign w:val="bottom"/>
          </w:tcPr>
          <w:p w14:paraId="05393246" w14:textId="44C04743" w:rsidR="00A23F79" w:rsidRPr="00EC16D5" w:rsidRDefault="00A23F79" w:rsidP="00EC16D5">
            <w:pPr>
              <w:spacing w:after="120"/>
              <w:jc w:val="center"/>
            </w:pPr>
            <w:r w:rsidRPr="00EC16D5">
              <w:rPr>
                <w:color w:val="000000"/>
              </w:rPr>
              <w:t>31.64719</w:t>
            </w:r>
          </w:p>
        </w:tc>
        <w:tc>
          <w:tcPr>
            <w:tcW w:w="2160" w:type="dxa"/>
            <w:vAlign w:val="bottom"/>
          </w:tcPr>
          <w:p w14:paraId="7E4A62B2" w14:textId="55811095" w:rsidR="00A23F79" w:rsidRPr="00EC16D5" w:rsidRDefault="00A23F79" w:rsidP="00EC16D5">
            <w:pPr>
              <w:spacing w:after="120"/>
              <w:jc w:val="center"/>
            </w:pPr>
            <w:r w:rsidRPr="00EC16D5">
              <w:rPr>
                <w:color w:val="000000"/>
              </w:rPr>
              <w:t>-102.919528</w:t>
            </w:r>
          </w:p>
        </w:tc>
        <w:tc>
          <w:tcPr>
            <w:tcW w:w="2160" w:type="dxa"/>
            <w:vAlign w:val="bottom"/>
          </w:tcPr>
          <w:p w14:paraId="06B93A82" w14:textId="510E241C" w:rsidR="00A23F79" w:rsidRPr="00EC16D5" w:rsidRDefault="00A23F79" w:rsidP="00EC16D5">
            <w:pPr>
              <w:spacing w:after="120"/>
              <w:jc w:val="center"/>
            </w:pPr>
            <w:r w:rsidRPr="00EC16D5">
              <w:rPr>
                <w:color w:val="000000"/>
              </w:rPr>
              <w:t>791.156</w:t>
            </w:r>
          </w:p>
        </w:tc>
      </w:tr>
      <w:tr w:rsidR="00A23F79" w:rsidRPr="00EC16D5" w14:paraId="53420040" w14:textId="77777777" w:rsidTr="005C54CA">
        <w:tc>
          <w:tcPr>
            <w:tcW w:w="2160" w:type="dxa"/>
            <w:vAlign w:val="bottom"/>
          </w:tcPr>
          <w:p w14:paraId="08E496F7" w14:textId="3813EDD1" w:rsidR="00A23F79" w:rsidRPr="00EC16D5" w:rsidRDefault="00A23F79" w:rsidP="00EC16D5">
            <w:pPr>
              <w:spacing w:after="120"/>
              <w:jc w:val="center"/>
            </w:pPr>
            <w:r w:rsidRPr="00EC16D5">
              <w:rPr>
                <w:color w:val="000000"/>
              </w:rPr>
              <w:t>E17</w:t>
            </w:r>
          </w:p>
        </w:tc>
        <w:tc>
          <w:tcPr>
            <w:tcW w:w="2160" w:type="dxa"/>
            <w:vAlign w:val="bottom"/>
          </w:tcPr>
          <w:p w14:paraId="44803043" w14:textId="1F7AB7CC" w:rsidR="00A23F79" w:rsidRPr="00EC16D5" w:rsidRDefault="00A23F79" w:rsidP="00EC16D5">
            <w:pPr>
              <w:spacing w:after="120"/>
              <w:jc w:val="center"/>
            </w:pPr>
            <w:r w:rsidRPr="00EC16D5">
              <w:rPr>
                <w:color w:val="000000"/>
              </w:rPr>
              <w:t>31.64533</w:t>
            </w:r>
          </w:p>
        </w:tc>
        <w:tc>
          <w:tcPr>
            <w:tcW w:w="2160" w:type="dxa"/>
            <w:vAlign w:val="bottom"/>
          </w:tcPr>
          <w:p w14:paraId="04C84C77" w14:textId="5366047C" w:rsidR="00A23F79" w:rsidRPr="00EC16D5" w:rsidRDefault="00A23F79" w:rsidP="00EC16D5">
            <w:pPr>
              <w:spacing w:after="120"/>
              <w:jc w:val="center"/>
            </w:pPr>
            <w:r w:rsidRPr="00EC16D5">
              <w:rPr>
                <w:color w:val="000000"/>
              </w:rPr>
              <w:t>-102.918794</w:t>
            </w:r>
          </w:p>
        </w:tc>
        <w:tc>
          <w:tcPr>
            <w:tcW w:w="2160" w:type="dxa"/>
            <w:vAlign w:val="bottom"/>
          </w:tcPr>
          <w:p w14:paraId="132A27B5" w14:textId="268C1CDE" w:rsidR="00A23F79" w:rsidRPr="00EC16D5" w:rsidRDefault="00A23F79" w:rsidP="00EC16D5">
            <w:pPr>
              <w:spacing w:after="120"/>
              <w:jc w:val="center"/>
            </w:pPr>
            <w:r w:rsidRPr="00EC16D5">
              <w:rPr>
                <w:color w:val="000000"/>
              </w:rPr>
              <w:t>789.837</w:t>
            </w:r>
          </w:p>
        </w:tc>
      </w:tr>
      <w:tr w:rsidR="00A23F79" w:rsidRPr="00EC16D5" w14:paraId="520AB419" w14:textId="77777777" w:rsidTr="005C54CA">
        <w:tc>
          <w:tcPr>
            <w:tcW w:w="2160" w:type="dxa"/>
            <w:vAlign w:val="bottom"/>
          </w:tcPr>
          <w:p w14:paraId="26108B9E" w14:textId="6F974C08" w:rsidR="00A23F79" w:rsidRPr="00EC16D5" w:rsidRDefault="00A23F79" w:rsidP="00EC16D5">
            <w:pPr>
              <w:spacing w:after="120"/>
              <w:jc w:val="center"/>
            </w:pPr>
            <w:r w:rsidRPr="00EC16D5">
              <w:rPr>
                <w:color w:val="000000"/>
              </w:rPr>
              <w:t>E18</w:t>
            </w:r>
          </w:p>
        </w:tc>
        <w:tc>
          <w:tcPr>
            <w:tcW w:w="2160" w:type="dxa"/>
            <w:vAlign w:val="bottom"/>
          </w:tcPr>
          <w:p w14:paraId="63C8E33E" w14:textId="41E9DA83" w:rsidR="00A23F79" w:rsidRPr="00EC16D5" w:rsidRDefault="00A23F79" w:rsidP="00EC16D5">
            <w:pPr>
              <w:spacing w:after="120"/>
              <w:jc w:val="center"/>
            </w:pPr>
            <w:r w:rsidRPr="00EC16D5">
              <w:rPr>
                <w:color w:val="000000"/>
              </w:rPr>
              <w:t>31.64343</w:t>
            </w:r>
          </w:p>
        </w:tc>
        <w:tc>
          <w:tcPr>
            <w:tcW w:w="2160" w:type="dxa"/>
            <w:vAlign w:val="bottom"/>
          </w:tcPr>
          <w:p w14:paraId="2CC2C03B" w14:textId="0BC6F985" w:rsidR="00A23F79" w:rsidRPr="00EC16D5" w:rsidRDefault="00A23F79" w:rsidP="00EC16D5">
            <w:pPr>
              <w:spacing w:after="120"/>
              <w:jc w:val="center"/>
            </w:pPr>
            <w:r w:rsidRPr="00EC16D5">
              <w:rPr>
                <w:color w:val="000000"/>
              </w:rPr>
              <w:t>-102.918071</w:t>
            </w:r>
          </w:p>
        </w:tc>
        <w:tc>
          <w:tcPr>
            <w:tcW w:w="2160" w:type="dxa"/>
            <w:vAlign w:val="bottom"/>
          </w:tcPr>
          <w:p w14:paraId="465550D4" w14:textId="683C2A31" w:rsidR="00A23F79" w:rsidRPr="00EC16D5" w:rsidRDefault="00A23F79" w:rsidP="00EC16D5">
            <w:pPr>
              <w:spacing w:after="120"/>
              <w:jc w:val="center"/>
            </w:pPr>
            <w:r w:rsidRPr="00EC16D5">
              <w:rPr>
                <w:color w:val="000000"/>
              </w:rPr>
              <w:t>789.325</w:t>
            </w:r>
          </w:p>
        </w:tc>
      </w:tr>
      <w:tr w:rsidR="00A23F79" w:rsidRPr="00EC16D5" w14:paraId="57BF5F17" w14:textId="77777777" w:rsidTr="005C54CA">
        <w:tc>
          <w:tcPr>
            <w:tcW w:w="2160" w:type="dxa"/>
            <w:vAlign w:val="bottom"/>
          </w:tcPr>
          <w:p w14:paraId="7FAC102D" w14:textId="1A4CB855" w:rsidR="00A23F79" w:rsidRPr="00EC16D5" w:rsidRDefault="00A23F79" w:rsidP="00EC16D5">
            <w:pPr>
              <w:spacing w:after="120"/>
              <w:jc w:val="center"/>
            </w:pPr>
            <w:r w:rsidRPr="00EC16D5">
              <w:rPr>
                <w:color w:val="000000"/>
              </w:rPr>
              <w:t>E19</w:t>
            </w:r>
          </w:p>
        </w:tc>
        <w:tc>
          <w:tcPr>
            <w:tcW w:w="2160" w:type="dxa"/>
            <w:vAlign w:val="bottom"/>
          </w:tcPr>
          <w:p w14:paraId="06F57A2C" w14:textId="43709F6B" w:rsidR="00A23F79" w:rsidRPr="00EC16D5" w:rsidRDefault="00A23F79" w:rsidP="00EC16D5">
            <w:pPr>
              <w:spacing w:after="120"/>
              <w:jc w:val="center"/>
            </w:pPr>
            <w:r w:rsidRPr="00EC16D5">
              <w:rPr>
                <w:color w:val="000000"/>
              </w:rPr>
              <w:t>31.64164</w:t>
            </w:r>
          </w:p>
        </w:tc>
        <w:tc>
          <w:tcPr>
            <w:tcW w:w="2160" w:type="dxa"/>
            <w:vAlign w:val="bottom"/>
          </w:tcPr>
          <w:p w14:paraId="125CAC26" w14:textId="6B5F0914" w:rsidR="00A23F79" w:rsidRPr="00EC16D5" w:rsidRDefault="00A23F79" w:rsidP="00EC16D5">
            <w:pPr>
              <w:spacing w:after="120"/>
              <w:jc w:val="center"/>
            </w:pPr>
            <w:r w:rsidRPr="00EC16D5">
              <w:rPr>
                <w:color w:val="000000"/>
              </w:rPr>
              <w:t>-102.917397</w:t>
            </w:r>
          </w:p>
        </w:tc>
        <w:tc>
          <w:tcPr>
            <w:tcW w:w="2160" w:type="dxa"/>
            <w:vAlign w:val="bottom"/>
          </w:tcPr>
          <w:p w14:paraId="0844F032" w14:textId="672B86D2" w:rsidR="00A23F79" w:rsidRPr="00EC16D5" w:rsidRDefault="00A23F79" w:rsidP="00EC16D5">
            <w:pPr>
              <w:spacing w:after="120"/>
              <w:jc w:val="center"/>
            </w:pPr>
            <w:r w:rsidRPr="00EC16D5">
              <w:rPr>
                <w:color w:val="000000"/>
              </w:rPr>
              <w:t>787.197</w:t>
            </w:r>
          </w:p>
        </w:tc>
      </w:tr>
      <w:tr w:rsidR="00A23F79" w:rsidRPr="00EC16D5" w14:paraId="0926A6C2" w14:textId="77777777" w:rsidTr="005C54CA">
        <w:tc>
          <w:tcPr>
            <w:tcW w:w="2160" w:type="dxa"/>
            <w:vAlign w:val="bottom"/>
          </w:tcPr>
          <w:p w14:paraId="63AFE6A5" w14:textId="0C485E3D" w:rsidR="00A23F79" w:rsidRPr="00EC16D5" w:rsidRDefault="00A23F79" w:rsidP="00EC16D5">
            <w:pPr>
              <w:spacing w:after="120"/>
              <w:jc w:val="center"/>
            </w:pPr>
            <w:r w:rsidRPr="00EC16D5">
              <w:rPr>
                <w:color w:val="000000"/>
              </w:rPr>
              <w:t>E20</w:t>
            </w:r>
          </w:p>
        </w:tc>
        <w:tc>
          <w:tcPr>
            <w:tcW w:w="2160" w:type="dxa"/>
            <w:vAlign w:val="bottom"/>
          </w:tcPr>
          <w:p w14:paraId="6E303A5B" w14:textId="52A09ED1" w:rsidR="00A23F79" w:rsidRPr="00EC16D5" w:rsidRDefault="00A23F79" w:rsidP="00EC16D5">
            <w:pPr>
              <w:spacing w:after="120"/>
              <w:jc w:val="center"/>
            </w:pPr>
            <w:r w:rsidRPr="00EC16D5">
              <w:rPr>
                <w:color w:val="000000"/>
              </w:rPr>
              <w:t>31.64002</w:t>
            </w:r>
          </w:p>
        </w:tc>
        <w:tc>
          <w:tcPr>
            <w:tcW w:w="2160" w:type="dxa"/>
            <w:vAlign w:val="bottom"/>
          </w:tcPr>
          <w:p w14:paraId="4B3B9CE9" w14:textId="37EC3316" w:rsidR="00A23F79" w:rsidRPr="00EC16D5" w:rsidRDefault="00A23F79" w:rsidP="00EC16D5">
            <w:pPr>
              <w:spacing w:after="120"/>
              <w:jc w:val="center"/>
            </w:pPr>
            <w:r w:rsidRPr="00EC16D5">
              <w:rPr>
                <w:color w:val="000000"/>
              </w:rPr>
              <w:t>-102.916476</w:t>
            </w:r>
          </w:p>
        </w:tc>
        <w:tc>
          <w:tcPr>
            <w:tcW w:w="2160" w:type="dxa"/>
            <w:vAlign w:val="bottom"/>
          </w:tcPr>
          <w:p w14:paraId="48FF6731" w14:textId="0BE00B25" w:rsidR="00A23F79" w:rsidRPr="00EC16D5" w:rsidRDefault="00A23F79" w:rsidP="00EC16D5">
            <w:pPr>
              <w:spacing w:after="120"/>
              <w:jc w:val="center"/>
            </w:pPr>
            <w:r w:rsidRPr="00EC16D5">
              <w:rPr>
                <w:color w:val="000000"/>
              </w:rPr>
              <w:t>786.826</w:t>
            </w:r>
          </w:p>
        </w:tc>
      </w:tr>
      <w:tr w:rsidR="00A23F79" w:rsidRPr="00EC16D5" w14:paraId="7A88B133" w14:textId="77777777" w:rsidTr="005C54CA">
        <w:tc>
          <w:tcPr>
            <w:tcW w:w="2160" w:type="dxa"/>
            <w:vAlign w:val="bottom"/>
          </w:tcPr>
          <w:p w14:paraId="2AD81FCB" w14:textId="4F53F6F7" w:rsidR="00A23F79" w:rsidRPr="00EC16D5" w:rsidRDefault="00A23F79" w:rsidP="00EC16D5">
            <w:pPr>
              <w:spacing w:after="120"/>
              <w:jc w:val="center"/>
            </w:pPr>
            <w:r w:rsidRPr="00EC16D5">
              <w:rPr>
                <w:color w:val="000000"/>
              </w:rPr>
              <w:t>E21</w:t>
            </w:r>
          </w:p>
        </w:tc>
        <w:tc>
          <w:tcPr>
            <w:tcW w:w="2160" w:type="dxa"/>
            <w:vAlign w:val="bottom"/>
          </w:tcPr>
          <w:p w14:paraId="404874E1" w14:textId="76F994AF" w:rsidR="00A23F79" w:rsidRPr="00EC16D5" w:rsidRDefault="00A23F79" w:rsidP="00EC16D5">
            <w:pPr>
              <w:spacing w:after="120"/>
              <w:jc w:val="center"/>
            </w:pPr>
            <w:r w:rsidRPr="00EC16D5">
              <w:rPr>
                <w:color w:val="000000"/>
              </w:rPr>
              <w:t>31.63897</w:t>
            </w:r>
          </w:p>
        </w:tc>
        <w:tc>
          <w:tcPr>
            <w:tcW w:w="2160" w:type="dxa"/>
            <w:vAlign w:val="bottom"/>
          </w:tcPr>
          <w:p w14:paraId="36B8B62D" w14:textId="7B709F57" w:rsidR="00A23F79" w:rsidRPr="00EC16D5" w:rsidRDefault="00A23F79" w:rsidP="00EC16D5">
            <w:pPr>
              <w:spacing w:after="120"/>
              <w:jc w:val="center"/>
            </w:pPr>
            <w:r w:rsidRPr="00EC16D5">
              <w:rPr>
                <w:color w:val="000000"/>
              </w:rPr>
              <w:t>-102.914699</w:t>
            </w:r>
          </w:p>
        </w:tc>
        <w:tc>
          <w:tcPr>
            <w:tcW w:w="2160" w:type="dxa"/>
            <w:vAlign w:val="bottom"/>
          </w:tcPr>
          <w:p w14:paraId="6731BF67" w14:textId="2D1850A7" w:rsidR="00A23F79" w:rsidRPr="00EC16D5" w:rsidRDefault="00A23F79" w:rsidP="00EC16D5">
            <w:pPr>
              <w:spacing w:after="120"/>
              <w:jc w:val="center"/>
            </w:pPr>
            <w:r w:rsidRPr="00EC16D5">
              <w:rPr>
                <w:color w:val="000000"/>
              </w:rPr>
              <w:t>787.238</w:t>
            </w:r>
          </w:p>
        </w:tc>
      </w:tr>
      <w:tr w:rsidR="00A23F79" w:rsidRPr="00EC16D5" w14:paraId="2D9D2602" w14:textId="77777777" w:rsidTr="005C54CA">
        <w:tc>
          <w:tcPr>
            <w:tcW w:w="2160" w:type="dxa"/>
            <w:vAlign w:val="bottom"/>
          </w:tcPr>
          <w:p w14:paraId="6902E91C" w14:textId="63365365" w:rsidR="00A23F79" w:rsidRPr="00EC16D5" w:rsidRDefault="00A23F79" w:rsidP="00EC16D5">
            <w:pPr>
              <w:spacing w:after="120"/>
              <w:jc w:val="center"/>
            </w:pPr>
            <w:r w:rsidRPr="00EC16D5">
              <w:rPr>
                <w:color w:val="000000"/>
              </w:rPr>
              <w:t>E22</w:t>
            </w:r>
          </w:p>
        </w:tc>
        <w:tc>
          <w:tcPr>
            <w:tcW w:w="2160" w:type="dxa"/>
            <w:vAlign w:val="bottom"/>
          </w:tcPr>
          <w:p w14:paraId="2FB5D37B" w14:textId="5FC9F8D4" w:rsidR="00A23F79" w:rsidRPr="00EC16D5" w:rsidRDefault="00A23F79" w:rsidP="00EC16D5">
            <w:pPr>
              <w:spacing w:after="120"/>
              <w:jc w:val="center"/>
            </w:pPr>
            <w:r w:rsidRPr="00EC16D5">
              <w:rPr>
                <w:color w:val="000000"/>
              </w:rPr>
              <w:t>31.63833</w:t>
            </w:r>
          </w:p>
        </w:tc>
        <w:tc>
          <w:tcPr>
            <w:tcW w:w="2160" w:type="dxa"/>
            <w:vAlign w:val="bottom"/>
          </w:tcPr>
          <w:p w14:paraId="6D7ED645" w14:textId="2A9DD055" w:rsidR="00A23F79" w:rsidRPr="00EC16D5" w:rsidRDefault="00A23F79" w:rsidP="00EC16D5">
            <w:pPr>
              <w:spacing w:after="120"/>
              <w:jc w:val="center"/>
            </w:pPr>
            <w:r w:rsidRPr="00EC16D5">
              <w:rPr>
                <w:color w:val="000000"/>
              </w:rPr>
              <w:t>-102.912793</w:t>
            </w:r>
          </w:p>
        </w:tc>
        <w:tc>
          <w:tcPr>
            <w:tcW w:w="2160" w:type="dxa"/>
            <w:vAlign w:val="bottom"/>
          </w:tcPr>
          <w:p w14:paraId="35EF04EF" w14:textId="18DAD1B7" w:rsidR="00A23F79" w:rsidRPr="00EC16D5" w:rsidRDefault="00A23F79" w:rsidP="00EC16D5">
            <w:pPr>
              <w:spacing w:after="120"/>
              <w:jc w:val="center"/>
            </w:pPr>
            <w:r w:rsidRPr="00EC16D5">
              <w:rPr>
                <w:color w:val="000000"/>
              </w:rPr>
              <w:t>787.678</w:t>
            </w:r>
          </w:p>
        </w:tc>
      </w:tr>
    </w:tbl>
    <w:p w14:paraId="6AFA5CE0" w14:textId="2A050AA0" w:rsidR="00386A27" w:rsidRPr="00EC16D5" w:rsidRDefault="00386A27" w:rsidP="00EC16D5">
      <w:pPr>
        <w:spacing w:after="120" w:line="240" w:lineRule="auto"/>
        <w:jc w:val="center"/>
      </w:pPr>
    </w:p>
    <w:p w14:paraId="244B6F8D" w14:textId="77777777" w:rsidR="00FA35A0" w:rsidRPr="00EC16D5" w:rsidRDefault="00FA35A0" w:rsidP="00EC16D5">
      <w:pPr>
        <w:spacing w:after="120" w:line="240" w:lineRule="auto"/>
      </w:pPr>
    </w:p>
    <w:p w14:paraId="687E5BD0" w14:textId="0DFD0310" w:rsidR="00A23F79" w:rsidRPr="00EC16D5" w:rsidRDefault="00A23F79" w:rsidP="00EC16D5">
      <w:pPr>
        <w:spacing w:after="120" w:line="240" w:lineRule="auto"/>
      </w:pPr>
      <w:r w:rsidRPr="00EC16D5">
        <w:t>Table A.6. Coordinates for seismic nodes o</w:t>
      </w:r>
      <w:r w:rsidR="005A76FB" w:rsidRPr="00EC16D5">
        <w:t>n</w:t>
      </w:r>
      <w:r w:rsidRPr="00EC16D5">
        <w:t xml:space="preserve"> Line F, obtained using a Leica Geosystems Differential GPS</w:t>
      </w:r>
    </w:p>
    <w:p w14:paraId="5D330F21" w14:textId="0AD85CA7" w:rsidR="00A23F79" w:rsidRPr="00EC16D5" w:rsidRDefault="00A23F79" w:rsidP="00EC16D5">
      <w:pPr>
        <w:spacing w:after="120" w:line="240" w:lineRule="auto"/>
        <w:jc w:val="center"/>
      </w:pPr>
    </w:p>
    <w:tbl>
      <w:tblPr>
        <w:tblStyle w:val="TableGrid"/>
        <w:tblW w:w="0" w:type="auto"/>
        <w:tblLook w:val="04A0" w:firstRow="1" w:lastRow="0" w:firstColumn="1" w:lastColumn="0" w:noHBand="0" w:noVBand="1"/>
      </w:tblPr>
      <w:tblGrid>
        <w:gridCol w:w="2160"/>
        <w:gridCol w:w="2160"/>
        <w:gridCol w:w="2160"/>
        <w:gridCol w:w="2160"/>
      </w:tblGrid>
      <w:tr w:rsidR="00A23F79" w:rsidRPr="00EC16D5" w14:paraId="6217DB48" w14:textId="77777777" w:rsidTr="00A23F79">
        <w:trPr>
          <w:cnfStyle w:val="100000000000" w:firstRow="1" w:lastRow="0" w:firstColumn="0" w:lastColumn="0" w:oddVBand="0" w:evenVBand="0" w:oddHBand="0" w:evenHBand="0" w:firstRowFirstColumn="0" w:firstRowLastColumn="0" w:lastRowFirstColumn="0" w:lastRowLastColumn="0"/>
        </w:trPr>
        <w:tc>
          <w:tcPr>
            <w:tcW w:w="2160" w:type="dxa"/>
          </w:tcPr>
          <w:p w14:paraId="38F0FC5B" w14:textId="128DA1FD" w:rsidR="00A23F79" w:rsidRPr="00EC16D5" w:rsidRDefault="00A23F79" w:rsidP="00EC16D5">
            <w:pPr>
              <w:spacing w:after="120"/>
              <w:jc w:val="center"/>
            </w:pPr>
            <w:r w:rsidRPr="00EC16D5">
              <w:t>Station Name</w:t>
            </w:r>
          </w:p>
        </w:tc>
        <w:tc>
          <w:tcPr>
            <w:tcW w:w="2160" w:type="dxa"/>
          </w:tcPr>
          <w:p w14:paraId="100DF857" w14:textId="1293A519" w:rsidR="00A23F79" w:rsidRPr="00EC16D5" w:rsidRDefault="00A23F79" w:rsidP="00EC16D5">
            <w:pPr>
              <w:spacing w:after="120"/>
              <w:jc w:val="center"/>
            </w:pPr>
            <w:r w:rsidRPr="00EC16D5">
              <w:t>Latitude (deg)</w:t>
            </w:r>
          </w:p>
        </w:tc>
        <w:tc>
          <w:tcPr>
            <w:tcW w:w="2160" w:type="dxa"/>
          </w:tcPr>
          <w:p w14:paraId="02FCEDD0" w14:textId="768FF62D" w:rsidR="00A23F79" w:rsidRPr="00EC16D5" w:rsidRDefault="00A23F79" w:rsidP="00EC16D5">
            <w:pPr>
              <w:spacing w:after="120"/>
              <w:jc w:val="center"/>
            </w:pPr>
            <w:r w:rsidRPr="00EC16D5">
              <w:t>Longitude (deg)</w:t>
            </w:r>
          </w:p>
        </w:tc>
        <w:tc>
          <w:tcPr>
            <w:tcW w:w="2160" w:type="dxa"/>
          </w:tcPr>
          <w:p w14:paraId="3C3BEDA0" w14:textId="647A8459" w:rsidR="00A23F79" w:rsidRPr="00EC16D5" w:rsidRDefault="00A23F79" w:rsidP="00EC16D5">
            <w:pPr>
              <w:spacing w:after="120"/>
              <w:jc w:val="center"/>
            </w:pPr>
            <w:r w:rsidRPr="00EC16D5">
              <w:t>Elevation (m)</w:t>
            </w:r>
          </w:p>
        </w:tc>
      </w:tr>
      <w:tr w:rsidR="00A23F79" w:rsidRPr="00EC16D5" w14:paraId="3B0931E8" w14:textId="77777777" w:rsidTr="004E44EA">
        <w:tc>
          <w:tcPr>
            <w:tcW w:w="2160" w:type="dxa"/>
            <w:vAlign w:val="bottom"/>
          </w:tcPr>
          <w:p w14:paraId="484446ED" w14:textId="15700F25" w:rsidR="00A23F79" w:rsidRPr="00EC16D5" w:rsidRDefault="00A23F79" w:rsidP="00EC16D5">
            <w:pPr>
              <w:spacing w:after="120"/>
              <w:jc w:val="center"/>
            </w:pPr>
            <w:r w:rsidRPr="00EC16D5">
              <w:rPr>
                <w:color w:val="000000"/>
              </w:rPr>
              <w:t>FF11</w:t>
            </w:r>
          </w:p>
        </w:tc>
        <w:tc>
          <w:tcPr>
            <w:tcW w:w="2160" w:type="dxa"/>
            <w:vAlign w:val="bottom"/>
          </w:tcPr>
          <w:p w14:paraId="7E61CFE8" w14:textId="0A7C9A79" w:rsidR="00A23F79" w:rsidRPr="00EC16D5" w:rsidRDefault="00A23F79" w:rsidP="00EC16D5">
            <w:pPr>
              <w:spacing w:after="120"/>
              <w:jc w:val="center"/>
            </w:pPr>
            <w:r w:rsidRPr="00EC16D5">
              <w:rPr>
                <w:color w:val="000000"/>
              </w:rPr>
              <w:t>31.66088</w:t>
            </w:r>
          </w:p>
        </w:tc>
        <w:tc>
          <w:tcPr>
            <w:tcW w:w="2160" w:type="dxa"/>
            <w:vAlign w:val="bottom"/>
          </w:tcPr>
          <w:p w14:paraId="0971E102" w14:textId="34E84874" w:rsidR="00A23F79" w:rsidRPr="00EC16D5" w:rsidRDefault="00A23F79" w:rsidP="00EC16D5">
            <w:pPr>
              <w:spacing w:after="120"/>
              <w:jc w:val="center"/>
            </w:pPr>
            <w:r w:rsidRPr="00EC16D5">
              <w:rPr>
                <w:color w:val="000000"/>
              </w:rPr>
              <w:t>-102.947688</w:t>
            </w:r>
          </w:p>
        </w:tc>
        <w:tc>
          <w:tcPr>
            <w:tcW w:w="2160" w:type="dxa"/>
            <w:vAlign w:val="bottom"/>
          </w:tcPr>
          <w:p w14:paraId="70D1C897" w14:textId="7567D13A" w:rsidR="00A23F79" w:rsidRPr="00EC16D5" w:rsidRDefault="00A23F79" w:rsidP="00EC16D5">
            <w:pPr>
              <w:spacing w:after="120"/>
              <w:jc w:val="center"/>
            </w:pPr>
            <w:r w:rsidRPr="00EC16D5">
              <w:rPr>
                <w:color w:val="000000"/>
              </w:rPr>
              <w:t>796.837</w:t>
            </w:r>
          </w:p>
        </w:tc>
      </w:tr>
      <w:tr w:rsidR="00A23F79" w:rsidRPr="00EC16D5" w14:paraId="542D5C52" w14:textId="77777777" w:rsidTr="004E44EA">
        <w:tc>
          <w:tcPr>
            <w:tcW w:w="2160" w:type="dxa"/>
            <w:vAlign w:val="bottom"/>
          </w:tcPr>
          <w:p w14:paraId="6ACC5E3B" w14:textId="0701CDCB" w:rsidR="00A23F79" w:rsidRPr="00EC16D5" w:rsidRDefault="00A23F79" w:rsidP="00EC16D5">
            <w:pPr>
              <w:spacing w:after="120"/>
              <w:jc w:val="center"/>
            </w:pPr>
            <w:r w:rsidRPr="00EC16D5">
              <w:rPr>
                <w:color w:val="000000"/>
              </w:rPr>
              <w:t>FF10</w:t>
            </w:r>
          </w:p>
        </w:tc>
        <w:tc>
          <w:tcPr>
            <w:tcW w:w="2160" w:type="dxa"/>
            <w:vAlign w:val="bottom"/>
          </w:tcPr>
          <w:p w14:paraId="3D47EC2E" w14:textId="693ED524" w:rsidR="00A23F79" w:rsidRPr="00EC16D5" w:rsidRDefault="00A23F79" w:rsidP="00EC16D5">
            <w:pPr>
              <w:spacing w:after="120"/>
              <w:jc w:val="center"/>
            </w:pPr>
            <w:r w:rsidRPr="00EC16D5">
              <w:rPr>
                <w:color w:val="000000"/>
              </w:rPr>
              <w:t>31.65901</w:t>
            </w:r>
          </w:p>
        </w:tc>
        <w:tc>
          <w:tcPr>
            <w:tcW w:w="2160" w:type="dxa"/>
            <w:vAlign w:val="bottom"/>
          </w:tcPr>
          <w:p w14:paraId="0B3C662C" w14:textId="4E305B83" w:rsidR="00A23F79" w:rsidRPr="00EC16D5" w:rsidRDefault="00A23F79" w:rsidP="00EC16D5">
            <w:pPr>
              <w:spacing w:after="120"/>
              <w:jc w:val="center"/>
            </w:pPr>
            <w:r w:rsidRPr="00EC16D5">
              <w:rPr>
                <w:color w:val="000000"/>
              </w:rPr>
              <w:t>-102.947008</w:t>
            </w:r>
          </w:p>
        </w:tc>
        <w:tc>
          <w:tcPr>
            <w:tcW w:w="2160" w:type="dxa"/>
            <w:vAlign w:val="bottom"/>
          </w:tcPr>
          <w:p w14:paraId="27286813" w14:textId="2AD29D26" w:rsidR="00A23F79" w:rsidRPr="00EC16D5" w:rsidRDefault="00A23F79" w:rsidP="00EC16D5">
            <w:pPr>
              <w:spacing w:after="120"/>
              <w:jc w:val="center"/>
            </w:pPr>
            <w:r w:rsidRPr="00EC16D5">
              <w:rPr>
                <w:color w:val="000000"/>
              </w:rPr>
              <w:t>796.656</w:t>
            </w:r>
          </w:p>
        </w:tc>
      </w:tr>
      <w:tr w:rsidR="00A23F79" w:rsidRPr="00EC16D5" w14:paraId="78D66CC7" w14:textId="77777777" w:rsidTr="004E44EA">
        <w:tc>
          <w:tcPr>
            <w:tcW w:w="2160" w:type="dxa"/>
            <w:vAlign w:val="bottom"/>
          </w:tcPr>
          <w:p w14:paraId="6B3B9133" w14:textId="6B40A5EE" w:rsidR="00A23F79" w:rsidRPr="00EC16D5" w:rsidRDefault="00A23F79" w:rsidP="00EC16D5">
            <w:pPr>
              <w:spacing w:after="120"/>
              <w:jc w:val="center"/>
            </w:pPr>
            <w:r w:rsidRPr="00EC16D5">
              <w:rPr>
                <w:color w:val="000000"/>
              </w:rPr>
              <w:t>FF09</w:t>
            </w:r>
          </w:p>
        </w:tc>
        <w:tc>
          <w:tcPr>
            <w:tcW w:w="2160" w:type="dxa"/>
            <w:vAlign w:val="bottom"/>
          </w:tcPr>
          <w:p w14:paraId="673E4271" w14:textId="2A83C755" w:rsidR="00A23F79" w:rsidRPr="00EC16D5" w:rsidRDefault="00A23F79" w:rsidP="00EC16D5">
            <w:pPr>
              <w:spacing w:after="120"/>
              <w:jc w:val="center"/>
            </w:pPr>
            <w:r w:rsidRPr="00EC16D5">
              <w:rPr>
                <w:color w:val="000000"/>
              </w:rPr>
              <w:t>31.65765</w:t>
            </w:r>
          </w:p>
        </w:tc>
        <w:tc>
          <w:tcPr>
            <w:tcW w:w="2160" w:type="dxa"/>
            <w:vAlign w:val="bottom"/>
          </w:tcPr>
          <w:p w14:paraId="5A87DF10" w14:textId="30339478" w:rsidR="00A23F79" w:rsidRPr="00EC16D5" w:rsidRDefault="00A23F79" w:rsidP="00EC16D5">
            <w:pPr>
              <w:spacing w:after="120"/>
              <w:jc w:val="center"/>
            </w:pPr>
            <w:r w:rsidRPr="00EC16D5">
              <w:rPr>
                <w:color w:val="000000"/>
              </w:rPr>
              <w:t>-102.945871</w:t>
            </w:r>
          </w:p>
        </w:tc>
        <w:tc>
          <w:tcPr>
            <w:tcW w:w="2160" w:type="dxa"/>
            <w:vAlign w:val="bottom"/>
          </w:tcPr>
          <w:p w14:paraId="298545E0" w14:textId="6CE3970A" w:rsidR="00A23F79" w:rsidRPr="00EC16D5" w:rsidRDefault="00A23F79" w:rsidP="00EC16D5">
            <w:pPr>
              <w:spacing w:after="120"/>
              <w:jc w:val="center"/>
            </w:pPr>
            <w:r w:rsidRPr="00EC16D5">
              <w:rPr>
                <w:color w:val="000000"/>
              </w:rPr>
              <w:t>796.003</w:t>
            </w:r>
          </w:p>
        </w:tc>
      </w:tr>
      <w:tr w:rsidR="00A23F79" w:rsidRPr="00EC16D5" w14:paraId="613D8132" w14:textId="77777777" w:rsidTr="004E44EA">
        <w:tc>
          <w:tcPr>
            <w:tcW w:w="2160" w:type="dxa"/>
            <w:vAlign w:val="bottom"/>
          </w:tcPr>
          <w:p w14:paraId="5517F64B" w14:textId="2A2A9CB7" w:rsidR="00A23F79" w:rsidRPr="00EC16D5" w:rsidRDefault="00A23F79" w:rsidP="00EC16D5">
            <w:pPr>
              <w:spacing w:after="120"/>
              <w:jc w:val="center"/>
            </w:pPr>
            <w:r w:rsidRPr="00EC16D5">
              <w:rPr>
                <w:color w:val="000000"/>
              </w:rPr>
              <w:t>FF08</w:t>
            </w:r>
          </w:p>
        </w:tc>
        <w:tc>
          <w:tcPr>
            <w:tcW w:w="2160" w:type="dxa"/>
            <w:vAlign w:val="bottom"/>
          </w:tcPr>
          <w:p w14:paraId="13507995" w14:textId="1C82C805" w:rsidR="00A23F79" w:rsidRPr="00EC16D5" w:rsidRDefault="00A23F79" w:rsidP="00EC16D5">
            <w:pPr>
              <w:spacing w:after="120"/>
              <w:jc w:val="center"/>
            </w:pPr>
            <w:r w:rsidRPr="00EC16D5">
              <w:rPr>
                <w:color w:val="000000"/>
              </w:rPr>
              <w:t>31.65554</w:t>
            </w:r>
          </w:p>
        </w:tc>
        <w:tc>
          <w:tcPr>
            <w:tcW w:w="2160" w:type="dxa"/>
            <w:vAlign w:val="bottom"/>
          </w:tcPr>
          <w:p w14:paraId="115516E8" w14:textId="45D39E4E" w:rsidR="00A23F79" w:rsidRPr="00EC16D5" w:rsidRDefault="00A23F79" w:rsidP="00EC16D5">
            <w:pPr>
              <w:spacing w:after="120"/>
              <w:jc w:val="center"/>
            </w:pPr>
            <w:r w:rsidRPr="00EC16D5">
              <w:rPr>
                <w:color w:val="000000"/>
              </w:rPr>
              <w:t>-102.945648</w:t>
            </w:r>
          </w:p>
        </w:tc>
        <w:tc>
          <w:tcPr>
            <w:tcW w:w="2160" w:type="dxa"/>
            <w:vAlign w:val="bottom"/>
          </w:tcPr>
          <w:p w14:paraId="085C8A97" w14:textId="72264B79" w:rsidR="00A23F79" w:rsidRPr="00EC16D5" w:rsidRDefault="00A23F79" w:rsidP="00EC16D5">
            <w:pPr>
              <w:spacing w:after="120"/>
              <w:jc w:val="center"/>
            </w:pPr>
            <w:r w:rsidRPr="00EC16D5">
              <w:rPr>
                <w:color w:val="000000"/>
              </w:rPr>
              <w:t>794.593</w:t>
            </w:r>
          </w:p>
        </w:tc>
      </w:tr>
      <w:tr w:rsidR="00A23F79" w:rsidRPr="00EC16D5" w14:paraId="0ADDB301" w14:textId="77777777" w:rsidTr="004E44EA">
        <w:tc>
          <w:tcPr>
            <w:tcW w:w="2160" w:type="dxa"/>
            <w:vAlign w:val="bottom"/>
          </w:tcPr>
          <w:p w14:paraId="0F9239CD" w14:textId="3FCAD8B2" w:rsidR="00A23F79" w:rsidRPr="00EC16D5" w:rsidRDefault="00A23F79" w:rsidP="00EC16D5">
            <w:pPr>
              <w:spacing w:after="120"/>
              <w:jc w:val="center"/>
            </w:pPr>
            <w:r w:rsidRPr="00EC16D5">
              <w:rPr>
                <w:color w:val="000000"/>
              </w:rPr>
              <w:t>FF07</w:t>
            </w:r>
          </w:p>
        </w:tc>
        <w:tc>
          <w:tcPr>
            <w:tcW w:w="2160" w:type="dxa"/>
            <w:vAlign w:val="bottom"/>
          </w:tcPr>
          <w:p w14:paraId="77C030C1" w14:textId="60402DDF" w:rsidR="00A23F79" w:rsidRPr="00EC16D5" w:rsidRDefault="00A23F79" w:rsidP="00EC16D5">
            <w:pPr>
              <w:spacing w:after="120"/>
              <w:jc w:val="center"/>
            </w:pPr>
            <w:r w:rsidRPr="00EC16D5">
              <w:rPr>
                <w:color w:val="000000"/>
              </w:rPr>
              <w:t>31.65375</w:t>
            </w:r>
          </w:p>
        </w:tc>
        <w:tc>
          <w:tcPr>
            <w:tcW w:w="2160" w:type="dxa"/>
            <w:vAlign w:val="bottom"/>
          </w:tcPr>
          <w:p w14:paraId="231B60AA" w14:textId="626CE097" w:rsidR="00A23F79" w:rsidRPr="00EC16D5" w:rsidRDefault="00A23F79" w:rsidP="00EC16D5">
            <w:pPr>
              <w:spacing w:after="120"/>
              <w:jc w:val="center"/>
            </w:pPr>
            <w:r w:rsidRPr="00EC16D5">
              <w:rPr>
                <w:color w:val="000000"/>
              </w:rPr>
              <w:t>-102.944947</w:t>
            </w:r>
          </w:p>
        </w:tc>
        <w:tc>
          <w:tcPr>
            <w:tcW w:w="2160" w:type="dxa"/>
            <w:vAlign w:val="bottom"/>
          </w:tcPr>
          <w:p w14:paraId="6C5819AB" w14:textId="422A5013" w:rsidR="00A23F79" w:rsidRPr="00EC16D5" w:rsidRDefault="00A23F79" w:rsidP="00EC16D5">
            <w:pPr>
              <w:spacing w:after="120"/>
              <w:jc w:val="center"/>
            </w:pPr>
            <w:r w:rsidRPr="00EC16D5">
              <w:rPr>
                <w:color w:val="000000"/>
              </w:rPr>
              <w:t>793.501</w:t>
            </w:r>
          </w:p>
        </w:tc>
      </w:tr>
      <w:tr w:rsidR="00A23F79" w:rsidRPr="00EC16D5" w14:paraId="275A8087" w14:textId="77777777" w:rsidTr="004E44EA">
        <w:tc>
          <w:tcPr>
            <w:tcW w:w="2160" w:type="dxa"/>
            <w:vAlign w:val="bottom"/>
          </w:tcPr>
          <w:p w14:paraId="7628E6D5" w14:textId="63E7F1B0" w:rsidR="00A23F79" w:rsidRPr="00EC16D5" w:rsidRDefault="00A23F79" w:rsidP="00EC16D5">
            <w:pPr>
              <w:spacing w:after="120"/>
              <w:jc w:val="center"/>
            </w:pPr>
            <w:r w:rsidRPr="00EC16D5">
              <w:rPr>
                <w:color w:val="000000"/>
              </w:rPr>
              <w:t>FF06</w:t>
            </w:r>
          </w:p>
        </w:tc>
        <w:tc>
          <w:tcPr>
            <w:tcW w:w="2160" w:type="dxa"/>
            <w:vAlign w:val="bottom"/>
          </w:tcPr>
          <w:p w14:paraId="1A2C5F6F" w14:textId="192CBDD9" w:rsidR="00A23F79" w:rsidRPr="00EC16D5" w:rsidRDefault="00A23F79" w:rsidP="00EC16D5">
            <w:pPr>
              <w:spacing w:after="120"/>
              <w:jc w:val="center"/>
            </w:pPr>
            <w:r w:rsidRPr="00EC16D5">
              <w:rPr>
                <w:color w:val="000000"/>
              </w:rPr>
              <w:t>31.65220</w:t>
            </w:r>
          </w:p>
        </w:tc>
        <w:tc>
          <w:tcPr>
            <w:tcW w:w="2160" w:type="dxa"/>
            <w:vAlign w:val="bottom"/>
          </w:tcPr>
          <w:p w14:paraId="3355E816" w14:textId="05F0DAEC" w:rsidR="00A23F79" w:rsidRPr="00EC16D5" w:rsidRDefault="00A23F79" w:rsidP="00EC16D5">
            <w:pPr>
              <w:spacing w:after="120"/>
              <w:jc w:val="center"/>
            </w:pPr>
            <w:r w:rsidRPr="00EC16D5">
              <w:rPr>
                <w:color w:val="000000"/>
              </w:rPr>
              <w:t>-102.944037</w:t>
            </w:r>
          </w:p>
        </w:tc>
        <w:tc>
          <w:tcPr>
            <w:tcW w:w="2160" w:type="dxa"/>
            <w:vAlign w:val="bottom"/>
          </w:tcPr>
          <w:p w14:paraId="01B567C4" w14:textId="6C4ED120" w:rsidR="00A23F79" w:rsidRPr="00EC16D5" w:rsidRDefault="00A23F79" w:rsidP="00EC16D5">
            <w:pPr>
              <w:spacing w:after="120"/>
              <w:jc w:val="center"/>
            </w:pPr>
            <w:r w:rsidRPr="00EC16D5">
              <w:rPr>
                <w:color w:val="000000"/>
              </w:rPr>
              <w:t>792.468</w:t>
            </w:r>
          </w:p>
        </w:tc>
      </w:tr>
      <w:tr w:rsidR="00A23F79" w:rsidRPr="00EC16D5" w14:paraId="0E6433CA" w14:textId="77777777" w:rsidTr="004E44EA">
        <w:tc>
          <w:tcPr>
            <w:tcW w:w="2160" w:type="dxa"/>
            <w:vAlign w:val="bottom"/>
          </w:tcPr>
          <w:p w14:paraId="560188F8" w14:textId="542FE2A6" w:rsidR="00A23F79" w:rsidRPr="00EC16D5" w:rsidRDefault="00A23F79" w:rsidP="00EC16D5">
            <w:pPr>
              <w:spacing w:after="120"/>
              <w:jc w:val="center"/>
            </w:pPr>
            <w:r w:rsidRPr="00EC16D5">
              <w:rPr>
                <w:color w:val="000000"/>
              </w:rPr>
              <w:t>FF05</w:t>
            </w:r>
          </w:p>
        </w:tc>
        <w:tc>
          <w:tcPr>
            <w:tcW w:w="2160" w:type="dxa"/>
            <w:vAlign w:val="bottom"/>
          </w:tcPr>
          <w:p w14:paraId="13F07F58" w14:textId="647BEEA5" w:rsidR="00A23F79" w:rsidRPr="00EC16D5" w:rsidRDefault="00A23F79" w:rsidP="00EC16D5">
            <w:pPr>
              <w:spacing w:after="120"/>
              <w:jc w:val="center"/>
            </w:pPr>
            <w:r w:rsidRPr="00EC16D5">
              <w:rPr>
                <w:color w:val="000000"/>
              </w:rPr>
              <w:t>31.65049</w:t>
            </w:r>
          </w:p>
        </w:tc>
        <w:tc>
          <w:tcPr>
            <w:tcW w:w="2160" w:type="dxa"/>
            <w:vAlign w:val="bottom"/>
          </w:tcPr>
          <w:p w14:paraId="0C520001" w14:textId="040B4FF4" w:rsidR="00A23F79" w:rsidRPr="00EC16D5" w:rsidRDefault="00A23F79" w:rsidP="00EC16D5">
            <w:pPr>
              <w:spacing w:after="120"/>
              <w:jc w:val="center"/>
            </w:pPr>
            <w:r w:rsidRPr="00EC16D5">
              <w:rPr>
                <w:color w:val="000000"/>
              </w:rPr>
              <w:t>-102.942996</w:t>
            </w:r>
          </w:p>
        </w:tc>
        <w:tc>
          <w:tcPr>
            <w:tcW w:w="2160" w:type="dxa"/>
            <w:vAlign w:val="bottom"/>
          </w:tcPr>
          <w:p w14:paraId="40D6E035" w14:textId="26B9ABDE" w:rsidR="00A23F79" w:rsidRPr="00EC16D5" w:rsidRDefault="00A23F79" w:rsidP="00EC16D5">
            <w:pPr>
              <w:spacing w:after="120"/>
              <w:jc w:val="center"/>
            </w:pPr>
            <w:r w:rsidRPr="00EC16D5">
              <w:rPr>
                <w:color w:val="000000"/>
              </w:rPr>
              <w:t>791.496</w:t>
            </w:r>
          </w:p>
        </w:tc>
      </w:tr>
      <w:tr w:rsidR="00A23F79" w:rsidRPr="00EC16D5" w14:paraId="7063CB5F" w14:textId="77777777" w:rsidTr="004E44EA">
        <w:tc>
          <w:tcPr>
            <w:tcW w:w="2160" w:type="dxa"/>
            <w:vAlign w:val="bottom"/>
          </w:tcPr>
          <w:p w14:paraId="35237A64" w14:textId="4C16E1DB" w:rsidR="00A23F79" w:rsidRPr="00EC16D5" w:rsidRDefault="00A23F79" w:rsidP="00EC16D5">
            <w:pPr>
              <w:spacing w:after="120"/>
              <w:jc w:val="center"/>
            </w:pPr>
            <w:r w:rsidRPr="00EC16D5">
              <w:rPr>
                <w:color w:val="000000"/>
              </w:rPr>
              <w:t>FF04</w:t>
            </w:r>
          </w:p>
        </w:tc>
        <w:tc>
          <w:tcPr>
            <w:tcW w:w="2160" w:type="dxa"/>
            <w:vAlign w:val="bottom"/>
          </w:tcPr>
          <w:p w14:paraId="2D1B1609" w14:textId="017F0E5B" w:rsidR="00A23F79" w:rsidRPr="00EC16D5" w:rsidRDefault="00A23F79" w:rsidP="00EC16D5">
            <w:pPr>
              <w:spacing w:after="120"/>
              <w:jc w:val="center"/>
            </w:pPr>
            <w:r w:rsidRPr="00EC16D5">
              <w:rPr>
                <w:color w:val="000000"/>
              </w:rPr>
              <w:t>31.64899</w:t>
            </w:r>
          </w:p>
        </w:tc>
        <w:tc>
          <w:tcPr>
            <w:tcW w:w="2160" w:type="dxa"/>
            <w:vAlign w:val="bottom"/>
          </w:tcPr>
          <w:p w14:paraId="03292A98" w14:textId="4106EA4E" w:rsidR="00A23F79" w:rsidRPr="00EC16D5" w:rsidRDefault="00A23F79" w:rsidP="00EC16D5">
            <w:pPr>
              <w:spacing w:after="120"/>
              <w:jc w:val="center"/>
            </w:pPr>
            <w:r w:rsidRPr="00EC16D5">
              <w:rPr>
                <w:color w:val="000000"/>
              </w:rPr>
              <w:t>-102.941824</w:t>
            </w:r>
          </w:p>
        </w:tc>
        <w:tc>
          <w:tcPr>
            <w:tcW w:w="2160" w:type="dxa"/>
            <w:vAlign w:val="bottom"/>
          </w:tcPr>
          <w:p w14:paraId="5D53BC18" w14:textId="3C032536" w:rsidR="00A23F79" w:rsidRPr="00EC16D5" w:rsidRDefault="00A23F79" w:rsidP="00EC16D5">
            <w:pPr>
              <w:spacing w:after="120"/>
              <w:jc w:val="center"/>
            </w:pPr>
            <w:r w:rsidRPr="00EC16D5">
              <w:rPr>
                <w:color w:val="000000"/>
              </w:rPr>
              <w:t>790.720</w:t>
            </w:r>
          </w:p>
        </w:tc>
      </w:tr>
      <w:tr w:rsidR="00A23F79" w:rsidRPr="00EC16D5" w14:paraId="4D075AAD" w14:textId="77777777" w:rsidTr="004E44EA">
        <w:tc>
          <w:tcPr>
            <w:tcW w:w="2160" w:type="dxa"/>
            <w:vAlign w:val="bottom"/>
          </w:tcPr>
          <w:p w14:paraId="3F7DE682" w14:textId="24E36973" w:rsidR="00A23F79" w:rsidRPr="00EC16D5" w:rsidRDefault="00A23F79" w:rsidP="00EC16D5">
            <w:pPr>
              <w:spacing w:after="120"/>
              <w:jc w:val="center"/>
            </w:pPr>
            <w:r w:rsidRPr="00EC16D5">
              <w:rPr>
                <w:color w:val="000000"/>
              </w:rPr>
              <w:t>FF03</w:t>
            </w:r>
          </w:p>
        </w:tc>
        <w:tc>
          <w:tcPr>
            <w:tcW w:w="2160" w:type="dxa"/>
            <w:vAlign w:val="bottom"/>
          </w:tcPr>
          <w:p w14:paraId="5C00F1C0" w14:textId="02566771" w:rsidR="00A23F79" w:rsidRPr="00EC16D5" w:rsidRDefault="00A23F79" w:rsidP="00EC16D5">
            <w:pPr>
              <w:spacing w:after="120"/>
              <w:jc w:val="center"/>
            </w:pPr>
            <w:r w:rsidRPr="00EC16D5">
              <w:rPr>
                <w:color w:val="000000"/>
              </w:rPr>
              <w:t>31.64736</w:t>
            </w:r>
          </w:p>
        </w:tc>
        <w:tc>
          <w:tcPr>
            <w:tcW w:w="2160" w:type="dxa"/>
            <w:vAlign w:val="bottom"/>
          </w:tcPr>
          <w:p w14:paraId="2B473B80" w14:textId="415781AF" w:rsidR="00A23F79" w:rsidRPr="00EC16D5" w:rsidRDefault="00A23F79" w:rsidP="00EC16D5">
            <w:pPr>
              <w:spacing w:after="120"/>
              <w:jc w:val="center"/>
            </w:pPr>
            <w:r w:rsidRPr="00EC16D5">
              <w:rPr>
                <w:color w:val="000000"/>
              </w:rPr>
              <w:t>-102.941965</w:t>
            </w:r>
          </w:p>
        </w:tc>
        <w:tc>
          <w:tcPr>
            <w:tcW w:w="2160" w:type="dxa"/>
            <w:vAlign w:val="bottom"/>
          </w:tcPr>
          <w:p w14:paraId="66C274CA" w14:textId="5FB75FFB" w:rsidR="00A23F79" w:rsidRPr="00EC16D5" w:rsidRDefault="00A23F79" w:rsidP="00EC16D5">
            <w:pPr>
              <w:spacing w:after="120"/>
              <w:jc w:val="center"/>
            </w:pPr>
            <w:r w:rsidRPr="00EC16D5">
              <w:rPr>
                <w:color w:val="000000"/>
              </w:rPr>
              <w:t>789.340</w:t>
            </w:r>
          </w:p>
        </w:tc>
      </w:tr>
      <w:tr w:rsidR="00A23F79" w:rsidRPr="00EC16D5" w14:paraId="2D59FC7A" w14:textId="77777777" w:rsidTr="004E44EA">
        <w:tc>
          <w:tcPr>
            <w:tcW w:w="2160" w:type="dxa"/>
            <w:vAlign w:val="bottom"/>
          </w:tcPr>
          <w:p w14:paraId="2398DCA2" w14:textId="4602D0AA" w:rsidR="00A23F79" w:rsidRPr="00EC16D5" w:rsidRDefault="00A23F79" w:rsidP="00EC16D5">
            <w:pPr>
              <w:spacing w:after="120"/>
              <w:jc w:val="center"/>
              <w:rPr>
                <w:color w:val="000000"/>
              </w:rPr>
            </w:pPr>
            <w:r w:rsidRPr="00EC16D5">
              <w:rPr>
                <w:color w:val="000000"/>
              </w:rPr>
              <w:t>FF02</w:t>
            </w:r>
          </w:p>
        </w:tc>
        <w:tc>
          <w:tcPr>
            <w:tcW w:w="2160" w:type="dxa"/>
            <w:vAlign w:val="bottom"/>
          </w:tcPr>
          <w:p w14:paraId="3A54ECB2" w14:textId="750BD1D6" w:rsidR="00A23F79" w:rsidRPr="00EC16D5" w:rsidRDefault="00A23F79" w:rsidP="00EC16D5">
            <w:pPr>
              <w:spacing w:after="120"/>
              <w:jc w:val="center"/>
              <w:rPr>
                <w:color w:val="000000"/>
              </w:rPr>
            </w:pPr>
            <w:r w:rsidRPr="00EC16D5">
              <w:rPr>
                <w:color w:val="000000"/>
              </w:rPr>
              <w:t>31.64543</w:t>
            </w:r>
          </w:p>
        </w:tc>
        <w:tc>
          <w:tcPr>
            <w:tcW w:w="2160" w:type="dxa"/>
            <w:vAlign w:val="bottom"/>
          </w:tcPr>
          <w:p w14:paraId="67094B31" w14:textId="617DF4E7" w:rsidR="00A23F79" w:rsidRPr="00EC16D5" w:rsidRDefault="00A23F79" w:rsidP="00EC16D5">
            <w:pPr>
              <w:spacing w:after="120"/>
              <w:jc w:val="center"/>
              <w:rPr>
                <w:color w:val="000000"/>
              </w:rPr>
            </w:pPr>
            <w:r w:rsidRPr="00EC16D5">
              <w:rPr>
                <w:color w:val="000000"/>
              </w:rPr>
              <w:t>-102.941216</w:t>
            </w:r>
          </w:p>
        </w:tc>
        <w:tc>
          <w:tcPr>
            <w:tcW w:w="2160" w:type="dxa"/>
            <w:vAlign w:val="bottom"/>
          </w:tcPr>
          <w:p w14:paraId="6A969188" w14:textId="38292CFE" w:rsidR="00A23F79" w:rsidRPr="00EC16D5" w:rsidRDefault="00A23F79" w:rsidP="00EC16D5">
            <w:pPr>
              <w:spacing w:after="120"/>
              <w:jc w:val="center"/>
              <w:rPr>
                <w:color w:val="000000"/>
              </w:rPr>
            </w:pPr>
            <w:r w:rsidRPr="00EC16D5">
              <w:rPr>
                <w:color w:val="000000"/>
              </w:rPr>
              <w:t>787.117</w:t>
            </w:r>
          </w:p>
        </w:tc>
      </w:tr>
      <w:tr w:rsidR="00A23F79" w:rsidRPr="00EC16D5" w14:paraId="3138DA7E" w14:textId="77777777" w:rsidTr="004E44EA">
        <w:tc>
          <w:tcPr>
            <w:tcW w:w="2160" w:type="dxa"/>
            <w:vAlign w:val="bottom"/>
          </w:tcPr>
          <w:p w14:paraId="2E2E6AE7" w14:textId="33792A82" w:rsidR="00A23F79" w:rsidRPr="00EC16D5" w:rsidRDefault="00A23F79" w:rsidP="00EC16D5">
            <w:pPr>
              <w:spacing w:after="120"/>
              <w:jc w:val="center"/>
            </w:pPr>
            <w:r w:rsidRPr="00EC16D5">
              <w:rPr>
                <w:color w:val="000000"/>
              </w:rPr>
              <w:t>FF01</w:t>
            </w:r>
          </w:p>
        </w:tc>
        <w:tc>
          <w:tcPr>
            <w:tcW w:w="2160" w:type="dxa"/>
            <w:vAlign w:val="bottom"/>
          </w:tcPr>
          <w:p w14:paraId="45C7E168" w14:textId="4A608442" w:rsidR="00A23F79" w:rsidRPr="00EC16D5" w:rsidRDefault="00A23F79" w:rsidP="00EC16D5">
            <w:pPr>
              <w:spacing w:after="120"/>
              <w:jc w:val="center"/>
            </w:pPr>
            <w:r w:rsidRPr="00EC16D5">
              <w:rPr>
                <w:color w:val="000000"/>
              </w:rPr>
              <w:t>31.64342</w:t>
            </w:r>
          </w:p>
        </w:tc>
        <w:tc>
          <w:tcPr>
            <w:tcW w:w="2160" w:type="dxa"/>
            <w:vAlign w:val="bottom"/>
          </w:tcPr>
          <w:p w14:paraId="201F232E" w14:textId="73BEB94E" w:rsidR="00A23F79" w:rsidRPr="00EC16D5" w:rsidRDefault="00A23F79" w:rsidP="00EC16D5">
            <w:pPr>
              <w:spacing w:after="120"/>
              <w:jc w:val="center"/>
            </w:pPr>
            <w:r w:rsidRPr="00EC16D5">
              <w:rPr>
                <w:color w:val="000000"/>
              </w:rPr>
              <w:t>-102.940445</w:t>
            </w:r>
          </w:p>
        </w:tc>
        <w:tc>
          <w:tcPr>
            <w:tcW w:w="2160" w:type="dxa"/>
            <w:vAlign w:val="bottom"/>
          </w:tcPr>
          <w:p w14:paraId="659571BA" w14:textId="76D7E3A9" w:rsidR="00A23F79" w:rsidRPr="00EC16D5" w:rsidRDefault="00A23F79" w:rsidP="00EC16D5">
            <w:pPr>
              <w:spacing w:after="120"/>
              <w:jc w:val="center"/>
            </w:pPr>
            <w:r w:rsidRPr="00EC16D5">
              <w:rPr>
                <w:color w:val="000000"/>
              </w:rPr>
              <w:t>786.286</w:t>
            </w:r>
          </w:p>
        </w:tc>
      </w:tr>
      <w:tr w:rsidR="00A23F79" w:rsidRPr="00EC16D5" w14:paraId="5E5614E6" w14:textId="77777777" w:rsidTr="004E44EA">
        <w:tc>
          <w:tcPr>
            <w:tcW w:w="2160" w:type="dxa"/>
            <w:vAlign w:val="bottom"/>
          </w:tcPr>
          <w:p w14:paraId="6D22D928" w14:textId="1B414402" w:rsidR="00A23F79" w:rsidRPr="00EC16D5" w:rsidRDefault="00A23F79" w:rsidP="00EC16D5">
            <w:pPr>
              <w:spacing w:after="120"/>
              <w:jc w:val="center"/>
            </w:pPr>
            <w:r w:rsidRPr="00EC16D5">
              <w:rPr>
                <w:color w:val="000000"/>
              </w:rPr>
              <w:t>F01</w:t>
            </w:r>
          </w:p>
        </w:tc>
        <w:tc>
          <w:tcPr>
            <w:tcW w:w="2160" w:type="dxa"/>
            <w:vAlign w:val="bottom"/>
          </w:tcPr>
          <w:p w14:paraId="6CF1B503" w14:textId="31DAAFB5" w:rsidR="00A23F79" w:rsidRPr="00EC16D5" w:rsidRDefault="00A23F79" w:rsidP="00EC16D5">
            <w:pPr>
              <w:spacing w:after="120"/>
              <w:jc w:val="center"/>
            </w:pPr>
            <w:r w:rsidRPr="00EC16D5">
              <w:rPr>
                <w:color w:val="000000"/>
              </w:rPr>
              <w:t>31.64651</w:t>
            </w:r>
          </w:p>
        </w:tc>
        <w:tc>
          <w:tcPr>
            <w:tcW w:w="2160" w:type="dxa"/>
            <w:vAlign w:val="bottom"/>
          </w:tcPr>
          <w:p w14:paraId="0FBA1A12" w14:textId="2D938853" w:rsidR="00A23F79" w:rsidRPr="00EC16D5" w:rsidRDefault="00A23F79" w:rsidP="00EC16D5">
            <w:pPr>
              <w:spacing w:after="120"/>
              <w:jc w:val="center"/>
            </w:pPr>
            <w:r w:rsidRPr="00EC16D5">
              <w:rPr>
                <w:color w:val="000000"/>
              </w:rPr>
              <w:t>-102.941632</w:t>
            </w:r>
          </w:p>
        </w:tc>
        <w:tc>
          <w:tcPr>
            <w:tcW w:w="2160" w:type="dxa"/>
            <w:vAlign w:val="bottom"/>
          </w:tcPr>
          <w:p w14:paraId="7186E041" w14:textId="0FE19C44" w:rsidR="00A23F79" w:rsidRPr="00EC16D5" w:rsidRDefault="00A23F79" w:rsidP="00EC16D5">
            <w:pPr>
              <w:spacing w:after="120"/>
              <w:jc w:val="center"/>
            </w:pPr>
            <w:r w:rsidRPr="00EC16D5">
              <w:rPr>
                <w:color w:val="000000"/>
              </w:rPr>
              <w:t>788.547</w:t>
            </w:r>
          </w:p>
        </w:tc>
      </w:tr>
      <w:tr w:rsidR="00A23F79" w:rsidRPr="00EC16D5" w14:paraId="1E7FF1A1" w14:textId="77777777" w:rsidTr="004E44EA">
        <w:tc>
          <w:tcPr>
            <w:tcW w:w="2160" w:type="dxa"/>
            <w:vAlign w:val="bottom"/>
          </w:tcPr>
          <w:p w14:paraId="276C9BFD" w14:textId="19406FD3" w:rsidR="00A23F79" w:rsidRPr="00EC16D5" w:rsidRDefault="00A23F79" w:rsidP="00EC16D5">
            <w:pPr>
              <w:spacing w:after="120"/>
              <w:jc w:val="center"/>
            </w:pPr>
            <w:r w:rsidRPr="00EC16D5">
              <w:rPr>
                <w:color w:val="000000"/>
              </w:rPr>
              <w:t>F02</w:t>
            </w:r>
          </w:p>
        </w:tc>
        <w:tc>
          <w:tcPr>
            <w:tcW w:w="2160" w:type="dxa"/>
            <w:vAlign w:val="bottom"/>
          </w:tcPr>
          <w:p w14:paraId="0CA909FC" w14:textId="580EB589" w:rsidR="00A23F79" w:rsidRPr="00EC16D5" w:rsidRDefault="00A23F79" w:rsidP="00EC16D5">
            <w:pPr>
              <w:spacing w:after="120"/>
              <w:jc w:val="center"/>
            </w:pPr>
            <w:r w:rsidRPr="00EC16D5">
              <w:rPr>
                <w:color w:val="000000"/>
              </w:rPr>
              <w:t>31.64460</w:t>
            </w:r>
          </w:p>
        </w:tc>
        <w:tc>
          <w:tcPr>
            <w:tcW w:w="2160" w:type="dxa"/>
            <w:vAlign w:val="bottom"/>
          </w:tcPr>
          <w:p w14:paraId="4BF0D08D" w14:textId="47573856" w:rsidR="00A23F79" w:rsidRPr="00EC16D5" w:rsidRDefault="00A23F79" w:rsidP="00EC16D5">
            <w:pPr>
              <w:spacing w:after="120"/>
              <w:jc w:val="center"/>
            </w:pPr>
            <w:r w:rsidRPr="00EC16D5">
              <w:rPr>
                <w:color w:val="000000"/>
              </w:rPr>
              <w:t>-102.940913</w:t>
            </w:r>
          </w:p>
        </w:tc>
        <w:tc>
          <w:tcPr>
            <w:tcW w:w="2160" w:type="dxa"/>
            <w:vAlign w:val="bottom"/>
          </w:tcPr>
          <w:p w14:paraId="707DA06A" w14:textId="781926D6" w:rsidR="00A23F79" w:rsidRPr="00EC16D5" w:rsidRDefault="00A23F79" w:rsidP="00EC16D5">
            <w:pPr>
              <w:spacing w:after="120"/>
              <w:jc w:val="center"/>
            </w:pPr>
            <w:r w:rsidRPr="00EC16D5">
              <w:rPr>
                <w:color w:val="000000"/>
              </w:rPr>
              <w:t>786.922</w:t>
            </w:r>
          </w:p>
        </w:tc>
      </w:tr>
      <w:tr w:rsidR="00A23F79" w:rsidRPr="00EC16D5" w14:paraId="351D6033" w14:textId="77777777" w:rsidTr="004E44EA">
        <w:tc>
          <w:tcPr>
            <w:tcW w:w="2160" w:type="dxa"/>
            <w:vAlign w:val="bottom"/>
          </w:tcPr>
          <w:p w14:paraId="2D656F5A" w14:textId="60F1A386" w:rsidR="00A23F79" w:rsidRPr="00EC16D5" w:rsidRDefault="00A23F79" w:rsidP="00EC16D5">
            <w:pPr>
              <w:spacing w:after="120"/>
              <w:jc w:val="center"/>
            </w:pPr>
            <w:r w:rsidRPr="00EC16D5">
              <w:rPr>
                <w:color w:val="000000"/>
              </w:rPr>
              <w:t>F03</w:t>
            </w:r>
          </w:p>
        </w:tc>
        <w:tc>
          <w:tcPr>
            <w:tcW w:w="2160" w:type="dxa"/>
            <w:vAlign w:val="bottom"/>
          </w:tcPr>
          <w:p w14:paraId="276D9C93" w14:textId="7A9AA40D" w:rsidR="00A23F79" w:rsidRPr="00EC16D5" w:rsidRDefault="00A23F79" w:rsidP="00EC16D5">
            <w:pPr>
              <w:spacing w:after="120"/>
              <w:jc w:val="center"/>
            </w:pPr>
            <w:r w:rsidRPr="00EC16D5">
              <w:rPr>
                <w:color w:val="000000"/>
              </w:rPr>
              <w:t>31.64261</w:t>
            </w:r>
          </w:p>
        </w:tc>
        <w:tc>
          <w:tcPr>
            <w:tcW w:w="2160" w:type="dxa"/>
            <w:vAlign w:val="bottom"/>
          </w:tcPr>
          <w:p w14:paraId="331C74D1" w14:textId="7373338C" w:rsidR="00A23F79" w:rsidRPr="00EC16D5" w:rsidRDefault="00A23F79" w:rsidP="00EC16D5">
            <w:pPr>
              <w:spacing w:after="120"/>
              <w:jc w:val="center"/>
            </w:pPr>
            <w:r w:rsidRPr="00EC16D5">
              <w:rPr>
                <w:color w:val="000000"/>
              </w:rPr>
              <w:t>-102.940117</w:t>
            </w:r>
          </w:p>
        </w:tc>
        <w:tc>
          <w:tcPr>
            <w:tcW w:w="2160" w:type="dxa"/>
            <w:vAlign w:val="bottom"/>
          </w:tcPr>
          <w:p w14:paraId="65BA3F5B" w14:textId="3EA9E9AB" w:rsidR="00A23F79" w:rsidRPr="00EC16D5" w:rsidRDefault="00A23F79" w:rsidP="00EC16D5">
            <w:pPr>
              <w:spacing w:after="120"/>
              <w:jc w:val="center"/>
            </w:pPr>
            <w:r w:rsidRPr="00EC16D5">
              <w:rPr>
                <w:color w:val="000000"/>
              </w:rPr>
              <w:t>785.864</w:t>
            </w:r>
          </w:p>
        </w:tc>
      </w:tr>
      <w:tr w:rsidR="00A23F79" w:rsidRPr="00EC16D5" w14:paraId="51E7B08F" w14:textId="77777777" w:rsidTr="004E44EA">
        <w:tc>
          <w:tcPr>
            <w:tcW w:w="2160" w:type="dxa"/>
            <w:vAlign w:val="bottom"/>
          </w:tcPr>
          <w:p w14:paraId="43004BB6" w14:textId="29FEAFFF" w:rsidR="00A23F79" w:rsidRPr="00EC16D5" w:rsidRDefault="00A23F79" w:rsidP="00EC16D5">
            <w:pPr>
              <w:spacing w:after="120"/>
              <w:jc w:val="center"/>
            </w:pPr>
            <w:r w:rsidRPr="00EC16D5">
              <w:rPr>
                <w:color w:val="000000"/>
              </w:rPr>
              <w:t>F04</w:t>
            </w:r>
          </w:p>
        </w:tc>
        <w:tc>
          <w:tcPr>
            <w:tcW w:w="2160" w:type="dxa"/>
            <w:vAlign w:val="bottom"/>
          </w:tcPr>
          <w:p w14:paraId="7D654E05" w14:textId="210E3E51" w:rsidR="00A23F79" w:rsidRPr="00EC16D5" w:rsidRDefault="00A23F79" w:rsidP="00EC16D5">
            <w:pPr>
              <w:spacing w:after="120"/>
              <w:jc w:val="center"/>
            </w:pPr>
            <w:r w:rsidRPr="00EC16D5">
              <w:rPr>
                <w:color w:val="000000"/>
              </w:rPr>
              <w:t>31.64075</w:t>
            </w:r>
          </w:p>
        </w:tc>
        <w:tc>
          <w:tcPr>
            <w:tcW w:w="2160" w:type="dxa"/>
            <w:vAlign w:val="bottom"/>
          </w:tcPr>
          <w:p w14:paraId="326F0BE8" w14:textId="5D3B7819" w:rsidR="00A23F79" w:rsidRPr="00EC16D5" w:rsidRDefault="00A23F79" w:rsidP="00EC16D5">
            <w:pPr>
              <w:spacing w:after="120"/>
              <w:jc w:val="center"/>
            </w:pPr>
            <w:r w:rsidRPr="00EC16D5">
              <w:rPr>
                <w:color w:val="000000"/>
              </w:rPr>
              <w:t>-102.939404</w:t>
            </w:r>
          </w:p>
        </w:tc>
        <w:tc>
          <w:tcPr>
            <w:tcW w:w="2160" w:type="dxa"/>
            <w:vAlign w:val="bottom"/>
          </w:tcPr>
          <w:p w14:paraId="692880F2" w14:textId="0A91F997" w:rsidR="00A23F79" w:rsidRPr="00EC16D5" w:rsidRDefault="00A23F79" w:rsidP="00EC16D5">
            <w:pPr>
              <w:spacing w:after="120"/>
              <w:jc w:val="center"/>
            </w:pPr>
            <w:r w:rsidRPr="00EC16D5">
              <w:rPr>
                <w:color w:val="000000"/>
              </w:rPr>
              <w:t>785.854</w:t>
            </w:r>
          </w:p>
        </w:tc>
      </w:tr>
      <w:tr w:rsidR="00A23F79" w:rsidRPr="00EC16D5" w14:paraId="7F145632" w14:textId="77777777" w:rsidTr="004E44EA">
        <w:tc>
          <w:tcPr>
            <w:tcW w:w="2160" w:type="dxa"/>
            <w:vAlign w:val="bottom"/>
          </w:tcPr>
          <w:p w14:paraId="406D4653" w14:textId="0EBBA956" w:rsidR="00A23F79" w:rsidRPr="00EC16D5" w:rsidRDefault="00A23F79" w:rsidP="00EC16D5">
            <w:pPr>
              <w:spacing w:after="120"/>
              <w:jc w:val="center"/>
            </w:pPr>
            <w:r w:rsidRPr="00EC16D5">
              <w:rPr>
                <w:color w:val="000000"/>
              </w:rPr>
              <w:t>F05</w:t>
            </w:r>
          </w:p>
        </w:tc>
        <w:tc>
          <w:tcPr>
            <w:tcW w:w="2160" w:type="dxa"/>
            <w:vAlign w:val="bottom"/>
          </w:tcPr>
          <w:p w14:paraId="3B2FB8F7" w14:textId="76B75247" w:rsidR="00A23F79" w:rsidRPr="00EC16D5" w:rsidRDefault="00A23F79" w:rsidP="00EC16D5">
            <w:pPr>
              <w:spacing w:after="120"/>
              <w:jc w:val="center"/>
            </w:pPr>
            <w:r w:rsidRPr="00EC16D5">
              <w:rPr>
                <w:color w:val="000000"/>
              </w:rPr>
              <w:t>31.63866</w:t>
            </w:r>
          </w:p>
        </w:tc>
        <w:tc>
          <w:tcPr>
            <w:tcW w:w="2160" w:type="dxa"/>
            <w:vAlign w:val="bottom"/>
          </w:tcPr>
          <w:p w14:paraId="30D7BB44" w14:textId="2CE56A75" w:rsidR="00A23F79" w:rsidRPr="00EC16D5" w:rsidRDefault="00A23F79" w:rsidP="00EC16D5">
            <w:pPr>
              <w:spacing w:after="120"/>
              <w:jc w:val="center"/>
            </w:pPr>
            <w:r w:rsidRPr="00EC16D5">
              <w:rPr>
                <w:color w:val="000000"/>
              </w:rPr>
              <w:t>-102.938430</w:t>
            </w:r>
          </w:p>
        </w:tc>
        <w:tc>
          <w:tcPr>
            <w:tcW w:w="2160" w:type="dxa"/>
            <w:vAlign w:val="bottom"/>
          </w:tcPr>
          <w:p w14:paraId="5F37E9E1" w14:textId="29A7FCF5" w:rsidR="00A23F79" w:rsidRPr="00EC16D5" w:rsidRDefault="00A23F79" w:rsidP="00EC16D5">
            <w:pPr>
              <w:spacing w:after="120"/>
              <w:jc w:val="center"/>
            </w:pPr>
            <w:r w:rsidRPr="00EC16D5">
              <w:rPr>
                <w:color w:val="000000"/>
              </w:rPr>
              <w:t>784.985</w:t>
            </w:r>
          </w:p>
        </w:tc>
      </w:tr>
      <w:tr w:rsidR="00A23F79" w:rsidRPr="00EC16D5" w14:paraId="6057365A" w14:textId="77777777" w:rsidTr="004E44EA">
        <w:tc>
          <w:tcPr>
            <w:tcW w:w="2160" w:type="dxa"/>
            <w:vAlign w:val="bottom"/>
          </w:tcPr>
          <w:p w14:paraId="4A3BA6DD" w14:textId="1379F36C" w:rsidR="00A23F79" w:rsidRPr="00EC16D5" w:rsidRDefault="00A23F79" w:rsidP="00EC16D5">
            <w:pPr>
              <w:spacing w:after="120"/>
              <w:jc w:val="center"/>
            </w:pPr>
            <w:r w:rsidRPr="00EC16D5">
              <w:rPr>
                <w:color w:val="000000"/>
              </w:rPr>
              <w:t>F06</w:t>
            </w:r>
          </w:p>
        </w:tc>
        <w:tc>
          <w:tcPr>
            <w:tcW w:w="2160" w:type="dxa"/>
            <w:vAlign w:val="bottom"/>
          </w:tcPr>
          <w:p w14:paraId="6D7D38EF" w14:textId="60362752" w:rsidR="00A23F79" w:rsidRPr="00EC16D5" w:rsidRDefault="00A23F79" w:rsidP="00EC16D5">
            <w:pPr>
              <w:spacing w:after="120"/>
              <w:jc w:val="center"/>
            </w:pPr>
            <w:r w:rsidRPr="00EC16D5">
              <w:rPr>
                <w:color w:val="000000"/>
              </w:rPr>
              <w:t>31.63661</w:t>
            </w:r>
          </w:p>
        </w:tc>
        <w:tc>
          <w:tcPr>
            <w:tcW w:w="2160" w:type="dxa"/>
            <w:vAlign w:val="bottom"/>
          </w:tcPr>
          <w:p w14:paraId="77FE220E" w14:textId="4DAE3DD0" w:rsidR="00A23F79" w:rsidRPr="00EC16D5" w:rsidRDefault="00A23F79" w:rsidP="00EC16D5">
            <w:pPr>
              <w:spacing w:after="120"/>
              <w:jc w:val="center"/>
            </w:pPr>
            <w:r w:rsidRPr="00EC16D5">
              <w:rPr>
                <w:color w:val="000000"/>
              </w:rPr>
              <w:t>-102.937949</w:t>
            </w:r>
          </w:p>
        </w:tc>
        <w:tc>
          <w:tcPr>
            <w:tcW w:w="2160" w:type="dxa"/>
            <w:vAlign w:val="bottom"/>
          </w:tcPr>
          <w:p w14:paraId="6B6D6F64" w14:textId="28F39CF8" w:rsidR="00A23F79" w:rsidRPr="00EC16D5" w:rsidRDefault="00A23F79" w:rsidP="00EC16D5">
            <w:pPr>
              <w:spacing w:after="120"/>
              <w:jc w:val="center"/>
            </w:pPr>
            <w:r w:rsidRPr="00EC16D5">
              <w:rPr>
                <w:color w:val="000000"/>
              </w:rPr>
              <w:t>784.332</w:t>
            </w:r>
          </w:p>
        </w:tc>
      </w:tr>
      <w:tr w:rsidR="00A23F79" w:rsidRPr="00EC16D5" w14:paraId="43717CB7" w14:textId="77777777" w:rsidTr="004E44EA">
        <w:tc>
          <w:tcPr>
            <w:tcW w:w="2160" w:type="dxa"/>
            <w:vAlign w:val="bottom"/>
          </w:tcPr>
          <w:p w14:paraId="0CCD119C" w14:textId="4A28E492" w:rsidR="00A23F79" w:rsidRPr="00EC16D5" w:rsidRDefault="00A23F79" w:rsidP="00EC16D5">
            <w:pPr>
              <w:spacing w:after="120"/>
              <w:jc w:val="center"/>
            </w:pPr>
            <w:r w:rsidRPr="00EC16D5">
              <w:rPr>
                <w:color w:val="000000"/>
              </w:rPr>
              <w:lastRenderedPageBreak/>
              <w:t>F07</w:t>
            </w:r>
          </w:p>
        </w:tc>
        <w:tc>
          <w:tcPr>
            <w:tcW w:w="2160" w:type="dxa"/>
            <w:vAlign w:val="bottom"/>
          </w:tcPr>
          <w:p w14:paraId="32294B44" w14:textId="255B5977" w:rsidR="00A23F79" w:rsidRPr="00EC16D5" w:rsidRDefault="00A23F79" w:rsidP="00EC16D5">
            <w:pPr>
              <w:spacing w:after="120"/>
              <w:jc w:val="center"/>
            </w:pPr>
            <w:r w:rsidRPr="00EC16D5">
              <w:rPr>
                <w:color w:val="000000"/>
              </w:rPr>
              <w:t>31.63504</w:t>
            </w:r>
          </w:p>
        </w:tc>
        <w:tc>
          <w:tcPr>
            <w:tcW w:w="2160" w:type="dxa"/>
            <w:vAlign w:val="bottom"/>
          </w:tcPr>
          <w:p w14:paraId="75392F04" w14:textId="2A223753" w:rsidR="00A23F79" w:rsidRPr="00EC16D5" w:rsidRDefault="00A23F79" w:rsidP="00EC16D5">
            <w:pPr>
              <w:spacing w:after="120"/>
              <w:jc w:val="center"/>
            </w:pPr>
            <w:r w:rsidRPr="00EC16D5">
              <w:rPr>
                <w:color w:val="000000"/>
              </w:rPr>
              <w:t>-102.937284</w:t>
            </w:r>
          </w:p>
        </w:tc>
        <w:tc>
          <w:tcPr>
            <w:tcW w:w="2160" w:type="dxa"/>
            <w:vAlign w:val="bottom"/>
          </w:tcPr>
          <w:p w14:paraId="2DCD98F3" w14:textId="114C7D01" w:rsidR="00A23F79" w:rsidRPr="00EC16D5" w:rsidRDefault="00A23F79" w:rsidP="00EC16D5">
            <w:pPr>
              <w:spacing w:after="120"/>
              <w:jc w:val="center"/>
            </w:pPr>
            <w:r w:rsidRPr="00EC16D5">
              <w:rPr>
                <w:color w:val="000000"/>
              </w:rPr>
              <w:t>783.671</w:t>
            </w:r>
          </w:p>
        </w:tc>
      </w:tr>
    </w:tbl>
    <w:p w14:paraId="07CEAC4A" w14:textId="1EB43C2C" w:rsidR="00A23F79" w:rsidRPr="00EC16D5" w:rsidRDefault="00A23F79" w:rsidP="00EC16D5">
      <w:pPr>
        <w:spacing w:after="120" w:line="240" w:lineRule="auto"/>
        <w:jc w:val="center"/>
      </w:pPr>
    </w:p>
    <w:p w14:paraId="03751AB0" w14:textId="3E8D75FA" w:rsidR="00A23F79" w:rsidRPr="00EC16D5" w:rsidRDefault="00A23F79" w:rsidP="00EC16D5">
      <w:pPr>
        <w:spacing w:after="120" w:line="240" w:lineRule="auto"/>
        <w:jc w:val="center"/>
      </w:pPr>
    </w:p>
    <w:p w14:paraId="53F3DFD2" w14:textId="73A0B5FF" w:rsidR="00A23F79" w:rsidRPr="00EC16D5" w:rsidRDefault="00A23F79" w:rsidP="00EC16D5">
      <w:pPr>
        <w:spacing w:after="120" w:line="240" w:lineRule="auto"/>
      </w:pPr>
      <w:r w:rsidRPr="00EC16D5">
        <w:t>Table A.7. Coordinates for seismic nodes o</w:t>
      </w:r>
      <w:r w:rsidR="005A76FB" w:rsidRPr="00EC16D5">
        <w:t>n</w:t>
      </w:r>
      <w:r w:rsidRPr="00EC16D5">
        <w:t xml:space="preserve"> Line G, obtained using a Leica Geosystems Differential GPS</w:t>
      </w:r>
    </w:p>
    <w:p w14:paraId="343C1A34" w14:textId="00C5FAC9" w:rsidR="005A76FB" w:rsidRPr="00EC16D5" w:rsidRDefault="005A76FB" w:rsidP="00EC16D5">
      <w:pPr>
        <w:spacing w:after="120" w:line="240" w:lineRule="auto"/>
        <w:jc w:val="center"/>
      </w:pPr>
    </w:p>
    <w:tbl>
      <w:tblPr>
        <w:tblStyle w:val="TableGrid"/>
        <w:tblW w:w="0" w:type="auto"/>
        <w:tblLook w:val="04A0" w:firstRow="1" w:lastRow="0" w:firstColumn="1" w:lastColumn="0" w:noHBand="0" w:noVBand="1"/>
      </w:tblPr>
      <w:tblGrid>
        <w:gridCol w:w="2160"/>
        <w:gridCol w:w="2160"/>
        <w:gridCol w:w="2160"/>
        <w:gridCol w:w="2160"/>
      </w:tblGrid>
      <w:tr w:rsidR="005A76FB" w:rsidRPr="00EC16D5" w14:paraId="060E9967" w14:textId="77777777" w:rsidTr="005A76FB">
        <w:trPr>
          <w:cnfStyle w:val="100000000000" w:firstRow="1" w:lastRow="0" w:firstColumn="0" w:lastColumn="0" w:oddVBand="0" w:evenVBand="0" w:oddHBand="0" w:evenHBand="0" w:firstRowFirstColumn="0" w:firstRowLastColumn="0" w:lastRowFirstColumn="0" w:lastRowLastColumn="0"/>
        </w:trPr>
        <w:tc>
          <w:tcPr>
            <w:tcW w:w="2160" w:type="dxa"/>
          </w:tcPr>
          <w:p w14:paraId="53DE5D04" w14:textId="15E8B953" w:rsidR="005A76FB" w:rsidRPr="00EC16D5" w:rsidRDefault="005A76FB" w:rsidP="00EC16D5">
            <w:pPr>
              <w:spacing w:after="120"/>
              <w:jc w:val="center"/>
            </w:pPr>
            <w:r w:rsidRPr="00EC16D5">
              <w:t>Station Name</w:t>
            </w:r>
          </w:p>
        </w:tc>
        <w:tc>
          <w:tcPr>
            <w:tcW w:w="2160" w:type="dxa"/>
          </w:tcPr>
          <w:p w14:paraId="14A34549" w14:textId="1CFE8839" w:rsidR="005A76FB" w:rsidRPr="00EC16D5" w:rsidRDefault="005A76FB" w:rsidP="00EC16D5">
            <w:pPr>
              <w:spacing w:after="120"/>
              <w:jc w:val="center"/>
            </w:pPr>
            <w:r w:rsidRPr="00EC16D5">
              <w:t>Latitude (deg)</w:t>
            </w:r>
          </w:p>
        </w:tc>
        <w:tc>
          <w:tcPr>
            <w:tcW w:w="2160" w:type="dxa"/>
          </w:tcPr>
          <w:p w14:paraId="56A5CB66" w14:textId="7ECB6A22" w:rsidR="005A76FB" w:rsidRPr="00EC16D5" w:rsidRDefault="005A76FB" w:rsidP="00EC16D5">
            <w:pPr>
              <w:spacing w:after="120"/>
              <w:jc w:val="center"/>
            </w:pPr>
            <w:r w:rsidRPr="00EC16D5">
              <w:t>Longitude (deg)</w:t>
            </w:r>
          </w:p>
        </w:tc>
        <w:tc>
          <w:tcPr>
            <w:tcW w:w="2160" w:type="dxa"/>
          </w:tcPr>
          <w:p w14:paraId="3178E5A4" w14:textId="64885EB4" w:rsidR="005A76FB" w:rsidRPr="00EC16D5" w:rsidRDefault="005A76FB" w:rsidP="00EC16D5">
            <w:pPr>
              <w:spacing w:after="120"/>
              <w:jc w:val="center"/>
            </w:pPr>
            <w:r w:rsidRPr="00EC16D5">
              <w:t>Elevation (m)</w:t>
            </w:r>
          </w:p>
        </w:tc>
      </w:tr>
      <w:tr w:rsidR="005A76FB" w:rsidRPr="00EC16D5" w14:paraId="76BE831C" w14:textId="77777777" w:rsidTr="00C22730">
        <w:tc>
          <w:tcPr>
            <w:tcW w:w="2160" w:type="dxa"/>
            <w:vAlign w:val="bottom"/>
          </w:tcPr>
          <w:p w14:paraId="791FA934" w14:textId="35A100E1" w:rsidR="005A76FB" w:rsidRPr="00EC16D5" w:rsidRDefault="005A76FB" w:rsidP="00EC16D5">
            <w:pPr>
              <w:spacing w:after="120"/>
              <w:jc w:val="center"/>
            </w:pPr>
            <w:r w:rsidRPr="00EC16D5">
              <w:rPr>
                <w:color w:val="000000"/>
              </w:rPr>
              <w:t>G001</w:t>
            </w:r>
          </w:p>
        </w:tc>
        <w:tc>
          <w:tcPr>
            <w:tcW w:w="2160" w:type="dxa"/>
            <w:vAlign w:val="bottom"/>
          </w:tcPr>
          <w:p w14:paraId="4EAB3736" w14:textId="357FA9C3" w:rsidR="005A76FB" w:rsidRPr="00EC16D5" w:rsidRDefault="005A76FB" w:rsidP="00EC16D5">
            <w:pPr>
              <w:spacing w:after="120"/>
              <w:jc w:val="center"/>
            </w:pPr>
            <w:r w:rsidRPr="00EC16D5">
              <w:rPr>
                <w:color w:val="000000"/>
              </w:rPr>
              <w:t>31.66883</w:t>
            </w:r>
          </w:p>
        </w:tc>
        <w:tc>
          <w:tcPr>
            <w:tcW w:w="2160" w:type="dxa"/>
            <w:vAlign w:val="bottom"/>
          </w:tcPr>
          <w:p w14:paraId="1971EE42" w14:textId="40DBA2BF" w:rsidR="005A76FB" w:rsidRPr="00EC16D5" w:rsidRDefault="005A76FB" w:rsidP="00EC16D5">
            <w:pPr>
              <w:spacing w:after="120"/>
              <w:jc w:val="center"/>
            </w:pPr>
            <w:r w:rsidRPr="00EC16D5">
              <w:rPr>
                <w:color w:val="000000"/>
              </w:rPr>
              <w:t>-102.893962</w:t>
            </w:r>
          </w:p>
        </w:tc>
        <w:tc>
          <w:tcPr>
            <w:tcW w:w="2160" w:type="dxa"/>
            <w:vAlign w:val="bottom"/>
          </w:tcPr>
          <w:p w14:paraId="42CE1312" w14:textId="13817172" w:rsidR="005A76FB" w:rsidRPr="00EC16D5" w:rsidRDefault="005A76FB" w:rsidP="00EC16D5">
            <w:pPr>
              <w:spacing w:after="120"/>
              <w:jc w:val="center"/>
            </w:pPr>
            <w:r w:rsidRPr="00EC16D5">
              <w:rPr>
                <w:color w:val="000000"/>
              </w:rPr>
              <w:t>810.323</w:t>
            </w:r>
          </w:p>
        </w:tc>
      </w:tr>
      <w:tr w:rsidR="005A76FB" w:rsidRPr="00EC16D5" w14:paraId="1938E429" w14:textId="77777777" w:rsidTr="00C22730">
        <w:tc>
          <w:tcPr>
            <w:tcW w:w="2160" w:type="dxa"/>
            <w:vAlign w:val="bottom"/>
          </w:tcPr>
          <w:p w14:paraId="05B8C6C1" w14:textId="7CAB7F37" w:rsidR="005A76FB" w:rsidRPr="00EC16D5" w:rsidRDefault="005A76FB" w:rsidP="00EC16D5">
            <w:pPr>
              <w:spacing w:after="120"/>
              <w:jc w:val="center"/>
            </w:pPr>
            <w:r w:rsidRPr="00EC16D5">
              <w:rPr>
                <w:color w:val="000000"/>
              </w:rPr>
              <w:t>G002</w:t>
            </w:r>
          </w:p>
        </w:tc>
        <w:tc>
          <w:tcPr>
            <w:tcW w:w="2160" w:type="dxa"/>
            <w:vAlign w:val="bottom"/>
          </w:tcPr>
          <w:p w14:paraId="1CAD9E13" w14:textId="7DA06817" w:rsidR="005A76FB" w:rsidRPr="00EC16D5" w:rsidRDefault="005A76FB" w:rsidP="00EC16D5">
            <w:pPr>
              <w:spacing w:after="120"/>
              <w:jc w:val="center"/>
            </w:pPr>
            <w:r w:rsidRPr="00EC16D5">
              <w:rPr>
                <w:color w:val="000000"/>
              </w:rPr>
              <w:t>31.66883</w:t>
            </w:r>
          </w:p>
        </w:tc>
        <w:tc>
          <w:tcPr>
            <w:tcW w:w="2160" w:type="dxa"/>
            <w:vAlign w:val="bottom"/>
          </w:tcPr>
          <w:p w14:paraId="4B960F13" w14:textId="44FF4178" w:rsidR="005A76FB" w:rsidRPr="00EC16D5" w:rsidRDefault="005A76FB" w:rsidP="00EC16D5">
            <w:pPr>
              <w:spacing w:after="120"/>
              <w:jc w:val="center"/>
            </w:pPr>
            <w:r w:rsidRPr="00EC16D5">
              <w:rPr>
                <w:color w:val="000000"/>
              </w:rPr>
              <w:t>-102.894012</w:t>
            </w:r>
          </w:p>
        </w:tc>
        <w:tc>
          <w:tcPr>
            <w:tcW w:w="2160" w:type="dxa"/>
            <w:vAlign w:val="bottom"/>
          </w:tcPr>
          <w:p w14:paraId="56CD3361" w14:textId="67E9E27A" w:rsidR="005A76FB" w:rsidRPr="00EC16D5" w:rsidRDefault="005A76FB" w:rsidP="00EC16D5">
            <w:pPr>
              <w:spacing w:after="120"/>
              <w:jc w:val="center"/>
            </w:pPr>
            <w:r w:rsidRPr="00EC16D5">
              <w:rPr>
                <w:color w:val="000000"/>
              </w:rPr>
              <w:t>810.254</w:t>
            </w:r>
          </w:p>
        </w:tc>
      </w:tr>
      <w:tr w:rsidR="005A76FB" w:rsidRPr="00EC16D5" w14:paraId="58FCB3E9" w14:textId="77777777" w:rsidTr="00C22730">
        <w:tc>
          <w:tcPr>
            <w:tcW w:w="2160" w:type="dxa"/>
            <w:vAlign w:val="bottom"/>
          </w:tcPr>
          <w:p w14:paraId="3695BD28" w14:textId="5A3C6C1F" w:rsidR="005A76FB" w:rsidRPr="00EC16D5" w:rsidRDefault="005A76FB" w:rsidP="00EC16D5">
            <w:pPr>
              <w:spacing w:after="120"/>
              <w:jc w:val="center"/>
            </w:pPr>
            <w:r w:rsidRPr="00EC16D5">
              <w:rPr>
                <w:color w:val="000000"/>
              </w:rPr>
              <w:t>G003</w:t>
            </w:r>
          </w:p>
        </w:tc>
        <w:tc>
          <w:tcPr>
            <w:tcW w:w="2160" w:type="dxa"/>
            <w:vAlign w:val="bottom"/>
          </w:tcPr>
          <w:p w14:paraId="29866D37" w14:textId="0DC63AC9" w:rsidR="005A76FB" w:rsidRPr="00EC16D5" w:rsidRDefault="005A76FB" w:rsidP="00EC16D5">
            <w:pPr>
              <w:spacing w:after="120"/>
              <w:jc w:val="center"/>
            </w:pPr>
            <w:r w:rsidRPr="00EC16D5">
              <w:rPr>
                <w:color w:val="000000"/>
              </w:rPr>
              <w:t>31.66882</w:t>
            </w:r>
          </w:p>
        </w:tc>
        <w:tc>
          <w:tcPr>
            <w:tcW w:w="2160" w:type="dxa"/>
            <w:vAlign w:val="bottom"/>
          </w:tcPr>
          <w:p w14:paraId="2518ADF9" w14:textId="0F7F6865" w:rsidR="005A76FB" w:rsidRPr="00EC16D5" w:rsidRDefault="005A76FB" w:rsidP="00EC16D5">
            <w:pPr>
              <w:spacing w:after="120"/>
              <w:jc w:val="center"/>
            </w:pPr>
            <w:r w:rsidRPr="00EC16D5">
              <w:rPr>
                <w:color w:val="000000"/>
              </w:rPr>
              <w:t>-102.894064</w:t>
            </w:r>
          </w:p>
        </w:tc>
        <w:tc>
          <w:tcPr>
            <w:tcW w:w="2160" w:type="dxa"/>
            <w:vAlign w:val="bottom"/>
          </w:tcPr>
          <w:p w14:paraId="3ED6FEE0" w14:textId="12A247C7" w:rsidR="005A76FB" w:rsidRPr="00EC16D5" w:rsidRDefault="005A76FB" w:rsidP="00EC16D5">
            <w:pPr>
              <w:spacing w:after="120"/>
              <w:jc w:val="center"/>
            </w:pPr>
            <w:r w:rsidRPr="00EC16D5">
              <w:rPr>
                <w:color w:val="000000"/>
              </w:rPr>
              <w:t>810.217</w:t>
            </w:r>
          </w:p>
        </w:tc>
      </w:tr>
      <w:tr w:rsidR="005A76FB" w:rsidRPr="00EC16D5" w14:paraId="587A3B72" w14:textId="77777777" w:rsidTr="00C22730">
        <w:tc>
          <w:tcPr>
            <w:tcW w:w="2160" w:type="dxa"/>
            <w:vAlign w:val="bottom"/>
          </w:tcPr>
          <w:p w14:paraId="718ED7FE" w14:textId="5B0CC6F0" w:rsidR="005A76FB" w:rsidRPr="00EC16D5" w:rsidRDefault="005A76FB" w:rsidP="00EC16D5">
            <w:pPr>
              <w:spacing w:after="120"/>
              <w:jc w:val="center"/>
            </w:pPr>
            <w:r w:rsidRPr="00EC16D5">
              <w:rPr>
                <w:color w:val="000000"/>
              </w:rPr>
              <w:t>G004</w:t>
            </w:r>
          </w:p>
        </w:tc>
        <w:tc>
          <w:tcPr>
            <w:tcW w:w="2160" w:type="dxa"/>
            <w:vAlign w:val="bottom"/>
          </w:tcPr>
          <w:p w14:paraId="10013020" w14:textId="08C9F163" w:rsidR="005A76FB" w:rsidRPr="00EC16D5" w:rsidRDefault="005A76FB" w:rsidP="00EC16D5">
            <w:pPr>
              <w:spacing w:after="120"/>
              <w:jc w:val="center"/>
            </w:pPr>
            <w:r w:rsidRPr="00EC16D5">
              <w:rPr>
                <w:color w:val="000000"/>
              </w:rPr>
              <w:t>31.66880</w:t>
            </w:r>
          </w:p>
        </w:tc>
        <w:tc>
          <w:tcPr>
            <w:tcW w:w="2160" w:type="dxa"/>
            <w:vAlign w:val="bottom"/>
          </w:tcPr>
          <w:p w14:paraId="189FF10D" w14:textId="25D4AF54" w:rsidR="005A76FB" w:rsidRPr="00EC16D5" w:rsidRDefault="005A76FB" w:rsidP="00EC16D5">
            <w:pPr>
              <w:spacing w:after="120"/>
              <w:jc w:val="center"/>
            </w:pPr>
            <w:r w:rsidRPr="00EC16D5">
              <w:rPr>
                <w:color w:val="000000"/>
              </w:rPr>
              <w:t>-102.894115</w:t>
            </w:r>
          </w:p>
        </w:tc>
        <w:tc>
          <w:tcPr>
            <w:tcW w:w="2160" w:type="dxa"/>
            <w:vAlign w:val="bottom"/>
          </w:tcPr>
          <w:p w14:paraId="4AEF46C1" w14:textId="76A84E85" w:rsidR="005A76FB" w:rsidRPr="00EC16D5" w:rsidRDefault="005A76FB" w:rsidP="00EC16D5">
            <w:pPr>
              <w:spacing w:after="120"/>
              <w:jc w:val="center"/>
            </w:pPr>
            <w:r w:rsidRPr="00EC16D5">
              <w:rPr>
                <w:color w:val="000000"/>
              </w:rPr>
              <w:t>810.108</w:t>
            </w:r>
          </w:p>
        </w:tc>
      </w:tr>
      <w:tr w:rsidR="005A76FB" w:rsidRPr="00EC16D5" w14:paraId="106F608B" w14:textId="77777777" w:rsidTr="00C22730">
        <w:tc>
          <w:tcPr>
            <w:tcW w:w="2160" w:type="dxa"/>
            <w:vAlign w:val="bottom"/>
          </w:tcPr>
          <w:p w14:paraId="64475C61" w14:textId="1438D1B0" w:rsidR="005A76FB" w:rsidRPr="00EC16D5" w:rsidRDefault="005A76FB" w:rsidP="00EC16D5">
            <w:pPr>
              <w:spacing w:after="120"/>
              <w:jc w:val="center"/>
            </w:pPr>
            <w:r w:rsidRPr="00EC16D5">
              <w:rPr>
                <w:color w:val="000000"/>
              </w:rPr>
              <w:t>G005</w:t>
            </w:r>
          </w:p>
        </w:tc>
        <w:tc>
          <w:tcPr>
            <w:tcW w:w="2160" w:type="dxa"/>
            <w:vAlign w:val="bottom"/>
          </w:tcPr>
          <w:p w14:paraId="20AFD885" w14:textId="463E1791" w:rsidR="005A76FB" w:rsidRPr="00EC16D5" w:rsidRDefault="005A76FB" w:rsidP="00EC16D5">
            <w:pPr>
              <w:spacing w:after="120"/>
              <w:jc w:val="center"/>
            </w:pPr>
            <w:r w:rsidRPr="00EC16D5">
              <w:rPr>
                <w:color w:val="000000"/>
              </w:rPr>
              <w:t>31.66879</w:t>
            </w:r>
          </w:p>
        </w:tc>
        <w:tc>
          <w:tcPr>
            <w:tcW w:w="2160" w:type="dxa"/>
            <w:vAlign w:val="bottom"/>
          </w:tcPr>
          <w:p w14:paraId="151233A5" w14:textId="6B56EBAD" w:rsidR="005A76FB" w:rsidRPr="00EC16D5" w:rsidRDefault="005A76FB" w:rsidP="00EC16D5">
            <w:pPr>
              <w:spacing w:after="120"/>
              <w:jc w:val="center"/>
            </w:pPr>
            <w:r w:rsidRPr="00EC16D5">
              <w:rPr>
                <w:color w:val="000000"/>
              </w:rPr>
              <w:t>-102.894168</w:t>
            </w:r>
          </w:p>
        </w:tc>
        <w:tc>
          <w:tcPr>
            <w:tcW w:w="2160" w:type="dxa"/>
            <w:vAlign w:val="bottom"/>
          </w:tcPr>
          <w:p w14:paraId="765405CC" w14:textId="31D92B1F" w:rsidR="005A76FB" w:rsidRPr="00EC16D5" w:rsidRDefault="005A76FB" w:rsidP="00EC16D5">
            <w:pPr>
              <w:spacing w:after="120"/>
              <w:jc w:val="center"/>
            </w:pPr>
            <w:r w:rsidRPr="00EC16D5">
              <w:rPr>
                <w:color w:val="000000"/>
              </w:rPr>
              <w:t>810.117</w:t>
            </w:r>
          </w:p>
        </w:tc>
      </w:tr>
      <w:tr w:rsidR="005A76FB" w:rsidRPr="00EC16D5" w14:paraId="4843A944" w14:textId="77777777" w:rsidTr="00C22730">
        <w:tc>
          <w:tcPr>
            <w:tcW w:w="2160" w:type="dxa"/>
            <w:vAlign w:val="bottom"/>
          </w:tcPr>
          <w:p w14:paraId="1BD76AAC" w14:textId="62D10103" w:rsidR="005A76FB" w:rsidRPr="00EC16D5" w:rsidRDefault="005A76FB" w:rsidP="00EC16D5">
            <w:pPr>
              <w:spacing w:after="120"/>
              <w:jc w:val="center"/>
            </w:pPr>
            <w:r w:rsidRPr="00EC16D5">
              <w:rPr>
                <w:color w:val="000000"/>
              </w:rPr>
              <w:t>G006</w:t>
            </w:r>
          </w:p>
        </w:tc>
        <w:tc>
          <w:tcPr>
            <w:tcW w:w="2160" w:type="dxa"/>
            <w:vAlign w:val="bottom"/>
          </w:tcPr>
          <w:p w14:paraId="32240879" w14:textId="571ADCC8" w:rsidR="005A76FB" w:rsidRPr="00EC16D5" w:rsidRDefault="005A76FB" w:rsidP="00EC16D5">
            <w:pPr>
              <w:spacing w:after="120"/>
              <w:jc w:val="center"/>
            </w:pPr>
            <w:r w:rsidRPr="00EC16D5">
              <w:rPr>
                <w:color w:val="000000"/>
              </w:rPr>
              <w:t>31.66878</w:t>
            </w:r>
          </w:p>
        </w:tc>
        <w:tc>
          <w:tcPr>
            <w:tcW w:w="2160" w:type="dxa"/>
            <w:vAlign w:val="bottom"/>
          </w:tcPr>
          <w:p w14:paraId="2B65E871" w14:textId="009C349A" w:rsidR="005A76FB" w:rsidRPr="00EC16D5" w:rsidRDefault="005A76FB" w:rsidP="00EC16D5">
            <w:pPr>
              <w:spacing w:after="120"/>
              <w:jc w:val="center"/>
            </w:pPr>
            <w:r w:rsidRPr="00EC16D5">
              <w:rPr>
                <w:color w:val="000000"/>
              </w:rPr>
              <w:t>-102.894220</w:t>
            </w:r>
          </w:p>
        </w:tc>
        <w:tc>
          <w:tcPr>
            <w:tcW w:w="2160" w:type="dxa"/>
            <w:vAlign w:val="bottom"/>
          </w:tcPr>
          <w:p w14:paraId="7F9312C2" w14:textId="7357FFD4" w:rsidR="005A76FB" w:rsidRPr="00EC16D5" w:rsidRDefault="005A76FB" w:rsidP="00EC16D5">
            <w:pPr>
              <w:spacing w:after="120"/>
              <w:jc w:val="center"/>
            </w:pPr>
            <w:r w:rsidRPr="00EC16D5">
              <w:rPr>
                <w:color w:val="000000"/>
              </w:rPr>
              <w:t>809.957</w:t>
            </w:r>
          </w:p>
        </w:tc>
      </w:tr>
      <w:tr w:rsidR="005A76FB" w:rsidRPr="00EC16D5" w14:paraId="210489BE" w14:textId="77777777" w:rsidTr="00C22730">
        <w:tc>
          <w:tcPr>
            <w:tcW w:w="2160" w:type="dxa"/>
            <w:vAlign w:val="bottom"/>
          </w:tcPr>
          <w:p w14:paraId="66C17B3B" w14:textId="0720B326" w:rsidR="005A76FB" w:rsidRPr="00EC16D5" w:rsidRDefault="005A76FB" w:rsidP="00EC16D5">
            <w:pPr>
              <w:spacing w:after="120"/>
              <w:jc w:val="center"/>
            </w:pPr>
            <w:r w:rsidRPr="00EC16D5">
              <w:rPr>
                <w:color w:val="000000"/>
              </w:rPr>
              <w:t>G007</w:t>
            </w:r>
          </w:p>
        </w:tc>
        <w:tc>
          <w:tcPr>
            <w:tcW w:w="2160" w:type="dxa"/>
            <w:vAlign w:val="bottom"/>
          </w:tcPr>
          <w:p w14:paraId="27A164FF" w14:textId="3C94CCF5" w:rsidR="005A76FB" w:rsidRPr="00EC16D5" w:rsidRDefault="005A76FB" w:rsidP="00EC16D5">
            <w:pPr>
              <w:spacing w:after="120"/>
              <w:jc w:val="center"/>
            </w:pPr>
            <w:r w:rsidRPr="00EC16D5">
              <w:rPr>
                <w:color w:val="000000"/>
              </w:rPr>
              <w:t>31.66877</w:t>
            </w:r>
          </w:p>
        </w:tc>
        <w:tc>
          <w:tcPr>
            <w:tcW w:w="2160" w:type="dxa"/>
            <w:vAlign w:val="bottom"/>
          </w:tcPr>
          <w:p w14:paraId="75AC46F3" w14:textId="039AA907" w:rsidR="005A76FB" w:rsidRPr="00EC16D5" w:rsidRDefault="005A76FB" w:rsidP="00EC16D5">
            <w:pPr>
              <w:spacing w:after="120"/>
              <w:jc w:val="center"/>
            </w:pPr>
            <w:r w:rsidRPr="00EC16D5">
              <w:rPr>
                <w:color w:val="000000"/>
              </w:rPr>
              <w:t>-102.894269</w:t>
            </w:r>
          </w:p>
        </w:tc>
        <w:tc>
          <w:tcPr>
            <w:tcW w:w="2160" w:type="dxa"/>
            <w:vAlign w:val="bottom"/>
          </w:tcPr>
          <w:p w14:paraId="6D2AE0F2" w14:textId="11FE515E" w:rsidR="005A76FB" w:rsidRPr="00EC16D5" w:rsidRDefault="005A76FB" w:rsidP="00EC16D5">
            <w:pPr>
              <w:spacing w:after="120"/>
              <w:jc w:val="center"/>
            </w:pPr>
            <w:r w:rsidRPr="00EC16D5">
              <w:rPr>
                <w:color w:val="000000"/>
              </w:rPr>
              <w:t>809.678</w:t>
            </w:r>
          </w:p>
        </w:tc>
      </w:tr>
      <w:tr w:rsidR="005A76FB" w:rsidRPr="00EC16D5" w14:paraId="7B96C514" w14:textId="77777777" w:rsidTr="00C22730">
        <w:tc>
          <w:tcPr>
            <w:tcW w:w="2160" w:type="dxa"/>
            <w:vAlign w:val="bottom"/>
          </w:tcPr>
          <w:p w14:paraId="4625122B" w14:textId="0C85713B" w:rsidR="005A76FB" w:rsidRPr="00EC16D5" w:rsidRDefault="005A76FB" w:rsidP="00EC16D5">
            <w:pPr>
              <w:spacing w:after="120"/>
              <w:jc w:val="center"/>
            </w:pPr>
            <w:r w:rsidRPr="00EC16D5">
              <w:rPr>
                <w:color w:val="000000"/>
              </w:rPr>
              <w:t>G008</w:t>
            </w:r>
          </w:p>
        </w:tc>
        <w:tc>
          <w:tcPr>
            <w:tcW w:w="2160" w:type="dxa"/>
            <w:vAlign w:val="bottom"/>
          </w:tcPr>
          <w:p w14:paraId="1736D4CA" w14:textId="3387A6DA" w:rsidR="005A76FB" w:rsidRPr="00EC16D5" w:rsidRDefault="005A76FB" w:rsidP="00EC16D5">
            <w:pPr>
              <w:spacing w:after="120"/>
              <w:jc w:val="center"/>
            </w:pPr>
            <w:r w:rsidRPr="00EC16D5">
              <w:rPr>
                <w:color w:val="000000"/>
              </w:rPr>
              <w:t>31.66876</w:t>
            </w:r>
          </w:p>
        </w:tc>
        <w:tc>
          <w:tcPr>
            <w:tcW w:w="2160" w:type="dxa"/>
            <w:vAlign w:val="bottom"/>
          </w:tcPr>
          <w:p w14:paraId="2D8E02B4" w14:textId="5F53240B" w:rsidR="005A76FB" w:rsidRPr="00EC16D5" w:rsidRDefault="005A76FB" w:rsidP="00EC16D5">
            <w:pPr>
              <w:spacing w:after="120"/>
              <w:jc w:val="center"/>
            </w:pPr>
            <w:r w:rsidRPr="00EC16D5">
              <w:rPr>
                <w:color w:val="000000"/>
              </w:rPr>
              <w:t>-102.894316</w:t>
            </w:r>
          </w:p>
        </w:tc>
        <w:tc>
          <w:tcPr>
            <w:tcW w:w="2160" w:type="dxa"/>
            <w:vAlign w:val="bottom"/>
          </w:tcPr>
          <w:p w14:paraId="3C0A8B82" w14:textId="6484459C" w:rsidR="005A76FB" w:rsidRPr="00EC16D5" w:rsidRDefault="005A76FB" w:rsidP="00EC16D5">
            <w:pPr>
              <w:spacing w:after="120"/>
              <w:jc w:val="center"/>
            </w:pPr>
            <w:r w:rsidRPr="00EC16D5">
              <w:rPr>
                <w:color w:val="000000"/>
              </w:rPr>
              <w:t>809.461</w:t>
            </w:r>
          </w:p>
        </w:tc>
      </w:tr>
      <w:tr w:rsidR="005A76FB" w:rsidRPr="00EC16D5" w14:paraId="76FD1FDB" w14:textId="77777777" w:rsidTr="00C22730">
        <w:tc>
          <w:tcPr>
            <w:tcW w:w="2160" w:type="dxa"/>
            <w:vAlign w:val="bottom"/>
          </w:tcPr>
          <w:p w14:paraId="62137BB6" w14:textId="76558F4A" w:rsidR="005A76FB" w:rsidRPr="00EC16D5" w:rsidRDefault="005A76FB" w:rsidP="00EC16D5">
            <w:pPr>
              <w:spacing w:after="120"/>
              <w:jc w:val="center"/>
            </w:pPr>
            <w:r w:rsidRPr="00EC16D5">
              <w:rPr>
                <w:color w:val="000000"/>
              </w:rPr>
              <w:t>G009</w:t>
            </w:r>
          </w:p>
        </w:tc>
        <w:tc>
          <w:tcPr>
            <w:tcW w:w="2160" w:type="dxa"/>
            <w:vAlign w:val="bottom"/>
          </w:tcPr>
          <w:p w14:paraId="207DE13E" w14:textId="7618B67C" w:rsidR="005A76FB" w:rsidRPr="00EC16D5" w:rsidRDefault="005A76FB" w:rsidP="00EC16D5">
            <w:pPr>
              <w:spacing w:after="120"/>
              <w:jc w:val="center"/>
            </w:pPr>
            <w:r w:rsidRPr="00EC16D5">
              <w:rPr>
                <w:color w:val="000000"/>
              </w:rPr>
              <w:t>31.66874</w:t>
            </w:r>
          </w:p>
        </w:tc>
        <w:tc>
          <w:tcPr>
            <w:tcW w:w="2160" w:type="dxa"/>
            <w:vAlign w:val="bottom"/>
          </w:tcPr>
          <w:p w14:paraId="1836BF1F" w14:textId="139AAFAB" w:rsidR="005A76FB" w:rsidRPr="00EC16D5" w:rsidRDefault="005A76FB" w:rsidP="00EC16D5">
            <w:pPr>
              <w:spacing w:after="120"/>
              <w:jc w:val="center"/>
            </w:pPr>
            <w:r w:rsidRPr="00EC16D5">
              <w:rPr>
                <w:color w:val="000000"/>
              </w:rPr>
              <w:t>-102.894368</w:t>
            </w:r>
          </w:p>
        </w:tc>
        <w:tc>
          <w:tcPr>
            <w:tcW w:w="2160" w:type="dxa"/>
            <w:vAlign w:val="bottom"/>
          </w:tcPr>
          <w:p w14:paraId="074ED990" w14:textId="416F4FEF" w:rsidR="005A76FB" w:rsidRPr="00EC16D5" w:rsidRDefault="005A76FB" w:rsidP="00EC16D5">
            <w:pPr>
              <w:spacing w:after="120"/>
              <w:jc w:val="center"/>
            </w:pPr>
            <w:r w:rsidRPr="00EC16D5">
              <w:rPr>
                <w:color w:val="000000"/>
              </w:rPr>
              <w:t>809.212</w:t>
            </w:r>
          </w:p>
        </w:tc>
      </w:tr>
      <w:tr w:rsidR="005A76FB" w:rsidRPr="00EC16D5" w14:paraId="5DCCFB61" w14:textId="77777777" w:rsidTr="00C22730">
        <w:tc>
          <w:tcPr>
            <w:tcW w:w="2160" w:type="dxa"/>
            <w:vAlign w:val="bottom"/>
          </w:tcPr>
          <w:p w14:paraId="67BC1DC0" w14:textId="4B670630" w:rsidR="005A76FB" w:rsidRPr="00EC16D5" w:rsidRDefault="005A76FB" w:rsidP="00EC16D5">
            <w:pPr>
              <w:spacing w:after="120"/>
              <w:jc w:val="center"/>
            </w:pPr>
            <w:r w:rsidRPr="00EC16D5">
              <w:rPr>
                <w:color w:val="000000"/>
              </w:rPr>
              <w:t>G010</w:t>
            </w:r>
          </w:p>
        </w:tc>
        <w:tc>
          <w:tcPr>
            <w:tcW w:w="2160" w:type="dxa"/>
            <w:vAlign w:val="bottom"/>
          </w:tcPr>
          <w:p w14:paraId="36CE3F12" w14:textId="2D1DA337" w:rsidR="005A76FB" w:rsidRPr="00EC16D5" w:rsidRDefault="005A76FB" w:rsidP="00EC16D5">
            <w:pPr>
              <w:spacing w:after="120"/>
              <w:jc w:val="center"/>
            </w:pPr>
            <w:r w:rsidRPr="00EC16D5">
              <w:rPr>
                <w:color w:val="000000"/>
              </w:rPr>
              <w:t>31.66873</w:t>
            </w:r>
          </w:p>
        </w:tc>
        <w:tc>
          <w:tcPr>
            <w:tcW w:w="2160" w:type="dxa"/>
            <w:vAlign w:val="bottom"/>
          </w:tcPr>
          <w:p w14:paraId="215653BB" w14:textId="3051FC67" w:rsidR="005A76FB" w:rsidRPr="00EC16D5" w:rsidRDefault="005A76FB" w:rsidP="00EC16D5">
            <w:pPr>
              <w:spacing w:after="120"/>
              <w:jc w:val="center"/>
            </w:pPr>
            <w:r w:rsidRPr="00EC16D5">
              <w:rPr>
                <w:color w:val="000000"/>
              </w:rPr>
              <w:t>-102.894420</w:t>
            </w:r>
          </w:p>
        </w:tc>
        <w:tc>
          <w:tcPr>
            <w:tcW w:w="2160" w:type="dxa"/>
            <w:vAlign w:val="bottom"/>
          </w:tcPr>
          <w:p w14:paraId="07D6FDA3" w14:textId="665A4AA1" w:rsidR="005A76FB" w:rsidRPr="00EC16D5" w:rsidRDefault="005A76FB" w:rsidP="00EC16D5">
            <w:pPr>
              <w:spacing w:after="120"/>
              <w:jc w:val="center"/>
            </w:pPr>
            <w:r w:rsidRPr="00EC16D5">
              <w:rPr>
                <w:color w:val="000000"/>
              </w:rPr>
              <w:t>808.838</w:t>
            </w:r>
          </w:p>
        </w:tc>
      </w:tr>
      <w:tr w:rsidR="005A76FB" w:rsidRPr="00EC16D5" w14:paraId="4A4DFEBD" w14:textId="77777777" w:rsidTr="00C22730">
        <w:tc>
          <w:tcPr>
            <w:tcW w:w="2160" w:type="dxa"/>
            <w:vAlign w:val="bottom"/>
          </w:tcPr>
          <w:p w14:paraId="1BD495AD" w14:textId="4A654677" w:rsidR="005A76FB" w:rsidRPr="00EC16D5" w:rsidRDefault="005A76FB" w:rsidP="00EC16D5">
            <w:pPr>
              <w:spacing w:after="120"/>
              <w:jc w:val="center"/>
            </w:pPr>
            <w:r w:rsidRPr="00EC16D5">
              <w:rPr>
                <w:color w:val="000000"/>
              </w:rPr>
              <w:t>G011</w:t>
            </w:r>
          </w:p>
        </w:tc>
        <w:tc>
          <w:tcPr>
            <w:tcW w:w="2160" w:type="dxa"/>
            <w:vAlign w:val="bottom"/>
          </w:tcPr>
          <w:p w14:paraId="457ED4BB" w14:textId="650B4BAC" w:rsidR="005A76FB" w:rsidRPr="00EC16D5" w:rsidRDefault="005A76FB" w:rsidP="00EC16D5">
            <w:pPr>
              <w:spacing w:after="120"/>
              <w:jc w:val="center"/>
            </w:pPr>
            <w:r w:rsidRPr="00EC16D5">
              <w:rPr>
                <w:color w:val="000000"/>
              </w:rPr>
              <w:t>31.66871</w:t>
            </w:r>
          </w:p>
        </w:tc>
        <w:tc>
          <w:tcPr>
            <w:tcW w:w="2160" w:type="dxa"/>
            <w:vAlign w:val="bottom"/>
          </w:tcPr>
          <w:p w14:paraId="2DB3DD55" w14:textId="544CC79E" w:rsidR="005A76FB" w:rsidRPr="00EC16D5" w:rsidRDefault="005A76FB" w:rsidP="00EC16D5">
            <w:pPr>
              <w:spacing w:after="120"/>
              <w:jc w:val="center"/>
            </w:pPr>
            <w:r w:rsidRPr="00EC16D5">
              <w:rPr>
                <w:color w:val="000000"/>
              </w:rPr>
              <w:t>-102.894470</w:t>
            </w:r>
          </w:p>
        </w:tc>
        <w:tc>
          <w:tcPr>
            <w:tcW w:w="2160" w:type="dxa"/>
            <w:vAlign w:val="bottom"/>
          </w:tcPr>
          <w:p w14:paraId="683EBFB9" w14:textId="30EDF548" w:rsidR="005A76FB" w:rsidRPr="00EC16D5" w:rsidRDefault="005A76FB" w:rsidP="00EC16D5">
            <w:pPr>
              <w:spacing w:after="120"/>
              <w:jc w:val="center"/>
            </w:pPr>
            <w:r w:rsidRPr="00EC16D5">
              <w:rPr>
                <w:color w:val="000000"/>
              </w:rPr>
              <w:t>808.756</w:t>
            </w:r>
          </w:p>
        </w:tc>
      </w:tr>
      <w:tr w:rsidR="005A76FB" w:rsidRPr="00EC16D5" w14:paraId="7EB7F640" w14:textId="77777777" w:rsidTr="00C22730">
        <w:tc>
          <w:tcPr>
            <w:tcW w:w="2160" w:type="dxa"/>
            <w:vAlign w:val="bottom"/>
          </w:tcPr>
          <w:p w14:paraId="2D326D08" w14:textId="2A4D13B5" w:rsidR="005A76FB" w:rsidRPr="00EC16D5" w:rsidRDefault="005A76FB" w:rsidP="00EC16D5">
            <w:pPr>
              <w:spacing w:after="120"/>
              <w:jc w:val="center"/>
            </w:pPr>
            <w:r w:rsidRPr="00EC16D5">
              <w:rPr>
                <w:color w:val="000000"/>
              </w:rPr>
              <w:t>G012</w:t>
            </w:r>
          </w:p>
        </w:tc>
        <w:tc>
          <w:tcPr>
            <w:tcW w:w="2160" w:type="dxa"/>
            <w:vAlign w:val="bottom"/>
          </w:tcPr>
          <w:p w14:paraId="028D939E" w14:textId="7D62E564" w:rsidR="005A76FB" w:rsidRPr="00EC16D5" w:rsidRDefault="005A76FB" w:rsidP="00EC16D5">
            <w:pPr>
              <w:spacing w:after="120"/>
              <w:jc w:val="center"/>
            </w:pPr>
            <w:r w:rsidRPr="00EC16D5">
              <w:rPr>
                <w:color w:val="000000"/>
              </w:rPr>
              <w:t>31.66870</w:t>
            </w:r>
          </w:p>
        </w:tc>
        <w:tc>
          <w:tcPr>
            <w:tcW w:w="2160" w:type="dxa"/>
            <w:vAlign w:val="bottom"/>
          </w:tcPr>
          <w:p w14:paraId="0C64C15C" w14:textId="2092EE30" w:rsidR="005A76FB" w:rsidRPr="00EC16D5" w:rsidRDefault="005A76FB" w:rsidP="00EC16D5">
            <w:pPr>
              <w:spacing w:after="120"/>
              <w:jc w:val="center"/>
            </w:pPr>
            <w:r w:rsidRPr="00EC16D5">
              <w:rPr>
                <w:color w:val="000000"/>
              </w:rPr>
              <w:t>-102.894521</w:t>
            </w:r>
          </w:p>
        </w:tc>
        <w:tc>
          <w:tcPr>
            <w:tcW w:w="2160" w:type="dxa"/>
            <w:vAlign w:val="bottom"/>
          </w:tcPr>
          <w:p w14:paraId="105A994E" w14:textId="33E7891F" w:rsidR="005A76FB" w:rsidRPr="00EC16D5" w:rsidRDefault="005A76FB" w:rsidP="00EC16D5">
            <w:pPr>
              <w:spacing w:after="120"/>
              <w:jc w:val="center"/>
            </w:pPr>
            <w:r w:rsidRPr="00EC16D5">
              <w:rPr>
                <w:color w:val="000000"/>
              </w:rPr>
              <w:t>808.466</w:t>
            </w:r>
          </w:p>
        </w:tc>
      </w:tr>
      <w:tr w:rsidR="005A76FB" w:rsidRPr="00EC16D5" w14:paraId="03315F81" w14:textId="77777777" w:rsidTr="00C22730">
        <w:tc>
          <w:tcPr>
            <w:tcW w:w="2160" w:type="dxa"/>
            <w:vAlign w:val="bottom"/>
          </w:tcPr>
          <w:p w14:paraId="726EFDA7" w14:textId="69F9BD60" w:rsidR="005A76FB" w:rsidRPr="00EC16D5" w:rsidRDefault="005A76FB" w:rsidP="00EC16D5">
            <w:pPr>
              <w:spacing w:after="120"/>
              <w:jc w:val="center"/>
            </w:pPr>
            <w:r w:rsidRPr="00EC16D5">
              <w:rPr>
                <w:color w:val="000000"/>
              </w:rPr>
              <w:t>G013</w:t>
            </w:r>
          </w:p>
        </w:tc>
        <w:tc>
          <w:tcPr>
            <w:tcW w:w="2160" w:type="dxa"/>
            <w:vAlign w:val="bottom"/>
          </w:tcPr>
          <w:p w14:paraId="2705F6C4" w14:textId="56071A59" w:rsidR="005A76FB" w:rsidRPr="00EC16D5" w:rsidRDefault="005A76FB" w:rsidP="00EC16D5">
            <w:pPr>
              <w:spacing w:after="120"/>
              <w:jc w:val="center"/>
            </w:pPr>
            <w:r w:rsidRPr="00EC16D5">
              <w:rPr>
                <w:color w:val="000000"/>
              </w:rPr>
              <w:t>31.66869</w:t>
            </w:r>
          </w:p>
        </w:tc>
        <w:tc>
          <w:tcPr>
            <w:tcW w:w="2160" w:type="dxa"/>
            <w:vAlign w:val="bottom"/>
          </w:tcPr>
          <w:p w14:paraId="2AD883DD" w14:textId="3FC86F98" w:rsidR="005A76FB" w:rsidRPr="00EC16D5" w:rsidRDefault="005A76FB" w:rsidP="00EC16D5">
            <w:pPr>
              <w:spacing w:after="120"/>
              <w:jc w:val="center"/>
            </w:pPr>
            <w:r w:rsidRPr="00EC16D5">
              <w:rPr>
                <w:color w:val="000000"/>
              </w:rPr>
              <w:t>-102.894572</w:t>
            </w:r>
          </w:p>
        </w:tc>
        <w:tc>
          <w:tcPr>
            <w:tcW w:w="2160" w:type="dxa"/>
            <w:vAlign w:val="bottom"/>
          </w:tcPr>
          <w:p w14:paraId="4F4773C6" w14:textId="54844C6B" w:rsidR="005A76FB" w:rsidRPr="00EC16D5" w:rsidRDefault="005A76FB" w:rsidP="00EC16D5">
            <w:pPr>
              <w:spacing w:after="120"/>
              <w:jc w:val="center"/>
            </w:pPr>
            <w:r w:rsidRPr="00EC16D5">
              <w:rPr>
                <w:color w:val="000000"/>
              </w:rPr>
              <w:t>808.332</w:t>
            </w:r>
          </w:p>
        </w:tc>
      </w:tr>
      <w:tr w:rsidR="005A76FB" w:rsidRPr="00EC16D5" w14:paraId="2B95066E" w14:textId="77777777" w:rsidTr="00C22730">
        <w:tc>
          <w:tcPr>
            <w:tcW w:w="2160" w:type="dxa"/>
            <w:vAlign w:val="bottom"/>
          </w:tcPr>
          <w:p w14:paraId="182992E9" w14:textId="2CE2F5AD" w:rsidR="005A76FB" w:rsidRPr="00EC16D5" w:rsidRDefault="005A76FB" w:rsidP="00EC16D5">
            <w:pPr>
              <w:spacing w:after="120"/>
              <w:jc w:val="center"/>
            </w:pPr>
            <w:r w:rsidRPr="00EC16D5">
              <w:rPr>
                <w:color w:val="000000"/>
              </w:rPr>
              <w:t>G014</w:t>
            </w:r>
          </w:p>
        </w:tc>
        <w:tc>
          <w:tcPr>
            <w:tcW w:w="2160" w:type="dxa"/>
            <w:vAlign w:val="bottom"/>
          </w:tcPr>
          <w:p w14:paraId="0DF5AD39" w14:textId="698AAD42" w:rsidR="005A76FB" w:rsidRPr="00EC16D5" w:rsidRDefault="005A76FB" w:rsidP="00EC16D5">
            <w:pPr>
              <w:spacing w:after="120"/>
              <w:jc w:val="center"/>
            </w:pPr>
            <w:r w:rsidRPr="00EC16D5">
              <w:rPr>
                <w:color w:val="000000"/>
              </w:rPr>
              <w:t>31.66867</w:t>
            </w:r>
          </w:p>
        </w:tc>
        <w:tc>
          <w:tcPr>
            <w:tcW w:w="2160" w:type="dxa"/>
            <w:vAlign w:val="bottom"/>
          </w:tcPr>
          <w:p w14:paraId="25030D25" w14:textId="076DF0FD" w:rsidR="005A76FB" w:rsidRPr="00EC16D5" w:rsidRDefault="005A76FB" w:rsidP="00EC16D5">
            <w:pPr>
              <w:spacing w:after="120"/>
              <w:jc w:val="center"/>
            </w:pPr>
            <w:r w:rsidRPr="00EC16D5">
              <w:rPr>
                <w:color w:val="000000"/>
              </w:rPr>
              <w:t>-102.894622</w:t>
            </w:r>
          </w:p>
        </w:tc>
        <w:tc>
          <w:tcPr>
            <w:tcW w:w="2160" w:type="dxa"/>
            <w:vAlign w:val="bottom"/>
          </w:tcPr>
          <w:p w14:paraId="011C0914" w14:textId="72747CC2" w:rsidR="005A76FB" w:rsidRPr="00EC16D5" w:rsidRDefault="005A76FB" w:rsidP="00EC16D5">
            <w:pPr>
              <w:spacing w:after="120"/>
              <w:jc w:val="center"/>
            </w:pPr>
            <w:r w:rsidRPr="00EC16D5">
              <w:rPr>
                <w:color w:val="000000"/>
              </w:rPr>
              <w:t>808.016</w:t>
            </w:r>
          </w:p>
        </w:tc>
      </w:tr>
      <w:tr w:rsidR="005A76FB" w:rsidRPr="00EC16D5" w14:paraId="65E628B0" w14:textId="77777777" w:rsidTr="00C22730">
        <w:tc>
          <w:tcPr>
            <w:tcW w:w="2160" w:type="dxa"/>
            <w:vAlign w:val="bottom"/>
          </w:tcPr>
          <w:p w14:paraId="0F246C5A" w14:textId="19F7B39C" w:rsidR="005A76FB" w:rsidRPr="00EC16D5" w:rsidRDefault="005A76FB" w:rsidP="00EC16D5">
            <w:pPr>
              <w:spacing w:after="120"/>
              <w:jc w:val="center"/>
            </w:pPr>
            <w:r w:rsidRPr="00EC16D5">
              <w:rPr>
                <w:color w:val="000000"/>
              </w:rPr>
              <w:t>G015</w:t>
            </w:r>
          </w:p>
        </w:tc>
        <w:tc>
          <w:tcPr>
            <w:tcW w:w="2160" w:type="dxa"/>
            <w:vAlign w:val="bottom"/>
          </w:tcPr>
          <w:p w14:paraId="035D7521" w14:textId="0825B085" w:rsidR="005A76FB" w:rsidRPr="00EC16D5" w:rsidRDefault="005A76FB" w:rsidP="00EC16D5">
            <w:pPr>
              <w:spacing w:after="120"/>
              <w:jc w:val="center"/>
            </w:pPr>
            <w:r w:rsidRPr="00EC16D5">
              <w:rPr>
                <w:color w:val="000000"/>
              </w:rPr>
              <w:t>31.66866</w:t>
            </w:r>
          </w:p>
        </w:tc>
        <w:tc>
          <w:tcPr>
            <w:tcW w:w="2160" w:type="dxa"/>
            <w:vAlign w:val="bottom"/>
          </w:tcPr>
          <w:p w14:paraId="33632634" w14:textId="1FC2DA6D" w:rsidR="005A76FB" w:rsidRPr="00EC16D5" w:rsidRDefault="005A76FB" w:rsidP="00EC16D5">
            <w:pPr>
              <w:spacing w:after="120"/>
              <w:jc w:val="center"/>
            </w:pPr>
            <w:r w:rsidRPr="00EC16D5">
              <w:rPr>
                <w:color w:val="000000"/>
              </w:rPr>
              <w:t>-102.894671</w:t>
            </w:r>
          </w:p>
        </w:tc>
        <w:tc>
          <w:tcPr>
            <w:tcW w:w="2160" w:type="dxa"/>
            <w:vAlign w:val="bottom"/>
          </w:tcPr>
          <w:p w14:paraId="7DBD655A" w14:textId="79E32126" w:rsidR="005A76FB" w:rsidRPr="00EC16D5" w:rsidRDefault="005A76FB" w:rsidP="00EC16D5">
            <w:pPr>
              <w:spacing w:after="120"/>
              <w:jc w:val="center"/>
            </w:pPr>
            <w:r w:rsidRPr="00EC16D5">
              <w:rPr>
                <w:color w:val="000000"/>
              </w:rPr>
              <w:t>807.773</w:t>
            </w:r>
          </w:p>
        </w:tc>
      </w:tr>
      <w:tr w:rsidR="005A76FB" w:rsidRPr="00EC16D5" w14:paraId="310A9C9F" w14:textId="77777777" w:rsidTr="00C22730">
        <w:tc>
          <w:tcPr>
            <w:tcW w:w="2160" w:type="dxa"/>
            <w:vAlign w:val="bottom"/>
          </w:tcPr>
          <w:p w14:paraId="49B3DB40" w14:textId="4EB21F45" w:rsidR="005A76FB" w:rsidRPr="00EC16D5" w:rsidRDefault="005A76FB" w:rsidP="00EC16D5">
            <w:pPr>
              <w:spacing w:after="120"/>
              <w:jc w:val="center"/>
            </w:pPr>
            <w:r w:rsidRPr="00EC16D5">
              <w:rPr>
                <w:color w:val="000000"/>
              </w:rPr>
              <w:t>G016</w:t>
            </w:r>
          </w:p>
        </w:tc>
        <w:tc>
          <w:tcPr>
            <w:tcW w:w="2160" w:type="dxa"/>
            <w:vAlign w:val="bottom"/>
          </w:tcPr>
          <w:p w14:paraId="13EF14FF" w14:textId="28F1953E" w:rsidR="005A76FB" w:rsidRPr="00EC16D5" w:rsidRDefault="005A76FB" w:rsidP="00EC16D5">
            <w:pPr>
              <w:spacing w:after="120"/>
              <w:jc w:val="center"/>
            </w:pPr>
            <w:r w:rsidRPr="00EC16D5">
              <w:rPr>
                <w:color w:val="000000"/>
              </w:rPr>
              <w:t>31.66865</w:t>
            </w:r>
          </w:p>
        </w:tc>
        <w:tc>
          <w:tcPr>
            <w:tcW w:w="2160" w:type="dxa"/>
            <w:vAlign w:val="bottom"/>
          </w:tcPr>
          <w:p w14:paraId="56053FF2" w14:textId="11424A23" w:rsidR="005A76FB" w:rsidRPr="00EC16D5" w:rsidRDefault="005A76FB" w:rsidP="00EC16D5">
            <w:pPr>
              <w:spacing w:after="120"/>
              <w:jc w:val="center"/>
            </w:pPr>
            <w:r w:rsidRPr="00EC16D5">
              <w:rPr>
                <w:color w:val="000000"/>
              </w:rPr>
              <w:t>-102.894722</w:t>
            </w:r>
          </w:p>
        </w:tc>
        <w:tc>
          <w:tcPr>
            <w:tcW w:w="2160" w:type="dxa"/>
            <w:vAlign w:val="bottom"/>
          </w:tcPr>
          <w:p w14:paraId="2273016E" w14:textId="197BA69E" w:rsidR="005A76FB" w:rsidRPr="00EC16D5" w:rsidRDefault="005A76FB" w:rsidP="00EC16D5">
            <w:pPr>
              <w:spacing w:after="120"/>
              <w:jc w:val="center"/>
            </w:pPr>
            <w:r w:rsidRPr="00EC16D5">
              <w:rPr>
                <w:color w:val="000000"/>
              </w:rPr>
              <w:t>807.517</w:t>
            </w:r>
          </w:p>
        </w:tc>
      </w:tr>
      <w:tr w:rsidR="005A76FB" w:rsidRPr="00EC16D5" w14:paraId="6BF1165F" w14:textId="77777777" w:rsidTr="00C22730">
        <w:tc>
          <w:tcPr>
            <w:tcW w:w="2160" w:type="dxa"/>
            <w:vAlign w:val="bottom"/>
          </w:tcPr>
          <w:p w14:paraId="7F275A6C" w14:textId="22666B5E" w:rsidR="005A76FB" w:rsidRPr="00EC16D5" w:rsidRDefault="005A76FB" w:rsidP="00EC16D5">
            <w:pPr>
              <w:spacing w:after="120"/>
              <w:jc w:val="center"/>
            </w:pPr>
            <w:r w:rsidRPr="00EC16D5">
              <w:rPr>
                <w:color w:val="000000"/>
              </w:rPr>
              <w:t>G017</w:t>
            </w:r>
          </w:p>
        </w:tc>
        <w:tc>
          <w:tcPr>
            <w:tcW w:w="2160" w:type="dxa"/>
            <w:vAlign w:val="bottom"/>
          </w:tcPr>
          <w:p w14:paraId="23C4D932" w14:textId="56F72478" w:rsidR="005A76FB" w:rsidRPr="00EC16D5" w:rsidRDefault="005A76FB" w:rsidP="00EC16D5">
            <w:pPr>
              <w:spacing w:after="120"/>
              <w:jc w:val="center"/>
            </w:pPr>
            <w:r w:rsidRPr="00EC16D5">
              <w:rPr>
                <w:color w:val="000000"/>
              </w:rPr>
              <w:t>31.66863</w:t>
            </w:r>
          </w:p>
        </w:tc>
        <w:tc>
          <w:tcPr>
            <w:tcW w:w="2160" w:type="dxa"/>
            <w:vAlign w:val="bottom"/>
          </w:tcPr>
          <w:p w14:paraId="51CD25A9" w14:textId="3722DF95" w:rsidR="005A76FB" w:rsidRPr="00EC16D5" w:rsidRDefault="005A76FB" w:rsidP="00EC16D5">
            <w:pPr>
              <w:spacing w:after="120"/>
              <w:jc w:val="center"/>
            </w:pPr>
            <w:r w:rsidRPr="00EC16D5">
              <w:rPr>
                <w:color w:val="000000"/>
              </w:rPr>
              <w:t>-102.894772</w:t>
            </w:r>
          </w:p>
        </w:tc>
        <w:tc>
          <w:tcPr>
            <w:tcW w:w="2160" w:type="dxa"/>
            <w:vAlign w:val="bottom"/>
          </w:tcPr>
          <w:p w14:paraId="462A9DB6" w14:textId="37B3BFF5" w:rsidR="005A76FB" w:rsidRPr="00EC16D5" w:rsidRDefault="005A76FB" w:rsidP="00EC16D5">
            <w:pPr>
              <w:spacing w:after="120"/>
              <w:jc w:val="center"/>
            </w:pPr>
            <w:r w:rsidRPr="00EC16D5">
              <w:rPr>
                <w:color w:val="000000"/>
              </w:rPr>
              <w:t>807.504</w:t>
            </w:r>
          </w:p>
        </w:tc>
      </w:tr>
      <w:tr w:rsidR="005A76FB" w:rsidRPr="00EC16D5" w14:paraId="54C09B6E" w14:textId="77777777" w:rsidTr="00C22730">
        <w:tc>
          <w:tcPr>
            <w:tcW w:w="2160" w:type="dxa"/>
            <w:vAlign w:val="bottom"/>
          </w:tcPr>
          <w:p w14:paraId="1AF430C0" w14:textId="4E31ABB2" w:rsidR="005A76FB" w:rsidRPr="00EC16D5" w:rsidRDefault="005A76FB" w:rsidP="00EC16D5">
            <w:pPr>
              <w:spacing w:after="120"/>
              <w:jc w:val="center"/>
            </w:pPr>
            <w:r w:rsidRPr="00EC16D5">
              <w:rPr>
                <w:color w:val="000000"/>
              </w:rPr>
              <w:t>G018</w:t>
            </w:r>
          </w:p>
        </w:tc>
        <w:tc>
          <w:tcPr>
            <w:tcW w:w="2160" w:type="dxa"/>
            <w:vAlign w:val="bottom"/>
          </w:tcPr>
          <w:p w14:paraId="24FF0181" w14:textId="623EEB3B" w:rsidR="005A76FB" w:rsidRPr="00EC16D5" w:rsidRDefault="005A76FB" w:rsidP="00EC16D5">
            <w:pPr>
              <w:spacing w:after="120"/>
              <w:jc w:val="center"/>
            </w:pPr>
            <w:r w:rsidRPr="00EC16D5">
              <w:rPr>
                <w:color w:val="000000"/>
              </w:rPr>
              <w:t>31.66862</w:t>
            </w:r>
          </w:p>
        </w:tc>
        <w:tc>
          <w:tcPr>
            <w:tcW w:w="2160" w:type="dxa"/>
            <w:vAlign w:val="bottom"/>
          </w:tcPr>
          <w:p w14:paraId="65E97DD7" w14:textId="4FE819D0" w:rsidR="005A76FB" w:rsidRPr="00EC16D5" w:rsidRDefault="005A76FB" w:rsidP="00EC16D5">
            <w:pPr>
              <w:spacing w:after="120"/>
              <w:jc w:val="center"/>
            </w:pPr>
            <w:r w:rsidRPr="00EC16D5">
              <w:rPr>
                <w:color w:val="000000"/>
              </w:rPr>
              <w:t>-102.894822</w:t>
            </w:r>
          </w:p>
        </w:tc>
        <w:tc>
          <w:tcPr>
            <w:tcW w:w="2160" w:type="dxa"/>
            <w:vAlign w:val="bottom"/>
          </w:tcPr>
          <w:p w14:paraId="498D81FD" w14:textId="05D7FB90" w:rsidR="005A76FB" w:rsidRPr="00EC16D5" w:rsidRDefault="005A76FB" w:rsidP="00EC16D5">
            <w:pPr>
              <w:spacing w:after="120"/>
              <w:jc w:val="center"/>
            </w:pPr>
            <w:r w:rsidRPr="00EC16D5">
              <w:rPr>
                <w:color w:val="000000"/>
              </w:rPr>
              <w:t>807.280</w:t>
            </w:r>
          </w:p>
        </w:tc>
      </w:tr>
      <w:tr w:rsidR="005A76FB" w:rsidRPr="00EC16D5" w14:paraId="146E0C2F" w14:textId="77777777" w:rsidTr="00C22730">
        <w:tc>
          <w:tcPr>
            <w:tcW w:w="2160" w:type="dxa"/>
            <w:vAlign w:val="bottom"/>
          </w:tcPr>
          <w:p w14:paraId="7C17A09A" w14:textId="6294AE7E" w:rsidR="005A76FB" w:rsidRPr="00EC16D5" w:rsidRDefault="005A76FB" w:rsidP="00EC16D5">
            <w:pPr>
              <w:spacing w:after="120"/>
              <w:jc w:val="center"/>
            </w:pPr>
            <w:r w:rsidRPr="00EC16D5">
              <w:rPr>
                <w:color w:val="000000"/>
              </w:rPr>
              <w:t>G019</w:t>
            </w:r>
          </w:p>
        </w:tc>
        <w:tc>
          <w:tcPr>
            <w:tcW w:w="2160" w:type="dxa"/>
            <w:vAlign w:val="bottom"/>
          </w:tcPr>
          <w:p w14:paraId="31792563" w14:textId="22D315E5" w:rsidR="005A76FB" w:rsidRPr="00EC16D5" w:rsidRDefault="005A76FB" w:rsidP="00EC16D5">
            <w:pPr>
              <w:spacing w:after="120"/>
              <w:jc w:val="center"/>
            </w:pPr>
            <w:r w:rsidRPr="00EC16D5">
              <w:rPr>
                <w:color w:val="000000"/>
              </w:rPr>
              <w:t>31.66860</w:t>
            </w:r>
          </w:p>
        </w:tc>
        <w:tc>
          <w:tcPr>
            <w:tcW w:w="2160" w:type="dxa"/>
            <w:vAlign w:val="bottom"/>
          </w:tcPr>
          <w:p w14:paraId="0F9C211B" w14:textId="163333BB" w:rsidR="005A76FB" w:rsidRPr="00EC16D5" w:rsidRDefault="005A76FB" w:rsidP="00EC16D5">
            <w:pPr>
              <w:spacing w:after="120"/>
              <w:jc w:val="center"/>
            </w:pPr>
            <w:r w:rsidRPr="00EC16D5">
              <w:rPr>
                <w:color w:val="000000"/>
              </w:rPr>
              <w:t>-102.894872</w:t>
            </w:r>
          </w:p>
        </w:tc>
        <w:tc>
          <w:tcPr>
            <w:tcW w:w="2160" w:type="dxa"/>
            <w:vAlign w:val="bottom"/>
          </w:tcPr>
          <w:p w14:paraId="73AECFFD" w14:textId="49DA89D2" w:rsidR="005A76FB" w:rsidRPr="00EC16D5" w:rsidRDefault="005A76FB" w:rsidP="00EC16D5">
            <w:pPr>
              <w:spacing w:after="120"/>
              <w:jc w:val="center"/>
            </w:pPr>
            <w:r w:rsidRPr="00EC16D5">
              <w:rPr>
                <w:color w:val="000000"/>
              </w:rPr>
              <w:t>807.238</w:t>
            </w:r>
          </w:p>
        </w:tc>
      </w:tr>
      <w:tr w:rsidR="005A76FB" w:rsidRPr="00EC16D5" w14:paraId="67BDFB5D" w14:textId="77777777" w:rsidTr="00C22730">
        <w:tc>
          <w:tcPr>
            <w:tcW w:w="2160" w:type="dxa"/>
            <w:vAlign w:val="bottom"/>
          </w:tcPr>
          <w:p w14:paraId="5CD61082" w14:textId="7CF70803" w:rsidR="005A76FB" w:rsidRPr="00EC16D5" w:rsidRDefault="005A76FB" w:rsidP="00EC16D5">
            <w:pPr>
              <w:spacing w:after="120"/>
              <w:jc w:val="center"/>
            </w:pPr>
            <w:r w:rsidRPr="00EC16D5">
              <w:rPr>
                <w:color w:val="000000"/>
              </w:rPr>
              <w:t>G020</w:t>
            </w:r>
          </w:p>
        </w:tc>
        <w:tc>
          <w:tcPr>
            <w:tcW w:w="2160" w:type="dxa"/>
            <w:vAlign w:val="bottom"/>
          </w:tcPr>
          <w:p w14:paraId="1B44363A" w14:textId="16FBB568" w:rsidR="005A76FB" w:rsidRPr="00EC16D5" w:rsidRDefault="005A76FB" w:rsidP="00EC16D5">
            <w:pPr>
              <w:spacing w:after="120"/>
              <w:jc w:val="center"/>
            </w:pPr>
            <w:r w:rsidRPr="00EC16D5">
              <w:rPr>
                <w:color w:val="000000"/>
              </w:rPr>
              <w:t>31.66859</w:t>
            </w:r>
          </w:p>
        </w:tc>
        <w:tc>
          <w:tcPr>
            <w:tcW w:w="2160" w:type="dxa"/>
            <w:vAlign w:val="bottom"/>
          </w:tcPr>
          <w:p w14:paraId="22E1113C" w14:textId="45544761" w:rsidR="005A76FB" w:rsidRPr="00EC16D5" w:rsidRDefault="005A76FB" w:rsidP="00EC16D5">
            <w:pPr>
              <w:spacing w:after="120"/>
              <w:jc w:val="center"/>
            </w:pPr>
            <w:r w:rsidRPr="00EC16D5">
              <w:rPr>
                <w:color w:val="000000"/>
              </w:rPr>
              <w:t>-102.894921</w:t>
            </w:r>
          </w:p>
        </w:tc>
        <w:tc>
          <w:tcPr>
            <w:tcW w:w="2160" w:type="dxa"/>
            <w:vAlign w:val="bottom"/>
          </w:tcPr>
          <w:p w14:paraId="2F5EED2F" w14:textId="5FE61434" w:rsidR="005A76FB" w:rsidRPr="00EC16D5" w:rsidRDefault="005A76FB" w:rsidP="00EC16D5">
            <w:pPr>
              <w:spacing w:after="120"/>
              <w:jc w:val="center"/>
            </w:pPr>
            <w:r w:rsidRPr="00EC16D5">
              <w:rPr>
                <w:color w:val="000000"/>
              </w:rPr>
              <w:t>807.121</w:t>
            </w:r>
          </w:p>
        </w:tc>
      </w:tr>
      <w:tr w:rsidR="005A76FB" w:rsidRPr="00EC16D5" w14:paraId="3E784595" w14:textId="77777777" w:rsidTr="00C22730">
        <w:tc>
          <w:tcPr>
            <w:tcW w:w="2160" w:type="dxa"/>
            <w:vAlign w:val="bottom"/>
          </w:tcPr>
          <w:p w14:paraId="7E611013" w14:textId="2BFB5F0A" w:rsidR="005A76FB" w:rsidRPr="00EC16D5" w:rsidRDefault="005A76FB" w:rsidP="00EC16D5">
            <w:pPr>
              <w:spacing w:after="120"/>
              <w:jc w:val="center"/>
            </w:pPr>
            <w:r w:rsidRPr="00EC16D5">
              <w:rPr>
                <w:color w:val="000000"/>
              </w:rPr>
              <w:t>G021</w:t>
            </w:r>
          </w:p>
        </w:tc>
        <w:tc>
          <w:tcPr>
            <w:tcW w:w="2160" w:type="dxa"/>
            <w:vAlign w:val="bottom"/>
          </w:tcPr>
          <w:p w14:paraId="6CB29B51" w14:textId="516B07A2" w:rsidR="005A76FB" w:rsidRPr="00EC16D5" w:rsidRDefault="005A76FB" w:rsidP="00EC16D5">
            <w:pPr>
              <w:spacing w:after="120"/>
              <w:jc w:val="center"/>
            </w:pPr>
            <w:r w:rsidRPr="00EC16D5">
              <w:rPr>
                <w:color w:val="000000"/>
              </w:rPr>
              <w:t>31.66858</w:t>
            </w:r>
          </w:p>
        </w:tc>
        <w:tc>
          <w:tcPr>
            <w:tcW w:w="2160" w:type="dxa"/>
            <w:vAlign w:val="bottom"/>
          </w:tcPr>
          <w:p w14:paraId="1AFD5A5B" w14:textId="4D4321CA" w:rsidR="005A76FB" w:rsidRPr="00EC16D5" w:rsidRDefault="005A76FB" w:rsidP="00EC16D5">
            <w:pPr>
              <w:spacing w:after="120"/>
              <w:jc w:val="center"/>
            </w:pPr>
            <w:r w:rsidRPr="00EC16D5">
              <w:rPr>
                <w:color w:val="000000"/>
              </w:rPr>
              <w:t>-102.894972</w:t>
            </w:r>
          </w:p>
        </w:tc>
        <w:tc>
          <w:tcPr>
            <w:tcW w:w="2160" w:type="dxa"/>
            <w:vAlign w:val="bottom"/>
          </w:tcPr>
          <w:p w14:paraId="04800624" w14:textId="18A203B5" w:rsidR="005A76FB" w:rsidRPr="00EC16D5" w:rsidRDefault="005A76FB" w:rsidP="00EC16D5">
            <w:pPr>
              <w:spacing w:after="120"/>
              <w:jc w:val="center"/>
            </w:pPr>
            <w:r w:rsidRPr="00EC16D5">
              <w:rPr>
                <w:color w:val="000000"/>
              </w:rPr>
              <w:t>807.022</w:t>
            </w:r>
          </w:p>
        </w:tc>
      </w:tr>
      <w:tr w:rsidR="005A76FB" w:rsidRPr="00EC16D5" w14:paraId="5BDB088D" w14:textId="77777777" w:rsidTr="00C22730">
        <w:tc>
          <w:tcPr>
            <w:tcW w:w="2160" w:type="dxa"/>
            <w:vAlign w:val="bottom"/>
          </w:tcPr>
          <w:p w14:paraId="271228F1" w14:textId="6579D786" w:rsidR="005A76FB" w:rsidRPr="00EC16D5" w:rsidRDefault="005A76FB" w:rsidP="00EC16D5">
            <w:pPr>
              <w:spacing w:after="120"/>
              <w:jc w:val="center"/>
            </w:pPr>
            <w:r w:rsidRPr="00EC16D5">
              <w:rPr>
                <w:color w:val="000000"/>
              </w:rPr>
              <w:t>G022</w:t>
            </w:r>
          </w:p>
        </w:tc>
        <w:tc>
          <w:tcPr>
            <w:tcW w:w="2160" w:type="dxa"/>
            <w:vAlign w:val="bottom"/>
          </w:tcPr>
          <w:p w14:paraId="7EB967C9" w14:textId="1210BC2E" w:rsidR="005A76FB" w:rsidRPr="00EC16D5" w:rsidRDefault="005A76FB" w:rsidP="00EC16D5">
            <w:pPr>
              <w:spacing w:after="120"/>
              <w:jc w:val="center"/>
            </w:pPr>
            <w:r w:rsidRPr="00EC16D5">
              <w:rPr>
                <w:color w:val="000000"/>
              </w:rPr>
              <w:t>31.66856</w:t>
            </w:r>
          </w:p>
        </w:tc>
        <w:tc>
          <w:tcPr>
            <w:tcW w:w="2160" w:type="dxa"/>
            <w:vAlign w:val="bottom"/>
          </w:tcPr>
          <w:p w14:paraId="29CF79BD" w14:textId="23741C26" w:rsidR="005A76FB" w:rsidRPr="00EC16D5" w:rsidRDefault="005A76FB" w:rsidP="00EC16D5">
            <w:pPr>
              <w:spacing w:after="120"/>
              <w:jc w:val="center"/>
            </w:pPr>
            <w:r w:rsidRPr="00EC16D5">
              <w:rPr>
                <w:color w:val="000000"/>
              </w:rPr>
              <w:t>-102.895022</w:t>
            </w:r>
          </w:p>
        </w:tc>
        <w:tc>
          <w:tcPr>
            <w:tcW w:w="2160" w:type="dxa"/>
            <w:vAlign w:val="bottom"/>
          </w:tcPr>
          <w:p w14:paraId="177E1AE9" w14:textId="1A74F10D" w:rsidR="005A76FB" w:rsidRPr="00EC16D5" w:rsidRDefault="005A76FB" w:rsidP="00EC16D5">
            <w:pPr>
              <w:spacing w:after="120"/>
              <w:jc w:val="center"/>
            </w:pPr>
            <w:r w:rsidRPr="00EC16D5">
              <w:rPr>
                <w:color w:val="000000"/>
              </w:rPr>
              <w:t>806.961</w:t>
            </w:r>
          </w:p>
        </w:tc>
      </w:tr>
      <w:tr w:rsidR="005A76FB" w:rsidRPr="00EC16D5" w14:paraId="0ABA4028" w14:textId="77777777" w:rsidTr="00C22730">
        <w:tc>
          <w:tcPr>
            <w:tcW w:w="2160" w:type="dxa"/>
            <w:vAlign w:val="bottom"/>
          </w:tcPr>
          <w:p w14:paraId="7CE3F3FE" w14:textId="0E4E282B" w:rsidR="005A76FB" w:rsidRPr="00EC16D5" w:rsidRDefault="005A76FB" w:rsidP="00EC16D5">
            <w:pPr>
              <w:spacing w:after="120"/>
              <w:jc w:val="center"/>
            </w:pPr>
            <w:r w:rsidRPr="00EC16D5">
              <w:rPr>
                <w:color w:val="000000"/>
              </w:rPr>
              <w:t>G023</w:t>
            </w:r>
          </w:p>
        </w:tc>
        <w:tc>
          <w:tcPr>
            <w:tcW w:w="2160" w:type="dxa"/>
            <w:vAlign w:val="bottom"/>
          </w:tcPr>
          <w:p w14:paraId="50145142" w14:textId="270FDA86" w:rsidR="005A76FB" w:rsidRPr="00EC16D5" w:rsidRDefault="005A76FB" w:rsidP="00EC16D5">
            <w:pPr>
              <w:spacing w:after="120"/>
              <w:jc w:val="center"/>
            </w:pPr>
            <w:r w:rsidRPr="00EC16D5">
              <w:rPr>
                <w:color w:val="000000"/>
              </w:rPr>
              <w:t>31.66855</w:t>
            </w:r>
          </w:p>
        </w:tc>
        <w:tc>
          <w:tcPr>
            <w:tcW w:w="2160" w:type="dxa"/>
            <w:vAlign w:val="bottom"/>
          </w:tcPr>
          <w:p w14:paraId="367E1FBA" w14:textId="3868A882" w:rsidR="005A76FB" w:rsidRPr="00EC16D5" w:rsidRDefault="005A76FB" w:rsidP="00EC16D5">
            <w:pPr>
              <w:spacing w:after="120"/>
              <w:jc w:val="center"/>
            </w:pPr>
            <w:r w:rsidRPr="00EC16D5">
              <w:rPr>
                <w:color w:val="000000"/>
              </w:rPr>
              <w:t>-102.895069</w:t>
            </w:r>
          </w:p>
        </w:tc>
        <w:tc>
          <w:tcPr>
            <w:tcW w:w="2160" w:type="dxa"/>
            <w:vAlign w:val="bottom"/>
          </w:tcPr>
          <w:p w14:paraId="1F93F8BD" w14:textId="13503F57" w:rsidR="005A76FB" w:rsidRPr="00EC16D5" w:rsidRDefault="005A76FB" w:rsidP="00EC16D5">
            <w:pPr>
              <w:spacing w:after="120"/>
              <w:jc w:val="center"/>
            </w:pPr>
            <w:r w:rsidRPr="00EC16D5">
              <w:rPr>
                <w:color w:val="000000"/>
              </w:rPr>
              <w:t>806.812</w:t>
            </w:r>
          </w:p>
        </w:tc>
      </w:tr>
      <w:tr w:rsidR="005A76FB" w:rsidRPr="00EC16D5" w14:paraId="3DF036EE" w14:textId="77777777" w:rsidTr="00C22730">
        <w:tc>
          <w:tcPr>
            <w:tcW w:w="2160" w:type="dxa"/>
            <w:vAlign w:val="bottom"/>
          </w:tcPr>
          <w:p w14:paraId="263BFBAD" w14:textId="6767B018" w:rsidR="005A76FB" w:rsidRPr="00EC16D5" w:rsidRDefault="005A76FB" w:rsidP="00EC16D5">
            <w:pPr>
              <w:spacing w:after="120"/>
              <w:jc w:val="center"/>
            </w:pPr>
            <w:r w:rsidRPr="00EC16D5">
              <w:rPr>
                <w:color w:val="000000"/>
              </w:rPr>
              <w:t>G024</w:t>
            </w:r>
          </w:p>
        </w:tc>
        <w:tc>
          <w:tcPr>
            <w:tcW w:w="2160" w:type="dxa"/>
            <w:vAlign w:val="bottom"/>
          </w:tcPr>
          <w:p w14:paraId="6632D7B7" w14:textId="263F07CB" w:rsidR="005A76FB" w:rsidRPr="00EC16D5" w:rsidRDefault="005A76FB" w:rsidP="00EC16D5">
            <w:pPr>
              <w:spacing w:after="120"/>
              <w:jc w:val="center"/>
            </w:pPr>
            <w:r w:rsidRPr="00EC16D5">
              <w:rPr>
                <w:color w:val="000000"/>
              </w:rPr>
              <w:t>31.66853</w:t>
            </w:r>
          </w:p>
        </w:tc>
        <w:tc>
          <w:tcPr>
            <w:tcW w:w="2160" w:type="dxa"/>
            <w:vAlign w:val="bottom"/>
          </w:tcPr>
          <w:p w14:paraId="478A6657" w14:textId="221560BD" w:rsidR="005A76FB" w:rsidRPr="00EC16D5" w:rsidRDefault="005A76FB" w:rsidP="00EC16D5">
            <w:pPr>
              <w:spacing w:after="120"/>
              <w:jc w:val="center"/>
            </w:pPr>
            <w:r w:rsidRPr="00EC16D5">
              <w:rPr>
                <w:color w:val="000000"/>
              </w:rPr>
              <w:t>-102.895124</w:t>
            </w:r>
          </w:p>
        </w:tc>
        <w:tc>
          <w:tcPr>
            <w:tcW w:w="2160" w:type="dxa"/>
            <w:vAlign w:val="bottom"/>
          </w:tcPr>
          <w:p w14:paraId="2384EFCC" w14:textId="089AA841" w:rsidR="005A76FB" w:rsidRPr="00EC16D5" w:rsidRDefault="005A76FB" w:rsidP="00EC16D5">
            <w:pPr>
              <w:spacing w:after="120"/>
              <w:jc w:val="center"/>
            </w:pPr>
            <w:r w:rsidRPr="00EC16D5">
              <w:rPr>
                <w:color w:val="000000"/>
              </w:rPr>
              <w:t>806.898</w:t>
            </w:r>
          </w:p>
        </w:tc>
      </w:tr>
      <w:tr w:rsidR="005A76FB" w:rsidRPr="00EC16D5" w14:paraId="5C6F98D9" w14:textId="77777777" w:rsidTr="00C22730">
        <w:tc>
          <w:tcPr>
            <w:tcW w:w="2160" w:type="dxa"/>
            <w:vAlign w:val="bottom"/>
          </w:tcPr>
          <w:p w14:paraId="43782FCA" w14:textId="0FDB6496" w:rsidR="005A76FB" w:rsidRPr="00EC16D5" w:rsidRDefault="005A76FB" w:rsidP="00EC16D5">
            <w:pPr>
              <w:spacing w:after="120"/>
              <w:jc w:val="center"/>
            </w:pPr>
            <w:r w:rsidRPr="00EC16D5">
              <w:rPr>
                <w:color w:val="000000"/>
              </w:rPr>
              <w:t>G025</w:t>
            </w:r>
          </w:p>
        </w:tc>
        <w:tc>
          <w:tcPr>
            <w:tcW w:w="2160" w:type="dxa"/>
            <w:vAlign w:val="bottom"/>
          </w:tcPr>
          <w:p w14:paraId="74CE1E5D" w14:textId="5B1ACAAA" w:rsidR="005A76FB" w:rsidRPr="00EC16D5" w:rsidRDefault="005A76FB" w:rsidP="00EC16D5">
            <w:pPr>
              <w:spacing w:after="120"/>
              <w:jc w:val="center"/>
            </w:pPr>
            <w:r w:rsidRPr="00EC16D5">
              <w:rPr>
                <w:color w:val="000000"/>
              </w:rPr>
              <w:t>31.66852</w:t>
            </w:r>
          </w:p>
        </w:tc>
        <w:tc>
          <w:tcPr>
            <w:tcW w:w="2160" w:type="dxa"/>
            <w:vAlign w:val="bottom"/>
          </w:tcPr>
          <w:p w14:paraId="226FC8A7" w14:textId="292D0083" w:rsidR="005A76FB" w:rsidRPr="00EC16D5" w:rsidRDefault="005A76FB" w:rsidP="00EC16D5">
            <w:pPr>
              <w:spacing w:after="120"/>
              <w:jc w:val="center"/>
            </w:pPr>
            <w:r w:rsidRPr="00EC16D5">
              <w:rPr>
                <w:color w:val="000000"/>
              </w:rPr>
              <w:t>-102.895170</w:t>
            </w:r>
          </w:p>
        </w:tc>
        <w:tc>
          <w:tcPr>
            <w:tcW w:w="2160" w:type="dxa"/>
            <w:vAlign w:val="bottom"/>
          </w:tcPr>
          <w:p w14:paraId="357173AE" w14:textId="30356935" w:rsidR="005A76FB" w:rsidRPr="00EC16D5" w:rsidRDefault="005A76FB" w:rsidP="00EC16D5">
            <w:pPr>
              <w:spacing w:after="120"/>
              <w:jc w:val="center"/>
            </w:pPr>
            <w:r w:rsidRPr="00EC16D5">
              <w:rPr>
                <w:color w:val="000000"/>
              </w:rPr>
              <w:t>806.979</w:t>
            </w:r>
          </w:p>
        </w:tc>
      </w:tr>
      <w:tr w:rsidR="005A76FB" w:rsidRPr="00EC16D5" w14:paraId="7DD45200" w14:textId="77777777" w:rsidTr="00C22730">
        <w:tc>
          <w:tcPr>
            <w:tcW w:w="2160" w:type="dxa"/>
            <w:vAlign w:val="bottom"/>
          </w:tcPr>
          <w:p w14:paraId="4047B757" w14:textId="6EAE7620" w:rsidR="005A76FB" w:rsidRPr="00EC16D5" w:rsidRDefault="005A76FB" w:rsidP="00EC16D5">
            <w:pPr>
              <w:spacing w:after="120"/>
              <w:jc w:val="center"/>
            </w:pPr>
            <w:r w:rsidRPr="00EC16D5">
              <w:rPr>
                <w:color w:val="000000"/>
              </w:rPr>
              <w:lastRenderedPageBreak/>
              <w:t>G026</w:t>
            </w:r>
          </w:p>
        </w:tc>
        <w:tc>
          <w:tcPr>
            <w:tcW w:w="2160" w:type="dxa"/>
            <w:vAlign w:val="bottom"/>
          </w:tcPr>
          <w:p w14:paraId="1A515DC6" w14:textId="2DDDC662" w:rsidR="005A76FB" w:rsidRPr="00EC16D5" w:rsidRDefault="005A76FB" w:rsidP="00EC16D5">
            <w:pPr>
              <w:spacing w:after="120"/>
              <w:jc w:val="center"/>
            </w:pPr>
            <w:r w:rsidRPr="00EC16D5">
              <w:rPr>
                <w:color w:val="000000"/>
              </w:rPr>
              <w:t>31.66851</w:t>
            </w:r>
          </w:p>
        </w:tc>
        <w:tc>
          <w:tcPr>
            <w:tcW w:w="2160" w:type="dxa"/>
            <w:vAlign w:val="bottom"/>
          </w:tcPr>
          <w:p w14:paraId="3E872E40" w14:textId="3E7970DD" w:rsidR="005A76FB" w:rsidRPr="00EC16D5" w:rsidRDefault="005A76FB" w:rsidP="00EC16D5">
            <w:pPr>
              <w:spacing w:after="120"/>
              <w:jc w:val="center"/>
            </w:pPr>
            <w:r w:rsidRPr="00EC16D5">
              <w:rPr>
                <w:color w:val="000000"/>
              </w:rPr>
              <w:t>-102.895222</w:t>
            </w:r>
          </w:p>
        </w:tc>
        <w:tc>
          <w:tcPr>
            <w:tcW w:w="2160" w:type="dxa"/>
            <w:vAlign w:val="bottom"/>
          </w:tcPr>
          <w:p w14:paraId="6306255D" w14:textId="0C11D473" w:rsidR="005A76FB" w:rsidRPr="00EC16D5" w:rsidRDefault="005A76FB" w:rsidP="00EC16D5">
            <w:pPr>
              <w:spacing w:after="120"/>
              <w:jc w:val="center"/>
            </w:pPr>
            <w:r w:rsidRPr="00EC16D5">
              <w:rPr>
                <w:color w:val="000000"/>
              </w:rPr>
              <w:t>807.006</w:t>
            </w:r>
          </w:p>
        </w:tc>
      </w:tr>
      <w:tr w:rsidR="005A76FB" w:rsidRPr="00EC16D5" w14:paraId="71DDE66B" w14:textId="77777777" w:rsidTr="00C22730">
        <w:tc>
          <w:tcPr>
            <w:tcW w:w="2160" w:type="dxa"/>
            <w:vAlign w:val="bottom"/>
          </w:tcPr>
          <w:p w14:paraId="555AB572" w14:textId="35F6AD33" w:rsidR="005A76FB" w:rsidRPr="00EC16D5" w:rsidRDefault="005A76FB" w:rsidP="00EC16D5">
            <w:pPr>
              <w:spacing w:after="120"/>
              <w:jc w:val="center"/>
            </w:pPr>
            <w:r w:rsidRPr="00EC16D5">
              <w:rPr>
                <w:color w:val="000000"/>
              </w:rPr>
              <w:t>G027</w:t>
            </w:r>
          </w:p>
        </w:tc>
        <w:tc>
          <w:tcPr>
            <w:tcW w:w="2160" w:type="dxa"/>
            <w:vAlign w:val="bottom"/>
          </w:tcPr>
          <w:p w14:paraId="13EFC28A" w14:textId="30106349" w:rsidR="005A76FB" w:rsidRPr="00EC16D5" w:rsidRDefault="005A76FB" w:rsidP="00EC16D5">
            <w:pPr>
              <w:spacing w:after="120"/>
              <w:jc w:val="center"/>
            </w:pPr>
            <w:r w:rsidRPr="00EC16D5">
              <w:rPr>
                <w:color w:val="000000"/>
              </w:rPr>
              <w:t>31.66849</w:t>
            </w:r>
          </w:p>
        </w:tc>
        <w:tc>
          <w:tcPr>
            <w:tcW w:w="2160" w:type="dxa"/>
            <w:vAlign w:val="bottom"/>
          </w:tcPr>
          <w:p w14:paraId="7006DFBA" w14:textId="53EBAEDE" w:rsidR="005A76FB" w:rsidRPr="00EC16D5" w:rsidRDefault="005A76FB" w:rsidP="00EC16D5">
            <w:pPr>
              <w:spacing w:after="120"/>
              <w:jc w:val="center"/>
            </w:pPr>
            <w:r w:rsidRPr="00EC16D5">
              <w:rPr>
                <w:color w:val="000000"/>
              </w:rPr>
              <w:t>-102.895271</w:t>
            </w:r>
          </w:p>
        </w:tc>
        <w:tc>
          <w:tcPr>
            <w:tcW w:w="2160" w:type="dxa"/>
            <w:vAlign w:val="bottom"/>
          </w:tcPr>
          <w:p w14:paraId="52C1DA3B" w14:textId="230FEA1D" w:rsidR="005A76FB" w:rsidRPr="00EC16D5" w:rsidRDefault="005A76FB" w:rsidP="00EC16D5">
            <w:pPr>
              <w:spacing w:after="120"/>
              <w:jc w:val="center"/>
            </w:pPr>
            <w:r w:rsidRPr="00EC16D5">
              <w:rPr>
                <w:color w:val="000000"/>
              </w:rPr>
              <w:t>807.047</w:t>
            </w:r>
          </w:p>
        </w:tc>
      </w:tr>
      <w:tr w:rsidR="005A76FB" w:rsidRPr="00EC16D5" w14:paraId="5B09BEE1" w14:textId="77777777" w:rsidTr="00C22730">
        <w:tc>
          <w:tcPr>
            <w:tcW w:w="2160" w:type="dxa"/>
            <w:vAlign w:val="bottom"/>
          </w:tcPr>
          <w:p w14:paraId="68DD80AB" w14:textId="535F55DE" w:rsidR="005A76FB" w:rsidRPr="00EC16D5" w:rsidRDefault="005A76FB" w:rsidP="00EC16D5">
            <w:pPr>
              <w:spacing w:after="120"/>
              <w:jc w:val="center"/>
            </w:pPr>
            <w:r w:rsidRPr="00EC16D5">
              <w:rPr>
                <w:color w:val="000000"/>
              </w:rPr>
              <w:t>G028</w:t>
            </w:r>
          </w:p>
        </w:tc>
        <w:tc>
          <w:tcPr>
            <w:tcW w:w="2160" w:type="dxa"/>
            <w:vAlign w:val="bottom"/>
          </w:tcPr>
          <w:p w14:paraId="149E0C3F" w14:textId="7FBDBE82" w:rsidR="005A76FB" w:rsidRPr="00EC16D5" w:rsidRDefault="005A76FB" w:rsidP="00EC16D5">
            <w:pPr>
              <w:spacing w:after="120"/>
              <w:jc w:val="center"/>
            </w:pPr>
            <w:r w:rsidRPr="00EC16D5">
              <w:rPr>
                <w:color w:val="000000"/>
              </w:rPr>
              <w:t>31.66848</w:t>
            </w:r>
          </w:p>
        </w:tc>
        <w:tc>
          <w:tcPr>
            <w:tcW w:w="2160" w:type="dxa"/>
            <w:vAlign w:val="bottom"/>
          </w:tcPr>
          <w:p w14:paraId="0E48847D" w14:textId="13A059A9" w:rsidR="005A76FB" w:rsidRPr="00EC16D5" w:rsidRDefault="005A76FB" w:rsidP="00EC16D5">
            <w:pPr>
              <w:spacing w:after="120"/>
              <w:jc w:val="center"/>
            </w:pPr>
            <w:r w:rsidRPr="00EC16D5">
              <w:rPr>
                <w:color w:val="000000"/>
              </w:rPr>
              <w:t>-102.895320</w:t>
            </w:r>
          </w:p>
        </w:tc>
        <w:tc>
          <w:tcPr>
            <w:tcW w:w="2160" w:type="dxa"/>
            <w:vAlign w:val="bottom"/>
          </w:tcPr>
          <w:p w14:paraId="0F0F5A59" w14:textId="34952610" w:rsidR="005A76FB" w:rsidRPr="00EC16D5" w:rsidRDefault="005A76FB" w:rsidP="00EC16D5">
            <w:pPr>
              <w:spacing w:after="120"/>
              <w:jc w:val="center"/>
            </w:pPr>
            <w:r w:rsidRPr="00EC16D5">
              <w:rPr>
                <w:color w:val="000000"/>
              </w:rPr>
              <w:t>807.065</w:t>
            </w:r>
          </w:p>
        </w:tc>
      </w:tr>
      <w:tr w:rsidR="005A76FB" w:rsidRPr="00EC16D5" w14:paraId="195D8ECF" w14:textId="77777777" w:rsidTr="00C22730">
        <w:tc>
          <w:tcPr>
            <w:tcW w:w="2160" w:type="dxa"/>
            <w:vAlign w:val="bottom"/>
          </w:tcPr>
          <w:p w14:paraId="1FECA092" w14:textId="0B6E0569" w:rsidR="005A76FB" w:rsidRPr="00EC16D5" w:rsidRDefault="005A76FB" w:rsidP="00EC16D5">
            <w:pPr>
              <w:spacing w:after="120"/>
              <w:jc w:val="center"/>
            </w:pPr>
            <w:r w:rsidRPr="00EC16D5">
              <w:rPr>
                <w:color w:val="000000"/>
              </w:rPr>
              <w:t>G029</w:t>
            </w:r>
          </w:p>
        </w:tc>
        <w:tc>
          <w:tcPr>
            <w:tcW w:w="2160" w:type="dxa"/>
            <w:vAlign w:val="bottom"/>
          </w:tcPr>
          <w:p w14:paraId="53D8CAEB" w14:textId="2D427D02" w:rsidR="005A76FB" w:rsidRPr="00EC16D5" w:rsidRDefault="005A76FB" w:rsidP="00EC16D5">
            <w:pPr>
              <w:spacing w:after="120"/>
              <w:jc w:val="center"/>
            </w:pPr>
            <w:r w:rsidRPr="00EC16D5">
              <w:rPr>
                <w:color w:val="000000"/>
              </w:rPr>
              <w:t>31.66847</w:t>
            </w:r>
          </w:p>
        </w:tc>
        <w:tc>
          <w:tcPr>
            <w:tcW w:w="2160" w:type="dxa"/>
            <w:vAlign w:val="bottom"/>
          </w:tcPr>
          <w:p w14:paraId="3EED76F5" w14:textId="099C682A" w:rsidR="005A76FB" w:rsidRPr="00EC16D5" w:rsidRDefault="005A76FB" w:rsidP="00EC16D5">
            <w:pPr>
              <w:spacing w:after="120"/>
              <w:jc w:val="center"/>
            </w:pPr>
            <w:r w:rsidRPr="00EC16D5">
              <w:rPr>
                <w:color w:val="000000"/>
              </w:rPr>
              <w:t>-102.895372</w:t>
            </w:r>
          </w:p>
        </w:tc>
        <w:tc>
          <w:tcPr>
            <w:tcW w:w="2160" w:type="dxa"/>
            <w:vAlign w:val="bottom"/>
          </w:tcPr>
          <w:p w14:paraId="36F969D3" w14:textId="58E2113F" w:rsidR="005A76FB" w:rsidRPr="00EC16D5" w:rsidRDefault="005A76FB" w:rsidP="00EC16D5">
            <w:pPr>
              <w:spacing w:after="120"/>
              <w:jc w:val="center"/>
            </w:pPr>
            <w:r w:rsidRPr="00EC16D5">
              <w:rPr>
                <w:color w:val="000000"/>
              </w:rPr>
              <w:t>807.197</w:t>
            </w:r>
          </w:p>
        </w:tc>
      </w:tr>
      <w:tr w:rsidR="005A76FB" w:rsidRPr="00EC16D5" w14:paraId="340810FE" w14:textId="77777777" w:rsidTr="00C22730">
        <w:tc>
          <w:tcPr>
            <w:tcW w:w="2160" w:type="dxa"/>
            <w:vAlign w:val="bottom"/>
          </w:tcPr>
          <w:p w14:paraId="353C55CB" w14:textId="16D245DE" w:rsidR="005A76FB" w:rsidRPr="00EC16D5" w:rsidRDefault="005A76FB" w:rsidP="00EC16D5">
            <w:pPr>
              <w:spacing w:after="120"/>
              <w:jc w:val="center"/>
            </w:pPr>
            <w:r w:rsidRPr="00EC16D5">
              <w:rPr>
                <w:color w:val="000000"/>
              </w:rPr>
              <w:t>G030</w:t>
            </w:r>
          </w:p>
        </w:tc>
        <w:tc>
          <w:tcPr>
            <w:tcW w:w="2160" w:type="dxa"/>
            <w:vAlign w:val="bottom"/>
          </w:tcPr>
          <w:p w14:paraId="66B4283B" w14:textId="6AC29243" w:rsidR="005A76FB" w:rsidRPr="00EC16D5" w:rsidRDefault="005A76FB" w:rsidP="00EC16D5">
            <w:pPr>
              <w:spacing w:after="120"/>
              <w:jc w:val="center"/>
            </w:pPr>
            <w:r w:rsidRPr="00EC16D5">
              <w:rPr>
                <w:color w:val="000000"/>
              </w:rPr>
              <w:t>31.66845</w:t>
            </w:r>
          </w:p>
        </w:tc>
        <w:tc>
          <w:tcPr>
            <w:tcW w:w="2160" w:type="dxa"/>
            <w:vAlign w:val="bottom"/>
          </w:tcPr>
          <w:p w14:paraId="28785752" w14:textId="5054B679" w:rsidR="005A76FB" w:rsidRPr="00EC16D5" w:rsidRDefault="005A76FB" w:rsidP="00EC16D5">
            <w:pPr>
              <w:spacing w:after="120"/>
              <w:jc w:val="center"/>
            </w:pPr>
            <w:r w:rsidRPr="00EC16D5">
              <w:rPr>
                <w:color w:val="000000"/>
              </w:rPr>
              <w:t>-102.895421</w:t>
            </w:r>
          </w:p>
        </w:tc>
        <w:tc>
          <w:tcPr>
            <w:tcW w:w="2160" w:type="dxa"/>
            <w:vAlign w:val="bottom"/>
          </w:tcPr>
          <w:p w14:paraId="2BBAB03E" w14:textId="73BC8B21" w:rsidR="005A76FB" w:rsidRPr="00EC16D5" w:rsidRDefault="005A76FB" w:rsidP="00EC16D5">
            <w:pPr>
              <w:spacing w:after="120"/>
              <w:jc w:val="center"/>
            </w:pPr>
            <w:r w:rsidRPr="00EC16D5">
              <w:rPr>
                <w:color w:val="000000"/>
              </w:rPr>
              <w:t>807.370</w:t>
            </w:r>
          </w:p>
        </w:tc>
      </w:tr>
      <w:tr w:rsidR="005A76FB" w:rsidRPr="00EC16D5" w14:paraId="32075850" w14:textId="77777777" w:rsidTr="00C22730">
        <w:tc>
          <w:tcPr>
            <w:tcW w:w="2160" w:type="dxa"/>
            <w:vAlign w:val="bottom"/>
          </w:tcPr>
          <w:p w14:paraId="3480AB47" w14:textId="1BCF1C62" w:rsidR="005A76FB" w:rsidRPr="00EC16D5" w:rsidRDefault="005A76FB" w:rsidP="00EC16D5">
            <w:pPr>
              <w:spacing w:after="120"/>
              <w:jc w:val="center"/>
            </w:pPr>
            <w:r w:rsidRPr="00EC16D5">
              <w:rPr>
                <w:color w:val="000000"/>
              </w:rPr>
              <w:t>G031</w:t>
            </w:r>
          </w:p>
        </w:tc>
        <w:tc>
          <w:tcPr>
            <w:tcW w:w="2160" w:type="dxa"/>
            <w:vAlign w:val="bottom"/>
          </w:tcPr>
          <w:p w14:paraId="473795D0" w14:textId="4571FAB1" w:rsidR="005A76FB" w:rsidRPr="00EC16D5" w:rsidRDefault="005A76FB" w:rsidP="00EC16D5">
            <w:pPr>
              <w:spacing w:after="120"/>
              <w:jc w:val="center"/>
            </w:pPr>
            <w:r w:rsidRPr="00EC16D5">
              <w:rPr>
                <w:color w:val="000000"/>
              </w:rPr>
              <w:t>31.66844</w:t>
            </w:r>
          </w:p>
        </w:tc>
        <w:tc>
          <w:tcPr>
            <w:tcW w:w="2160" w:type="dxa"/>
            <w:vAlign w:val="bottom"/>
          </w:tcPr>
          <w:p w14:paraId="3A7B304B" w14:textId="5CE92808" w:rsidR="005A76FB" w:rsidRPr="00EC16D5" w:rsidRDefault="005A76FB" w:rsidP="00EC16D5">
            <w:pPr>
              <w:spacing w:after="120"/>
              <w:jc w:val="center"/>
            </w:pPr>
            <w:r w:rsidRPr="00EC16D5">
              <w:rPr>
                <w:color w:val="000000"/>
              </w:rPr>
              <w:t>-102.895471</w:t>
            </w:r>
          </w:p>
        </w:tc>
        <w:tc>
          <w:tcPr>
            <w:tcW w:w="2160" w:type="dxa"/>
            <w:vAlign w:val="bottom"/>
          </w:tcPr>
          <w:p w14:paraId="22F87E05" w14:textId="23326AC0" w:rsidR="005A76FB" w:rsidRPr="00EC16D5" w:rsidRDefault="005A76FB" w:rsidP="00EC16D5">
            <w:pPr>
              <w:spacing w:after="120"/>
              <w:jc w:val="center"/>
            </w:pPr>
            <w:r w:rsidRPr="00EC16D5">
              <w:rPr>
                <w:color w:val="000000"/>
              </w:rPr>
              <w:t>807.401</w:t>
            </w:r>
          </w:p>
        </w:tc>
      </w:tr>
      <w:tr w:rsidR="005A76FB" w:rsidRPr="00EC16D5" w14:paraId="0D7F0673" w14:textId="77777777" w:rsidTr="00C22730">
        <w:tc>
          <w:tcPr>
            <w:tcW w:w="2160" w:type="dxa"/>
            <w:vAlign w:val="bottom"/>
          </w:tcPr>
          <w:p w14:paraId="5ED3CE60" w14:textId="7380A10F" w:rsidR="005A76FB" w:rsidRPr="00EC16D5" w:rsidRDefault="005A76FB" w:rsidP="00EC16D5">
            <w:pPr>
              <w:spacing w:after="120"/>
              <w:jc w:val="center"/>
            </w:pPr>
            <w:r w:rsidRPr="00EC16D5">
              <w:rPr>
                <w:color w:val="000000"/>
              </w:rPr>
              <w:t>G032</w:t>
            </w:r>
          </w:p>
        </w:tc>
        <w:tc>
          <w:tcPr>
            <w:tcW w:w="2160" w:type="dxa"/>
            <w:vAlign w:val="bottom"/>
          </w:tcPr>
          <w:p w14:paraId="7EA1267E" w14:textId="40AB36C9" w:rsidR="005A76FB" w:rsidRPr="00EC16D5" w:rsidRDefault="005A76FB" w:rsidP="00EC16D5">
            <w:pPr>
              <w:spacing w:after="120"/>
              <w:jc w:val="center"/>
            </w:pPr>
            <w:r w:rsidRPr="00EC16D5">
              <w:rPr>
                <w:color w:val="000000"/>
              </w:rPr>
              <w:t>31.66842</w:t>
            </w:r>
          </w:p>
        </w:tc>
        <w:tc>
          <w:tcPr>
            <w:tcW w:w="2160" w:type="dxa"/>
            <w:vAlign w:val="bottom"/>
          </w:tcPr>
          <w:p w14:paraId="074EA604" w14:textId="77B1A035" w:rsidR="005A76FB" w:rsidRPr="00EC16D5" w:rsidRDefault="005A76FB" w:rsidP="00EC16D5">
            <w:pPr>
              <w:spacing w:after="120"/>
              <w:jc w:val="center"/>
            </w:pPr>
            <w:r w:rsidRPr="00EC16D5">
              <w:rPr>
                <w:color w:val="000000"/>
              </w:rPr>
              <w:t>-102.895522</w:t>
            </w:r>
          </w:p>
        </w:tc>
        <w:tc>
          <w:tcPr>
            <w:tcW w:w="2160" w:type="dxa"/>
            <w:vAlign w:val="bottom"/>
          </w:tcPr>
          <w:p w14:paraId="6F438CD7" w14:textId="603601AB" w:rsidR="005A76FB" w:rsidRPr="00EC16D5" w:rsidRDefault="005A76FB" w:rsidP="00EC16D5">
            <w:pPr>
              <w:spacing w:after="120"/>
              <w:jc w:val="center"/>
            </w:pPr>
            <w:r w:rsidRPr="00EC16D5">
              <w:rPr>
                <w:color w:val="000000"/>
              </w:rPr>
              <w:t>807.629</w:t>
            </w:r>
          </w:p>
        </w:tc>
      </w:tr>
      <w:tr w:rsidR="005A76FB" w:rsidRPr="00EC16D5" w14:paraId="46F91B30" w14:textId="77777777" w:rsidTr="00C22730">
        <w:tc>
          <w:tcPr>
            <w:tcW w:w="2160" w:type="dxa"/>
            <w:vAlign w:val="bottom"/>
          </w:tcPr>
          <w:p w14:paraId="5D272472" w14:textId="28AFA4E7" w:rsidR="005A76FB" w:rsidRPr="00EC16D5" w:rsidRDefault="005A76FB" w:rsidP="00EC16D5">
            <w:pPr>
              <w:spacing w:after="120"/>
              <w:jc w:val="center"/>
            </w:pPr>
            <w:r w:rsidRPr="00EC16D5">
              <w:rPr>
                <w:color w:val="000000"/>
              </w:rPr>
              <w:t>G033</w:t>
            </w:r>
          </w:p>
        </w:tc>
        <w:tc>
          <w:tcPr>
            <w:tcW w:w="2160" w:type="dxa"/>
            <w:vAlign w:val="bottom"/>
          </w:tcPr>
          <w:p w14:paraId="41AE0BDF" w14:textId="036198BC" w:rsidR="005A76FB" w:rsidRPr="00EC16D5" w:rsidRDefault="005A76FB" w:rsidP="00EC16D5">
            <w:pPr>
              <w:spacing w:after="120"/>
              <w:jc w:val="center"/>
            </w:pPr>
            <w:r w:rsidRPr="00EC16D5">
              <w:rPr>
                <w:color w:val="000000"/>
              </w:rPr>
              <w:t>31.66841</w:t>
            </w:r>
          </w:p>
        </w:tc>
        <w:tc>
          <w:tcPr>
            <w:tcW w:w="2160" w:type="dxa"/>
            <w:vAlign w:val="bottom"/>
          </w:tcPr>
          <w:p w14:paraId="4D0A376A" w14:textId="745C0145" w:rsidR="005A76FB" w:rsidRPr="00EC16D5" w:rsidRDefault="005A76FB" w:rsidP="00EC16D5">
            <w:pPr>
              <w:spacing w:after="120"/>
              <w:jc w:val="center"/>
            </w:pPr>
            <w:r w:rsidRPr="00EC16D5">
              <w:rPr>
                <w:color w:val="000000"/>
              </w:rPr>
              <w:t>-102.895572</w:t>
            </w:r>
          </w:p>
        </w:tc>
        <w:tc>
          <w:tcPr>
            <w:tcW w:w="2160" w:type="dxa"/>
            <w:vAlign w:val="bottom"/>
          </w:tcPr>
          <w:p w14:paraId="1BFCA956" w14:textId="12EAE6A0" w:rsidR="005A76FB" w:rsidRPr="00EC16D5" w:rsidRDefault="005A76FB" w:rsidP="00EC16D5">
            <w:pPr>
              <w:spacing w:after="120"/>
              <w:jc w:val="center"/>
            </w:pPr>
            <w:r w:rsidRPr="00EC16D5">
              <w:rPr>
                <w:color w:val="000000"/>
              </w:rPr>
              <w:t>807.734</w:t>
            </w:r>
          </w:p>
        </w:tc>
      </w:tr>
      <w:tr w:rsidR="005A76FB" w:rsidRPr="00EC16D5" w14:paraId="018DE30F" w14:textId="77777777" w:rsidTr="00C22730">
        <w:tc>
          <w:tcPr>
            <w:tcW w:w="2160" w:type="dxa"/>
            <w:vAlign w:val="bottom"/>
          </w:tcPr>
          <w:p w14:paraId="5D94DD32" w14:textId="7555ED7C" w:rsidR="005A76FB" w:rsidRPr="00EC16D5" w:rsidRDefault="005A76FB" w:rsidP="00EC16D5">
            <w:pPr>
              <w:spacing w:after="120"/>
              <w:jc w:val="center"/>
            </w:pPr>
            <w:r w:rsidRPr="00EC16D5">
              <w:rPr>
                <w:color w:val="000000"/>
              </w:rPr>
              <w:t>G034</w:t>
            </w:r>
          </w:p>
        </w:tc>
        <w:tc>
          <w:tcPr>
            <w:tcW w:w="2160" w:type="dxa"/>
            <w:vAlign w:val="bottom"/>
          </w:tcPr>
          <w:p w14:paraId="32F6C26C" w14:textId="522D245C" w:rsidR="005A76FB" w:rsidRPr="00EC16D5" w:rsidRDefault="005A76FB" w:rsidP="00EC16D5">
            <w:pPr>
              <w:spacing w:after="120"/>
              <w:jc w:val="center"/>
            </w:pPr>
            <w:r w:rsidRPr="00EC16D5">
              <w:rPr>
                <w:color w:val="000000"/>
              </w:rPr>
              <w:t>31.66839</w:t>
            </w:r>
          </w:p>
        </w:tc>
        <w:tc>
          <w:tcPr>
            <w:tcW w:w="2160" w:type="dxa"/>
            <w:vAlign w:val="bottom"/>
          </w:tcPr>
          <w:p w14:paraId="3F8D7B5B" w14:textId="08A9A330" w:rsidR="005A76FB" w:rsidRPr="00EC16D5" w:rsidRDefault="005A76FB" w:rsidP="00EC16D5">
            <w:pPr>
              <w:spacing w:after="120"/>
              <w:jc w:val="center"/>
            </w:pPr>
            <w:r w:rsidRPr="00EC16D5">
              <w:rPr>
                <w:color w:val="000000"/>
              </w:rPr>
              <w:t>-102.895623</w:t>
            </w:r>
          </w:p>
        </w:tc>
        <w:tc>
          <w:tcPr>
            <w:tcW w:w="2160" w:type="dxa"/>
            <w:vAlign w:val="bottom"/>
          </w:tcPr>
          <w:p w14:paraId="31C22EE5" w14:textId="589E3202" w:rsidR="005A76FB" w:rsidRPr="00EC16D5" w:rsidRDefault="005A76FB" w:rsidP="00EC16D5">
            <w:pPr>
              <w:spacing w:after="120"/>
              <w:jc w:val="center"/>
            </w:pPr>
            <w:r w:rsidRPr="00EC16D5">
              <w:rPr>
                <w:color w:val="000000"/>
              </w:rPr>
              <w:t>807.851</w:t>
            </w:r>
          </w:p>
        </w:tc>
      </w:tr>
      <w:tr w:rsidR="005A76FB" w:rsidRPr="00EC16D5" w14:paraId="05458129" w14:textId="77777777" w:rsidTr="00C22730">
        <w:tc>
          <w:tcPr>
            <w:tcW w:w="2160" w:type="dxa"/>
            <w:vAlign w:val="bottom"/>
          </w:tcPr>
          <w:p w14:paraId="3B4C5E16" w14:textId="7C849765" w:rsidR="005A76FB" w:rsidRPr="00EC16D5" w:rsidRDefault="005A76FB" w:rsidP="00EC16D5">
            <w:pPr>
              <w:spacing w:after="120"/>
              <w:jc w:val="center"/>
            </w:pPr>
            <w:r w:rsidRPr="00EC16D5">
              <w:rPr>
                <w:color w:val="000000"/>
              </w:rPr>
              <w:t>G035</w:t>
            </w:r>
          </w:p>
        </w:tc>
        <w:tc>
          <w:tcPr>
            <w:tcW w:w="2160" w:type="dxa"/>
            <w:vAlign w:val="bottom"/>
          </w:tcPr>
          <w:p w14:paraId="7BC24F33" w14:textId="28D8C2E0" w:rsidR="005A76FB" w:rsidRPr="00EC16D5" w:rsidRDefault="005A76FB" w:rsidP="00EC16D5">
            <w:pPr>
              <w:spacing w:after="120"/>
              <w:jc w:val="center"/>
            </w:pPr>
            <w:r w:rsidRPr="00EC16D5">
              <w:rPr>
                <w:color w:val="000000"/>
              </w:rPr>
              <w:t>31.66838</w:t>
            </w:r>
          </w:p>
        </w:tc>
        <w:tc>
          <w:tcPr>
            <w:tcW w:w="2160" w:type="dxa"/>
            <w:vAlign w:val="bottom"/>
          </w:tcPr>
          <w:p w14:paraId="686561B1" w14:textId="6EE62A4C" w:rsidR="005A76FB" w:rsidRPr="00EC16D5" w:rsidRDefault="005A76FB" w:rsidP="00EC16D5">
            <w:pPr>
              <w:spacing w:after="120"/>
              <w:jc w:val="center"/>
            </w:pPr>
            <w:r w:rsidRPr="00EC16D5">
              <w:rPr>
                <w:color w:val="000000"/>
              </w:rPr>
              <w:t>-102.895673</w:t>
            </w:r>
          </w:p>
        </w:tc>
        <w:tc>
          <w:tcPr>
            <w:tcW w:w="2160" w:type="dxa"/>
            <w:vAlign w:val="bottom"/>
          </w:tcPr>
          <w:p w14:paraId="1461C168" w14:textId="47F1652C" w:rsidR="005A76FB" w:rsidRPr="00EC16D5" w:rsidRDefault="005A76FB" w:rsidP="00EC16D5">
            <w:pPr>
              <w:spacing w:after="120"/>
              <w:jc w:val="center"/>
            </w:pPr>
            <w:r w:rsidRPr="00EC16D5">
              <w:rPr>
                <w:color w:val="000000"/>
              </w:rPr>
              <w:t>807.991</w:t>
            </w:r>
          </w:p>
        </w:tc>
      </w:tr>
      <w:tr w:rsidR="005A76FB" w:rsidRPr="00EC16D5" w14:paraId="7FFACB63" w14:textId="77777777" w:rsidTr="00C22730">
        <w:tc>
          <w:tcPr>
            <w:tcW w:w="2160" w:type="dxa"/>
            <w:vAlign w:val="bottom"/>
          </w:tcPr>
          <w:p w14:paraId="5678B538" w14:textId="05B0E685" w:rsidR="005A76FB" w:rsidRPr="00EC16D5" w:rsidRDefault="005A76FB" w:rsidP="00EC16D5">
            <w:pPr>
              <w:spacing w:after="120"/>
              <w:jc w:val="center"/>
            </w:pPr>
            <w:r w:rsidRPr="00EC16D5">
              <w:rPr>
                <w:color w:val="000000"/>
              </w:rPr>
              <w:t>G036</w:t>
            </w:r>
          </w:p>
        </w:tc>
        <w:tc>
          <w:tcPr>
            <w:tcW w:w="2160" w:type="dxa"/>
            <w:vAlign w:val="bottom"/>
          </w:tcPr>
          <w:p w14:paraId="6FCD0F71" w14:textId="1EB8E2F8" w:rsidR="005A76FB" w:rsidRPr="00EC16D5" w:rsidRDefault="005A76FB" w:rsidP="00EC16D5">
            <w:pPr>
              <w:spacing w:after="120"/>
              <w:jc w:val="center"/>
            </w:pPr>
            <w:r w:rsidRPr="00EC16D5">
              <w:rPr>
                <w:color w:val="000000"/>
              </w:rPr>
              <w:t>31.66837</w:t>
            </w:r>
          </w:p>
        </w:tc>
        <w:tc>
          <w:tcPr>
            <w:tcW w:w="2160" w:type="dxa"/>
            <w:vAlign w:val="bottom"/>
          </w:tcPr>
          <w:p w14:paraId="28D643AF" w14:textId="0EF198DA" w:rsidR="005A76FB" w:rsidRPr="00EC16D5" w:rsidRDefault="005A76FB" w:rsidP="00EC16D5">
            <w:pPr>
              <w:spacing w:after="120"/>
              <w:jc w:val="center"/>
            </w:pPr>
            <w:r w:rsidRPr="00EC16D5">
              <w:rPr>
                <w:color w:val="000000"/>
              </w:rPr>
              <w:t>-102.895722</w:t>
            </w:r>
          </w:p>
        </w:tc>
        <w:tc>
          <w:tcPr>
            <w:tcW w:w="2160" w:type="dxa"/>
            <w:vAlign w:val="bottom"/>
          </w:tcPr>
          <w:p w14:paraId="3EEF5E20" w14:textId="12C318C9" w:rsidR="005A76FB" w:rsidRPr="00EC16D5" w:rsidRDefault="005A76FB" w:rsidP="00EC16D5">
            <w:pPr>
              <w:spacing w:after="120"/>
              <w:jc w:val="center"/>
            </w:pPr>
            <w:r w:rsidRPr="00EC16D5">
              <w:rPr>
                <w:color w:val="000000"/>
              </w:rPr>
              <w:t>807.957</w:t>
            </w:r>
          </w:p>
        </w:tc>
      </w:tr>
      <w:tr w:rsidR="005A76FB" w:rsidRPr="00EC16D5" w14:paraId="42BDC378" w14:textId="77777777" w:rsidTr="00C22730">
        <w:tc>
          <w:tcPr>
            <w:tcW w:w="2160" w:type="dxa"/>
            <w:vAlign w:val="bottom"/>
          </w:tcPr>
          <w:p w14:paraId="53598608" w14:textId="6E883449" w:rsidR="005A76FB" w:rsidRPr="00EC16D5" w:rsidRDefault="005A76FB" w:rsidP="00EC16D5">
            <w:pPr>
              <w:spacing w:after="120"/>
              <w:jc w:val="center"/>
            </w:pPr>
            <w:r w:rsidRPr="00EC16D5">
              <w:rPr>
                <w:color w:val="000000"/>
              </w:rPr>
              <w:t>G037</w:t>
            </w:r>
          </w:p>
        </w:tc>
        <w:tc>
          <w:tcPr>
            <w:tcW w:w="2160" w:type="dxa"/>
            <w:vAlign w:val="bottom"/>
          </w:tcPr>
          <w:p w14:paraId="2C77BE7E" w14:textId="35E80488" w:rsidR="005A76FB" w:rsidRPr="00EC16D5" w:rsidRDefault="005A76FB" w:rsidP="00EC16D5">
            <w:pPr>
              <w:spacing w:after="120"/>
              <w:jc w:val="center"/>
            </w:pPr>
            <w:r w:rsidRPr="00EC16D5">
              <w:rPr>
                <w:color w:val="000000"/>
              </w:rPr>
              <w:t>31.66835</w:t>
            </w:r>
          </w:p>
        </w:tc>
        <w:tc>
          <w:tcPr>
            <w:tcW w:w="2160" w:type="dxa"/>
            <w:vAlign w:val="bottom"/>
          </w:tcPr>
          <w:p w14:paraId="08D3BC99" w14:textId="6581A4C1" w:rsidR="005A76FB" w:rsidRPr="00EC16D5" w:rsidRDefault="005A76FB" w:rsidP="00EC16D5">
            <w:pPr>
              <w:spacing w:after="120"/>
              <w:jc w:val="center"/>
            </w:pPr>
            <w:r w:rsidRPr="00EC16D5">
              <w:rPr>
                <w:color w:val="000000"/>
              </w:rPr>
              <w:t>-102.895773</w:t>
            </w:r>
          </w:p>
        </w:tc>
        <w:tc>
          <w:tcPr>
            <w:tcW w:w="2160" w:type="dxa"/>
            <w:vAlign w:val="bottom"/>
          </w:tcPr>
          <w:p w14:paraId="3DF6DE5F" w14:textId="619A9BA7" w:rsidR="005A76FB" w:rsidRPr="00EC16D5" w:rsidRDefault="005A76FB" w:rsidP="00EC16D5">
            <w:pPr>
              <w:spacing w:after="120"/>
              <w:jc w:val="center"/>
            </w:pPr>
            <w:r w:rsidRPr="00EC16D5">
              <w:rPr>
                <w:color w:val="000000"/>
              </w:rPr>
              <w:t>808.141</w:t>
            </w:r>
          </w:p>
        </w:tc>
      </w:tr>
      <w:tr w:rsidR="005A76FB" w:rsidRPr="00EC16D5" w14:paraId="3A744070" w14:textId="77777777" w:rsidTr="00C22730">
        <w:tc>
          <w:tcPr>
            <w:tcW w:w="2160" w:type="dxa"/>
            <w:vAlign w:val="bottom"/>
          </w:tcPr>
          <w:p w14:paraId="0500AE16" w14:textId="7A4AC8A8" w:rsidR="005A76FB" w:rsidRPr="00EC16D5" w:rsidRDefault="005A76FB" w:rsidP="00EC16D5">
            <w:pPr>
              <w:spacing w:after="120"/>
              <w:jc w:val="center"/>
            </w:pPr>
            <w:r w:rsidRPr="00EC16D5">
              <w:rPr>
                <w:color w:val="000000"/>
              </w:rPr>
              <w:t>G038</w:t>
            </w:r>
          </w:p>
        </w:tc>
        <w:tc>
          <w:tcPr>
            <w:tcW w:w="2160" w:type="dxa"/>
            <w:vAlign w:val="bottom"/>
          </w:tcPr>
          <w:p w14:paraId="06232D28" w14:textId="2102B757" w:rsidR="005A76FB" w:rsidRPr="00EC16D5" w:rsidRDefault="005A76FB" w:rsidP="00EC16D5">
            <w:pPr>
              <w:spacing w:after="120"/>
              <w:jc w:val="center"/>
            </w:pPr>
            <w:r w:rsidRPr="00EC16D5">
              <w:rPr>
                <w:color w:val="000000"/>
              </w:rPr>
              <w:t>31.66834</w:t>
            </w:r>
          </w:p>
        </w:tc>
        <w:tc>
          <w:tcPr>
            <w:tcW w:w="2160" w:type="dxa"/>
            <w:vAlign w:val="bottom"/>
          </w:tcPr>
          <w:p w14:paraId="0E87FCA0" w14:textId="399A7DD8" w:rsidR="005A76FB" w:rsidRPr="00EC16D5" w:rsidRDefault="005A76FB" w:rsidP="00EC16D5">
            <w:pPr>
              <w:spacing w:after="120"/>
              <w:jc w:val="center"/>
            </w:pPr>
            <w:r w:rsidRPr="00EC16D5">
              <w:rPr>
                <w:color w:val="000000"/>
              </w:rPr>
              <w:t>-102.895823</w:t>
            </w:r>
          </w:p>
        </w:tc>
        <w:tc>
          <w:tcPr>
            <w:tcW w:w="2160" w:type="dxa"/>
            <w:vAlign w:val="bottom"/>
          </w:tcPr>
          <w:p w14:paraId="11F3363B" w14:textId="03523E32" w:rsidR="005A76FB" w:rsidRPr="00EC16D5" w:rsidRDefault="005A76FB" w:rsidP="00EC16D5">
            <w:pPr>
              <w:spacing w:after="120"/>
              <w:jc w:val="center"/>
            </w:pPr>
            <w:r w:rsidRPr="00EC16D5">
              <w:rPr>
                <w:color w:val="000000"/>
              </w:rPr>
              <w:t>808.064</w:t>
            </w:r>
          </w:p>
        </w:tc>
      </w:tr>
      <w:tr w:rsidR="005A76FB" w:rsidRPr="00EC16D5" w14:paraId="0DBD0156" w14:textId="77777777" w:rsidTr="00C22730">
        <w:tc>
          <w:tcPr>
            <w:tcW w:w="2160" w:type="dxa"/>
            <w:vAlign w:val="bottom"/>
          </w:tcPr>
          <w:p w14:paraId="18D8DBB6" w14:textId="2200C3DA" w:rsidR="005A76FB" w:rsidRPr="00EC16D5" w:rsidRDefault="005A76FB" w:rsidP="00EC16D5">
            <w:pPr>
              <w:spacing w:after="120"/>
              <w:jc w:val="center"/>
            </w:pPr>
            <w:r w:rsidRPr="00EC16D5">
              <w:rPr>
                <w:color w:val="000000"/>
              </w:rPr>
              <w:t>G039</w:t>
            </w:r>
          </w:p>
        </w:tc>
        <w:tc>
          <w:tcPr>
            <w:tcW w:w="2160" w:type="dxa"/>
            <w:vAlign w:val="bottom"/>
          </w:tcPr>
          <w:p w14:paraId="5271927C" w14:textId="00404798" w:rsidR="005A76FB" w:rsidRPr="00EC16D5" w:rsidRDefault="005A76FB" w:rsidP="00EC16D5">
            <w:pPr>
              <w:spacing w:after="120"/>
              <w:jc w:val="center"/>
            </w:pPr>
            <w:r w:rsidRPr="00EC16D5">
              <w:rPr>
                <w:color w:val="000000"/>
              </w:rPr>
              <w:t>31.66831</w:t>
            </w:r>
          </w:p>
        </w:tc>
        <w:tc>
          <w:tcPr>
            <w:tcW w:w="2160" w:type="dxa"/>
            <w:vAlign w:val="bottom"/>
          </w:tcPr>
          <w:p w14:paraId="6A0D6FD1" w14:textId="76DA995D" w:rsidR="005A76FB" w:rsidRPr="00EC16D5" w:rsidRDefault="005A76FB" w:rsidP="00EC16D5">
            <w:pPr>
              <w:spacing w:after="120"/>
              <w:jc w:val="center"/>
            </w:pPr>
            <w:r w:rsidRPr="00EC16D5">
              <w:rPr>
                <w:color w:val="000000"/>
              </w:rPr>
              <w:t>-102.895868</w:t>
            </w:r>
          </w:p>
        </w:tc>
        <w:tc>
          <w:tcPr>
            <w:tcW w:w="2160" w:type="dxa"/>
            <w:vAlign w:val="bottom"/>
          </w:tcPr>
          <w:p w14:paraId="20879DCA" w14:textId="0528C68E" w:rsidR="005A76FB" w:rsidRPr="00EC16D5" w:rsidRDefault="005A76FB" w:rsidP="00EC16D5">
            <w:pPr>
              <w:spacing w:after="120"/>
              <w:jc w:val="center"/>
            </w:pPr>
            <w:r w:rsidRPr="00EC16D5">
              <w:rPr>
                <w:color w:val="000000"/>
              </w:rPr>
              <w:t>808.355</w:t>
            </w:r>
          </w:p>
        </w:tc>
      </w:tr>
      <w:tr w:rsidR="005A76FB" w:rsidRPr="00EC16D5" w14:paraId="07706956" w14:textId="77777777" w:rsidTr="00C22730">
        <w:tc>
          <w:tcPr>
            <w:tcW w:w="2160" w:type="dxa"/>
            <w:vAlign w:val="bottom"/>
          </w:tcPr>
          <w:p w14:paraId="26E90780" w14:textId="12664E8D" w:rsidR="005A76FB" w:rsidRPr="00EC16D5" w:rsidRDefault="005A76FB" w:rsidP="00EC16D5">
            <w:pPr>
              <w:spacing w:after="120"/>
              <w:jc w:val="center"/>
            </w:pPr>
            <w:r w:rsidRPr="00EC16D5">
              <w:rPr>
                <w:color w:val="000000"/>
              </w:rPr>
              <w:t>G040</w:t>
            </w:r>
          </w:p>
        </w:tc>
        <w:tc>
          <w:tcPr>
            <w:tcW w:w="2160" w:type="dxa"/>
            <w:vAlign w:val="bottom"/>
          </w:tcPr>
          <w:p w14:paraId="54D1895F" w14:textId="3D075488" w:rsidR="005A76FB" w:rsidRPr="00EC16D5" w:rsidRDefault="005A76FB" w:rsidP="00EC16D5">
            <w:pPr>
              <w:spacing w:after="120"/>
              <w:jc w:val="center"/>
            </w:pPr>
            <w:r w:rsidRPr="00EC16D5">
              <w:rPr>
                <w:color w:val="000000"/>
              </w:rPr>
              <w:t>31.66830</w:t>
            </w:r>
          </w:p>
        </w:tc>
        <w:tc>
          <w:tcPr>
            <w:tcW w:w="2160" w:type="dxa"/>
            <w:vAlign w:val="bottom"/>
          </w:tcPr>
          <w:p w14:paraId="058FF37B" w14:textId="3B3A7315" w:rsidR="005A76FB" w:rsidRPr="00EC16D5" w:rsidRDefault="005A76FB" w:rsidP="00EC16D5">
            <w:pPr>
              <w:spacing w:after="120"/>
              <w:jc w:val="center"/>
            </w:pPr>
            <w:r w:rsidRPr="00EC16D5">
              <w:rPr>
                <w:color w:val="000000"/>
              </w:rPr>
              <w:t>-102.895918</w:t>
            </w:r>
          </w:p>
        </w:tc>
        <w:tc>
          <w:tcPr>
            <w:tcW w:w="2160" w:type="dxa"/>
            <w:vAlign w:val="bottom"/>
          </w:tcPr>
          <w:p w14:paraId="7E7C73B9" w14:textId="0855E685" w:rsidR="005A76FB" w:rsidRPr="00EC16D5" w:rsidRDefault="005A76FB" w:rsidP="00EC16D5">
            <w:pPr>
              <w:spacing w:after="120"/>
              <w:jc w:val="center"/>
            </w:pPr>
            <w:r w:rsidRPr="00EC16D5">
              <w:rPr>
                <w:color w:val="000000"/>
              </w:rPr>
              <w:t>808.262</w:t>
            </w:r>
          </w:p>
        </w:tc>
      </w:tr>
      <w:tr w:rsidR="005A76FB" w:rsidRPr="00EC16D5" w14:paraId="17531E2E" w14:textId="77777777" w:rsidTr="00C22730">
        <w:tc>
          <w:tcPr>
            <w:tcW w:w="2160" w:type="dxa"/>
            <w:vAlign w:val="bottom"/>
          </w:tcPr>
          <w:p w14:paraId="7E85B5B8" w14:textId="79E02E38" w:rsidR="005A76FB" w:rsidRPr="00EC16D5" w:rsidRDefault="005A76FB" w:rsidP="00EC16D5">
            <w:pPr>
              <w:spacing w:after="120"/>
              <w:jc w:val="center"/>
            </w:pPr>
            <w:r w:rsidRPr="00EC16D5">
              <w:rPr>
                <w:color w:val="000000"/>
              </w:rPr>
              <w:t>G041</w:t>
            </w:r>
          </w:p>
        </w:tc>
        <w:tc>
          <w:tcPr>
            <w:tcW w:w="2160" w:type="dxa"/>
            <w:vAlign w:val="bottom"/>
          </w:tcPr>
          <w:p w14:paraId="6A995DDC" w14:textId="5D42B5BB" w:rsidR="005A76FB" w:rsidRPr="00EC16D5" w:rsidRDefault="005A76FB" w:rsidP="00EC16D5">
            <w:pPr>
              <w:spacing w:after="120"/>
              <w:jc w:val="center"/>
            </w:pPr>
            <w:r w:rsidRPr="00EC16D5">
              <w:rPr>
                <w:color w:val="000000"/>
              </w:rPr>
              <w:t>31.66830</w:t>
            </w:r>
          </w:p>
        </w:tc>
        <w:tc>
          <w:tcPr>
            <w:tcW w:w="2160" w:type="dxa"/>
            <w:vAlign w:val="bottom"/>
          </w:tcPr>
          <w:p w14:paraId="18B2B13E" w14:textId="4C5DAE7E" w:rsidR="005A76FB" w:rsidRPr="00EC16D5" w:rsidRDefault="005A76FB" w:rsidP="00EC16D5">
            <w:pPr>
              <w:spacing w:after="120"/>
              <w:jc w:val="center"/>
            </w:pPr>
            <w:r w:rsidRPr="00EC16D5">
              <w:rPr>
                <w:color w:val="000000"/>
              </w:rPr>
              <w:t>-102.895974</w:t>
            </w:r>
          </w:p>
        </w:tc>
        <w:tc>
          <w:tcPr>
            <w:tcW w:w="2160" w:type="dxa"/>
            <w:vAlign w:val="bottom"/>
          </w:tcPr>
          <w:p w14:paraId="1A4655B7" w14:textId="627937E0" w:rsidR="005A76FB" w:rsidRPr="00EC16D5" w:rsidRDefault="005A76FB" w:rsidP="00EC16D5">
            <w:pPr>
              <w:spacing w:after="120"/>
              <w:jc w:val="center"/>
            </w:pPr>
            <w:r w:rsidRPr="00EC16D5">
              <w:rPr>
                <w:color w:val="000000"/>
              </w:rPr>
              <w:t>808.223</w:t>
            </w:r>
          </w:p>
        </w:tc>
      </w:tr>
      <w:tr w:rsidR="005A76FB" w:rsidRPr="00EC16D5" w14:paraId="113D7127" w14:textId="77777777" w:rsidTr="00C22730">
        <w:tc>
          <w:tcPr>
            <w:tcW w:w="2160" w:type="dxa"/>
            <w:vAlign w:val="bottom"/>
          </w:tcPr>
          <w:p w14:paraId="6AB9963D" w14:textId="285A009F" w:rsidR="005A76FB" w:rsidRPr="00EC16D5" w:rsidRDefault="005A76FB" w:rsidP="00EC16D5">
            <w:pPr>
              <w:spacing w:after="120"/>
              <w:jc w:val="center"/>
            </w:pPr>
            <w:r w:rsidRPr="00EC16D5">
              <w:rPr>
                <w:color w:val="000000"/>
              </w:rPr>
              <w:t>G042</w:t>
            </w:r>
          </w:p>
        </w:tc>
        <w:tc>
          <w:tcPr>
            <w:tcW w:w="2160" w:type="dxa"/>
            <w:vAlign w:val="bottom"/>
          </w:tcPr>
          <w:p w14:paraId="6CC57F98" w14:textId="6342A45E" w:rsidR="005A76FB" w:rsidRPr="00EC16D5" w:rsidRDefault="005A76FB" w:rsidP="00EC16D5">
            <w:pPr>
              <w:spacing w:after="120"/>
              <w:jc w:val="center"/>
            </w:pPr>
            <w:r w:rsidRPr="00EC16D5">
              <w:rPr>
                <w:color w:val="000000"/>
              </w:rPr>
              <w:t>31.66830</w:t>
            </w:r>
          </w:p>
        </w:tc>
        <w:tc>
          <w:tcPr>
            <w:tcW w:w="2160" w:type="dxa"/>
            <w:vAlign w:val="bottom"/>
          </w:tcPr>
          <w:p w14:paraId="6FBCD776" w14:textId="40FBE4A6" w:rsidR="005A76FB" w:rsidRPr="00EC16D5" w:rsidRDefault="005A76FB" w:rsidP="00EC16D5">
            <w:pPr>
              <w:spacing w:after="120"/>
              <w:jc w:val="center"/>
            </w:pPr>
            <w:r w:rsidRPr="00EC16D5">
              <w:rPr>
                <w:color w:val="000000"/>
              </w:rPr>
              <w:t>-102.896030</w:t>
            </w:r>
          </w:p>
        </w:tc>
        <w:tc>
          <w:tcPr>
            <w:tcW w:w="2160" w:type="dxa"/>
            <w:vAlign w:val="bottom"/>
          </w:tcPr>
          <w:p w14:paraId="3AA2C3C7" w14:textId="5F616677" w:rsidR="005A76FB" w:rsidRPr="00EC16D5" w:rsidRDefault="005A76FB" w:rsidP="00EC16D5">
            <w:pPr>
              <w:spacing w:after="120"/>
              <w:jc w:val="center"/>
            </w:pPr>
            <w:r w:rsidRPr="00EC16D5">
              <w:rPr>
                <w:color w:val="000000"/>
              </w:rPr>
              <w:t>808.137</w:t>
            </w:r>
          </w:p>
        </w:tc>
      </w:tr>
      <w:tr w:rsidR="005A76FB" w:rsidRPr="00EC16D5" w14:paraId="511F03D3" w14:textId="77777777" w:rsidTr="00C22730">
        <w:tc>
          <w:tcPr>
            <w:tcW w:w="2160" w:type="dxa"/>
            <w:vAlign w:val="bottom"/>
          </w:tcPr>
          <w:p w14:paraId="7D2AA00F" w14:textId="1FD6AB5B" w:rsidR="005A76FB" w:rsidRPr="00EC16D5" w:rsidRDefault="005A76FB" w:rsidP="00EC16D5">
            <w:pPr>
              <w:spacing w:after="120"/>
              <w:jc w:val="center"/>
            </w:pPr>
            <w:r w:rsidRPr="00EC16D5">
              <w:rPr>
                <w:color w:val="000000"/>
              </w:rPr>
              <w:t>G043</w:t>
            </w:r>
          </w:p>
        </w:tc>
        <w:tc>
          <w:tcPr>
            <w:tcW w:w="2160" w:type="dxa"/>
            <w:vAlign w:val="bottom"/>
          </w:tcPr>
          <w:p w14:paraId="674B56CF" w14:textId="0EA89766" w:rsidR="005A76FB" w:rsidRPr="00EC16D5" w:rsidRDefault="005A76FB" w:rsidP="00EC16D5">
            <w:pPr>
              <w:spacing w:after="120"/>
              <w:jc w:val="center"/>
            </w:pPr>
            <w:r w:rsidRPr="00EC16D5">
              <w:rPr>
                <w:color w:val="000000"/>
              </w:rPr>
              <w:t>31.66829</w:t>
            </w:r>
          </w:p>
        </w:tc>
        <w:tc>
          <w:tcPr>
            <w:tcW w:w="2160" w:type="dxa"/>
            <w:vAlign w:val="bottom"/>
          </w:tcPr>
          <w:p w14:paraId="504E2AAD" w14:textId="1A7F9C15" w:rsidR="005A76FB" w:rsidRPr="00EC16D5" w:rsidRDefault="005A76FB" w:rsidP="00EC16D5">
            <w:pPr>
              <w:spacing w:after="120"/>
              <w:jc w:val="center"/>
            </w:pPr>
            <w:r w:rsidRPr="00EC16D5">
              <w:rPr>
                <w:color w:val="000000"/>
              </w:rPr>
              <w:t>-102.896080</w:t>
            </w:r>
          </w:p>
        </w:tc>
        <w:tc>
          <w:tcPr>
            <w:tcW w:w="2160" w:type="dxa"/>
            <w:vAlign w:val="bottom"/>
          </w:tcPr>
          <w:p w14:paraId="61C802C4" w14:textId="36A4D13A" w:rsidR="005A76FB" w:rsidRPr="00EC16D5" w:rsidRDefault="005A76FB" w:rsidP="00EC16D5">
            <w:pPr>
              <w:spacing w:after="120"/>
              <w:jc w:val="center"/>
            </w:pPr>
            <w:r w:rsidRPr="00EC16D5">
              <w:rPr>
                <w:color w:val="000000"/>
              </w:rPr>
              <w:t>808.176</w:t>
            </w:r>
          </w:p>
        </w:tc>
      </w:tr>
      <w:tr w:rsidR="005A76FB" w:rsidRPr="00EC16D5" w14:paraId="0773953C" w14:textId="77777777" w:rsidTr="00C22730">
        <w:tc>
          <w:tcPr>
            <w:tcW w:w="2160" w:type="dxa"/>
            <w:vAlign w:val="bottom"/>
          </w:tcPr>
          <w:p w14:paraId="2DE2A1B3" w14:textId="09788280" w:rsidR="005A76FB" w:rsidRPr="00EC16D5" w:rsidRDefault="005A76FB" w:rsidP="00EC16D5">
            <w:pPr>
              <w:spacing w:after="120"/>
              <w:jc w:val="center"/>
            </w:pPr>
            <w:r w:rsidRPr="00EC16D5">
              <w:rPr>
                <w:color w:val="000000"/>
              </w:rPr>
              <w:t>G044</w:t>
            </w:r>
          </w:p>
        </w:tc>
        <w:tc>
          <w:tcPr>
            <w:tcW w:w="2160" w:type="dxa"/>
            <w:vAlign w:val="bottom"/>
          </w:tcPr>
          <w:p w14:paraId="6A622704" w14:textId="74C4D115" w:rsidR="005A76FB" w:rsidRPr="00EC16D5" w:rsidRDefault="005A76FB" w:rsidP="00EC16D5">
            <w:pPr>
              <w:spacing w:after="120"/>
              <w:jc w:val="center"/>
            </w:pPr>
            <w:r w:rsidRPr="00EC16D5">
              <w:rPr>
                <w:color w:val="000000"/>
              </w:rPr>
              <w:t>31.66828</w:t>
            </w:r>
          </w:p>
        </w:tc>
        <w:tc>
          <w:tcPr>
            <w:tcW w:w="2160" w:type="dxa"/>
            <w:vAlign w:val="bottom"/>
          </w:tcPr>
          <w:p w14:paraId="527FC03C" w14:textId="2C939B0F" w:rsidR="005A76FB" w:rsidRPr="00EC16D5" w:rsidRDefault="005A76FB" w:rsidP="00EC16D5">
            <w:pPr>
              <w:spacing w:after="120"/>
              <w:jc w:val="center"/>
            </w:pPr>
            <w:r w:rsidRPr="00EC16D5">
              <w:rPr>
                <w:color w:val="000000"/>
              </w:rPr>
              <w:t>-102.896130</w:t>
            </w:r>
          </w:p>
        </w:tc>
        <w:tc>
          <w:tcPr>
            <w:tcW w:w="2160" w:type="dxa"/>
            <w:vAlign w:val="bottom"/>
          </w:tcPr>
          <w:p w14:paraId="09FE9A56" w14:textId="6BFB6A6B" w:rsidR="005A76FB" w:rsidRPr="00EC16D5" w:rsidRDefault="005A76FB" w:rsidP="00EC16D5">
            <w:pPr>
              <w:spacing w:after="120"/>
              <w:jc w:val="center"/>
            </w:pPr>
            <w:r w:rsidRPr="00EC16D5">
              <w:rPr>
                <w:color w:val="000000"/>
              </w:rPr>
              <w:t>808.107</w:t>
            </w:r>
          </w:p>
        </w:tc>
      </w:tr>
      <w:tr w:rsidR="005A76FB" w:rsidRPr="00EC16D5" w14:paraId="7B7E4CB8" w14:textId="77777777" w:rsidTr="00C22730">
        <w:tc>
          <w:tcPr>
            <w:tcW w:w="2160" w:type="dxa"/>
            <w:vAlign w:val="bottom"/>
          </w:tcPr>
          <w:p w14:paraId="7830D6EA" w14:textId="6F332411" w:rsidR="005A76FB" w:rsidRPr="00EC16D5" w:rsidRDefault="005A76FB" w:rsidP="00EC16D5">
            <w:pPr>
              <w:spacing w:after="120"/>
              <w:jc w:val="center"/>
            </w:pPr>
            <w:r w:rsidRPr="00EC16D5">
              <w:rPr>
                <w:color w:val="000000"/>
              </w:rPr>
              <w:t>G045</w:t>
            </w:r>
          </w:p>
        </w:tc>
        <w:tc>
          <w:tcPr>
            <w:tcW w:w="2160" w:type="dxa"/>
            <w:vAlign w:val="bottom"/>
          </w:tcPr>
          <w:p w14:paraId="04B1D116" w14:textId="3D961933" w:rsidR="005A76FB" w:rsidRPr="00EC16D5" w:rsidRDefault="005A76FB" w:rsidP="00EC16D5">
            <w:pPr>
              <w:spacing w:after="120"/>
              <w:jc w:val="center"/>
            </w:pPr>
            <w:r w:rsidRPr="00EC16D5">
              <w:rPr>
                <w:color w:val="000000"/>
              </w:rPr>
              <w:t>31.66826</w:t>
            </w:r>
          </w:p>
        </w:tc>
        <w:tc>
          <w:tcPr>
            <w:tcW w:w="2160" w:type="dxa"/>
            <w:vAlign w:val="bottom"/>
          </w:tcPr>
          <w:p w14:paraId="34AEF90F" w14:textId="35B06897" w:rsidR="005A76FB" w:rsidRPr="00EC16D5" w:rsidRDefault="005A76FB" w:rsidP="00EC16D5">
            <w:pPr>
              <w:spacing w:after="120"/>
              <w:jc w:val="center"/>
            </w:pPr>
            <w:r w:rsidRPr="00EC16D5">
              <w:rPr>
                <w:color w:val="000000"/>
              </w:rPr>
              <w:t>-102.896180</w:t>
            </w:r>
          </w:p>
        </w:tc>
        <w:tc>
          <w:tcPr>
            <w:tcW w:w="2160" w:type="dxa"/>
            <w:vAlign w:val="bottom"/>
          </w:tcPr>
          <w:p w14:paraId="3795738A" w14:textId="272E8E99" w:rsidR="005A76FB" w:rsidRPr="00EC16D5" w:rsidRDefault="005A76FB" w:rsidP="00EC16D5">
            <w:pPr>
              <w:spacing w:after="120"/>
              <w:jc w:val="center"/>
            </w:pPr>
            <w:r w:rsidRPr="00EC16D5">
              <w:rPr>
                <w:color w:val="000000"/>
              </w:rPr>
              <w:t>808.138</w:t>
            </w:r>
          </w:p>
        </w:tc>
      </w:tr>
      <w:tr w:rsidR="005A76FB" w:rsidRPr="00EC16D5" w14:paraId="5D8C1654" w14:textId="77777777" w:rsidTr="00C22730">
        <w:tc>
          <w:tcPr>
            <w:tcW w:w="2160" w:type="dxa"/>
            <w:vAlign w:val="bottom"/>
          </w:tcPr>
          <w:p w14:paraId="37523C02" w14:textId="17FB8987" w:rsidR="005A76FB" w:rsidRPr="00EC16D5" w:rsidRDefault="005A76FB" w:rsidP="00EC16D5">
            <w:pPr>
              <w:spacing w:after="120"/>
              <w:jc w:val="center"/>
            </w:pPr>
            <w:r w:rsidRPr="00EC16D5">
              <w:rPr>
                <w:color w:val="000000"/>
              </w:rPr>
              <w:t>G046</w:t>
            </w:r>
          </w:p>
        </w:tc>
        <w:tc>
          <w:tcPr>
            <w:tcW w:w="2160" w:type="dxa"/>
            <w:vAlign w:val="bottom"/>
          </w:tcPr>
          <w:p w14:paraId="68D4FAA8" w14:textId="42519C0F" w:rsidR="005A76FB" w:rsidRPr="00EC16D5" w:rsidRDefault="005A76FB" w:rsidP="00EC16D5">
            <w:pPr>
              <w:spacing w:after="120"/>
              <w:jc w:val="center"/>
            </w:pPr>
            <w:r w:rsidRPr="00EC16D5">
              <w:rPr>
                <w:color w:val="000000"/>
              </w:rPr>
              <w:t>31.66825</w:t>
            </w:r>
          </w:p>
        </w:tc>
        <w:tc>
          <w:tcPr>
            <w:tcW w:w="2160" w:type="dxa"/>
            <w:vAlign w:val="bottom"/>
          </w:tcPr>
          <w:p w14:paraId="4DA0E861" w14:textId="4BA93009" w:rsidR="005A76FB" w:rsidRPr="00EC16D5" w:rsidRDefault="005A76FB" w:rsidP="00EC16D5">
            <w:pPr>
              <w:spacing w:after="120"/>
              <w:jc w:val="center"/>
            </w:pPr>
            <w:r w:rsidRPr="00EC16D5">
              <w:rPr>
                <w:color w:val="000000"/>
              </w:rPr>
              <w:t>-102.896232</w:t>
            </w:r>
          </w:p>
        </w:tc>
        <w:tc>
          <w:tcPr>
            <w:tcW w:w="2160" w:type="dxa"/>
            <w:vAlign w:val="bottom"/>
          </w:tcPr>
          <w:p w14:paraId="30FFB9EA" w14:textId="402143A5" w:rsidR="005A76FB" w:rsidRPr="00EC16D5" w:rsidRDefault="005A76FB" w:rsidP="00EC16D5">
            <w:pPr>
              <w:spacing w:after="120"/>
              <w:jc w:val="center"/>
            </w:pPr>
            <w:r w:rsidRPr="00EC16D5">
              <w:rPr>
                <w:color w:val="000000"/>
              </w:rPr>
              <w:t>808.269</w:t>
            </w:r>
          </w:p>
        </w:tc>
      </w:tr>
      <w:tr w:rsidR="005A76FB" w:rsidRPr="00EC16D5" w14:paraId="333B9BC8" w14:textId="77777777" w:rsidTr="00C22730">
        <w:tc>
          <w:tcPr>
            <w:tcW w:w="2160" w:type="dxa"/>
            <w:vAlign w:val="bottom"/>
          </w:tcPr>
          <w:p w14:paraId="624189ED" w14:textId="27D7C282" w:rsidR="005A76FB" w:rsidRPr="00EC16D5" w:rsidRDefault="005A76FB" w:rsidP="00EC16D5">
            <w:pPr>
              <w:spacing w:after="120"/>
              <w:jc w:val="center"/>
            </w:pPr>
            <w:r w:rsidRPr="00EC16D5">
              <w:rPr>
                <w:color w:val="000000"/>
              </w:rPr>
              <w:t>G047</w:t>
            </w:r>
          </w:p>
        </w:tc>
        <w:tc>
          <w:tcPr>
            <w:tcW w:w="2160" w:type="dxa"/>
            <w:vAlign w:val="bottom"/>
          </w:tcPr>
          <w:p w14:paraId="07553B24" w14:textId="4FDCBFD1" w:rsidR="005A76FB" w:rsidRPr="00EC16D5" w:rsidRDefault="005A76FB" w:rsidP="00EC16D5">
            <w:pPr>
              <w:spacing w:after="120"/>
              <w:jc w:val="center"/>
            </w:pPr>
            <w:r w:rsidRPr="00EC16D5">
              <w:rPr>
                <w:color w:val="000000"/>
              </w:rPr>
              <w:t>31.66823</w:t>
            </w:r>
          </w:p>
        </w:tc>
        <w:tc>
          <w:tcPr>
            <w:tcW w:w="2160" w:type="dxa"/>
            <w:vAlign w:val="bottom"/>
          </w:tcPr>
          <w:p w14:paraId="6BCA9916" w14:textId="34A4B88A" w:rsidR="005A76FB" w:rsidRPr="00EC16D5" w:rsidRDefault="005A76FB" w:rsidP="00EC16D5">
            <w:pPr>
              <w:spacing w:after="120"/>
              <w:jc w:val="center"/>
            </w:pPr>
            <w:r w:rsidRPr="00EC16D5">
              <w:rPr>
                <w:color w:val="000000"/>
              </w:rPr>
              <w:t>-102.896280</w:t>
            </w:r>
          </w:p>
        </w:tc>
        <w:tc>
          <w:tcPr>
            <w:tcW w:w="2160" w:type="dxa"/>
            <w:vAlign w:val="bottom"/>
          </w:tcPr>
          <w:p w14:paraId="565FC5FF" w14:textId="572CF665" w:rsidR="005A76FB" w:rsidRPr="00EC16D5" w:rsidRDefault="005A76FB" w:rsidP="00EC16D5">
            <w:pPr>
              <w:spacing w:after="120"/>
              <w:jc w:val="center"/>
            </w:pPr>
            <w:r w:rsidRPr="00EC16D5">
              <w:rPr>
                <w:color w:val="000000"/>
              </w:rPr>
              <w:t>808.488</w:t>
            </w:r>
          </w:p>
        </w:tc>
      </w:tr>
      <w:tr w:rsidR="005A76FB" w:rsidRPr="00EC16D5" w14:paraId="52B62E0F" w14:textId="77777777" w:rsidTr="00C22730">
        <w:tc>
          <w:tcPr>
            <w:tcW w:w="2160" w:type="dxa"/>
            <w:vAlign w:val="bottom"/>
          </w:tcPr>
          <w:p w14:paraId="10D420D3" w14:textId="1B4DAD20" w:rsidR="005A76FB" w:rsidRPr="00EC16D5" w:rsidRDefault="005A76FB" w:rsidP="00EC16D5">
            <w:pPr>
              <w:spacing w:after="120"/>
              <w:jc w:val="center"/>
            </w:pPr>
            <w:r w:rsidRPr="00EC16D5">
              <w:rPr>
                <w:color w:val="000000"/>
              </w:rPr>
              <w:t>G048</w:t>
            </w:r>
          </w:p>
        </w:tc>
        <w:tc>
          <w:tcPr>
            <w:tcW w:w="2160" w:type="dxa"/>
            <w:vAlign w:val="bottom"/>
          </w:tcPr>
          <w:p w14:paraId="34FBF7F9" w14:textId="62B7A2FE" w:rsidR="005A76FB" w:rsidRPr="00EC16D5" w:rsidRDefault="005A76FB" w:rsidP="00EC16D5">
            <w:pPr>
              <w:spacing w:after="120"/>
              <w:jc w:val="center"/>
            </w:pPr>
            <w:r w:rsidRPr="00EC16D5">
              <w:rPr>
                <w:color w:val="000000"/>
              </w:rPr>
              <w:t>31.66822</w:t>
            </w:r>
          </w:p>
        </w:tc>
        <w:tc>
          <w:tcPr>
            <w:tcW w:w="2160" w:type="dxa"/>
            <w:vAlign w:val="bottom"/>
          </w:tcPr>
          <w:p w14:paraId="4164E393" w14:textId="2E4855DC" w:rsidR="005A76FB" w:rsidRPr="00EC16D5" w:rsidRDefault="005A76FB" w:rsidP="00EC16D5">
            <w:pPr>
              <w:spacing w:after="120"/>
              <w:jc w:val="center"/>
            </w:pPr>
            <w:r w:rsidRPr="00EC16D5">
              <w:rPr>
                <w:color w:val="000000"/>
              </w:rPr>
              <w:t>-102.896327</w:t>
            </w:r>
          </w:p>
        </w:tc>
        <w:tc>
          <w:tcPr>
            <w:tcW w:w="2160" w:type="dxa"/>
            <w:vAlign w:val="bottom"/>
          </w:tcPr>
          <w:p w14:paraId="567B4941" w14:textId="72F55848" w:rsidR="005A76FB" w:rsidRPr="00EC16D5" w:rsidRDefault="005A76FB" w:rsidP="00EC16D5">
            <w:pPr>
              <w:spacing w:after="120"/>
              <w:jc w:val="center"/>
            </w:pPr>
            <w:r w:rsidRPr="00EC16D5">
              <w:rPr>
                <w:color w:val="000000"/>
              </w:rPr>
              <w:t>808.642</w:t>
            </w:r>
          </w:p>
        </w:tc>
      </w:tr>
      <w:tr w:rsidR="005A76FB" w:rsidRPr="00EC16D5" w14:paraId="6D93C747" w14:textId="77777777" w:rsidTr="00C22730">
        <w:tc>
          <w:tcPr>
            <w:tcW w:w="2160" w:type="dxa"/>
            <w:vAlign w:val="bottom"/>
          </w:tcPr>
          <w:p w14:paraId="3211E16C" w14:textId="0DF76B70" w:rsidR="005A76FB" w:rsidRPr="00EC16D5" w:rsidRDefault="005A76FB" w:rsidP="00EC16D5">
            <w:pPr>
              <w:spacing w:after="120"/>
              <w:jc w:val="center"/>
            </w:pPr>
            <w:r w:rsidRPr="00EC16D5">
              <w:rPr>
                <w:color w:val="000000"/>
              </w:rPr>
              <w:t>G049</w:t>
            </w:r>
          </w:p>
        </w:tc>
        <w:tc>
          <w:tcPr>
            <w:tcW w:w="2160" w:type="dxa"/>
            <w:vAlign w:val="bottom"/>
          </w:tcPr>
          <w:p w14:paraId="7301BC41" w14:textId="39F4E3F5" w:rsidR="005A76FB" w:rsidRPr="00EC16D5" w:rsidRDefault="005A76FB" w:rsidP="00EC16D5">
            <w:pPr>
              <w:spacing w:after="120"/>
              <w:jc w:val="center"/>
            </w:pPr>
            <w:r w:rsidRPr="00EC16D5">
              <w:rPr>
                <w:color w:val="000000"/>
              </w:rPr>
              <w:t>31.66821</w:t>
            </w:r>
          </w:p>
        </w:tc>
        <w:tc>
          <w:tcPr>
            <w:tcW w:w="2160" w:type="dxa"/>
            <w:vAlign w:val="bottom"/>
          </w:tcPr>
          <w:p w14:paraId="24A00985" w14:textId="28129697" w:rsidR="005A76FB" w:rsidRPr="00EC16D5" w:rsidRDefault="005A76FB" w:rsidP="00EC16D5">
            <w:pPr>
              <w:spacing w:after="120"/>
              <w:jc w:val="center"/>
            </w:pPr>
            <w:r w:rsidRPr="00EC16D5">
              <w:rPr>
                <w:color w:val="000000"/>
              </w:rPr>
              <w:t>-102.896383</w:t>
            </w:r>
          </w:p>
        </w:tc>
        <w:tc>
          <w:tcPr>
            <w:tcW w:w="2160" w:type="dxa"/>
            <w:vAlign w:val="bottom"/>
          </w:tcPr>
          <w:p w14:paraId="2A99E931" w14:textId="4948A8F5" w:rsidR="005A76FB" w:rsidRPr="00EC16D5" w:rsidRDefault="005A76FB" w:rsidP="00EC16D5">
            <w:pPr>
              <w:spacing w:after="120"/>
              <w:jc w:val="center"/>
            </w:pPr>
            <w:r w:rsidRPr="00EC16D5">
              <w:rPr>
                <w:color w:val="000000"/>
              </w:rPr>
              <w:t>808.487</w:t>
            </w:r>
          </w:p>
        </w:tc>
      </w:tr>
      <w:tr w:rsidR="005A76FB" w:rsidRPr="00EC16D5" w14:paraId="71BAD74A" w14:textId="77777777" w:rsidTr="00C22730">
        <w:tc>
          <w:tcPr>
            <w:tcW w:w="2160" w:type="dxa"/>
            <w:vAlign w:val="bottom"/>
          </w:tcPr>
          <w:p w14:paraId="5950DDC3" w14:textId="67E14DC0" w:rsidR="005A76FB" w:rsidRPr="00EC16D5" w:rsidRDefault="005A76FB" w:rsidP="00EC16D5">
            <w:pPr>
              <w:spacing w:after="120"/>
              <w:jc w:val="center"/>
            </w:pPr>
            <w:r w:rsidRPr="00EC16D5">
              <w:rPr>
                <w:color w:val="000000"/>
              </w:rPr>
              <w:t>G050</w:t>
            </w:r>
          </w:p>
        </w:tc>
        <w:tc>
          <w:tcPr>
            <w:tcW w:w="2160" w:type="dxa"/>
            <w:vAlign w:val="bottom"/>
          </w:tcPr>
          <w:p w14:paraId="0E585C22" w14:textId="02DA073F" w:rsidR="005A76FB" w:rsidRPr="00EC16D5" w:rsidRDefault="005A76FB" w:rsidP="00EC16D5">
            <w:pPr>
              <w:spacing w:after="120"/>
              <w:jc w:val="center"/>
            </w:pPr>
            <w:r w:rsidRPr="00EC16D5">
              <w:rPr>
                <w:color w:val="000000"/>
              </w:rPr>
              <w:t>31.66820</w:t>
            </w:r>
          </w:p>
        </w:tc>
        <w:tc>
          <w:tcPr>
            <w:tcW w:w="2160" w:type="dxa"/>
            <w:vAlign w:val="bottom"/>
          </w:tcPr>
          <w:p w14:paraId="6ED3331B" w14:textId="6C27E523" w:rsidR="005A76FB" w:rsidRPr="00EC16D5" w:rsidRDefault="005A76FB" w:rsidP="00EC16D5">
            <w:pPr>
              <w:spacing w:after="120"/>
              <w:jc w:val="center"/>
            </w:pPr>
            <w:r w:rsidRPr="00EC16D5">
              <w:rPr>
                <w:color w:val="000000"/>
              </w:rPr>
              <w:t>-102.896435</w:t>
            </w:r>
          </w:p>
        </w:tc>
        <w:tc>
          <w:tcPr>
            <w:tcW w:w="2160" w:type="dxa"/>
            <w:vAlign w:val="bottom"/>
          </w:tcPr>
          <w:p w14:paraId="375C79D6" w14:textId="0386A0F0" w:rsidR="005A76FB" w:rsidRPr="00EC16D5" w:rsidRDefault="005A76FB" w:rsidP="00EC16D5">
            <w:pPr>
              <w:spacing w:after="120"/>
              <w:jc w:val="center"/>
            </w:pPr>
            <w:r w:rsidRPr="00EC16D5">
              <w:rPr>
                <w:color w:val="000000"/>
              </w:rPr>
              <w:t>808.140</w:t>
            </w:r>
          </w:p>
        </w:tc>
      </w:tr>
      <w:tr w:rsidR="005A76FB" w:rsidRPr="00EC16D5" w14:paraId="53A182F4" w14:textId="77777777" w:rsidTr="00C22730">
        <w:tc>
          <w:tcPr>
            <w:tcW w:w="2160" w:type="dxa"/>
            <w:vAlign w:val="bottom"/>
          </w:tcPr>
          <w:p w14:paraId="27E215D7" w14:textId="4970A314" w:rsidR="005A76FB" w:rsidRPr="00EC16D5" w:rsidRDefault="005A76FB" w:rsidP="00EC16D5">
            <w:pPr>
              <w:spacing w:after="120"/>
              <w:jc w:val="center"/>
            </w:pPr>
            <w:r w:rsidRPr="00EC16D5">
              <w:rPr>
                <w:color w:val="000000"/>
              </w:rPr>
              <w:t>G051</w:t>
            </w:r>
          </w:p>
        </w:tc>
        <w:tc>
          <w:tcPr>
            <w:tcW w:w="2160" w:type="dxa"/>
            <w:vAlign w:val="bottom"/>
          </w:tcPr>
          <w:p w14:paraId="276C9892" w14:textId="0154BC2E" w:rsidR="005A76FB" w:rsidRPr="00EC16D5" w:rsidRDefault="005A76FB" w:rsidP="00EC16D5">
            <w:pPr>
              <w:spacing w:after="120"/>
              <w:jc w:val="center"/>
            </w:pPr>
            <w:r w:rsidRPr="00EC16D5">
              <w:rPr>
                <w:color w:val="000000"/>
              </w:rPr>
              <w:t>31.66818</w:t>
            </w:r>
          </w:p>
        </w:tc>
        <w:tc>
          <w:tcPr>
            <w:tcW w:w="2160" w:type="dxa"/>
            <w:vAlign w:val="bottom"/>
          </w:tcPr>
          <w:p w14:paraId="0C25ED1D" w14:textId="518E5817" w:rsidR="005A76FB" w:rsidRPr="00EC16D5" w:rsidRDefault="005A76FB" w:rsidP="00EC16D5">
            <w:pPr>
              <w:spacing w:after="120"/>
              <w:jc w:val="center"/>
            </w:pPr>
            <w:r w:rsidRPr="00EC16D5">
              <w:rPr>
                <w:color w:val="000000"/>
              </w:rPr>
              <w:t>-102.896480</w:t>
            </w:r>
          </w:p>
        </w:tc>
        <w:tc>
          <w:tcPr>
            <w:tcW w:w="2160" w:type="dxa"/>
            <w:vAlign w:val="bottom"/>
          </w:tcPr>
          <w:p w14:paraId="26061D5F" w14:textId="5ED8DA2C" w:rsidR="005A76FB" w:rsidRPr="00EC16D5" w:rsidRDefault="005A76FB" w:rsidP="00EC16D5">
            <w:pPr>
              <w:spacing w:after="120"/>
              <w:jc w:val="center"/>
            </w:pPr>
            <w:r w:rsidRPr="00EC16D5">
              <w:rPr>
                <w:color w:val="000000"/>
              </w:rPr>
              <w:t>808.128</w:t>
            </w:r>
          </w:p>
        </w:tc>
      </w:tr>
      <w:tr w:rsidR="005A76FB" w:rsidRPr="00EC16D5" w14:paraId="51565991" w14:textId="77777777" w:rsidTr="00C22730">
        <w:tc>
          <w:tcPr>
            <w:tcW w:w="2160" w:type="dxa"/>
            <w:vAlign w:val="bottom"/>
          </w:tcPr>
          <w:p w14:paraId="7629A261" w14:textId="012D186D" w:rsidR="005A76FB" w:rsidRPr="00EC16D5" w:rsidRDefault="005A76FB" w:rsidP="00EC16D5">
            <w:pPr>
              <w:spacing w:after="120"/>
              <w:jc w:val="center"/>
            </w:pPr>
            <w:r w:rsidRPr="00EC16D5">
              <w:rPr>
                <w:color w:val="000000"/>
              </w:rPr>
              <w:t>G052</w:t>
            </w:r>
          </w:p>
        </w:tc>
        <w:tc>
          <w:tcPr>
            <w:tcW w:w="2160" w:type="dxa"/>
            <w:vAlign w:val="bottom"/>
          </w:tcPr>
          <w:p w14:paraId="364757FA" w14:textId="2AC3DE59" w:rsidR="005A76FB" w:rsidRPr="00EC16D5" w:rsidRDefault="005A76FB" w:rsidP="00EC16D5">
            <w:pPr>
              <w:spacing w:after="120"/>
              <w:jc w:val="center"/>
            </w:pPr>
            <w:r w:rsidRPr="00EC16D5">
              <w:rPr>
                <w:color w:val="000000"/>
              </w:rPr>
              <w:t>31.66817</w:t>
            </w:r>
          </w:p>
        </w:tc>
        <w:tc>
          <w:tcPr>
            <w:tcW w:w="2160" w:type="dxa"/>
            <w:vAlign w:val="bottom"/>
          </w:tcPr>
          <w:p w14:paraId="6A06EBA8" w14:textId="5CD6453E" w:rsidR="005A76FB" w:rsidRPr="00EC16D5" w:rsidRDefault="005A76FB" w:rsidP="00EC16D5">
            <w:pPr>
              <w:spacing w:after="120"/>
              <w:jc w:val="center"/>
            </w:pPr>
            <w:r w:rsidRPr="00EC16D5">
              <w:rPr>
                <w:color w:val="000000"/>
              </w:rPr>
              <w:t>-102.896532</w:t>
            </w:r>
          </w:p>
        </w:tc>
        <w:tc>
          <w:tcPr>
            <w:tcW w:w="2160" w:type="dxa"/>
            <w:vAlign w:val="bottom"/>
          </w:tcPr>
          <w:p w14:paraId="268B8411" w14:textId="4036B2A9" w:rsidR="005A76FB" w:rsidRPr="00EC16D5" w:rsidRDefault="005A76FB" w:rsidP="00EC16D5">
            <w:pPr>
              <w:spacing w:after="120"/>
              <w:jc w:val="center"/>
            </w:pPr>
            <w:r w:rsidRPr="00EC16D5">
              <w:rPr>
                <w:color w:val="000000"/>
              </w:rPr>
              <w:t>807.970</w:t>
            </w:r>
          </w:p>
        </w:tc>
      </w:tr>
      <w:tr w:rsidR="005A76FB" w:rsidRPr="00EC16D5" w14:paraId="0301132A" w14:textId="77777777" w:rsidTr="00C22730">
        <w:tc>
          <w:tcPr>
            <w:tcW w:w="2160" w:type="dxa"/>
            <w:vAlign w:val="bottom"/>
          </w:tcPr>
          <w:p w14:paraId="78B6DDE6" w14:textId="3A0EBF20" w:rsidR="005A76FB" w:rsidRPr="00EC16D5" w:rsidRDefault="005A76FB" w:rsidP="00EC16D5">
            <w:pPr>
              <w:spacing w:after="120"/>
              <w:jc w:val="center"/>
            </w:pPr>
            <w:r w:rsidRPr="00EC16D5">
              <w:rPr>
                <w:color w:val="000000"/>
              </w:rPr>
              <w:t>G053</w:t>
            </w:r>
          </w:p>
        </w:tc>
        <w:tc>
          <w:tcPr>
            <w:tcW w:w="2160" w:type="dxa"/>
            <w:vAlign w:val="bottom"/>
          </w:tcPr>
          <w:p w14:paraId="1A6BB2AC" w14:textId="3735B832" w:rsidR="005A76FB" w:rsidRPr="00EC16D5" w:rsidRDefault="005A76FB" w:rsidP="00EC16D5">
            <w:pPr>
              <w:spacing w:after="120"/>
              <w:jc w:val="center"/>
            </w:pPr>
            <w:r w:rsidRPr="00EC16D5">
              <w:rPr>
                <w:color w:val="000000"/>
              </w:rPr>
              <w:t>31.66816</w:t>
            </w:r>
          </w:p>
        </w:tc>
        <w:tc>
          <w:tcPr>
            <w:tcW w:w="2160" w:type="dxa"/>
            <w:vAlign w:val="bottom"/>
          </w:tcPr>
          <w:p w14:paraId="30B23C8A" w14:textId="232B4207" w:rsidR="005A76FB" w:rsidRPr="00EC16D5" w:rsidRDefault="005A76FB" w:rsidP="00EC16D5">
            <w:pPr>
              <w:spacing w:after="120"/>
              <w:jc w:val="center"/>
            </w:pPr>
            <w:r w:rsidRPr="00EC16D5">
              <w:rPr>
                <w:color w:val="000000"/>
              </w:rPr>
              <w:t>-102.896578</w:t>
            </w:r>
          </w:p>
        </w:tc>
        <w:tc>
          <w:tcPr>
            <w:tcW w:w="2160" w:type="dxa"/>
            <w:vAlign w:val="bottom"/>
          </w:tcPr>
          <w:p w14:paraId="40C93B9F" w14:textId="0D70CDB9" w:rsidR="005A76FB" w:rsidRPr="00EC16D5" w:rsidRDefault="005A76FB" w:rsidP="00EC16D5">
            <w:pPr>
              <w:spacing w:after="120"/>
              <w:jc w:val="center"/>
            </w:pPr>
            <w:r w:rsidRPr="00EC16D5">
              <w:rPr>
                <w:color w:val="000000"/>
              </w:rPr>
              <w:t>807.759</w:t>
            </w:r>
          </w:p>
        </w:tc>
      </w:tr>
      <w:tr w:rsidR="005A76FB" w:rsidRPr="00EC16D5" w14:paraId="1D2C95CD" w14:textId="77777777" w:rsidTr="00C22730">
        <w:tc>
          <w:tcPr>
            <w:tcW w:w="2160" w:type="dxa"/>
            <w:vAlign w:val="bottom"/>
          </w:tcPr>
          <w:p w14:paraId="5B48E1E9" w14:textId="62C70AF0" w:rsidR="005A76FB" w:rsidRPr="00EC16D5" w:rsidRDefault="005A76FB" w:rsidP="00EC16D5">
            <w:pPr>
              <w:spacing w:after="120"/>
              <w:jc w:val="center"/>
            </w:pPr>
            <w:r w:rsidRPr="00EC16D5">
              <w:rPr>
                <w:color w:val="000000"/>
              </w:rPr>
              <w:t>G054</w:t>
            </w:r>
          </w:p>
        </w:tc>
        <w:tc>
          <w:tcPr>
            <w:tcW w:w="2160" w:type="dxa"/>
            <w:vAlign w:val="bottom"/>
          </w:tcPr>
          <w:p w14:paraId="160F9592" w14:textId="22E821E2" w:rsidR="005A76FB" w:rsidRPr="00EC16D5" w:rsidRDefault="005A76FB" w:rsidP="00EC16D5">
            <w:pPr>
              <w:spacing w:after="120"/>
              <w:jc w:val="center"/>
            </w:pPr>
            <w:r w:rsidRPr="00EC16D5">
              <w:rPr>
                <w:color w:val="000000"/>
              </w:rPr>
              <w:t>31.66814</w:t>
            </w:r>
          </w:p>
        </w:tc>
        <w:tc>
          <w:tcPr>
            <w:tcW w:w="2160" w:type="dxa"/>
            <w:vAlign w:val="bottom"/>
          </w:tcPr>
          <w:p w14:paraId="6EE9B80F" w14:textId="4D90CC9A" w:rsidR="005A76FB" w:rsidRPr="00EC16D5" w:rsidRDefault="005A76FB" w:rsidP="00EC16D5">
            <w:pPr>
              <w:spacing w:after="120"/>
              <w:jc w:val="center"/>
            </w:pPr>
            <w:r w:rsidRPr="00EC16D5">
              <w:rPr>
                <w:color w:val="000000"/>
              </w:rPr>
              <w:t>-102.896632</w:t>
            </w:r>
          </w:p>
        </w:tc>
        <w:tc>
          <w:tcPr>
            <w:tcW w:w="2160" w:type="dxa"/>
            <w:vAlign w:val="bottom"/>
          </w:tcPr>
          <w:p w14:paraId="1747163B" w14:textId="3B90DAE5" w:rsidR="005A76FB" w:rsidRPr="00EC16D5" w:rsidRDefault="005A76FB" w:rsidP="00EC16D5">
            <w:pPr>
              <w:spacing w:after="120"/>
              <w:jc w:val="center"/>
            </w:pPr>
            <w:r w:rsidRPr="00EC16D5">
              <w:rPr>
                <w:color w:val="000000"/>
              </w:rPr>
              <w:t>807.394</w:t>
            </w:r>
          </w:p>
        </w:tc>
      </w:tr>
      <w:tr w:rsidR="005A76FB" w:rsidRPr="00EC16D5" w14:paraId="7034C49E" w14:textId="77777777" w:rsidTr="00C22730">
        <w:tc>
          <w:tcPr>
            <w:tcW w:w="2160" w:type="dxa"/>
            <w:vAlign w:val="bottom"/>
          </w:tcPr>
          <w:p w14:paraId="527B8E12" w14:textId="08FB761A" w:rsidR="005A76FB" w:rsidRPr="00EC16D5" w:rsidRDefault="005A76FB" w:rsidP="00EC16D5">
            <w:pPr>
              <w:spacing w:after="120"/>
              <w:jc w:val="center"/>
            </w:pPr>
            <w:r w:rsidRPr="00EC16D5">
              <w:rPr>
                <w:color w:val="000000"/>
              </w:rPr>
              <w:t>G055</w:t>
            </w:r>
          </w:p>
        </w:tc>
        <w:tc>
          <w:tcPr>
            <w:tcW w:w="2160" w:type="dxa"/>
            <w:vAlign w:val="bottom"/>
          </w:tcPr>
          <w:p w14:paraId="69063602" w14:textId="3E689073" w:rsidR="005A76FB" w:rsidRPr="00EC16D5" w:rsidRDefault="005A76FB" w:rsidP="00EC16D5">
            <w:pPr>
              <w:spacing w:after="120"/>
              <w:jc w:val="center"/>
            </w:pPr>
            <w:r w:rsidRPr="00EC16D5">
              <w:rPr>
                <w:color w:val="000000"/>
              </w:rPr>
              <w:t>31.66813</w:t>
            </w:r>
          </w:p>
        </w:tc>
        <w:tc>
          <w:tcPr>
            <w:tcW w:w="2160" w:type="dxa"/>
            <w:vAlign w:val="bottom"/>
          </w:tcPr>
          <w:p w14:paraId="2E52D307" w14:textId="4706036A" w:rsidR="005A76FB" w:rsidRPr="00EC16D5" w:rsidRDefault="005A76FB" w:rsidP="00EC16D5">
            <w:pPr>
              <w:spacing w:after="120"/>
              <w:jc w:val="center"/>
            </w:pPr>
            <w:r w:rsidRPr="00EC16D5">
              <w:rPr>
                <w:color w:val="000000"/>
              </w:rPr>
              <w:t>-102.896685</w:t>
            </w:r>
          </w:p>
        </w:tc>
        <w:tc>
          <w:tcPr>
            <w:tcW w:w="2160" w:type="dxa"/>
            <w:vAlign w:val="bottom"/>
          </w:tcPr>
          <w:p w14:paraId="3A768763" w14:textId="3F2A4EDF" w:rsidR="005A76FB" w:rsidRPr="00EC16D5" w:rsidRDefault="005A76FB" w:rsidP="00EC16D5">
            <w:pPr>
              <w:spacing w:after="120"/>
              <w:jc w:val="center"/>
            </w:pPr>
            <w:r w:rsidRPr="00EC16D5">
              <w:rPr>
                <w:color w:val="000000"/>
              </w:rPr>
              <w:t>807.118</w:t>
            </w:r>
          </w:p>
        </w:tc>
      </w:tr>
      <w:tr w:rsidR="005A76FB" w:rsidRPr="00EC16D5" w14:paraId="4D00BAA9" w14:textId="77777777" w:rsidTr="00C22730">
        <w:tc>
          <w:tcPr>
            <w:tcW w:w="2160" w:type="dxa"/>
            <w:vAlign w:val="bottom"/>
          </w:tcPr>
          <w:p w14:paraId="3367D191" w14:textId="31EE7FEA" w:rsidR="005A76FB" w:rsidRPr="00EC16D5" w:rsidRDefault="005A76FB" w:rsidP="00EC16D5">
            <w:pPr>
              <w:spacing w:after="120"/>
              <w:jc w:val="center"/>
            </w:pPr>
            <w:r w:rsidRPr="00EC16D5">
              <w:rPr>
                <w:color w:val="000000"/>
              </w:rPr>
              <w:t>G056</w:t>
            </w:r>
          </w:p>
        </w:tc>
        <w:tc>
          <w:tcPr>
            <w:tcW w:w="2160" w:type="dxa"/>
            <w:vAlign w:val="bottom"/>
          </w:tcPr>
          <w:p w14:paraId="30DF7E5E" w14:textId="4C7A7234" w:rsidR="005A76FB" w:rsidRPr="00EC16D5" w:rsidRDefault="005A76FB" w:rsidP="00EC16D5">
            <w:pPr>
              <w:spacing w:after="120"/>
              <w:jc w:val="center"/>
            </w:pPr>
            <w:r w:rsidRPr="00EC16D5">
              <w:rPr>
                <w:color w:val="000000"/>
              </w:rPr>
              <w:t>31.66811</w:t>
            </w:r>
          </w:p>
        </w:tc>
        <w:tc>
          <w:tcPr>
            <w:tcW w:w="2160" w:type="dxa"/>
            <w:vAlign w:val="bottom"/>
          </w:tcPr>
          <w:p w14:paraId="08FFBC0F" w14:textId="4CBDE0AF" w:rsidR="005A76FB" w:rsidRPr="00EC16D5" w:rsidRDefault="005A76FB" w:rsidP="00EC16D5">
            <w:pPr>
              <w:spacing w:after="120"/>
              <w:jc w:val="center"/>
            </w:pPr>
            <w:r w:rsidRPr="00EC16D5">
              <w:rPr>
                <w:color w:val="000000"/>
              </w:rPr>
              <w:t>-102.896732</w:t>
            </w:r>
          </w:p>
        </w:tc>
        <w:tc>
          <w:tcPr>
            <w:tcW w:w="2160" w:type="dxa"/>
            <w:vAlign w:val="bottom"/>
          </w:tcPr>
          <w:p w14:paraId="55DE521B" w14:textId="55208605" w:rsidR="005A76FB" w:rsidRPr="00EC16D5" w:rsidRDefault="005A76FB" w:rsidP="00EC16D5">
            <w:pPr>
              <w:spacing w:after="120"/>
              <w:jc w:val="center"/>
            </w:pPr>
            <w:r w:rsidRPr="00EC16D5">
              <w:rPr>
                <w:color w:val="000000"/>
              </w:rPr>
              <w:t>806.813</w:t>
            </w:r>
          </w:p>
        </w:tc>
      </w:tr>
      <w:tr w:rsidR="005A76FB" w:rsidRPr="00EC16D5" w14:paraId="4388E4EE" w14:textId="77777777" w:rsidTr="00C22730">
        <w:tc>
          <w:tcPr>
            <w:tcW w:w="2160" w:type="dxa"/>
            <w:vAlign w:val="bottom"/>
          </w:tcPr>
          <w:p w14:paraId="3005D1F8" w14:textId="25ADFDE4" w:rsidR="005A76FB" w:rsidRPr="00EC16D5" w:rsidRDefault="005A76FB" w:rsidP="00EC16D5">
            <w:pPr>
              <w:spacing w:after="120"/>
              <w:jc w:val="center"/>
            </w:pPr>
            <w:r w:rsidRPr="00EC16D5">
              <w:rPr>
                <w:color w:val="000000"/>
              </w:rPr>
              <w:t>G057</w:t>
            </w:r>
          </w:p>
        </w:tc>
        <w:tc>
          <w:tcPr>
            <w:tcW w:w="2160" w:type="dxa"/>
            <w:vAlign w:val="bottom"/>
          </w:tcPr>
          <w:p w14:paraId="6A54D223" w14:textId="107C1A59" w:rsidR="005A76FB" w:rsidRPr="00EC16D5" w:rsidRDefault="005A76FB" w:rsidP="00EC16D5">
            <w:pPr>
              <w:spacing w:after="120"/>
              <w:jc w:val="center"/>
            </w:pPr>
            <w:r w:rsidRPr="00EC16D5">
              <w:rPr>
                <w:color w:val="000000"/>
              </w:rPr>
              <w:t>31.66809</w:t>
            </w:r>
          </w:p>
        </w:tc>
        <w:tc>
          <w:tcPr>
            <w:tcW w:w="2160" w:type="dxa"/>
            <w:vAlign w:val="bottom"/>
          </w:tcPr>
          <w:p w14:paraId="530E67A6" w14:textId="2B6177FC" w:rsidR="005A76FB" w:rsidRPr="00EC16D5" w:rsidRDefault="005A76FB" w:rsidP="00EC16D5">
            <w:pPr>
              <w:spacing w:after="120"/>
              <w:jc w:val="center"/>
            </w:pPr>
            <w:r w:rsidRPr="00EC16D5">
              <w:rPr>
                <w:color w:val="000000"/>
              </w:rPr>
              <w:t>-102.896778</w:t>
            </w:r>
          </w:p>
        </w:tc>
        <w:tc>
          <w:tcPr>
            <w:tcW w:w="2160" w:type="dxa"/>
            <w:vAlign w:val="bottom"/>
          </w:tcPr>
          <w:p w14:paraId="6AAB2A76" w14:textId="5BC252D2" w:rsidR="005A76FB" w:rsidRPr="00EC16D5" w:rsidRDefault="005A76FB" w:rsidP="00EC16D5">
            <w:pPr>
              <w:spacing w:after="120"/>
              <w:jc w:val="center"/>
            </w:pPr>
            <w:r w:rsidRPr="00EC16D5">
              <w:rPr>
                <w:color w:val="000000"/>
              </w:rPr>
              <w:t>806.586</w:t>
            </w:r>
          </w:p>
        </w:tc>
      </w:tr>
      <w:tr w:rsidR="005A76FB" w:rsidRPr="00EC16D5" w14:paraId="7DF86DB6" w14:textId="77777777" w:rsidTr="00C22730">
        <w:tc>
          <w:tcPr>
            <w:tcW w:w="2160" w:type="dxa"/>
            <w:vAlign w:val="bottom"/>
          </w:tcPr>
          <w:p w14:paraId="75C36629" w14:textId="1EF1CB0D" w:rsidR="005A76FB" w:rsidRPr="00EC16D5" w:rsidRDefault="005A76FB" w:rsidP="00EC16D5">
            <w:pPr>
              <w:spacing w:after="120"/>
              <w:jc w:val="center"/>
            </w:pPr>
            <w:r w:rsidRPr="00EC16D5">
              <w:rPr>
                <w:color w:val="000000"/>
              </w:rPr>
              <w:lastRenderedPageBreak/>
              <w:t>G058</w:t>
            </w:r>
          </w:p>
        </w:tc>
        <w:tc>
          <w:tcPr>
            <w:tcW w:w="2160" w:type="dxa"/>
            <w:vAlign w:val="bottom"/>
          </w:tcPr>
          <w:p w14:paraId="64331BB8" w14:textId="040B7990" w:rsidR="005A76FB" w:rsidRPr="00EC16D5" w:rsidRDefault="005A76FB" w:rsidP="00EC16D5">
            <w:pPr>
              <w:spacing w:after="120"/>
              <w:jc w:val="center"/>
            </w:pPr>
            <w:r w:rsidRPr="00EC16D5">
              <w:rPr>
                <w:color w:val="000000"/>
              </w:rPr>
              <w:t>31.66808</w:t>
            </w:r>
          </w:p>
        </w:tc>
        <w:tc>
          <w:tcPr>
            <w:tcW w:w="2160" w:type="dxa"/>
            <w:vAlign w:val="bottom"/>
          </w:tcPr>
          <w:p w14:paraId="17BB402E" w14:textId="5544D34A" w:rsidR="005A76FB" w:rsidRPr="00EC16D5" w:rsidRDefault="005A76FB" w:rsidP="00EC16D5">
            <w:pPr>
              <w:spacing w:after="120"/>
              <w:jc w:val="center"/>
            </w:pPr>
            <w:r w:rsidRPr="00EC16D5">
              <w:rPr>
                <w:color w:val="000000"/>
              </w:rPr>
              <w:t>-102.896829</w:t>
            </w:r>
          </w:p>
        </w:tc>
        <w:tc>
          <w:tcPr>
            <w:tcW w:w="2160" w:type="dxa"/>
            <w:vAlign w:val="bottom"/>
          </w:tcPr>
          <w:p w14:paraId="0599F27E" w14:textId="48F0166F" w:rsidR="005A76FB" w:rsidRPr="00EC16D5" w:rsidRDefault="005A76FB" w:rsidP="00EC16D5">
            <w:pPr>
              <w:spacing w:after="120"/>
              <w:jc w:val="center"/>
            </w:pPr>
            <w:r w:rsidRPr="00EC16D5">
              <w:rPr>
                <w:color w:val="000000"/>
              </w:rPr>
              <w:t>806.271</w:t>
            </w:r>
          </w:p>
        </w:tc>
      </w:tr>
      <w:tr w:rsidR="005A76FB" w:rsidRPr="00EC16D5" w14:paraId="09E39B27" w14:textId="77777777" w:rsidTr="00C22730">
        <w:tc>
          <w:tcPr>
            <w:tcW w:w="2160" w:type="dxa"/>
            <w:vAlign w:val="bottom"/>
          </w:tcPr>
          <w:p w14:paraId="3E95EA2F" w14:textId="3D07868B" w:rsidR="005A76FB" w:rsidRPr="00EC16D5" w:rsidRDefault="005A76FB" w:rsidP="00EC16D5">
            <w:pPr>
              <w:spacing w:after="120"/>
              <w:jc w:val="center"/>
            </w:pPr>
            <w:r w:rsidRPr="00EC16D5">
              <w:rPr>
                <w:color w:val="000000"/>
              </w:rPr>
              <w:t>G059</w:t>
            </w:r>
          </w:p>
        </w:tc>
        <w:tc>
          <w:tcPr>
            <w:tcW w:w="2160" w:type="dxa"/>
            <w:vAlign w:val="bottom"/>
          </w:tcPr>
          <w:p w14:paraId="1845EBB6" w14:textId="474349C0" w:rsidR="005A76FB" w:rsidRPr="00EC16D5" w:rsidRDefault="005A76FB" w:rsidP="00EC16D5">
            <w:pPr>
              <w:spacing w:after="120"/>
              <w:jc w:val="center"/>
            </w:pPr>
            <w:r w:rsidRPr="00EC16D5">
              <w:rPr>
                <w:color w:val="000000"/>
              </w:rPr>
              <w:t>31.66806</w:t>
            </w:r>
          </w:p>
        </w:tc>
        <w:tc>
          <w:tcPr>
            <w:tcW w:w="2160" w:type="dxa"/>
            <w:vAlign w:val="bottom"/>
          </w:tcPr>
          <w:p w14:paraId="4D706867" w14:textId="4C6AA86E" w:rsidR="005A76FB" w:rsidRPr="00EC16D5" w:rsidRDefault="005A76FB" w:rsidP="00EC16D5">
            <w:pPr>
              <w:spacing w:after="120"/>
              <w:jc w:val="center"/>
            </w:pPr>
            <w:r w:rsidRPr="00EC16D5">
              <w:rPr>
                <w:color w:val="000000"/>
              </w:rPr>
              <w:t>-102.896878</w:t>
            </w:r>
          </w:p>
        </w:tc>
        <w:tc>
          <w:tcPr>
            <w:tcW w:w="2160" w:type="dxa"/>
            <w:vAlign w:val="bottom"/>
          </w:tcPr>
          <w:p w14:paraId="6C62159A" w14:textId="3D99797D" w:rsidR="005A76FB" w:rsidRPr="00EC16D5" w:rsidRDefault="005A76FB" w:rsidP="00EC16D5">
            <w:pPr>
              <w:spacing w:after="120"/>
              <w:jc w:val="center"/>
            </w:pPr>
            <w:r w:rsidRPr="00EC16D5">
              <w:rPr>
                <w:color w:val="000000"/>
              </w:rPr>
              <w:t>806.126</w:t>
            </w:r>
          </w:p>
        </w:tc>
      </w:tr>
      <w:tr w:rsidR="005A76FB" w:rsidRPr="00EC16D5" w14:paraId="3DF6B46E" w14:textId="77777777" w:rsidTr="00C22730">
        <w:tc>
          <w:tcPr>
            <w:tcW w:w="2160" w:type="dxa"/>
            <w:vAlign w:val="bottom"/>
          </w:tcPr>
          <w:p w14:paraId="7BC3D159" w14:textId="64C14DA6" w:rsidR="005A76FB" w:rsidRPr="00EC16D5" w:rsidRDefault="005A76FB" w:rsidP="00EC16D5">
            <w:pPr>
              <w:spacing w:after="120"/>
              <w:jc w:val="center"/>
            </w:pPr>
            <w:r w:rsidRPr="00EC16D5">
              <w:rPr>
                <w:color w:val="000000"/>
              </w:rPr>
              <w:t>G060</w:t>
            </w:r>
          </w:p>
        </w:tc>
        <w:tc>
          <w:tcPr>
            <w:tcW w:w="2160" w:type="dxa"/>
            <w:vAlign w:val="bottom"/>
          </w:tcPr>
          <w:p w14:paraId="22434DA7" w14:textId="7B712CAE" w:rsidR="005A76FB" w:rsidRPr="00EC16D5" w:rsidRDefault="005A76FB" w:rsidP="00EC16D5">
            <w:pPr>
              <w:spacing w:after="120"/>
              <w:jc w:val="center"/>
            </w:pPr>
            <w:r w:rsidRPr="00EC16D5">
              <w:rPr>
                <w:color w:val="000000"/>
              </w:rPr>
              <w:t>31.66805</w:t>
            </w:r>
          </w:p>
        </w:tc>
        <w:tc>
          <w:tcPr>
            <w:tcW w:w="2160" w:type="dxa"/>
            <w:vAlign w:val="bottom"/>
          </w:tcPr>
          <w:p w14:paraId="0B06BF23" w14:textId="32CC690A" w:rsidR="005A76FB" w:rsidRPr="00EC16D5" w:rsidRDefault="005A76FB" w:rsidP="00EC16D5">
            <w:pPr>
              <w:spacing w:after="120"/>
              <w:jc w:val="center"/>
            </w:pPr>
            <w:r w:rsidRPr="00EC16D5">
              <w:rPr>
                <w:color w:val="000000"/>
              </w:rPr>
              <w:t>-102.896926</w:t>
            </w:r>
          </w:p>
        </w:tc>
        <w:tc>
          <w:tcPr>
            <w:tcW w:w="2160" w:type="dxa"/>
            <w:vAlign w:val="bottom"/>
          </w:tcPr>
          <w:p w14:paraId="1CDF4F6C" w14:textId="43D69018" w:rsidR="005A76FB" w:rsidRPr="00EC16D5" w:rsidRDefault="005A76FB" w:rsidP="00EC16D5">
            <w:pPr>
              <w:spacing w:after="120"/>
              <w:jc w:val="center"/>
            </w:pPr>
            <w:r w:rsidRPr="00EC16D5">
              <w:rPr>
                <w:color w:val="000000"/>
              </w:rPr>
              <w:t>806.085</w:t>
            </w:r>
          </w:p>
        </w:tc>
      </w:tr>
      <w:tr w:rsidR="005A76FB" w:rsidRPr="00EC16D5" w14:paraId="3C115E23" w14:textId="77777777" w:rsidTr="00C22730">
        <w:tc>
          <w:tcPr>
            <w:tcW w:w="2160" w:type="dxa"/>
            <w:vAlign w:val="bottom"/>
          </w:tcPr>
          <w:p w14:paraId="3C74C3C4" w14:textId="66CCBA43" w:rsidR="005A76FB" w:rsidRPr="00EC16D5" w:rsidRDefault="005A76FB" w:rsidP="00EC16D5">
            <w:pPr>
              <w:spacing w:after="120"/>
              <w:jc w:val="center"/>
            </w:pPr>
            <w:r w:rsidRPr="00EC16D5">
              <w:rPr>
                <w:color w:val="000000"/>
              </w:rPr>
              <w:t>G061</w:t>
            </w:r>
          </w:p>
        </w:tc>
        <w:tc>
          <w:tcPr>
            <w:tcW w:w="2160" w:type="dxa"/>
            <w:vAlign w:val="bottom"/>
          </w:tcPr>
          <w:p w14:paraId="66870DF1" w14:textId="3FCBF88F" w:rsidR="005A76FB" w:rsidRPr="00EC16D5" w:rsidRDefault="005A76FB" w:rsidP="00EC16D5">
            <w:pPr>
              <w:spacing w:after="120"/>
              <w:jc w:val="center"/>
            </w:pPr>
            <w:r w:rsidRPr="00EC16D5">
              <w:rPr>
                <w:color w:val="000000"/>
              </w:rPr>
              <w:t>31.66803</w:t>
            </w:r>
          </w:p>
        </w:tc>
        <w:tc>
          <w:tcPr>
            <w:tcW w:w="2160" w:type="dxa"/>
            <w:vAlign w:val="bottom"/>
          </w:tcPr>
          <w:p w14:paraId="662ECB49" w14:textId="66E67FBE" w:rsidR="005A76FB" w:rsidRPr="00EC16D5" w:rsidRDefault="005A76FB" w:rsidP="00EC16D5">
            <w:pPr>
              <w:spacing w:after="120"/>
              <w:jc w:val="center"/>
            </w:pPr>
            <w:r w:rsidRPr="00EC16D5">
              <w:rPr>
                <w:color w:val="000000"/>
              </w:rPr>
              <w:t>-102.896977</w:t>
            </w:r>
          </w:p>
        </w:tc>
        <w:tc>
          <w:tcPr>
            <w:tcW w:w="2160" w:type="dxa"/>
            <w:vAlign w:val="bottom"/>
          </w:tcPr>
          <w:p w14:paraId="2C39AF93" w14:textId="1962C0D6" w:rsidR="005A76FB" w:rsidRPr="00EC16D5" w:rsidRDefault="005A76FB" w:rsidP="00EC16D5">
            <w:pPr>
              <w:spacing w:after="120"/>
              <w:jc w:val="center"/>
            </w:pPr>
            <w:r w:rsidRPr="00EC16D5">
              <w:rPr>
                <w:color w:val="000000"/>
              </w:rPr>
              <w:t>805.817</w:t>
            </w:r>
          </w:p>
        </w:tc>
      </w:tr>
      <w:tr w:rsidR="005A76FB" w:rsidRPr="00EC16D5" w14:paraId="1EE6CD38" w14:textId="77777777" w:rsidTr="00C22730">
        <w:tc>
          <w:tcPr>
            <w:tcW w:w="2160" w:type="dxa"/>
            <w:vAlign w:val="bottom"/>
          </w:tcPr>
          <w:p w14:paraId="0155465A" w14:textId="571277D4" w:rsidR="005A76FB" w:rsidRPr="00EC16D5" w:rsidRDefault="005A76FB" w:rsidP="00EC16D5">
            <w:pPr>
              <w:spacing w:after="120"/>
              <w:jc w:val="center"/>
            </w:pPr>
            <w:r w:rsidRPr="00EC16D5">
              <w:rPr>
                <w:color w:val="000000"/>
              </w:rPr>
              <w:t>G062</w:t>
            </w:r>
          </w:p>
        </w:tc>
        <w:tc>
          <w:tcPr>
            <w:tcW w:w="2160" w:type="dxa"/>
            <w:vAlign w:val="bottom"/>
          </w:tcPr>
          <w:p w14:paraId="3F7891CF" w14:textId="0F0B6EC7" w:rsidR="005A76FB" w:rsidRPr="00EC16D5" w:rsidRDefault="005A76FB" w:rsidP="00EC16D5">
            <w:pPr>
              <w:spacing w:after="120"/>
              <w:jc w:val="center"/>
            </w:pPr>
            <w:r w:rsidRPr="00EC16D5">
              <w:rPr>
                <w:color w:val="000000"/>
              </w:rPr>
              <w:t>31.66802</w:t>
            </w:r>
          </w:p>
        </w:tc>
        <w:tc>
          <w:tcPr>
            <w:tcW w:w="2160" w:type="dxa"/>
            <w:vAlign w:val="bottom"/>
          </w:tcPr>
          <w:p w14:paraId="0F7E8500" w14:textId="33BF976E" w:rsidR="005A76FB" w:rsidRPr="00EC16D5" w:rsidRDefault="005A76FB" w:rsidP="00EC16D5">
            <w:pPr>
              <w:spacing w:after="120"/>
              <w:jc w:val="center"/>
            </w:pPr>
            <w:r w:rsidRPr="00EC16D5">
              <w:rPr>
                <w:color w:val="000000"/>
              </w:rPr>
              <w:t>-102.897029</w:t>
            </w:r>
          </w:p>
        </w:tc>
        <w:tc>
          <w:tcPr>
            <w:tcW w:w="2160" w:type="dxa"/>
            <w:vAlign w:val="bottom"/>
          </w:tcPr>
          <w:p w14:paraId="03C104EE" w14:textId="7C8C9C98" w:rsidR="005A76FB" w:rsidRPr="00EC16D5" w:rsidRDefault="005A76FB" w:rsidP="00EC16D5">
            <w:pPr>
              <w:spacing w:after="120"/>
              <w:jc w:val="center"/>
            </w:pPr>
            <w:r w:rsidRPr="00EC16D5">
              <w:rPr>
                <w:color w:val="000000"/>
              </w:rPr>
              <w:t>805.672</w:t>
            </w:r>
          </w:p>
        </w:tc>
      </w:tr>
      <w:tr w:rsidR="005A76FB" w:rsidRPr="00EC16D5" w14:paraId="4B2E1916" w14:textId="77777777" w:rsidTr="00C22730">
        <w:tc>
          <w:tcPr>
            <w:tcW w:w="2160" w:type="dxa"/>
            <w:vAlign w:val="bottom"/>
          </w:tcPr>
          <w:p w14:paraId="175B9E02" w14:textId="7A8BD189" w:rsidR="005A76FB" w:rsidRPr="00EC16D5" w:rsidRDefault="005A76FB" w:rsidP="00EC16D5">
            <w:pPr>
              <w:spacing w:after="120"/>
              <w:jc w:val="center"/>
            </w:pPr>
            <w:r w:rsidRPr="00EC16D5">
              <w:rPr>
                <w:color w:val="000000"/>
              </w:rPr>
              <w:t>G063</w:t>
            </w:r>
          </w:p>
        </w:tc>
        <w:tc>
          <w:tcPr>
            <w:tcW w:w="2160" w:type="dxa"/>
            <w:vAlign w:val="bottom"/>
          </w:tcPr>
          <w:p w14:paraId="30C98333" w14:textId="44A58031" w:rsidR="005A76FB" w:rsidRPr="00EC16D5" w:rsidRDefault="005A76FB" w:rsidP="00EC16D5">
            <w:pPr>
              <w:spacing w:after="120"/>
              <w:jc w:val="center"/>
            </w:pPr>
            <w:r w:rsidRPr="00EC16D5">
              <w:rPr>
                <w:color w:val="000000"/>
              </w:rPr>
              <w:t>31.66800</w:t>
            </w:r>
          </w:p>
        </w:tc>
        <w:tc>
          <w:tcPr>
            <w:tcW w:w="2160" w:type="dxa"/>
            <w:vAlign w:val="bottom"/>
          </w:tcPr>
          <w:p w14:paraId="3DBB1884" w14:textId="58213705" w:rsidR="005A76FB" w:rsidRPr="00EC16D5" w:rsidRDefault="005A76FB" w:rsidP="00EC16D5">
            <w:pPr>
              <w:spacing w:after="120"/>
              <w:jc w:val="center"/>
            </w:pPr>
            <w:r w:rsidRPr="00EC16D5">
              <w:rPr>
                <w:color w:val="000000"/>
              </w:rPr>
              <w:t>-102.897077</w:t>
            </w:r>
          </w:p>
        </w:tc>
        <w:tc>
          <w:tcPr>
            <w:tcW w:w="2160" w:type="dxa"/>
            <w:vAlign w:val="bottom"/>
          </w:tcPr>
          <w:p w14:paraId="4DA84363" w14:textId="39605EAB" w:rsidR="005A76FB" w:rsidRPr="00EC16D5" w:rsidRDefault="005A76FB" w:rsidP="00EC16D5">
            <w:pPr>
              <w:spacing w:after="120"/>
              <w:jc w:val="center"/>
            </w:pPr>
            <w:r w:rsidRPr="00EC16D5">
              <w:rPr>
                <w:color w:val="000000"/>
              </w:rPr>
              <w:t>805.664</w:t>
            </w:r>
          </w:p>
        </w:tc>
      </w:tr>
      <w:tr w:rsidR="005A76FB" w:rsidRPr="00EC16D5" w14:paraId="33734EE3" w14:textId="77777777" w:rsidTr="00C22730">
        <w:tc>
          <w:tcPr>
            <w:tcW w:w="2160" w:type="dxa"/>
            <w:vAlign w:val="bottom"/>
          </w:tcPr>
          <w:p w14:paraId="42853EF4" w14:textId="60F26695" w:rsidR="005A76FB" w:rsidRPr="00EC16D5" w:rsidRDefault="005A76FB" w:rsidP="00EC16D5">
            <w:pPr>
              <w:spacing w:after="120"/>
              <w:jc w:val="center"/>
            </w:pPr>
            <w:r w:rsidRPr="00EC16D5">
              <w:rPr>
                <w:color w:val="000000"/>
              </w:rPr>
              <w:t>G064</w:t>
            </w:r>
          </w:p>
        </w:tc>
        <w:tc>
          <w:tcPr>
            <w:tcW w:w="2160" w:type="dxa"/>
            <w:vAlign w:val="bottom"/>
          </w:tcPr>
          <w:p w14:paraId="0CCCE7F1" w14:textId="1C339E9C" w:rsidR="005A76FB" w:rsidRPr="00EC16D5" w:rsidRDefault="005A76FB" w:rsidP="00EC16D5">
            <w:pPr>
              <w:spacing w:after="120"/>
              <w:jc w:val="center"/>
            </w:pPr>
            <w:r w:rsidRPr="00EC16D5">
              <w:rPr>
                <w:color w:val="000000"/>
              </w:rPr>
              <w:t>31.66799</w:t>
            </w:r>
          </w:p>
        </w:tc>
        <w:tc>
          <w:tcPr>
            <w:tcW w:w="2160" w:type="dxa"/>
            <w:vAlign w:val="bottom"/>
          </w:tcPr>
          <w:p w14:paraId="2BEABF1A" w14:textId="0D488F6A" w:rsidR="005A76FB" w:rsidRPr="00EC16D5" w:rsidRDefault="005A76FB" w:rsidP="00EC16D5">
            <w:pPr>
              <w:spacing w:after="120"/>
              <w:jc w:val="center"/>
            </w:pPr>
            <w:r w:rsidRPr="00EC16D5">
              <w:rPr>
                <w:color w:val="000000"/>
              </w:rPr>
              <w:t>-102.897127</w:t>
            </w:r>
          </w:p>
        </w:tc>
        <w:tc>
          <w:tcPr>
            <w:tcW w:w="2160" w:type="dxa"/>
            <w:vAlign w:val="bottom"/>
          </w:tcPr>
          <w:p w14:paraId="67B204E9" w14:textId="411C8BE1" w:rsidR="005A76FB" w:rsidRPr="00EC16D5" w:rsidRDefault="005A76FB" w:rsidP="00EC16D5">
            <w:pPr>
              <w:spacing w:after="120"/>
              <w:jc w:val="center"/>
            </w:pPr>
            <w:r w:rsidRPr="00EC16D5">
              <w:rPr>
                <w:color w:val="000000"/>
              </w:rPr>
              <w:t>805.491</w:t>
            </w:r>
          </w:p>
        </w:tc>
      </w:tr>
      <w:tr w:rsidR="005A76FB" w:rsidRPr="00EC16D5" w14:paraId="0C3A74D5" w14:textId="77777777" w:rsidTr="00C22730">
        <w:tc>
          <w:tcPr>
            <w:tcW w:w="2160" w:type="dxa"/>
            <w:vAlign w:val="bottom"/>
          </w:tcPr>
          <w:p w14:paraId="69A6380C" w14:textId="4E565F09" w:rsidR="005A76FB" w:rsidRPr="00EC16D5" w:rsidRDefault="005A76FB" w:rsidP="00EC16D5">
            <w:pPr>
              <w:spacing w:after="120"/>
              <w:jc w:val="center"/>
            </w:pPr>
            <w:r w:rsidRPr="00EC16D5">
              <w:rPr>
                <w:color w:val="000000"/>
              </w:rPr>
              <w:t>G065</w:t>
            </w:r>
          </w:p>
        </w:tc>
        <w:tc>
          <w:tcPr>
            <w:tcW w:w="2160" w:type="dxa"/>
            <w:vAlign w:val="bottom"/>
          </w:tcPr>
          <w:p w14:paraId="28C11F8B" w14:textId="0358931A" w:rsidR="005A76FB" w:rsidRPr="00EC16D5" w:rsidRDefault="005A76FB" w:rsidP="00EC16D5">
            <w:pPr>
              <w:spacing w:after="120"/>
              <w:jc w:val="center"/>
            </w:pPr>
            <w:r w:rsidRPr="00EC16D5">
              <w:rPr>
                <w:color w:val="000000"/>
              </w:rPr>
              <w:t>31.66797</w:t>
            </w:r>
          </w:p>
        </w:tc>
        <w:tc>
          <w:tcPr>
            <w:tcW w:w="2160" w:type="dxa"/>
            <w:vAlign w:val="bottom"/>
          </w:tcPr>
          <w:p w14:paraId="13E3E2A7" w14:textId="33B28BC2" w:rsidR="005A76FB" w:rsidRPr="00EC16D5" w:rsidRDefault="005A76FB" w:rsidP="00EC16D5">
            <w:pPr>
              <w:spacing w:after="120"/>
              <w:jc w:val="center"/>
            </w:pPr>
            <w:r w:rsidRPr="00EC16D5">
              <w:rPr>
                <w:color w:val="000000"/>
              </w:rPr>
              <w:t>-102.897177</w:t>
            </w:r>
          </w:p>
        </w:tc>
        <w:tc>
          <w:tcPr>
            <w:tcW w:w="2160" w:type="dxa"/>
            <w:vAlign w:val="bottom"/>
          </w:tcPr>
          <w:p w14:paraId="287ADB43" w14:textId="7F2F14B2" w:rsidR="005A76FB" w:rsidRPr="00EC16D5" w:rsidRDefault="005A76FB" w:rsidP="00EC16D5">
            <w:pPr>
              <w:spacing w:after="120"/>
              <w:jc w:val="center"/>
            </w:pPr>
            <w:r w:rsidRPr="00EC16D5">
              <w:rPr>
                <w:color w:val="000000"/>
              </w:rPr>
              <w:t>805.469</w:t>
            </w:r>
          </w:p>
        </w:tc>
      </w:tr>
      <w:tr w:rsidR="005A76FB" w:rsidRPr="00EC16D5" w14:paraId="4C1C1E88" w14:textId="77777777" w:rsidTr="00C22730">
        <w:tc>
          <w:tcPr>
            <w:tcW w:w="2160" w:type="dxa"/>
            <w:vAlign w:val="bottom"/>
          </w:tcPr>
          <w:p w14:paraId="39A0BA8A" w14:textId="6288AE3D" w:rsidR="005A76FB" w:rsidRPr="00EC16D5" w:rsidRDefault="005A76FB" w:rsidP="00EC16D5">
            <w:pPr>
              <w:spacing w:after="120"/>
              <w:jc w:val="center"/>
            </w:pPr>
            <w:r w:rsidRPr="00EC16D5">
              <w:rPr>
                <w:color w:val="000000"/>
              </w:rPr>
              <w:t>G066</w:t>
            </w:r>
          </w:p>
        </w:tc>
        <w:tc>
          <w:tcPr>
            <w:tcW w:w="2160" w:type="dxa"/>
            <w:vAlign w:val="bottom"/>
          </w:tcPr>
          <w:p w14:paraId="66210B95" w14:textId="78100A68" w:rsidR="005A76FB" w:rsidRPr="00EC16D5" w:rsidRDefault="005A76FB" w:rsidP="00EC16D5">
            <w:pPr>
              <w:spacing w:after="120"/>
              <w:jc w:val="center"/>
            </w:pPr>
            <w:r w:rsidRPr="00EC16D5">
              <w:rPr>
                <w:color w:val="000000"/>
              </w:rPr>
              <w:t>31.66796</w:t>
            </w:r>
          </w:p>
        </w:tc>
        <w:tc>
          <w:tcPr>
            <w:tcW w:w="2160" w:type="dxa"/>
            <w:vAlign w:val="bottom"/>
          </w:tcPr>
          <w:p w14:paraId="1CC64FF6" w14:textId="63A8586F" w:rsidR="005A76FB" w:rsidRPr="00EC16D5" w:rsidRDefault="005A76FB" w:rsidP="00EC16D5">
            <w:pPr>
              <w:spacing w:after="120"/>
              <w:jc w:val="center"/>
            </w:pPr>
            <w:r w:rsidRPr="00EC16D5">
              <w:rPr>
                <w:color w:val="000000"/>
              </w:rPr>
              <w:t>-102.897228</w:t>
            </w:r>
          </w:p>
        </w:tc>
        <w:tc>
          <w:tcPr>
            <w:tcW w:w="2160" w:type="dxa"/>
            <w:vAlign w:val="bottom"/>
          </w:tcPr>
          <w:p w14:paraId="7EF65B5E" w14:textId="4C39E853" w:rsidR="005A76FB" w:rsidRPr="00EC16D5" w:rsidRDefault="005A76FB" w:rsidP="00EC16D5">
            <w:pPr>
              <w:spacing w:after="120"/>
              <w:jc w:val="center"/>
            </w:pPr>
            <w:r w:rsidRPr="00EC16D5">
              <w:rPr>
                <w:color w:val="000000"/>
              </w:rPr>
              <w:t>805.095</w:t>
            </w:r>
          </w:p>
        </w:tc>
      </w:tr>
      <w:tr w:rsidR="005A76FB" w:rsidRPr="00EC16D5" w14:paraId="5C37AC9E" w14:textId="77777777" w:rsidTr="00C22730">
        <w:tc>
          <w:tcPr>
            <w:tcW w:w="2160" w:type="dxa"/>
            <w:vAlign w:val="bottom"/>
          </w:tcPr>
          <w:p w14:paraId="6DCC2B22" w14:textId="30914F6D" w:rsidR="005A76FB" w:rsidRPr="00EC16D5" w:rsidRDefault="005A76FB" w:rsidP="00EC16D5">
            <w:pPr>
              <w:spacing w:after="120"/>
              <w:jc w:val="center"/>
            </w:pPr>
            <w:r w:rsidRPr="00EC16D5">
              <w:rPr>
                <w:color w:val="000000"/>
              </w:rPr>
              <w:t>G067</w:t>
            </w:r>
          </w:p>
        </w:tc>
        <w:tc>
          <w:tcPr>
            <w:tcW w:w="2160" w:type="dxa"/>
            <w:vAlign w:val="bottom"/>
          </w:tcPr>
          <w:p w14:paraId="4C9FAE7D" w14:textId="1A6C404E" w:rsidR="005A76FB" w:rsidRPr="00EC16D5" w:rsidRDefault="005A76FB" w:rsidP="00EC16D5">
            <w:pPr>
              <w:spacing w:after="120"/>
              <w:jc w:val="center"/>
            </w:pPr>
            <w:r w:rsidRPr="00EC16D5">
              <w:rPr>
                <w:color w:val="000000"/>
              </w:rPr>
              <w:t>31.66795</w:t>
            </w:r>
          </w:p>
        </w:tc>
        <w:tc>
          <w:tcPr>
            <w:tcW w:w="2160" w:type="dxa"/>
            <w:vAlign w:val="bottom"/>
          </w:tcPr>
          <w:p w14:paraId="24F5C40F" w14:textId="4C5574B0" w:rsidR="005A76FB" w:rsidRPr="00EC16D5" w:rsidRDefault="005A76FB" w:rsidP="00EC16D5">
            <w:pPr>
              <w:spacing w:after="120"/>
              <w:jc w:val="center"/>
            </w:pPr>
            <w:r w:rsidRPr="00EC16D5">
              <w:rPr>
                <w:color w:val="000000"/>
              </w:rPr>
              <w:t>-102.897278</w:t>
            </w:r>
          </w:p>
        </w:tc>
        <w:tc>
          <w:tcPr>
            <w:tcW w:w="2160" w:type="dxa"/>
            <w:vAlign w:val="bottom"/>
          </w:tcPr>
          <w:p w14:paraId="036F3457" w14:textId="64929523" w:rsidR="005A76FB" w:rsidRPr="00EC16D5" w:rsidRDefault="005A76FB" w:rsidP="00EC16D5">
            <w:pPr>
              <w:spacing w:after="120"/>
              <w:jc w:val="center"/>
            </w:pPr>
            <w:r w:rsidRPr="00EC16D5">
              <w:rPr>
                <w:color w:val="000000"/>
              </w:rPr>
              <w:t>805.112</w:t>
            </w:r>
          </w:p>
        </w:tc>
      </w:tr>
      <w:tr w:rsidR="005A76FB" w:rsidRPr="00EC16D5" w14:paraId="75F1C109" w14:textId="77777777" w:rsidTr="00C22730">
        <w:tc>
          <w:tcPr>
            <w:tcW w:w="2160" w:type="dxa"/>
            <w:vAlign w:val="bottom"/>
          </w:tcPr>
          <w:p w14:paraId="5EE62062" w14:textId="51A0C656" w:rsidR="005A76FB" w:rsidRPr="00EC16D5" w:rsidRDefault="005A76FB" w:rsidP="00EC16D5">
            <w:pPr>
              <w:spacing w:after="120"/>
              <w:jc w:val="center"/>
            </w:pPr>
            <w:r w:rsidRPr="00EC16D5">
              <w:rPr>
                <w:color w:val="000000"/>
              </w:rPr>
              <w:t>G068</w:t>
            </w:r>
          </w:p>
        </w:tc>
        <w:tc>
          <w:tcPr>
            <w:tcW w:w="2160" w:type="dxa"/>
            <w:vAlign w:val="bottom"/>
          </w:tcPr>
          <w:p w14:paraId="3D753A86" w14:textId="45EBA203" w:rsidR="005A76FB" w:rsidRPr="00EC16D5" w:rsidRDefault="005A76FB" w:rsidP="00EC16D5">
            <w:pPr>
              <w:spacing w:after="120"/>
              <w:jc w:val="center"/>
            </w:pPr>
            <w:r w:rsidRPr="00EC16D5">
              <w:rPr>
                <w:color w:val="000000"/>
              </w:rPr>
              <w:t>31.66793</w:t>
            </w:r>
          </w:p>
        </w:tc>
        <w:tc>
          <w:tcPr>
            <w:tcW w:w="2160" w:type="dxa"/>
            <w:vAlign w:val="bottom"/>
          </w:tcPr>
          <w:p w14:paraId="5553083C" w14:textId="056A6007" w:rsidR="005A76FB" w:rsidRPr="00EC16D5" w:rsidRDefault="005A76FB" w:rsidP="00EC16D5">
            <w:pPr>
              <w:spacing w:after="120"/>
              <w:jc w:val="center"/>
            </w:pPr>
            <w:r w:rsidRPr="00EC16D5">
              <w:rPr>
                <w:color w:val="000000"/>
              </w:rPr>
              <w:t>-102.897327</w:t>
            </w:r>
          </w:p>
        </w:tc>
        <w:tc>
          <w:tcPr>
            <w:tcW w:w="2160" w:type="dxa"/>
            <w:vAlign w:val="bottom"/>
          </w:tcPr>
          <w:p w14:paraId="6D6FD2AA" w14:textId="66704983" w:rsidR="005A76FB" w:rsidRPr="00EC16D5" w:rsidRDefault="005A76FB" w:rsidP="00EC16D5">
            <w:pPr>
              <w:spacing w:after="120"/>
              <w:jc w:val="center"/>
            </w:pPr>
            <w:r w:rsidRPr="00EC16D5">
              <w:rPr>
                <w:color w:val="000000"/>
              </w:rPr>
              <w:t>805.142</w:t>
            </w:r>
          </w:p>
        </w:tc>
      </w:tr>
      <w:tr w:rsidR="005A76FB" w:rsidRPr="00EC16D5" w14:paraId="3D032699" w14:textId="77777777" w:rsidTr="00C22730">
        <w:tc>
          <w:tcPr>
            <w:tcW w:w="2160" w:type="dxa"/>
            <w:vAlign w:val="bottom"/>
          </w:tcPr>
          <w:p w14:paraId="56876B15" w14:textId="1FE5C4DC" w:rsidR="005A76FB" w:rsidRPr="00EC16D5" w:rsidRDefault="005A76FB" w:rsidP="00EC16D5">
            <w:pPr>
              <w:spacing w:after="120"/>
              <w:jc w:val="center"/>
            </w:pPr>
            <w:r w:rsidRPr="00EC16D5">
              <w:rPr>
                <w:color w:val="000000"/>
              </w:rPr>
              <w:t>G069</w:t>
            </w:r>
          </w:p>
        </w:tc>
        <w:tc>
          <w:tcPr>
            <w:tcW w:w="2160" w:type="dxa"/>
            <w:vAlign w:val="bottom"/>
          </w:tcPr>
          <w:p w14:paraId="2423E55D" w14:textId="7BB33756" w:rsidR="005A76FB" w:rsidRPr="00EC16D5" w:rsidRDefault="005A76FB" w:rsidP="00EC16D5">
            <w:pPr>
              <w:spacing w:after="120"/>
              <w:jc w:val="center"/>
            </w:pPr>
            <w:r w:rsidRPr="00EC16D5">
              <w:rPr>
                <w:color w:val="000000"/>
              </w:rPr>
              <w:t>31.66792</w:t>
            </w:r>
          </w:p>
        </w:tc>
        <w:tc>
          <w:tcPr>
            <w:tcW w:w="2160" w:type="dxa"/>
            <w:vAlign w:val="bottom"/>
          </w:tcPr>
          <w:p w14:paraId="1022E75F" w14:textId="5CF2A915" w:rsidR="005A76FB" w:rsidRPr="00EC16D5" w:rsidRDefault="005A76FB" w:rsidP="00EC16D5">
            <w:pPr>
              <w:spacing w:after="120"/>
              <w:jc w:val="center"/>
            </w:pPr>
            <w:r w:rsidRPr="00EC16D5">
              <w:rPr>
                <w:color w:val="000000"/>
              </w:rPr>
              <w:t>-102.897378</w:t>
            </w:r>
          </w:p>
        </w:tc>
        <w:tc>
          <w:tcPr>
            <w:tcW w:w="2160" w:type="dxa"/>
            <w:vAlign w:val="bottom"/>
          </w:tcPr>
          <w:p w14:paraId="2612DF09" w14:textId="7CC112B5" w:rsidR="005A76FB" w:rsidRPr="00EC16D5" w:rsidRDefault="005A76FB" w:rsidP="00EC16D5">
            <w:pPr>
              <w:spacing w:after="120"/>
              <w:jc w:val="center"/>
            </w:pPr>
            <w:r w:rsidRPr="00EC16D5">
              <w:rPr>
                <w:color w:val="000000"/>
              </w:rPr>
              <w:t>805.049</w:t>
            </w:r>
          </w:p>
        </w:tc>
      </w:tr>
      <w:tr w:rsidR="005A76FB" w:rsidRPr="00EC16D5" w14:paraId="0D69834C" w14:textId="77777777" w:rsidTr="00C22730">
        <w:tc>
          <w:tcPr>
            <w:tcW w:w="2160" w:type="dxa"/>
            <w:vAlign w:val="bottom"/>
          </w:tcPr>
          <w:p w14:paraId="3CEC9C9D" w14:textId="4CBDE9D0" w:rsidR="005A76FB" w:rsidRPr="00EC16D5" w:rsidRDefault="005A76FB" w:rsidP="00EC16D5">
            <w:pPr>
              <w:spacing w:after="120"/>
              <w:jc w:val="center"/>
            </w:pPr>
            <w:r w:rsidRPr="00EC16D5">
              <w:rPr>
                <w:color w:val="000000"/>
              </w:rPr>
              <w:t>G070</w:t>
            </w:r>
          </w:p>
        </w:tc>
        <w:tc>
          <w:tcPr>
            <w:tcW w:w="2160" w:type="dxa"/>
            <w:vAlign w:val="bottom"/>
          </w:tcPr>
          <w:p w14:paraId="5C41157D" w14:textId="255ECDD0" w:rsidR="005A76FB" w:rsidRPr="00EC16D5" w:rsidRDefault="005A76FB" w:rsidP="00EC16D5">
            <w:pPr>
              <w:spacing w:after="120"/>
              <w:jc w:val="center"/>
            </w:pPr>
            <w:r w:rsidRPr="00EC16D5">
              <w:rPr>
                <w:color w:val="000000"/>
              </w:rPr>
              <w:t>31.66791</w:t>
            </w:r>
          </w:p>
        </w:tc>
        <w:tc>
          <w:tcPr>
            <w:tcW w:w="2160" w:type="dxa"/>
            <w:vAlign w:val="bottom"/>
          </w:tcPr>
          <w:p w14:paraId="47E2502D" w14:textId="644D81D7" w:rsidR="005A76FB" w:rsidRPr="00EC16D5" w:rsidRDefault="005A76FB" w:rsidP="00EC16D5">
            <w:pPr>
              <w:spacing w:after="120"/>
              <w:jc w:val="center"/>
            </w:pPr>
            <w:r w:rsidRPr="00EC16D5">
              <w:rPr>
                <w:color w:val="000000"/>
              </w:rPr>
              <w:t>-102.897429</w:t>
            </w:r>
          </w:p>
        </w:tc>
        <w:tc>
          <w:tcPr>
            <w:tcW w:w="2160" w:type="dxa"/>
            <w:vAlign w:val="bottom"/>
          </w:tcPr>
          <w:p w14:paraId="502A9A2D" w14:textId="15F7AE15" w:rsidR="005A76FB" w:rsidRPr="00EC16D5" w:rsidRDefault="005A76FB" w:rsidP="00EC16D5">
            <w:pPr>
              <w:spacing w:after="120"/>
              <w:jc w:val="center"/>
            </w:pPr>
            <w:r w:rsidRPr="00EC16D5">
              <w:rPr>
                <w:color w:val="000000"/>
              </w:rPr>
              <w:t>805.136</w:t>
            </w:r>
          </w:p>
        </w:tc>
      </w:tr>
      <w:tr w:rsidR="005A76FB" w:rsidRPr="00EC16D5" w14:paraId="616C180C" w14:textId="77777777" w:rsidTr="00C22730">
        <w:tc>
          <w:tcPr>
            <w:tcW w:w="2160" w:type="dxa"/>
            <w:vAlign w:val="bottom"/>
          </w:tcPr>
          <w:p w14:paraId="23DEB102" w14:textId="2CBFABC0" w:rsidR="005A76FB" w:rsidRPr="00EC16D5" w:rsidRDefault="005A76FB" w:rsidP="00EC16D5">
            <w:pPr>
              <w:spacing w:after="120"/>
              <w:jc w:val="center"/>
            </w:pPr>
            <w:r w:rsidRPr="00EC16D5">
              <w:rPr>
                <w:color w:val="000000"/>
              </w:rPr>
              <w:t>G071</w:t>
            </w:r>
          </w:p>
        </w:tc>
        <w:tc>
          <w:tcPr>
            <w:tcW w:w="2160" w:type="dxa"/>
            <w:vAlign w:val="bottom"/>
          </w:tcPr>
          <w:p w14:paraId="31396E9F" w14:textId="410A69DF" w:rsidR="005A76FB" w:rsidRPr="00EC16D5" w:rsidRDefault="005A76FB" w:rsidP="00EC16D5">
            <w:pPr>
              <w:spacing w:after="120"/>
              <w:jc w:val="center"/>
            </w:pPr>
            <w:r w:rsidRPr="00EC16D5">
              <w:rPr>
                <w:color w:val="000000"/>
              </w:rPr>
              <w:t>31.66789</w:t>
            </w:r>
          </w:p>
        </w:tc>
        <w:tc>
          <w:tcPr>
            <w:tcW w:w="2160" w:type="dxa"/>
            <w:vAlign w:val="bottom"/>
          </w:tcPr>
          <w:p w14:paraId="03559BE3" w14:textId="0C7AEE93" w:rsidR="005A76FB" w:rsidRPr="00EC16D5" w:rsidRDefault="005A76FB" w:rsidP="00EC16D5">
            <w:pPr>
              <w:spacing w:after="120"/>
              <w:jc w:val="center"/>
            </w:pPr>
            <w:r w:rsidRPr="00EC16D5">
              <w:rPr>
                <w:color w:val="000000"/>
              </w:rPr>
              <w:t>-102.897480</w:t>
            </w:r>
          </w:p>
        </w:tc>
        <w:tc>
          <w:tcPr>
            <w:tcW w:w="2160" w:type="dxa"/>
            <w:vAlign w:val="bottom"/>
          </w:tcPr>
          <w:p w14:paraId="064A09F1" w14:textId="59DE06B6" w:rsidR="005A76FB" w:rsidRPr="00EC16D5" w:rsidRDefault="005A76FB" w:rsidP="00EC16D5">
            <w:pPr>
              <w:spacing w:after="120"/>
              <w:jc w:val="center"/>
            </w:pPr>
            <w:r w:rsidRPr="00EC16D5">
              <w:rPr>
                <w:color w:val="000000"/>
              </w:rPr>
              <w:t>805.339</w:t>
            </w:r>
          </w:p>
        </w:tc>
      </w:tr>
      <w:tr w:rsidR="005A76FB" w:rsidRPr="00EC16D5" w14:paraId="51248BF6" w14:textId="77777777" w:rsidTr="00C22730">
        <w:tc>
          <w:tcPr>
            <w:tcW w:w="2160" w:type="dxa"/>
            <w:vAlign w:val="bottom"/>
          </w:tcPr>
          <w:p w14:paraId="0AE378BA" w14:textId="502CC0C3" w:rsidR="005A76FB" w:rsidRPr="00EC16D5" w:rsidRDefault="005A76FB" w:rsidP="00EC16D5">
            <w:pPr>
              <w:spacing w:after="120"/>
              <w:jc w:val="center"/>
            </w:pPr>
            <w:r w:rsidRPr="00EC16D5">
              <w:rPr>
                <w:color w:val="000000"/>
              </w:rPr>
              <w:t>G072</w:t>
            </w:r>
          </w:p>
        </w:tc>
        <w:tc>
          <w:tcPr>
            <w:tcW w:w="2160" w:type="dxa"/>
            <w:vAlign w:val="bottom"/>
          </w:tcPr>
          <w:p w14:paraId="539B2E6B" w14:textId="478C6A86" w:rsidR="005A76FB" w:rsidRPr="00EC16D5" w:rsidRDefault="005A76FB" w:rsidP="00EC16D5">
            <w:pPr>
              <w:spacing w:after="120"/>
              <w:jc w:val="center"/>
            </w:pPr>
            <w:r w:rsidRPr="00EC16D5">
              <w:rPr>
                <w:color w:val="000000"/>
              </w:rPr>
              <w:t>31.66787</w:t>
            </w:r>
          </w:p>
        </w:tc>
        <w:tc>
          <w:tcPr>
            <w:tcW w:w="2160" w:type="dxa"/>
            <w:vAlign w:val="bottom"/>
          </w:tcPr>
          <w:p w14:paraId="03509737" w14:textId="631F2C3B" w:rsidR="005A76FB" w:rsidRPr="00EC16D5" w:rsidRDefault="005A76FB" w:rsidP="00EC16D5">
            <w:pPr>
              <w:spacing w:after="120"/>
              <w:jc w:val="center"/>
            </w:pPr>
            <w:r w:rsidRPr="00EC16D5">
              <w:rPr>
                <w:color w:val="000000"/>
              </w:rPr>
              <w:t>-102.897527</w:t>
            </w:r>
          </w:p>
        </w:tc>
        <w:tc>
          <w:tcPr>
            <w:tcW w:w="2160" w:type="dxa"/>
            <w:vAlign w:val="bottom"/>
          </w:tcPr>
          <w:p w14:paraId="45C5D260" w14:textId="35B45EF7" w:rsidR="005A76FB" w:rsidRPr="00EC16D5" w:rsidRDefault="005A76FB" w:rsidP="00EC16D5">
            <w:pPr>
              <w:spacing w:after="120"/>
              <w:jc w:val="center"/>
            </w:pPr>
            <w:r w:rsidRPr="00EC16D5">
              <w:rPr>
                <w:color w:val="000000"/>
              </w:rPr>
              <w:t>805.634</w:t>
            </w:r>
          </w:p>
        </w:tc>
      </w:tr>
      <w:tr w:rsidR="005A76FB" w:rsidRPr="00EC16D5" w14:paraId="18C81A74" w14:textId="77777777" w:rsidTr="00C22730">
        <w:tc>
          <w:tcPr>
            <w:tcW w:w="2160" w:type="dxa"/>
            <w:vAlign w:val="bottom"/>
          </w:tcPr>
          <w:p w14:paraId="021A3A1B" w14:textId="5FEBD4C6" w:rsidR="005A76FB" w:rsidRPr="00EC16D5" w:rsidRDefault="005A76FB" w:rsidP="00EC16D5">
            <w:pPr>
              <w:spacing w:after="120"/>
              <w:jc w:val="center"/>
            </w:pPr>
            <w:r w:rsidRPr="00EC16D5">
              <w:rPr>
                <w:color w:val="000000"/>
              </w:rPr>
              <w:t>G073</w:t>
            </w:r>
          </w:p>
        </w:tc>
        <w:tc>
          <w:tcPr>
            <w:tcW w:w="2160" w:type="dxa"/>
            <w:vAlign w:val="bottom"/>
          </w:tcPr>
          <w:p w14:paraId="4333DA33" w14:textId="70DF80B3" w:rsidR="005A76FB" w:rsidRPr="00EC16D5" w:rsidRDefault="005A76FB" w:rsidP="00EC16D5">
            <w:pPr>
              <w:spacing w:after="120"/>
              <w:jc w:val="center"/>
            </w:pPr>
            <w:r w:rsidRPr="00EC16D5">
              <w:rPr>
                <w:color w:val="000000"/>
              </w:rPr>
              <w:t>31.66786</w:t>
            </w:r>
          </w:p>
        </w:tc>
        <w:tc>
          <w:tcPr>
            <w:tcW w:w="2160" w:type="dxa"/>
            <w:vAlign w:val="bottom"/>
          </w:tcPr>
          <w:p w14:paraId="3746BFCE" w14:textId="3DF0C16E" w:rsidR="005A76FB" w:rsidRPr="00EC16D5" w:rsidRDefault="005A76FB" w:rsidP="00EC16D5">
            <w:pPr>
              <w:spacing w:after="120"/>
              <w:jc w:val="center"/>
            </w:pPr>
            <w:r w:rsidRPr="00EC16D5">
              <w:rPr>
                <w:color w:val="000000"/>
              </w:rPr>
              <w:t>-102.897575</w:t>
            </w:r>
          </w:p>
        </w:tc>
        <w:tc>
          <w:tcPr>
            <w:tcW w:w="2160" w:type="dxa"/>
            <w:vAlign w:val="bottom"/>
          </w:tcPr>
          <w:p w14:paraId="3039142F" w14:textId="63AC0451" w:rsidR="005A76FB" w:rsidRPr="00EC16D5" w:rsidRDefault="005A76FB" w:rsidP="00EC16D5">
            <w:pPr>
              <w:spacing w:after="120"/>
              <w:jc w:val="center"/>
            </w:pPr>
            <w:r w:rsidRPr="00EC16D5">
              <w:rPr>
                <w:color w:val="000000"/>
              </w:rPr>
              <w:t>805.832</w:t>
            </w:r>
          </w:p>
        </w:tc>
      </w:tr>
      <w:tr w:rsidR="005A76FB" w:rsidRPr="00EC16D5" w14:paraId="70A93CB1" w14:textId="77777777" w:rsidTr="00C22730">
        <w:tc>
          <w:tcPr>
            <w:tcW w:w="2160" w:type="dxa"/>
            <w:vAlign w:val="bottom"/>
          </w:tcPr>
          <w:p w14:paraId="4FABA3A4" w14:textId="754EAB42" w:rsidR="005A76FB" w:rsidRPr="00EC16D5" w:rsidRDefault="005A76FB" w:rsidP="00EC16D5">
            <w:pPr>
              <w:spacing w:after="120"/>
              <w:jc w:val="center"/>
            </w:pPr>
            <w:r w:rsidRPr="00EC16D5">
              <w:rPr>
                <w:color w:val="000000"/>
              </w:rPr>
              <w:t>G074</w:t>
            </w:r>
          </w:p>
        </w:tc>
        <w:tc>
          <w:tcPr>
            <w:tcW w:w="2160" w:type="dxa"/>
            <w:vAlign w:val="bottom"/>
          </w:tcPr>
          <w:p w14:paraId="06B199B5" w14:textId="4959540E" w:rsidR="005A76FB" w:rsidRPr="00EC16D5" w:rsidRDefault="005A76FB" w:rsidP="00EC16D5">
            <w:pPr>
              <w:spacing w:after="120"/>
              <w:jc w:val="center"/>
            </w:pPr>
            <w:r w:rsidRPr="00EC16D5">
              <w:rPr>
                <w:color w:val="000000"/>
              </w:rPr>
              <w:t>31.66784</w:t>
            </w:r>
          </w:p>
        </w:tc>
        <w:tc>
          <w:tcPr>
            <w:tcW w:w="2160" w:type="dxa"/>
            <w:vAlign w:val="bottom"/>
          </w:tcPr>
          <w:p w14:paraId="66626109" w14:textId="58396550" w:rsidR="005A76FB" w:rsidRPr="00EC16D5" w:rsidRDefault="005A76FB" w:rsidP="00EC16D5">
            <w:pPr>
              <w:spacing w:after="120"/>
              <w:jc w:val="center"/>
            </w:pPr>
            <w:r w:rsidRPr="00EC16D5">
              <w:rPr>
                <w:color w:val="000000"/>
              </w:rPr>
              <w:t>-102.897626</w:t>
            </w:r>
          </w:p>
        </w:tc>
        <w:tc>
          <w:tcPr>
            <w:tcW w:w="2160" w:type="dxa"/>
            <w:vAlign w:val="bottom"/>
          </w:tcPr>
          <w:p w14:paraId="67317D85" w14:textId="592E886B" w:rsidR="005A76FB" w:rsidRPr="00EC16D5" w:rsidRDefault="005A76FB" w:rsidP="00EC16D5">
            <w:pPr>
              <w:spacing w:after="120"/>
              <w:jc w:val="center"/>
            </w:pPr>
            <w:r w:rsidRPr="00EC16D5">
              <w:rPr>
                <w:color w:val="000000"/>
              </w:rPr>
              <w:t>806.012</w:t>
            </w:r>
          </w:p>
        </w:tc>
      </w:tr>
      <w:tr w:rsidR="005A76FB" w:rsidRPr="00EC16D5" w14:paraId="08D1D65F" w14:textId="77777777" w:rsidTr="00C22730">
        <w:tc>
          <w:tcPr>
            <w:tcW w:w="2160" w:type="dxa"/>
            <w:vAlign w:val="bottom"/>
          </w:tcPr>
          <w:p w14:paraId="278A494A" w14:textId="660D026D" w:rsidR="005A76FB" w:rsidRPr="00EC16D5" w:rsidRDefault="005A76FB" w:rsidP="00EC16D5">
            <w:pPr>
              <w:spacing w:after="120"/>
              <w:jc w:val="center"/>
            </w:pPr>
            <w:r w:rsidRPr="00EC16D5">
              <w:rPr>
                <w:color w:val="000000"/>
              </w:rPr>
              <w:t>G075</w:t>
            </w:r>
          </w:p>
        </w:tc>
        <w:tc>
          <w:tcPr>
            <w:tcW w:w="2160" w:type="dxa"/>
            <w:vAlign w:val="bottom"/>
          </w:tcPr>
          <w:p w14:paraId="7F2A6070" w14:textId="02FA6ED6" w:rsidR="005A76FB" w:rsidRPr="00EC16D5" w:rsidRDefault="005A76FB" w:rsidP="00EC16D5">
            <w:pPr>
              <w:spacing w:after="120"/>
              <w:jc w:val="center"/>
            </w:pPr>
            <w:r w:rsidRPr="00EC16D5">
              <w:rPr>
                <w:color w:val="000000"/>
              </w:rPr>
              <w:t>31.66783</w:t>
            </w:r>
          </w:p>
        </w:tc>
        <w:tc>
          <w:tcPr>
            <w:tcW w:w="2160" w:type="dxa"/>
            <w:vAlign w:val="bottom"/>
          </w:tcPr>
          <w:p w14:paraId="17C2B09C" w14:textId="2CF08B6D" w:rsidR="005A76FB" w:rsidRPr="00EC16D5" w:rsidRDefault="005A76FB" w:rsidP="00EC16D5">
            <w:pPr>
              <w:spacing w:after="120"/>
              <w:jc w:val="center"/>
            </w:pPr>
            <w:r w:rsidRPr="00EC16D5">
              <w:rPr>
                <w:color w:val="000000"/>
              </w:rPr>
              <w:t>-102.897677</w:t>
            </w:r>
          </w:p>
        </w:tc>
        <w:tc>
          <w:tcPr>
            <w:tcW w:w="2160" w:type="dxa"/>
            <w:vAlign w:val="bottom"/>
          </w:tcPr>
          <w:p w14:paraId="22FE1755" w14:textId="69344769" w:rsidR="005A76FB" w:rsidRPr="00EC16D5" w:rsidRDefault="005A76FB" w:rsidP="00EC16D5">
            <w:pPr>
              <w:spacing w:after="120"/>
              <w:jc w:val="center"/>
            </w:pPr>
            <w:r w:rsidRPr="00EC16D5">
              <w:rPr>
                <w:color w:val="000000"/>
              </w:rPr>
              <w:t>806.138</w:t>
            </w:r>
          </w:p>
        </w:tc>
      </w:tr>
      <w:tr w:rsidR="005A76FB" w:rsidRPr="00EC16D5" w14:paraId="7E81575D" w14:textId="77777777" w:rsidTr="00C22730">
        <w:tc>
          <w:tcPr>
            <w:tcW w:w="2160" w:type="dxa"/>
            <w:vAlign w:val="bottom"/>
          </w:tcPr>
          <w:p w14:paraId="7519C0B7" w14:textId="1C230EC1" w:rsidR="005A76FB" w:rsidRPr="00EC16D5" w:rsidRDefault="005A76FB" w:rsidP="00EC16D5">
            <w:pPr>
              <w:spacing w:after="120"/>
              <w:jc w:val="center"/>
            </w:pPr>
            <w:r w:rsidRPr="00EC16D5">
              <w:rPr>
                <w:color w:val="000000"/>
              </w:rPr>
              <w:t>G076</w:t>
            </w:r>
          </w:p>
        </w:tc>
        <w:tc>
          <w:tcPr>
            <w:tcW w:w="2160" w:type="dxa"/>
            <w:vAlign w:val="bottom"/>
          </w:tcPr>
          <w:p w14:paraId="7803343F" w14:textId="5C7AC1BC" w:rsidR="005A76FB" w:rsidRPr="00EC16D5" w:rsidRDefault="005A76FB" w:rsidP="00EC16D5">
            <w:pPr>
              <w:spacing w:after="120"/>
              <w:jc w:val="center"/>
            </w:pPr>
            <w:r w:rsidRPr="00EC16D5">
              <w:rPr>
                <w:color w:val="000000"/>
              </w:rPr>
              <w:t>31.66782</w:t>
            </w:r>
          </w:p>
        </w:tc>
        <w:tc>
          <w:tcPr>
            <w:tcW w:w="2160" w:type="dxa"/>
            <w:vAlign w:val="bottom"/>
          </w:tcPr>
          <w:p w14:paraId="2DF85A30" w14:textId="23219483" w:rsidR="005A76FB" w:rsidRPr="00EC16D5" w:rsidRDefault="005A76FB" w:rsidP="00EC16D5">
            <w:pPr>
              <w:spacing w:after="120"/>
              <w:jc w:val="center"/>
            </w:pPr>
            <w:r w:rsidRPr="00EC16D5">
              <w:rPr>
                <w:color w:val="000000"/>
              </w:rPr>
              <w:t>-102.897729</w:t>
            </w:r>
          </w:p>
        </w:tc>
        <w:tc>
          <w:tcPr>
            <w:tcW w:w="2160" w:type="dxa"/>
            <w:vAlign w:val="bottom"/>
          </w:tcPr>
          <w:p w14:paraId="2BA89C4F" w14:textId="15A47F7B" w:rsidR="005A76FB" w:rsidRPr="00EC16D5" w:rsidRDefault="005A76FB" w:rsidP="00EC16D5">
            <w:pPr>
              <w:spacing w:after="120"/>
              <w:jc w:val="center"/>
            </w:pPr>
            <w:r w:rsidRPr="00EC16D5">
              <w:rPr>
                <w:color w:val="000000"/>
              </w:rPr>
              <w:t>806.072</w:t>
            </w:r>
          </w:p>
        </w:tc>
      </w:tr>
      <w:tr w:rsidR="005A76FB" w:rsidRPr="00EC16D5" w14:paraId="6A9C406B" w14:textId="77777777" w:rsidTr="00C22730">
        <w:tc>
          <w:tcPr>
            <w:tcW w:w="2160" w:type="dxa"/>
            <w:vAlign w:val="bottom"/>
          </w:tcPr>
          <w:p w14:paraId="430194BA" w14:textId="07F9BEF5" w:rsidR="005A76FB" w:rsidRPr="00EC16D5" w:rsidRDefault="005A76FB" w:rsidP="00EC16D5">
            <w:pPr>
              <w:spacing w:after="120"/>
              <w:jc w:val="center"/>
            </w:pPr>
            <w:r w:rsidRPr="00EC16D5">
              <w:rPr>
                <w:color w:val="000000"/>
              </w:rPr>
              <w:t>G077</w:t>
            </w:r>
          </w:p>
        </w:tc>
        <w:tc>
          <w:tcPr>
            <w:tcW w:w="2160" w:type="dxa"/>
            <w:vAlign w:val="bottom"/>
          </w:tcPr>
          <w:p w14:paraId="2EB38CD9" w14:textId="6C6739C4" w:rsidR="005A76FB" w:rsidRPr="00EC16D5" w:rsidRDefault="005A76FB" w:rsidP="00EC16D5">
            <w:pPr>
              <w:spacing w:after="120"/>
              <w:jc w:val="center"/>
            </w:pPr>
            <w:r w:rsidRPr="00EC16D5">
              <w:rPr>
                <w:color w:val="000000"/>
              </w:rPr>
              <w:t>31.66781</w:t>
            </w:r>
          </w:p>
        </w:tc>
        <w:tc>
          <w:tcPr>
            <w:tcW w:w="2160" w:type="dxa"/>
            <w:vAlign w:val="bottom"/>
          </w:tcPr>
          <w:p w14:paraId="392F1C2D" w14:textId="5A4B3D1B" w:rsidR="005A76FB" w:rsidRPr="00EC16D5" w:rsidRDefault="005A76FB" w:rsidP="00EC16D5">
            <w:pPr>
              <w:spacing w:after="120"/>
              <w:jc w:val="center"/>
            </w:pPr>
            <w:r w:rsidRPr="00EC16D5">
              <w:rPr>
                <w:color w:val="000000"/>
              </w:rPr>
              <w:t>-102.897780</w:t>
            </w:r>
          </w:p>
        </w:tc>
        <w:tc>
          <w:tcPr>
            <w:tcW w:w="2160" w:type="dxa"/>
            <w:vAlign w:val="bottom"/>
          </w:tcPr>
          <w:p w14:paraId="5F58BECA" w14:textId="62BB6095" w:rsidR="005A76FB" w:rsidRPr="00EC16D5" w:rsidRDefault="005A76FB" w:rsidP="00EC16D5">
            <w:pPr>
              <w:spacing w:after="120"/>
              <w:jc w:val="center"/>
            </w:pPr>
            <w:r w:rsidRPr="00EC16D5">
              <w:rPr>
                <w:color w:val="000000"/>
              </w:rPr>
              <w:t>805.934</w:t>
            </w:r>
          </w:p>
        </w:tc>
      </w:tr>
      <w:tr w:rsidR="005A76FB" w:rsidRPr="00EC16D5" w14:paraId="29FF25F7" w14:textId="77777777" w:rsidTr="00C22730">
        <w:tc>
          <w:tcPr>
            <w:tcW w:w="2160" w:type="dxa"/>
            <w:vAlign w:val="bottom"/>
          </w:tcPr>
          <w:p w14:paraId="07603E70" w14:textId="131F835D" w:rsidR="005A76FB" w:rsidRPr="00EC16D5" w:rsidRDefault="005A76FB" w:rsidP="00EC16D5">
            <w:pPr>
              <w:spacing w:after="120"/>
              <w:jc w:val="center"/>
            </w:pPr>
            <w:r w:rsidRPr="00EC16D5">
              <w:rPr>
                <w:color w:val="000000"/>
              </w:rPr>
              <w:t>G078</w:t>
            </w:r>
          </w:p>
        </w:tc>
        <w:tc>
          <w:tcPr>
            <w:tcW w:w="2160" w:type="dxa"/>
            <w:vAlign w:val="bottom"/>
          </w:tcPr>
          <w:p w14:paraId="124801F1" w14:textId="4F1FF755" w:rsidR="005A76FB" w:rsidRPr="00EC16D5" w:rsidRDefault="005A76FB" w:rsidP="00EC16D5">
            <w:pPr>
              <w:spacing w:after="120"/>
              <w:jc w:val="center"/>
            </w:pPr>
            <w:r w:rsidRPr="00EC16D5">
              <w:rPr>
                <w:color w:val="000000"/>
              </w:rPr>
              <w:t>31.66780</w:t>
            </w:r>
          </w:p>
        </w:tc>
        <w:tc>
          <w:tcPr>
            <w:tcW w:w="2160" w:type="dxa"/>
            <w:vAlign w:val="bottom"/>
          </w:tcPr>
          <w:p w14:paraId="6F7F3751" w14:textId="137414A5" w:rsidR="005A76FB" w:rsidRPr="00EC16D5" w:rsidRDefault="005A76FB" w:rsidP="00EC16D5">
            <w:pPr>
              <w:spacing w:after="120"/>
              <w:jc w:val="center"/>
            </w:pPr>
            <w:r w:rsidRPr="00EC16D5">
              <w:rPr>
                <w:color w:val="000000"/>
              </w:rPr>
              <w:t>-102.897829</w:t>
            </w:r>
          </w:p>
        </w:tc>
        <w:tc>
          <w:tcPr>
            <w:tcW w:w="2160" w:type="dxa"/>
            <w:vAlign w:val="bottom"/>
          </w:tcPr>
          <w:p w14:paraId="7E7A042D" w14:textId="4975183C" w:rsidR="005A76FB" w:rsidRPr="00EC16D5" w:rsidRDefault="005A76FB" w:rsidP="00EC16D5">
            <w:pPr>
              <w:spacing w:after="120"/>
              <w:jc w:val="center"/>
            </w:pPr>
            <w:r w:rsidRPr="00EC16D5">
              <w:rPr>
                <w:color w:val="000000"/>
              </w:rPr>
              <w:t>805.979</w:t>
            </w:r>
          </w:p>
        </w:tc>
      </w:tr>
      <w:tr w:rsidR="005A76FB" w:rsidRPr="00EC16D5" w14:paraId="54183CA0" w14:textId="77777777" w:rsidTr="00C22730">
        <w:tc>
          <w:tcPr>
            <w:tcW w:w="2160" w:type="dxa"/>
            <w:vAlign w:val="bottom"/>
          </w:tcPr>
          <w:p w14:paraId="3C6032B2" w14:textId="3AFF4FC4" w:rsidR="005A76FB" w:rsidRPr="00EC16D5" w:rsidRDefault="005A76FB" w:rsidP="00EC16D5">
            <w:pPr>
              <w:spacing w:after="120"/>
              <w:jc w:val="center"/>
            </w:pPr>
            <w:r w:rsidRPr="00EC16D5">
              <w:rPr>
                <w:color w:val="000000"/>
              </w:rPr>
              <w:t>G079</w:t>
            </w:r>
          </w:p>
        </w:tc>
        <w:tc>
          <w:tcPr>
            <w:tcW w:w="2160" w:type="dxa"/>
            <w:vAlign w:val="bottom"/>
          </w:tcPr>
          <w:p w14:paraId="5185B8D2" w14:textId="18605DB6" w:rsidR="005A76FB" w:rsidRPr="00EC16D5" w:rsidRDefault="005A76FB" w:rsidP="00EC16D5">
            <w:pPr>
              <w:spacing w:after="120"/>
              <w:jc w:val="center"/>
            </w:pPr>
            <w:r w:rsidRPr="00EC16D5">
              <w:rPr>
                <w:color w:val="000000"/>
              </w:rPr>
              <w:t>31.66778</w:t>
            </w:r>
          </w:p>
        </w:tc>
        <w:tc>
          <w:tcPr>
            <w:tcW w:w="2160" w:type="dxa"/>
            <w:vAlign w:val="bottom"/>
          </w:tcPr>
          <w:p w14:paraId="1210282F" w14:textId="6748BDA1" w:rsidR="005A76FB" w:rsidRPr="00EC16D5" w:rsidRDefault="005A76FB" w:rsidP="00EC16D5">
            <w:pPr>
              <w:spacing w:after="120"/>
              <w:jc w:val="center"/>
            </w:pPr>
            <w:r w:rsidRPr="00EC16D5">
              <w:rPr>
                <w:color w:val="000000"/>
              </w:rPr>
              <w:t>-102.897879</w:t>
            </w:r>
          </w:p>
        </w:tc>
        <w:tc>
          <w:tcPr>
            <w:tcW w:w="2160" w:type="dxa"/>
            <w:vAlign w:val="bottom"/>
          </w:tcPr>
          <w:p w14:paraId="10E24907" w14:textId="2C2F830D" w:rsidR="005A76FB" w:rsidRPr="00EC16D5" w:rsidRDefault="005A76FB" w:rsidP="00EC16D5">
            <w:pPr>
              <w:spacing w:after="120"/>
              <w:jc w:val="center"/>
            </w:pPr>
            <w:r w:rsidRPr="00EC16D5">
              <w:rPr>
                <w:color w:val="000000"/>
              </w:rPr>
              <w:t>805.778</w:t>
            </w:r>
          </w:p>
        </w:tc>
      </w:tr>
      <w:tr w:rsidR="005A76FB" w:rsidRPr="00EC16D5" w14:paraId="0C2C411E" w14:textId="77777777" w:rsidTr="00C22730">
        <w:tc>
          <w:tcPr>
            <w:tcW w:w="2160" w:type="dxa"/>
            <w:vAlign w:val="bottom"/>
          </w:tcPr>
          <w:p w14:paraId="40DAB0F9" w14:textId="6FA3E8E4" w:rsidR="005A76FB" w:rsidRPr="00EC16D5" w:rsidRDefault="005A76FB" w:rsidP="00EC16D5">
            <w:pPr>
              <w:spacing w:after="120"/>
              <w:jc w:val="center"/>
            </w:pPr>
            <w:r w:rsidRPr="00EC16D5">
              <w:rPr>
                <w:color w:val="000000"/>
              </w:rPr>
              <w:t>G080</w:t>
            </w:r>
          </w:p>
        </w:tc>
        <w:tc>
          <w:tcPr>
            <w:tcW w:w="2160" w:type="dxa"/>
            <w:vAlign w:val="bottom"/>
          </w:tcPr>
          <w:p w14:paraId="20C41B0C" w14:textId="43F7BCD3" w:rsidR="005A76FB" w:rsidRPr="00EC16D5" w:rsidRDefault="005A76FB" w:rsidP="00EC16D5">
            <w:pPr>
              <w:spacing w:after="120"/>
              <w:jc w:val="center"/>
            </w:pPr>
            <w:r w:rsidRPr="00EC16D5">
              <w:rPr>
                <w:color w:val="000000"/>
              </w:rPr>
              <w:t>31.66777</w:t>
            </w:r>
          </w:p>
        </w:tc>
        <w:tc>
          <w:tcPr>
            <w:tcW w:w="2160" w:type="dxa"/>
            <w:vAlign w:val="bottom"/>
          </w:tcPr>
          <w:p w14:paraId="1E4E65FE" w14:textId="6C9FB276" w:rsidR="005A76FB" w:rsidRPr="00EC16D5" w:rsidRDefault="005A76FB" w:rsidP="00EC16D5">
            <w:pPr>
              <w:spacing w:after="120"/>
              <w:jc w:val="center"/>
            </w:pPr>
            <w:r w:rsidRPr="00EC16D5">
              <w:rPr>
                <w:color w:val="000000"/>
              </w:rPr>
              <w:t>-102.897931</w:t>
            </w:r>
          </w:p>
        </w:tc>
        <w:tc>
          <w:tcPr>
            <w:tcW w:w="2160" w:type="dxa"/>
            <w:vAlign w:val="bottom"/>
          </w:tcPr>
          <w:p w14:paraId="40AB7174" w14:textId="35C3479D" w:rsidR="005A76FB" w:rsidRPr="00EC16D5" w:rsidRDefault="005A76FB" w:rsidP="00EC16D5">
            <w:pPr>
              <w:spacing w:after="120"/>
              <w:jc w:val="center"/>
            </w:pPr>
            <w:r w:rsidRPr="00EC16D5">
              <w:rPr>
                <w:color w:val="000000"/>
              </w:rPr>
              <w:t>805.626</w:t>
            </w:r>
          </w:p>
        </w:tc>
      </w:tr>
      <w:tr w:rsidR="005A76FB" w:rsidRPr="00EC16D5" w14:paraId="4B9C6833" w14:textId="77777777" w:rsidTr="00C22730">
        <w:tc>
          <w:tcPr>
            <w:tcW w:w="2160" w:type="dxa"/>
            <w:vAlign w:val="bottom"/>
          </w:tcPr>
          <w:p w14:paraId="18CAC470" w14:textId="7E2A7919" w:rsidR="005A76FB" w:rsidRPr="00EC16D5" w:rsidRDefault="005A76FB" w:rsidP="00EC16D5">
            <w:pPr>
              <w:spacing w:after="120"/>
              <w:jc w:val="center"/>
            </w:pPr>
            <w:r w:rsidRPr="00EC16D5">
              <w:rPr>
                <w:color w:val="000000"/>
              </w:rPr>
              <w:t>G081</w:t>
            </w:r>
          </w:p>
        </w:tc>
        <w:tc>
          <w:tcPr>
            <w:tcW w:w="2160" w:type="dxa"/>
            <w:vAlign w:val="bottom"/>
          </w:tcPr>
          <w:p w14:paraId="35DEBA6E" w14:textId="1213BCDA" w:rsidR="005A76FB" w:rsidRPr="00EC16D5" w:rsidRDefault="005A76FB" w:rsidP="00EC16D5">
            <w:pPr>
              <w:spacing w:after="120"/>
              <w:jc w:val="center"/>
            </w:pPr>
            <w:r w:rsidRPr="00EC16D5">
              <w:rPr>
                <w:color w:val="000000"/>
              </w:rPr>
              <w:t>31.66775</w:t>
            </w:r>
          </w:p>
        </w:tc>
        <w:tc>
          <w:tcPr>
            <w:tcW w:w="2160" w:type="dxa"/>
            <w:vAlign w:val="bottom"/>
          </w:tcPr>
          <w:p w14:paraId="3CA2DB36" w14:textId="458E4510" w:rsidR="005A76FB" w:rsidRPr="00EC16D5" w:rsidRDefault="005A76FB" w:rsidP="00EC16D5">
            <w:pPr>
              <w:spacing w:after="120"/>
              <w:jc w:val="center"/>
            </w:pPr>
            <w:r w:rsidRPr="00EC16D5">
              <w:rPr>
                <w:color w:val="000000"/>
              </w:rPr>
              <w:t>-102.897980</w:t>
            </w:r>
          </w:p>
        </w:tc>
        <w:tc>
          <w:tcPr>
            <w:tcW w:w="2160" w:type="dxa"/>
            <w:vAlign w:val="bottom"/>
          </w:tcPr>
          <w:p w14:paraId="4EC08ADF" w14:textId="1F9F2D3A" w:rsidR="005A76FB" w:rsidRPr="00EC16D5" w:rsidRDefault="005A76FB" w:rsidP="00EC16D5">
            <w:pPr>
              <w:spacing w:after="120"/>
              <w:jc w:val="center"/>
            </w:pPr>
            <w:r w:rsidRPr="00EC16D5">
              <w:rPr>
                <w:color w:val="000000"/>
              </w:rPr>
              <w:t>805.562</w:t>
            </w:r>
          </w:p>
        </w:tc>
      </w:tr>
      <w:tr w:rsidR="005A76FB" w:rsidRPr="00EC16D5" w14:paraId="1211B8E3" w14:textId="77777777" w:rsidTr="00C22730">
        <w:tc>
          <w:tcPr>
            <w:tcW w:w="2160" w:type="dxa"/>
            <w:vAlign w:val="bottom"/>
          </w:tcPr>
          <w:p w14:paraId="4A56488A" w14:textId="3E74A11A" w:rsidR="005A76FB" w:rsidRPr="00EC16D5" w:rsidRDefault="005A76FB" w:rsidP="00EC16D5">
            <w:pPr>
              <w:spacing w:after="120"/>
              <w:jc w:val="center"/>
            </w:pPr>
            <w:r w:rsidRPr="00EC16D5">
              <w:rPr>
                <w:color w:val="000000"/>
              </w:rPr>
              <w:t>G082</w:t>
            </w:r>
          </w:p>
        </w:tc>
        <w:tc>
          <w:tcPr>
            <w:tcW w:w="2160" w:type="dxa"/>
            <w:vAlign w:val="bottom"/>
          </w:tcPr>
          <w:p w14:paraId="6B29B211" w14:textId="1A40B4A4" w:rsidR="005A76FB" w:rsidRPr="00EC16D5" w:rsidRDefault="005A76FB" w:rsidP="00EC16D5">
            <w:pPr>
              <w:spacing w:after="120"/>
              <w:jc w:val="center"/>
            </w:pPr>
            <w:r w:rsidRPr="00EC16D5">
              <w:rPr>
                <w:color w:val="000000"/>
              </w:rPr>
              <w:t>31.66774</w:t>
            </w:r>
          </w:p>
        </w:tc>
        <w:tc>
          <w:tcPr>
            <w:tcW w:w="2160" w:type="dxa"/>
            <w:vAlign w:val="bottom"/>
          </w:tcPr>
          <w:p w14:paraId="39A13182" w14:textId="7DFC5BBD" w:rsidR="005A76FB" w:rsidRPr="00EC16D5" w:rsidRDefault="005A76FB" w:rsidP="00EC16D5">
            <w:pPr>
              <w:spacing w:after="120"/>
              <w:jc w:val="center"/>
            </w:pPr>
            <w:r w:rsidRPr="00EC16D5">
              <w:rPr>
                <w:color w:val="000000"/>
              </w:rPr>
              <w:t>-102.898034</w:t>
            </w:r>
          </w:p>
        </w:tc>
        <w:tc>
          <w:tcPr>
            <w:tcW w:w="2160" w:type="dxa"/>
            <w:vAlign w:val="bottom"/>
          </w:tcPr>
          <w:p w14:paraId="77F52177" w14:textId="3896BFB8" w:rsidR="005A76FB" w:rsidRPr="00EC16D5" w:rsidRDefault="005A76FB" w:rsidP="00EC16D5">
            <w:pPr>
              <w:spacing w:after="120"/>
              <w:jc w:val="center"/>
            </w:pPr>
            <w:r w:rsidRPr="00EC16D5">
              <w:rPr>
                <w:color w:val="000000"/>
              </w:rPr>
              <w:t>805.535</w:t>
            </w:r>
          </w:p>
        </w:tc>
      </w:tr>
      <w:tr w:rsidR="005A76FB" w:rsidRPr="00EC16D5" w14:paraId="01E4B948" w14:textId="77777777" w:rsidTr="00C22730">
        <w:tc>
          <w:tcPr>
            <w:tcW w:w="2160" w:type="dxa"/>
            <w:vAlign w:val="bottom"/>
          </w:tcPr>
          <w:p w14:paraId="4CEE8A3F" w14:textId="1B554760" w:rsidR="005A76FB" w:rsidRPr="00EC16D5" w:rsidRDefault="005A76FB" w:rsidP="00EC16D5">
            <w:pPr>
              <w:spacing w:after="120"/>
              <w:jc w:val="center"/>
            </w:pPr>
            <w:r w:rsidRPr="00EC16D5">
              <w:rPr>
                <w:color w:val="000000"/>
              </w:rPr>
              <w:t>G083</w:t>
            </w:r>
          </w:p>
        </w:tc>
        <w:tc>
          <w:tcPr>
            <w:tcW w:w="2160" w:type="dxa"/>
            <w:vAlign w:val="bottom"/>
          </w:tcPr>
          <w:p w14:paraId="763A6C0C" w14:textId="3F5EA8F5" w:rsidR="005A76FB" w:rsidRPr="00EC16D5" w:rsidRDefault="005A76FB" w:rsidP="00EC16D5">
            <w:pPr>
              <w:spacing w:after="120"/>
              <w:jc w:val="center"/>
            </w:pPr>
            <w:r w:rsidRPr="00EC16D5">
              <w:rPr>
                <w:color w:val="000000"/>
              </w:rPr>
              <w:t>31.66772</w:t>
            </w:r>
          </w:p>
        </w:tc>
        <w:tc>
          <w:tcPr>
            <w:tcW w:w="2160" w:type="dxa"/>
            <w:vAlign w:val="bottom"/>
          </w:tcPr>
          <w:p w14:paraId="3A500E68" w14:textId="55585533" w:rsidR="005A76FB" w:rsidRPr="00EC16D5" w:rsidRDefault="005A76FB" w:rsidP="00EC16D5">
            <w:pPr>
              <w:spacing w:after="120"/>
              <w:jc w:val="center"/>
            </w:pPr>
            <w:r w:rsidRPr="00EC16D5">
              <w:rPr>
                <w:color w:val="000000"/>
              </w:rPr>
              <w:t>-102.898083</w:t>
            </w:r>
          </w:p>
        </w:tc>
        <w:tc>
          <w:tcPr>
            <w:tcW w:w="2160" w:type="dxa"/>
            <w:vAlign w:val="bottom"/>
          </w:tcPr>
          <w:p w14:paraId="2C4583F9" w14:textId="0A45D1C9" w:rsidR="005A76FB" w:rsidRPr="00EC16D5" w:rsidRDefault="005A76FB" w:rsidP="00EC16D5">
            <w:pPr>
              <w:spacing w:after="120"/>
              <w:jc w:val="center"/>
            </w:pPr>
            <w:r w:rsidRPr="00EC16D5">
              <w:rPr>
                <w:color w:val="000000"/>
              </w:rPr>
              <w:t>805.359</w:t>
            </w:r>
          </w:p>
        </w:tc>
      </w:tr>
      <w:tr w:rsidR="005A76FB" w:rsidRPr="00EC16D5" w14:paraId="4571BDCF" w14:textId="77777777" w:rsidTr="00C22730">
        <w:tc>
          <w:tcPr>
            <w:tcW w:w="2160" w:type="dxa"/>
            <w:vAlign w:val="bottom"/>
          </w:tcPr>
          <w:p w14:paraId="3EA4C01F" w14:textId="319FFB0D" w:rsidR="005A76FB" w:rsidRPr="00EC16D5" w:rsidRDefault="005A76FB" w:rsidP="00EC16D5">
            <w:pPr>
              <w:spacing w:after="120"/>
              <w:jc w:val="center"/>
            </w:pPr>
            <w:r w:rsidRPr="00EC16D5">
              <w:rPr>
                <w:color w:val="000000"/>
              </w:rPr>
              <w:t>G084</w:t>
            </w:r>
          </w:p>
        </w:tc>
        <w:tc>
          <w:tcPr>
            <w:tcW w:w="2160" w:type="dxa"/>
            <w:vAlign w:val="bottom"/>
          </w:tcPr>
          <w:p w14:paraId="516B2B3F" w14:textId="2D848D61" w:rsidR="005A76FB" w:rsidRPr="00EC16D5" w:rsidRDefault="005A76FB" w:rsidP="00EC16D5">
            <w:pPr>
              <w:spacing w:after="120"/>
              <w:jc w:val="center"/>
            </w:pPr>
            <w:r w:rsidRPr="00EC16D5">
              <w:rPr>
                <w:color w:val="000000"/>
              </w:rPr>
              <w:t>31.66771</w:t>
            </w:r>
          </w:p>
        </w:tc>
        <w:tc>
          <w:tcPr>
            <w:tcW w:w="2160" w:type="dxa"/>
            <w:vAlign w:val="bottom"/>
          </w:tcPr>
          <w:p w14:paraId="1766F365" w14:textId="38C962F7" w:rsidR="005A76FB" w:rsidRPr="00EC16D5" w:rsidRDefault="005A76FB" w:rsidP="00EC16D5">
            <w:pPr>
              <w:spacing w:after="120"/>
              <w:jc w:val="center"/>
            </w:pPr>
            <w:r w:rsidRPr="00EC16D5">
              <w:rPr>
                <w:color w:val="000000"/>
              </w:rPr>
              <w:t>-102.898136</w:t>
            </w:r>
          </w:p>
        </w:tc>
        <w:tc>
          <w:tcPr>
            <w:tcW w:w="2160" w:type="dxa"/>
            <w:vAlign w:val="bottom"/>
          </w:tcPr>
          <w:p w14:paraId="6394258F" w14:textId="338DBAA0" w:rsidR="005A76FB" w:rsidRPr="00EC16D5" w:rsidRDefault="005A76FB" w:rsidP="00EC16D5">
            <w:pPr>
              <w:spacing w:after="120"/>
              <w:jc w:val="center"/>
            </w:pPr>
            <w:r w:rsidRPr="00EC16D5">
              <w:rPr>
                <w:color w:val="000000"/>
              </w:rPr>
              <w:t>805.181</w:t>
            </w:r>
          </w:p>
        </w:tc>
      </w:tr>
      <w:tr w:rsidR="005A76FB" w:rsidRPr="00EC16D5" w14:paraId="016AC29E" w14:textId="77777777" w:rsidTr="00C22730">
        <w:tc>
          <w:tcPr>
            <w:tcW w:w="2160" w:type="dxa"/>
            <w:vAlign w:val="bottom"/>
          </w:tcPr>
          <w:p w14:paraId="378B8664" w14:textId="616EFF02" w:rsidR="005A76FB" w:rsidRPr="00EC16D5" w:rsidRDefault="005A76FB" w:rsidP="00EC16D5">
            <w:pPr>
              <w:spacing w:after="120"/>
              <w:jc w:val="center"/>
            </w:pPr>
            <w:r w:rsidRPr="00EC16D5">
              <w:rPr>
                <w:color w:val="000000"/>
              </w:rPr>
              <w:t>G085</w:t>
            </w:r>
          </w:p>
        </w:tc>
        <w:tc>
          <w:tcPr>
            <w:tcW w:w="2160" w:type="dxa"/>
            <w:vAlign w:val="bottom"/>
          </w:tcPr>
          <w:p w14:paraId="7EAF7C25" w14:textId="51309BED" w:rsidR="005A76FB" w:rsidRPr="00EC16D5" w:rsidRDefault="005A76FB" w:rsidP="00EC16D5">
            <w:pPr>
              <w:spacing w:after="120"/>
              <w:jc w:val="center"/>
            </w:pPr>
            <w:r w:rsidRPr="00EC16D5">
              <w:rPr>
                <w:color w:val="000000"/>
              </w:rPr>
              <w:t>31.66770</w:t>
            </w:r>
          </w:p>
        </w:tc>
        <w:tc>
          <w:tcPr>
            <w:tcW w:w="2160" w:type="dxa"/>
            <w:vAlign w:val="bottom"/>
          </w:tcPr>
          <w:p w14:paraId="2D3AA522" w14:textId="20E6649D" w:rsidR="005A76FB" w:rsidRPr="00EC16D5" w:rsidRDefault="005A76FB" w:rsidP="00EC16D5">
            <w:pPr>
              <w:spacing w:after="120"/>
              <w:jc w:val="center"/>
            </w:pPr>
            <w:r w:rsidRPr="00EC16D5">
              <w:rPr>
                <w:color w:val="000000"/>
              </w:rPr>
              <w:t>-102.898185</w:t>
            </w:r>
          </w:p>
        </w:tc>
        <w:tc>
          <w:tcPr>
            <w:tcW w:w="2160" w:type="dxa"/>
            <w:vAlign w:val="bottom"/>
          </w:tcPr>
          <w:p w14:paraId="3DDDCF69" w14:textId="5F3D6537" w:rsidR="005A76FB" w:rsidRPr="00EC16D5" w:rsidRDefault="005A76FB" w:rsidP="00EC16D5">
            <w:pPr>
              <w:spacing w:after="120"/>
              <w:jc w:val="center"/>
            </w:pPr>
            <w:r w:rsidRPr="00EC16D5">
              <w:rPr>
                <w:color w:val="000000"/>
              </w:rPr>
              <w:t>805.051</w:t>
            </w:r>
          </w:p>
        </w:tc>
      </w:tr>
      <w:tr w:rsidR="005A76FB" w:rsidRPr="00EC16D5" w14:paraId="7C80926A" w14:textId="77777777" w:rsidTr="00C22730">
        <w:tc>
          <w:tcPr>
            <w:tcW w:w="2160" w:type="dxa"/>
            <w:vAlign w:val="bottom"/>
          </w:tcPr>
          <w:p w14:paraId="77B8E835" w14:textId="7A39CF08" w:rsidR="005A76FB" w:rsidRPr="00EC16D5" w:rsidRDefault="005A76FB" w:rsidP="00EC16D5">
            <w:pPr>
              <w:spacing w:after="120"/>
              <w:jc w:val="center"/>
            </w:pPr>
            <w:r w:rsidRPr="00EC16D5">
              <w:rPr>
                <w:color w:val="000000"/>
              </w:rPr>
              <w:t>G086</w:t>
            </w:r>
          </w:p>
        </w:tc>
        <w:tc>
          <w:tcPr>
            <w:tcW w:w="2160" w:type="dxa"/>
            <w:vAlign w:val="bottom"/>
          </w:tcPr>
          <w:p w14:paraId="0BB13E08" w14:textId="50DABD32" w:rsidR="005A76FB" w:rsidRPr="00EC16D5" w:rsidRDefault="005A76FB" w:rsidP="00EC16D5">
            <w:pPr>
              <w:spacing w:after="120"/>
              <w:jc w:val="center"/>
            </w:pPr>
            <w:r w:rsidRPr="00EC16D5">
              <w:rPr>
                <w:color w:val="000000"/>
              </w:rPr>
              <w:t>31.66768</w:t>
            </w:r>
          </w:p>
        </w:tc>
        <w:tc>
          <w:tcPr>
            <w:tcW w:w="2160" w:type="dxa"/>
            <w:vAlign w:val="bottom"/>
          </w:tcPr>
          <w:p w14:paraId="29A572D4" w14:textId="41AEAE6E" w:rsidR="005A76FB" w:rsidRPr="00EC16D5" w:rsidRDefault="005A76FB" w:rsidP="00EC16D5">
            <w:pPr>
              <w:spacing w:after="120"/>
              <w:jc w:val="center"/>
            </w:pPr>
            <w:r w:rsidRPr="00EC16D5">
              <w:rPr>
                <w:color w:val="000000"/>
              </w:rPr>
              <w:t>-102.898237</w:t>
            </w:r>
          </w:p>
        </w:tc>
        <w:tc>
          <w:tcPr>
            <w:tcW w:w="2160" w:type="dxa"/>
            <w:vAlign w:val="bottom"/>
          </w:tcPr>
          <w:p w14:paraId="4B32F227" w14:textId="5160C7B2" w:rsidR="005A76FB" w:rsidRPr="00EC16D5" w:rsidRDefault="005A76FB" w:rsidP="00EC16D5">
            <w:pPr>
              <w:spacing w:after="120"/>
              <w:jc w:val="center"/>
            </w:pPr>
            <w:r w:rsidRPr="00EC16D5">
              <w:rPr>
                <w:color w:val="000000"/>
              </w:rPr>
              <w:t>804.950</w:t>
            </w:r>
          </w:p>
        </w:tc>
      </w:tr>
      <w:tr w:rsidR="005A76FB" w:rsidRPr="00EC16D5" w14:paraId="60177120" w14:textId="77777777" w:rsidTr="00C22730">
        <w:tc>
          <w:tcPr>
            <w:tcW w:w="2160" w:type="dxa"/>
            <w:vAlign w:val="bottom"/>
          </w:tcPr>
          <w:p w14:paraId="6B7DDAF3" w14:textId="16C867E9" w:rsidR="005A76FB" w:rsidRPr="00EC16D5" w:rsidRDefault="005A76FB" w:rsidP="00EC16D5">
            <w:pPr>
              <w:spacing w:after="120"/>
              <w:jc w:val="center"/>
            </w:pPr>
            <w:r w:rsidRPr="00EC16D5">
              <w:rPr>
                <w:color w:val="000000"/>
              </w:rPr>
              <w:t>G087</w:t>
            </w:r>
          </w:p>
        </w:tc>
        <w:tc>
          <w:tcPr>
            <w:tcW w:w="2160" w:type="dxa"/>
            <w:vAlign w:val="bottom"/>
          </w:tcPr>
          <w:p w14:paraId="56459297" w14:textId="729908CB" w:rsidR="005A76FB" w:rsidRPr="00EC16D5" w:rsidRDefault="005A76FB" w:rsidP="00EC16D5">
            <w:pPr>
              <w:spacing w:after="120"/>
              <w:jc w:val="center"/>
            </w:pPr>
            <w:r w:rsidRPr="00EC16D5">
              <w:rPr>
                <w:color w:val="000000"/>
              </w:rPr>
              <w:t>31.66767</w:t>
            </w:r>
          </w:p>
        </w:tc>
        <w:tc>
          <w:tcPr>
            <w:tcW w:w="2160" w:type="dxa"/>
            <w:vAlign w:val="bottom"/>
          </w:tcPr>
          <w:p w14:paraId="46157D80" w14:textId="6566922B" w:rsidR="005A76FB" w:rsidRPr="00EC16D5" w:rsidRDefault="005A76FB" w:rsidP="00EC16D5">
            <w:pPr>
              <w:spacing w:after="120"/>
              <w:jc w:val="center"/>
            </w:pPr>
            <w:r w:rsidRPr="00EC16D5">
              <w:rPr>
                <w:color w:val="000000"/>
              </w:rPr>
              <w:t>-102.898285</w:t>
            </w:r>
          </w:p>
        </w:tc>
        <w:tc>
          <w:tcPr>
            <w:tcW w:w="2160" w:type="dxa"/>
            <w:vAlign w:val="bottom"/>
          </w:tcPr>
          <w:p w14:paraId="417C7EC0" w14:textId="08D9D3E8" w:rsidR="005A76FB" w:rsidRPr="00EC16D5" w:rsidRDefault="005A76FB" w:rsidP="00EC16D5">
            <w:pPr>
              <w:spacing w:after="120"/>
              <w:jc w:val="center"/>
            </w:pPr>
            <w:r w:rsidRPr="00EC16D5">
              <w:rPr>
                <w:color w:val="000000"/>
              </w:rPr>
              <w:t>805.040</w:t>
            </w:r>
          </w:p>
        </w:tc>
      </w:tr>
      <w:tr w:rsidR="005A76FB" w:rsidRPr="00EC16D5" w14:paraId="610C8F47" w14:textId="77777777" w:rsidTr="00C22730">
        <w:tc>
          <w:tcPr>
            <w:tcW w:w="2160" w:type="dxa"/>
            <w:vAlign w:val="bottom"/>
          </w:tcPr>
          <w:p w14:paraId="7E5BCF9C" w14:textId="21470ED1" w:rsidR="005A76FB" w:rsidRPr="00EC16D5" w:rsidRDefault="005A76FB" w:rsidP="00EC16D5">
            <w:pPr>
              <w:spacing w:after="120"/>
              <w:jc w:val="center"/>
            </w:pPr>
            <w:r w:rsidRPr="00EC16D5">
              <w:rPr>
                <w:color w:val="000000"/>
              </w:rPr>
              <w:t>G088</w:t>
            </w:r>
          </w:p>
        </w:tc>
        <w:tc>
          <w:tcPr>
            <w:tcW w:w="2160" w:type="dxa"/>
            <w:vAlign w:val="bottom"/>
          </w:tcPr>
          <w:p w14:paraId="23387E99" w14:textId="73F34795" w:rsidR="005A76FB" w:rsidRPr="00EC16D5" w:rsidRDefault="005A76FB" w:rsidP="00EC16D5">
            <w:pPr>
              <w:spacing w:after="120"/>
              <w:jc w:val="center"/>
            </w:pPr>
            <w:r w:rsidRPr="00EC16D5">
              <w:rPr>
                <w:color w:val="000000"/>
              </w:rPr>
              <w:t>31.66765</w:t>
            </w:r>
          </w:p>
        </w:tc>
        <w:tc>
          <w:tcPr>
            <w:tcW w:w="2160" w:type="dxa"/>
            <w:vAlign w:val="bottom"/>
          </w:tcPr>
          <w:p w14:paraId="495D6EDA" w14:textId="2B025E27" w:rsidR="005A76FB" w:rsidRPr="00EC16D5" w:rsidRDefault="005A76FB" w:rsidP="00EC16D5">
            <w:pPr>
              <w:spacing w:after="120"/>
              <w:jc w:val="center"/>
            </w:pPr>
            <w:r w:rsidRPr="00EC16D5">
              <w:rPr>
                <w:color w:val="000000"/>
              </w:rPr>
              <w:t>-102.898333</w:t>
            </w:r>
          </w:p>
        </w:tc>
        <w:tc>
          <w:tcPr>
            <w:tcW w:w="2160" w:type="dxa"/>
            <w:vAlign w:val="bottom"/>
          </w:tcPr>
          <w:p w14:paraId="20726EAC" w14:textId="27A30F66" w:rsidR="005A76FB" w:rsidRPr="00EC16D5" w:rsidRDefault="005A76FB" w:rsidP="00EC16D5">
            <w:pPr>
              <w:spacing w:after="120"/>
              <w:jc w:val="center"/>
            </w:pPr>
            <w:r w:rsidRPr="00EC16D5">
              <w:rPr>
                <w:color w:val="000000"/>
              </w:rPr>
              <w:t>805.000</w:t>
            </w:r>
          </w:p>
        </w:tc>
      </w:tr>
      <w:tr w:rsidR="005A76FB" w:rsidRPr="00EC16D5" w14:paraId="1E4582A4" w14:textId="77777777" w:rsidTr="00C22730">
        <w:tc>
          <w:tcPr>
            <w:tcW w:w="2160" w:type="dxa"/>
            <w:vAlign w:val="bottom"/>
          </w:tcPr>
          <w:p w14:paraId="39E18BFB" w14:textId="3E10321B" w:rsidR="005A76FB" w:rsidRPr="00EC16D5" w:rsidRDefault="005A76FB" w:rsidP="00EC16D5">
            <w:pPr>
              <w:spacing w:after="120"/>
              <w:jc w:val="center"/>
            </w:pPr>
            <w:r w:rsidRPr="00EC16D5">
              <w:rPr>
                <w:color w:val="000000"/>
              </w:rPr>
              <w:t>G089</w:t>
            </w:r>
          </w:p>
        </w:tc>
        <w:tc>
          <w:tcPr>
            <w:tcW w:w="2160" w:type="dxa"/>
            <w:vAlign w:val="bottom"/>
          </w:tcPr>
          <w:p w14:paraId="1CC3F952" w14:textId="570E1870" w:rsidR="005A76FB" w:rsidRPr="00EC16D5" w:rsidRDefault="005A76FB" w:rsidP="00EC16D5">
            <w:pPr>
              <w:spacing w:after="120"/>
              <w:jc w:val="center"/>
            </w:pPr>
            <w:r w:rsidRPr="00EC16D5">
              <w:rPr>
                <w:color w:val="000000"/>
              </w:rPr>
              <w:t>31.66764</w:t>
            </w:r>
          </w:p>
        </w:tc>
        <w:tc>
          <w:tcPr>
            <w:tcW w:w="2160" w:type="dxa"/>
            <w:vAlign w:val="bottom"/>
          </w:tcPr>
          <w:p w14:paraId="2540902A" w14:textId="14E2D28A" w:rsidR="005A76FB" w:rsidRPr="00EC16D5" w:rsidRDefault="005A76FB" w:rsidP="00EC16D5">
            <w:pPr>
              <w:spacing w:after="120"/>
              <w:jc w:val="center"/>
            </w:pPr>
            <w:r w:rsidRPr="00EC16D5">
              <w:rPr>
                <w:color w:val="000000"/>
              </w:rPr>
              <w:t>-102.898385</w:t>
            </w:r>
          </w:p>
        </w:tc>
        <w:tc>
          <w:tcPr>
            <w:tcW w:w="2160" w:type="dxa"/>
            <w:vAlign w:val="bottom"/>
          </w:tcPr>
          <w:p w14:paraId="38E758C6" w14:textId="359284A9" w:rsidR="005A76FB" w:rsidRPr="00EC16D5" w:rsidRDefault="005A76FB" w:rsidP="00EC16D5">
            <w:pPr>
              <w:spacing w:after="120"/>
              <w:jc w:val="center"/>
            </w:pPr>
            <w:r w:rsidRPr="00EC16D5">
              <w:rPr>
                <w:color w:val="000000"/>
              </w:rPr>
              <w:t>804.973</w:t>
            </w:r>
          </w:p>
        </w:tc>
      </w:tr>
      <w:tr w:rsidR="005A76FB" w:rsidRPr="00EC16D5" w14:paraId="2B77E13C" w14:textId="77777777" w:rsidTr="00C22730">
        <w:tc>
          <w:tcPr>
            <w:tcW w:w="2160" w:type="dxa"/>
            <w:vAlign w:val="bottom"/>
          </w:tcPr>
          <w:p w14:paraId="6BB197D4" w14:textId="0E5F08E8" w:rsidR="005A76FB" w:rsidRPr="00EC16D5" w:rsidRDefault="005A76FB" w:rsidP="00EC16D5">
            <w:pPr>
              <w:spacing w:after="120"/>
              <w:jc w:val="center"/>
            </w:pPr>
            <w:r w:rsidRPr="00EC16D5">
              <w:rPr>
                <w:color w:val="000000"/>
              </w:rPr>
              <w:lastRenderedPageBreak/>
              <w:t>G090</w:t>
            </w:r>
          </w:p>
        </w:tc>
        <w:tc>
          <w:tcPr>
            <w:tcW w:w="2160" w:type="dxa"/>
            <w:vAlign w:val="bottom"/>
          </w:tcPr>
          <w:p w14:paraId="171AA072" w14:textId="52CC5D86" w:rsidR="005A76FB" w:rsidRPr="00EC16D5" w:rsidRDefault="005A76FB" w:rsidP="00EC16D5">
            <w:pPr>
              <w:spacing w:after="120"/>
              <w:jc w:val="center"/>
            </w:pPr>
            <w:r w:rsidRPr="00EC16D5">
              <w:rPr>
                <w:color w:val="000000"/>
              </w:rPr>
              <w:t>31.66762</w:t>
            </w:r>
          </w:p>
        </w:tc>
        <w:tc>
          <w:tcPr>
            <w:tcW w:w="2160" w:type="dxa"/>
            <w:vAlign w:val="bottom"/>
          </w:tcPr>
          <w:p w14:paraId="7389F5C6" w14:textId="5CB3BFD6" w:rsidR="005A76FB" w:rsidRPr="00EC16D5" w:rsidRDefault="005A76FB" w:rsidP="00EC16D5">
            <w:pPr>
              <w:spacing w:after="120"/>
              <w:jc w:val="center"/>
            </w:pPr>
            <w:r w:rsidRPr="00EC16D5">
              <w:rPr>
                <w:color w:val="000000"/>
              </w:rPr>
              <w:t>-102.898436</w:t>
            </w:r>
          </w:p>
        </w:tc>
        <w:tc>
          <w:tcPr>
            <w:tcW w:w="2160" w:type="dxa"/>
            <w:vAlign w:val="bottom"/>
          </w:tcPr>
          <w:p w14:paraId="0EA6AE42" w14:textId="50F8219C" w:rsidR="005A76FB" w:rsidRPr="00EC16D5" w:rsidRDefault="005A76FB" w:rsidP="00EC16D5">
            <w:pPr>
              <w:spacing w:after="120"/>
              <w:jc w:val="center"/>
            </w:pPr>
            <w:r w:rsidRPr="00EC16D5">
              <w:rPr>
                <w:color w:val="000000"/>
              </w:rPr>
              <w:t>805.037</w:t>
            </w:r>
          </w:p>
        </w:tc>
      </w:tr>
      <w:tr w:rsidR="005A76FB" w:rsidRPr="00EC16D5" w14:paraId="587358C5" w14:textId="77777777" w:rsidTr="00C22730">
        <w:tc>
          <w:tcPr>
            <w:tcW w:w="2160" w:type="dxa"/>
            <w:vAlign w:val="bottom"/>
          </w:tcPr>
          <w:p w14:paraId="31088AAC" w14:textId="6EE5709D" w:rsidR="005A76FB" w:rsidRPr="00EC16D5" w:rsidRDefault="005A76FB" w:rsidP="00EC16D5">
            <w:pPr>
              <w:spacing w:after="120"/>
              <w:jc w:val="center"/>
            </w:pPr>
            <w:r w:rsidRPr="00EC16D5">
              <w:rPr>
                <w:color w:val="000000"/>
              </w:rPr>
              <w:t>G091</w:t>
            </w:r>
          </w:p>
        </w:tc>
        <w:tc>
          <w:tcPr>
            <w:tcW w:w="2160" w:type="dxa"/>
            <w:vAlign w:val="bottom"/>
          </w:tcPr>
          <w:p w14:paraId="2FBCB417" w14:textId="052CB98C" w:rsidR="005A76FB" w:rsidRPr="00EC16D5" w:rsidRDefault="005A76FB" w:rsidP="00EC16D5">
            <w:pPr>
              <w:spacing w:after="120"/>
              <w:jc w:val="center"/>
            </w:pPr>
            <w:r w:rsidRPr="00EC16D5">
              <w:rPr>
                <w:color w:val="000000"/>
              </w:rPr>
              <w:t>31.66761</w:t>
            </w:r>
          </w:p>
        </w:tc>
        <w:tc>
          <w:tcPr>
            <w:tcW w:w="2160" w:type="dxa"/>
            <w:vAlign w:val="bottom"/>
          </w:tcPr>
          <w:p w14:paraId="75559465" w14:textId="76D36E6C" w:rsidR="005A76FB" w:rsidRPr="00EC16D5" w:rsidRDefault="005A76FB" w:rsidP="00EC16D5">
            <w:pPr>
              <w:spacing w:after="120"/>
              <w:jc w:val="center"/>
            </w:pPr>
            <w:r w:rsidRPr="00EC16D5">
              <w:rPr>
                <w:color w:val="000000"/>
              </w:rPr>
              <w:t>-102.898486</w:t>
            </w:r>
          </w:p>
        </w:tc>
        <w:tc>
          <w:tcPr>
            <w:tcW w:w="2160" w:type="dxa"/>
            <w:vAlign w:val="bottom"/>
          </w:tcPr>
          <w:p w14:paraId="6F2ACFD0" w14:textId="5A2E2BD2" w:rsidR="005A76FB" w:rsidRPr="00EC16D5" w:rsidRDefault="005A76FB" w:rsidP="00EC16D5">
            <w:pPr>
              <w:spacing w:after="120"/>
              <w:jc w:val="center"/>
            </w:pPr>
            <w:r w:rsidRPr="00EC16D5">
              <w:rPr>
                <w:color w:val="000000"/>
              </w:rPr>
              <w:t>805.089</w:t>
            </w:r>
          </w:p>
        </w:tc>
      </w:tr>
      <w:tr w:rsidR="005A76FB" w:rsidRPr="00EC16D5" w14:paraId="0DA68F51" w14:textId="77777777" w:rsidTr="00C22730">
        <w:tc>
          <w:tcPr>
            <w:tcW w:w="2160" w:type="dxa"/>
            <w:vAlign w:val="bottom"/>
          </w:tcPr>
          <w:p w14:paraId="5C21614B" w14:textId="731E2A0C" w:rsidR="005A76FB" w:rsidRPr="00EC16D5" w:rsidRDefault="005A76FB" w:rsidP="00EC16D5">
            <w:pPr>
              <w:spacing w:after="120"/>
              <w:jc w:val="center"/>
            </w:pPr>
            <w:r w:rsidRPr="00EC16D5">
              <w:rPr>
                <w:color w:val="000000"/>
              </w:rPr>
              <w:t>G092</w:t>
            </w:r>
          </w:p>
        </w:tc>
        <w:tc>
          <w:tcPr>
            <w:tcW w:w="2160" w:type="dxa"/>
            <w:vAlign w:val="bottom"/>
          </w:tcPr>
          <w:p w14:paraId="079E7163" w14:textId="1FD6D780" w:rsidR="005A76FB" w:rsidRPr="00EC16D5" w:rsidRDefault="005A76FB" w:rsidP="00EC16D5">
            <w:pPr>
              <w:spacing w:after="120"/>
              <w:jc w:val="center"/>
            </w:pPr>
            <w:r w:rsidRPr="00EC16D5">
              <w:rPr>
                <w:color w:val="000000"/>
              </w:rPr>
              <w:t>31.66760</w:t>
            </w:r>
          </w:p>
        </w:tc>
        <w:tc>
          <w:tcPr>
            <w:tcW w:w="2160" w:type="dxa"/>
            <w:vAlign w:val="bottom"/>
          </w:tcPr>
          <w:p w14:paraId="64708F19" w14:textId="284024D7" w:rsidR="005A76FB" w:rsidRPr="00EC16D5" w:rsidRDefault="005A76FB" w:rsidP="00EC16D5">
            <w:pPr>
              <w:spacing w:after="120"/>
              <w:jc w:val="center"/>
            </w:pPr>
            <w:r w:rsidRPr="00EC16D5">
              <w:rPr>
                <w:color w:val="000000"/>
              </w:rPr>
              <w:t>-102.898538</w:t>
            </w:r>
          </w:p>
        </w:tc>
        <w:tc>
          <w:tcPr>
            <w:tcW w:w="2160" w:type="dxa"/>
            <w:vAlign w:val="bottom"/>
          </w:tcPr>
          <w:p w14:paraId="4D2E8B65" w14:textId="38540270" w:rsidR="005A76FB" w:rsidRPr="00EC16D5" w:rsidRDefault="005A76FB" w:rsidP="00EC16D5">
            <w:pPr>
              <w:spacing w:after="120"/>
              <w:jc w:val="center"/>
            </w:pPr>
            <w:r w:rsidRPr="00EC16D5">
              <w:rPr>
                <w:color w:val="000000"/>
              </w:rPr>
              <w:t>805.047</w:t>
            </w:r>
          </w:p>
        </w:tc>
      </w:tr>
      <w:tr w:rsidR="005A76FB" w:rsidRPr="00EC16D5" w14:paraId="6B194836" w14:textId="77777777" w:rsidTr="00C22730">
        <w:tc>
          <w:tcPr>
            <w:tcW w:w="2160" w:type="dxa"/>
            <w:vAlign w:val="bottom"/>
          </w:tcPr>
          <w:p w14:paraId="49D4BFF0" w14:textId="674007AB" w:rsidR="005A76FB" w:rsidRPr="00EC16D5" w:rsidRDefault="005A76FB" w:rsidP="00EC16D5">
            <w:pPr>
              <w:spacing w:after="120"/>
              <w:jc w:val="center"/>
            </w:pPr>
            <w:r w:rsidRPr="00EC16D5">
              <w:rPr>
                <w:color w:val="000000"/>
              </w:rPr>
              <w:t>G093</w:t>
            </w:r>
          </w:p>
        </w:tc>
        <w:tc>
          <w:tcPr>
            <w:tcW w:w="2160" w:type="dxa"/>
            <w:vAlign w:val="bottom"/>
          </w:tcPr>
          <w:p w14:paraId="01D425CB" w14:textId="1016005A" w:rsidR="005A76FB" w:rsidRPr="00EC16D5" w:rsidRDefault="005A76FB" w:rsidP="00EC16D5">
            <w:pPr>
              <w:spacing w:after="120"/>
              <w:jc w:val="center"/>
            </w:pPr>
            <w:r w:rsidRPr="00EC16D5">
              <w:rPr>
                <w:color w:val="000000"/>
              </w:rPr>
              <w:t>31.66758</w:t>
            </w:r>
          </w:p>
        </w:tc>
        <w:tc>
          <w:tcPr>
            <w:tcW w:w="2160" w:type="dxa"/>
            <w:vAlign w:val="bottom"/>
          </w:tcPr>
          <w:p w14:paraId="42BA9AC9" w14:textId="3FD20C78" w:rsidR="005A76FB" w:rsidRPr="00EC16D5" w:rsidRDefault="005A76FB" w:rsidP="00EC16D5">
            <w:pPr>
              <w:spacing w:after="120"/>
              <w:jc w:val="center"/>
            </w:pPr>
            <w:r w:rsidRPr="00EC16D5">
              <w:rPr>
                <w:color w:val="000000"/>
              </w:rPr>
              <w:t>-102.898586</w:t>
            </w:r>
          </w:p>
        </w:tc>
        <w:tc>
          <w:tcPr>
            <w:tcW w:w="2160" w:type="dxa"/>
            <w:vAlign w:val="bottom"/>
          </w:tcPr>
          <w:p w14:paraId="0BD0FA26" w14:textId="09EE52CA" w:rsidR="005A76FB" w:rsidRPr="00EC16D5" w:rsidRDefault="005A76FB" w:rsidP="00EC16D5">
            <w:pPr>
              <w:spacing w:after="120"/>
              <w:jc w:val="center"/>
            </w:pPr>
            <w:r w:rsidRPr="00EC16D5">
              <w:rPr>
                <w:color w:val="000000"/>
              </w:rPr>
              <w:t>805.114</w:t>
            </w:r>
          </w:p>
        </w:tc>
      </w:tr>
      <w:tr w:rsidR="005A76FB" w:rsidRPr="00EC16D5" w14:paraId="4D841397" w14:textId="77777777" w:rsidTr="00C22730">
        <w:tc>
          <w:tcPr>
            <w:tcW w:w="2160" w:type="dxa"/>
            <w:vAlign w:val="bottom"/>
          </w:tcPr>
          <w:p w14:paraId="43F4399A" w14:textId="1E7307F6" w:rsidR="005A76FB" w:rsidRPr="00EC16D5" w:rsidRDefault="005A76FB" w:rsidP="00EC16D5">
            <w:pPr>
              <w:spacing w:after="120"/>
              <w:jc w:val="center"/>
            </w:pPr>
            <w:r w:rsidRPr="00EC16D5">
              <w:rPr>
                <w:color w:val="000000"/>
              </w:rPr>
              <w:t>G094</w:t>
            </w:r>
          </w:p>
        </w:tc>
        <w:tc>
          <w:tcPr>
            <w:tcW w:w="2160" w:type="dxa"/>
            <w:vAlign w:val="bottom"/>
          </w:tcPr>
          <w:p w14:paraId="0B5297B3" w14:textId="37182EAC" w:rsidR="005A76FB" w:rsidRPr="00EC16D5" w:rsidRDefault="005A76FB" w:rsidP="00EC16D5">
            <w:pPr>
              <w:spacing w:after="120"/>
              <w:jc w:val="center"/>
            </w:pPr>
            <w:r w:rsidRPr="00EC16D5">
              <w:rPr>
                <w:color w:val="000000"/>
              </w:rPr>
              <w:t>31.66756</w:t>
            </w:r>
          </w:p>
        </w:tc>
        <w:tc>
          <w:tcPr>
            <w:tcW w:w="2160" w:type="dxa"/>
            <w:vAlign w:val="bottom"/>
          </w:tcPr>
          <w:p w14:paraId="7A925DD4" w14:textId="7835328E" w:rsidR="005A76FB" w:rsidRPr="00EC16D5" w:rsidRDefault="005A76FB" w:rsidP="00EC16D5">
            <w:pPr>
              <w:spacing w:after="120"/>
              <w:jc w:val="center"/>
            </w:pPr>
            <w:r w:rsidRPr="00EC16D5">
              <w:rPr>
                <w:color w:val="000000"/>
              </w:rPr>
              <w:t>-102.898635</w:t>
            </w:r>
          </w:p>
        </w:tc>
        <w:tc>
          <w:tcPr>
            <w:tcW w:w="2160" w:type="dxa"/>
            <w:vAlign w:val="bottom"/>
          </w:tcPr>
          <w:p w14:paraId="5C2689DF" w14:textId="16EAC988" w:rsidR="005A76FB" w:rsidRPr="00EC16D5" w:rsidRDefault="005A76FB" w:rsidP="00EC16D5">
            <w:pPr>
              <w:spacing w:after="120"/>
              <w:jc w:val="center"/>
            </w:pPr>
            <w:r w:rsidRPr="00EC16D5">
              <w:rPr>
                <w:color w:val="000000"/>
              </w:rPr>
              <w:t>805.312</w:t>
            </w:r>
          </w:p>
        </w:tc>
      </w:tr>
      <w:tr w:rsidR="005A76FB" w:rsidRPr="00EC16D5" w14:paraId="67EF25A9" w14:textId="77777777" w:rsidTr="00C22730">
        <w:tc>
          <w:tcPr>
            <w:tcW w:w="2160" w:type="dxa"/>
            <w:vAlign w:val="bottom"/>
          </w:tcPr>
          <w:p w14:paraId="5EF0710E" w14:textId="3E051DDE" w:rsidR="005A76FB" w:rsidRPr="00EC16D5" w:rsidRDefault="005A76FB" w:rsidP="00EC16D5">
            <w:pPr>
              <w:spacing w:after="120"/>
              <w:jc w:val="center"/>
            </w:pPr>
            <w:r w:rsidRPr="00EC16D5">
              <w:rPr>
                <w:color w:val="000000"/>
              </w:rPr>
              <w:t>G095</w:t>
            </w:r>
          </w:p>
        </w:tc>
        <w:tc>
          <w:tcPr>
            <w:tcW w:w="2160" w:type="dxa"/>
            <w:vAlign w:val="bottom"/>
          </w:tcPr>
          <w:p w14:paraId="492E00D3" w14:textId="35C35C3E" w:rsidR="005A76FB" w:rsidRPr="00EC16D5" w:rsidRDefault="005A76FB" w:rsidP="00EC16D5">
            <w:pPr>
              <w:spacing w:after="120"/>
              <w:jc w:val="center"/>
            </w:pPr>
            <w:r w:rsidRPr="00EC16D5">
              <w:rPr>
                <w:color w:val="000000"/>
              </w:rPr>
              <w:t>31.66755</w:t>
            </w:r>
          </w:p>
        </w:tc>
        <w:tc>
          <w:tcPr>
            <w:tcW w:w="2160" w:type="dxa"/>
            <w:vAlign w:val="bottom"/>
          </w:tcPr>
          <w:p w14:paraId="04E27739" w14:textId="2BE15F0F" w:rsidR="005A76FB" w:rsidRPr="00EC16D5" w:rsidRDefault="005A76FB" w:rsidP="00EC16D5">
            <w:pPr>
              <w:spacing w:after="120"/>
              <w:jc w:val="center"/>
            </w:pPr>
            <w:r w:rsidRPr="00EC16D5">
              <w:rPr>
                <w:color w:val="000000"/>
              </w:rPr>
              <w:t>-102.898687</w:t>
            </w:r>
          </w:p>
        </w:tc>
        <w:tc>
          <w:tcPr>
            <w:tcW w:w="2160" w:type="dxa"/>
            <w:vAlign w:val="bottom"/>
          </w:tcPr>
          <w:p w14:paraId="7F046DA4" w14:textId="48421815" w:rsidR="005A76FB" w:rsidRPr="00EC16D5" w:rsidRDefault="005A76FB" w:rsidP="00EC16D5">
            <w:pPr>
              <w:spacing w:after="120"/>
              <w:jc w:val="center"/>
            </w:pPr>
            <w:r w:rsidRPr="00EC16D5">
              <w:rPr>
                <w:color w:val="000000"/>
              </w:rPr>
              <w:t>805.378</w:t>
            </w:r>
          </w:p>
        </w:tc>
      </w:tr>
      <w:tr w:rsidR="005A76FB" w:rsidRPr="00EC16D5" w14:paraId="14A8760D" w14:textId="77777777" w:rsidTr="00C22730">
        <w:tc>
          <w:tcPr>
            <w:tcW w:w="2160" w:type="dxa"/>
            <w:vAlign w:val="bottom"/>
          </w:tcPr>
          <w:p w14:paraId="5C84B29D" w14:textId="65579BA6" w:rsidR="005A76FB" w:rsidRPr="00EC16D5" w:rsidRDefault="005A76FB" w:rsidP="00EC16D5">
            <w:pPr>
              <w:spacing w:after="120"/>
              <w:jc w:val="center"/>
            </w:pPr>
            <w:r w:rsidRPr="00EC16D5">
              <w:rPr>
                <w:color w:val="000000"/>
              </w:rPr>
              <w:t>G096</w:t>
            </w:r>
          </w:p>
        </w:tc>
        <w:tc>
          <w:tcPr>
            <w:tcW w:w="2160" w:type="dxa"/>
            <w:vAlign w:val="bottom"/>
          </w:tcPr>
          <w:p w14:paraId="69C5124A" w14:textId="22B6959C" w:rsidR="005A76FB" w:rsidRPr="00EC16D5" w:rsidRDefault="005A76FB" w:rsidP="00EC16D5">
            <w:pPr>
              <w:spacing w:after="120"/>
              <w:jc w:val="center"/>
            </w:pPr>
            <w:r w:rsidRPr="00EC16D5">
              <w:rPr>
                <w:color w:val="000000"/>
              </w:rPr>
              <w:t>31.66754</w:t>
            </w:r>
          </w:p>
        </w:tc>
        <w:tc>
          <w:tcPr>
            <w:tcW w:w="2160" w:type="dxa"/>
            <w:vAlign w:val="bottom"/>
          </w:tcPr>
          <w:p w14:paraId="485B983E" w14:textId="00088477" w:rsidR="005A76FB" w:rsidRPr="00EC16D5" w:rsidRDefault="005A76FB" w:rsidP="00EC16D5">
            <w:pPr>
              <w:spacing w:after="120"/>
              <w:jc w:val="center"/>
            </w:pPr>
            <w:r w:rsidRPr="00EC16D5">
              <w:rPr>
                <w:color w:val="000000"/>
              </w:rPr>
              <w:t>-102.898736</w:t>
            </w:r>
          </w:p>
        </w:tc>
        <w:tc>
          <w:tcPr>
            <w:tcW w:w="2160" w:type="dxa"/>
            <w:vAlign w:val="bottom"/>
          </w:tcPr>
          <w:p w14:paraId="7CEC69EC" w14:textId="2AA2C7E1" w:rsidR="005A76FB" w:rsidRPr="00EC16D5" w:rsidRDefault="005A76FB" w:rsidP="00EC16D5">
            <w:pPr>
              <w:spacing w:after="120"/>
              <w:jc w:val="center"/>
            </w:pPr>
            <w:r w:rsidRPr="00EC16D5">
              <w:rPr>
                <w:color w:val="000000"/>
              </w:rPr>
              <w:t>805.291</w:t>
            </w:r>
          </w:p>
        </w:tc>
      </w:tr>
      <w:tr w:rsidR="005A76FB" w:rsidRPr="00EC16D5" w14:paraId="0E9150A8" w14:textId="77777777" w:rsidTr="00C22730">
        <w:tc>
          <w:tcPr>
            <w:tcW w:w="2160" w:type="dxa"/>
            <w:vAlign w:val="bottom"/>
          </w:tcPr>
          <w:p w14:paraId="1DC5992E" w14:textId="6CFB0C83" w:rsidR="005A76FB" w:rsidRPr="00EC16D5" w:rsidRDefault="005A76FB" w:rsidP="00EC16D5">
            <w:pPr>
              <w:spacing w:after="120"/>
              <w:jc w:val="center"/>
            </w:pPr>
            <w:r w:rsidRPr="00EC16D5">
              <w:rPr>
                <w:color w:val="000000"/>
              </w:rPr>
              <w:t>G097</w:t>
            </w:r>
          </w:p>
        </w:tc>
        <w:tc>
          <w:tcPr>
            <w:tcW w:w="2160" w:type="dxa"/>
            <w:vAlign w:val="bottom"/>
          </w:tcPr>
          <w:p w14:paraId="409245FD" w14:textId="51964867" w:rsidR="005A76FB" w:rsidRPr="00EC16D5" w:rsidRDefault="005A76FB" w:rsidP="00EC16D5">
            <w:pPr>
              <w:spacing w:after="120"/>
              <w:jc w:val="center"/>
            </w:pPr>
            <w:r w:rsidRPr="00EC16D5">
              <w:rPr>
                <w:color w:val="000000"/>
              </w:rPr>
              <w:t>31.66753</w:t>
            </w:r>
          </w:p>
        </w:tc>
        <w:tc>
          <w:tcPr>
            <w:tcW w:w="2160" w:type="dxa"/>
            <w:vAlign w:val="bottom"/>
          </w:tcPr>
          <w:p w14:paraId="4693D14D" w14:textId="61CE7DAE" w:rsidR="005A76FB" w:rsidRPr="00EC16D5" w:rsidRDefault="005A76FB" w:rsidP="00EC16D5">
            <w:pPr>
              <w:spacing w:after="120"/>
              <w:jc w:val="center"/>
            </w:pPr>
            <w:r w:rsidRPr="00EC16D5">
              <w:rPr>
                <w:color w:val="000000"/>
              </w:rPr>
              <w:t>-102.898785</w:t>
            </w:r>
          </w:p>
        </w:tc>
        <w:tc>
          <w:tcPr>
            <w:tcW w:w="2160" w:type="dxa"/>
            <w:vAlign w:val="bottom"/>
          </w:tcPr>
          <w:p w14:paraId="2FD1615F" w14:textId="41DACBF2" w:rsidR="005A76FB" w:rsidRPr="00EC16D5" w:rsidRDefault="005A76FB" w:rsidP="00EC16D5">
            <w:pPr>
              <w:spacing w:after="120"/>
              <w:jc w:val="center"/>
            </w:pPr>
            <w:r w:rsidRPr="00EC16D5">
              <w:rPr>
                <w:color w:val="000000"/>
              </w:rPr>
              <w:t>805.253</w:t>
            </w:r>
          </w:p>
        </w:tc>
      </w:tr>
      <w:tr w:rsidR="005A76FB" w:rsidRPr="00EC16D5" w14:paraId="542D4416" w14:textId="77777777" w:rsidTr="00C22730">
        <w:tc>
          <w:tcPr>
            <w:tcW w:w="2160" w:type="dxa"/>
            <w:vAlign w:val="bottom"/>
          </w:tcPr>
          <w:p w14:paraId="77CFFA05" w14:textId="761BFC4A" w:rsidR="005A76FB" w:rsidRPr="00EC16D5" w:rsidRDefault="005A76FB" w:rsidP="00EC16D5">
            <w:pPr>
              <w:spacing w:after="120"/>
              <w:jc w:val="center"/>
            </w:pPr>
            <w:r w:rsidRPr="00EC16D5">
              <w:rPr>
                <w:color w:val="000000"/>
              </w:rPr>
              <w:t>G098</w:t>
            </w:r>
          </w:p>
        </w:tc>
        <w:tc>
          <w:tcPr>
            <w:tcW w:w="2160" w:type="dxa"/>
            <w:vAlign w:val="bottom"/>
          </w:tcPr>
          <w:p w14:paraId="00B78C7A" w14:textId="0D64833E" w:rsidR="005A76FB" w:rsidRPr="00EC16D5" w:rsidRDefault="005A76FB" w:rsidP="00EC16D5">
            <w:pPr>
              <w:spacing w:after="120"/>
              <w:jc w:val="center"/>
            </w:pPr>
            <w:r w:rsidRPr="00EC16D5">
              <w:rPr>
                <w:color w:val="000000"/>
              </w:rPr>
              <w:t>31.66752</w:t>
            </w:r>
          </w:p>
        </w:tc>
        <w:tc>
          <w:tcPr>
            <w:tcW w:w="2160" w:type="dxa"/>
            <w:vAlign w:val="bottom"/>
          </w:tcPr>
          <w:p w14:paraId="1C94E523" w14:textId="49B85BBF" w:rsidR="005A76FB" w:rsidRPr="00EC16D5" w:rsidRDefault="005A76FB" w:rsidP="00EC16D5">
            <w:pPr>
              <w:spacing w:after="120"/>
              <w:jc w:val="center"/>
            </w:pPr>
            <w:r w:rsidRPr="00EC16D5">
              <w:rPr>
                <w:color w:val="000000"/>
              </w:rPr>
              <w:t>-102.898838</w:t>
            </w:r>
          </w:p>
        </w:tc>
        <w:tc>
          <w:tcPr>
            <w:tcW w:w="2160" w:type="dxa"/>
            <w:vAlign w:val="bottom"/>
          </w:tcPr>
          <w:p w14:paraId="172727C4" w14:textId="01CEC827" w:rsidR="005A76FB" w:rsidRPr="00EC16D5" w:rsidRDefault="005A76FB" w:rsidP="00EC16D5">
            <w:pPr>
              <w:spacing w:after="120"/>
              <w:jc w:val="center"/>
            </w:pPr>
            <w:r w:rsidRPr="00EC16D5">
              <w:rPr>
                <w:color w:val="000000"/>
              </w:rPr>
              <w:t>805.206</w:t>
            </w:r>
          </w:p>
        </w:tc>
      </w:tr>
      <w:tr w:rsidR="005A76FB" w:rsidRPr="00EC16D5" w14:paraId="0B4F077E" w14:textId="77777777" w:rsidTr="00C22730">
        <w:tc>
          <w:tcPr>
            <w:tcW w:w="2160" w:type="dxa"/>
            <w:vAlign w:val="bottom"/>
          </w:tcPr>
          <w:p w14:paraId="6799D2D3" w14:textId="2AAAA915" w:rsidR="005A76FB" w:rsidRPr="00EC16D5" w:rsidRDefault="005A76FB" w:rsidP="00EC16D5">
            <w:pPr>
              <w:spacing w:after="120"/>
              <w:jc w:val="center"/>
            </w:pPr>
            <w:r w:rsidRPr="00EC16D5">
              <w:rPr>
                <w:color w:val="000000"/>
              </w:rPr>
              <w:t>G099</w:t>
            </w:r>
          </w:p>
        </w:tc>
        <w:tc>
          <w:tcPr>
            <w:tcW w:w="2160" w:type="dxa"/>
            <w:vAlign w:val="bottom"/>
          </w:tcPr>
          <w:p w14:paraId="1339CE1C" w14:textId="640BA39C" w:rsidR="005A76FB" w:rsidRPr="00EC16D5" w:rsidRDefault="005A76FB" w:rsidP="00EC16D5">
            <w:pPr>
              <w:spacing w:after="120"/>
              <w:jc w:val="center"/>
            </w:pPr>
            <w:r w:rsidRPr="00EC16D5">
              <w:rPr>
                <w:color w:val="000000"/>
              </w:rPr>
              <w:t>31.66750</w:t>
            </w:r>
          </w:p>
        </w:tc>
        <w:tc>
          <w:tcPr>
            <w:tcW w:w="2160" w:type="dxa"/>
            <w:vAlign w:val="bottom"/>
          </w:tcPr>
          <w:p w14:paraId="2BA4B967" w14:textId="40A48634" w:rsidR="005A76FB" w:rsidRPr="00EC16D5" w:rsidRDefault="005A76FB" w:rsidP="00EC16D5">
            <w:pPr>
              <w:spacing w:after="120"/>
              <w:jc w:val="center"/>
            </w:pPr>
            <w:r w:rsidRPr="00EC16D5">
              <w:rPr>
                <w:color w:val="000000"/>
              </w:rPr>
              <w:t>-102.898889</w:t>
            </w:r>
          </w:p>
        </w:tc>
        <w:tc>
          <w:tcPr>
            <w:tcW w:w="2160" w:type="dxa"/>
            <w:vAlign w:val="bottom"/>
          </w:tcPr>
          <w:p w14:paraId="696964DB" w14:textId="74E12D59" w:rsidR="005A76FB" w:rsidRPr="00EC16D5" w:rsidRDefault="005A76FB" w:rsidP="00EC16D5">
            <w:pPr>
              <w:spacing w:after="120"/>
              <w:jc w:val="center"/>
            </w:pPr>
            <w:r w:rsidRPr="00EC16D5">
              <w:rPr>
                <w:color w:val="000000"/>
              </w:rPr>
              <w:t>805.038</w:t>
            </w:r>
          </w:p>
        </w:tc>
      </w:tr>
      <w:tr w:rsidR="005A76FB" w:rsidRPr="00EC16D5" w14:paraId="4FCBF238" w14:textId="77777777" w:rsidTr="00C22730">
        <w:tc>
          <w:tcPr>
            <w:tcW w:w="2160" w:type="dxa"/>
            <w:vAlign w:val="bottom"/>
          </w:tcPr>
          <w:p w14:paraId="71DF2FC2" w14:textId="70254A64" w:rsidR="005A76FB" w:rsidRPr="00EC16D5" w:rsidRDefault="005A76FB" w:rsidP="00EC16D5">
            <w:pPr>
              <w:spacing w:after="120"/>
              <w:jc w:val="center"/>
            </w:pPr>
            <w:r w:rsidRPr="00EC16D5">
              <w:rPr>
                <w:color w:val="000000"/>
              </w:rPr>
              <w:t>G100</w:t>
            </w:r>
          </w:p>
        </w:tc>
        <w:tc>
          <w:tcPr>
            <w:tcW w:w="2160" w:type="dxa"/>
            <w:vAlign w:val="bottom"/>
          </w:tcPr>
          <w:p w14:paraId="1A380E27" w14:textId="2D907974" w:rsidR="005A76FB" w:rsidRPr="00EC16D5" w:rsidRDefault="005A76FB" w:rsidP="00EC16D5">
            <w:pPr>
              <w:spacing w:after="120"/>
              <w:jc w:val="center"/>
            </w:pPr>
            <w:r w:rsidRPr="00EC16D5">
              <w:rPr>
                <w:color w:val="000000"/>
              </w:rPr>
              <w:t>31.66749</w:t>
            </w:r>
          </w:p>
        </w:tc>
        <w:tc>
          <w:tcPr>
            <w:tcW w:w="2160" w:type="dxa"/>
            <w:vAlign w:val="bottom"/>
          </w:tcPr>
          <w:p w14:paraId="7383BE90" w14:textId="02BD4E3D" w:rsidR="005A76FB" w:rsidRPr="00EC16D5" w:rsidRDefault="005A76FB" w:rsidP="00EC16D5">
            <w:pPr>
              <w:spacing w:after="120"/>
              <w:jc w:val="center"/>
            </w:pPr>
            <w:r w:rsidRPr="00EC16D5">
              <w:rPr>
                <w:color w:val="000000"/>
              </w:rPr>
              <w:t>-102.898937</w:t>
            </w:r>
          </w:p>
        </w:tc>
        <w:tc>
          <w:tcPr>
            <w:tcW w:w="2160" w:type="dxa"/>
            <w:vAlign w:val="bottom"/>
          </w:tcPr>
          <w:p w14:paraId="203296B2" w14:textId="7D959D7A" w:rsidR="005A76FB" w:rsidRPr="00EC16D5" w:rsidRDefault="005A76FB" w:rsidP="00EC16D5">
            <w:pPr>
              <w:spacing w:after="120"/>
              <w:jc w:val="center"/>
            </w:pPr>
            <w:r w:rsidRPr="00EC16D5">
              <w:rPr>
                <w:color w:val="000000"/>
              </w:rPr>
              <w:t>804.916</w:t>
            </w:r>
          </w:p>
        </w:tc>
      </w:tr>
      <w:tr w:rsidR="005A76FB" w:rsidRPr="00EC16D5" w14:paraId="5FC11742" w14:textId="77777777" w:rsidTr="00C22730">
        <w:tc>
          <w:tcPr>
            <w:tcW w:w="2160" w:type="dxa"/>
            <w:vAlign w:val="bottom"/>
          </w:tcPr>
          <w:p w14:paraId="5E183A17" w14:textId="61A3CE45" w:rsidR="005A76FB" w:rsidRPr="00EC16D5" w:rsidRDefault="005A76FB" w:rsidP="00EC16D5">
            <w:pPr>
              <w:spacing w:after="120"/>
              <w:jc w:val="center"/>
            </w:pPr>
            <w:r w:rsidRPr="00EC16D5">
              <w:rPr>
                <w:color w:val="000000"/>
              </w:rPr>
              <w:t>G101</w:t>
            </w:r>
          </w:p>
        </w:tc>
        <w:tc>
          <w:tcPr>
            <w:tcW w:w="2160" w:type="dxa"/>
            <w:vAlign w:val="bottom"/>
          </w:tcPr>
          <w:p w14:paraId="627965D6" w14:textId="1A90328E" w:rsidR="005A76FB" w:rsidRPr="00EC16D5" w:rsidRDefault="005A76FB" w:rsidP="00EC16D5">
            <w:pPr>
              <w:spacing w:after="120"/>
              <w:jc w:val="center"/>
            </w:pPr>
            <w:r w:rsidRPr="00EC16D5">
              <w:rPr>
                <w:color w:val="000000"/>
              </w:rPr>
              <w:t>31.66748</w:t>
            </w:r>
          </w:p>
        </w:tc>
        <w:tc>
          <w:tcPr>
            <w:tcW w:w="2160" w:type="dxa"/>
            <w:vAlign w:val="bottom"/>
          </w:tcPr>
          <w:p w14:paraId="6644A8A5" w14:textId="336F295E" w:rsidR="005A76FB" w:rsidRPr="00EC16D5" w:rsidRDefault="005A76FB" w:rsidP="00EC16D5">
            <w:pPr>
              <w:spacing w:after="120"/>
              <w:jc w:val="center"/>
            </w:pPr>
            <w:r w:rsidRPr="00EC16D5">
              <w:rPr>
                <w:color w:val="000000"/>
              </w:rPr>
              <w:t>-102.898988</w:t>
            </w:r>
          </w:p>
        </w:tc>
        <w:tc>
          <w:tcPr>
            <w:tcW w:w="2160" w:type="dxa"/>
            <w:vAlign w:val="bottom"/>
          </w:tcPr>
          <w:p w14:paraId="73069CFA" w14:textId="6FC742AF" w:rsidR="005A76FB" w:rsidRPr="00EC16D5" w:rsidRDefault="005A76FB" w:rsidP="00EC16D5">
            <w:pPr>
              <w:spacing w:after="120"/>
              <w:jc w:val="center"/>
            </w:pPr>
            <w:r w:rsidRPr="00EC16D5">
              <w:rPr>
                <w:color w:val="000000"/>
              </w:rPr>
              <w:t>804.802</w:t>
            </w:r>
          </w:p>
        </w:tc>
      </w:tr>
      <w:tr w:rsidR="005A76FB" w:rsidRPr="00EC16D5" w14:paraId="53806FFC" w14:textId="77777777" w:rsidTr="00C22730">
        <w:tc>
          <w:tcPr>
            <w:tcW w:w="2160" w:type="dxa"/>
            <w:vAlign w:val="bottom"/>
          </w:tcPr>
          <w:p w14:paraId="0DA6234F" w14:textId="642D154A" w:rsidR="005A76FB" w:rsidRPr="00EC16D5" w:rsidRDefault="005A76FB" w:rsidP="00EC16D5">
            <w:pPr>
              <w:spacing w:after="120"/>
              <w:jc w:val="center"/>
            </w:pPr>
            <w:r w:rsidRPr="00EC16D5">
              <w:rPr>
                <w:color w:val="000000"/>
              </w:rPr>
              <w:t>G102</w:t>
            </w:r>
          </w:p>
        </w:tc>
        <w:tc>
          <w:tcPr>
            <w:tcW w:w="2160" w:type="dxa"/>
            <w:vAlign w:val="bottom"/>
          </w:tcPr>
          <w:p w14:paraId="39A5497E" w14:textId="28F03C24" w:rsidR="005A76FB" w:rsidRPr="00EC16D5" w:rsidRDefault="005A76FB" w:rsidP="00EC16D5">
            <w:pPr>
              <w:spacing w:after="120"/>
              <w:jc w:val="center"/>
            </w:pPr>
            <w:r w:rsidRPr="00EC16D5">
              <w:rPr>
                <w:color w:val="000000"/>
              </w:rPr>
              <w:t>31.66746</w:t>
            </w:r>
          </w:p>
        </w:tc>
        <w:tc>
          <w:tcPr>
            <w:tcW w:w="2160" w:type="dxa"/>
            <w:vAlign w:val="bottom"/>
          </w:tcPr>
          <w:p w14:paraId="15013EAB" w14:textId="4A92BF43" w:rsidR="005A76FB" w:rsidRPr="00EC16D5" w:rsidRDefault="005A76FB" w:rsidP="00EC16D5">
            <w:pPr>
              <w:spacing w:after="120"/>
              <w:jc w:val="center"/>
            </w:pPr>
            <w:r w:rsidRPr="00EC16D5">
              <w:rPr>
                <w:color w:val="000000"/>
              </w:rPr>
              <w:t>-102.899039</w:t>
            </w:r>
          </w:p>
        </w:tc>
        <w:tc>
          <w:tcPr>
            <w:tcW w:w="2160" w:type="dxa"/>
            <w:vAlign w:val="bottom"/>
          </w:tcPr>
          <w:p w14:paraId="6BCDDC11" w14:textId="4A562D08" w:rsidR="005A76FB" w:rsidRPr="00EC16D5" w:rsidRDefault="005A76FB" w:rsidP="00EC16D5">
            <w:pPr>
              <w:spacing w:after="120"/>
              <w:jc w:val="center"/>
            </w:pPr>
            <w:r w:rsidRPr="00EC16D5">
              <w:rPr>
                <w:color w:val="000000"/>
              </w:rPr>
              <w:t>804.683</w:t>
            </w:r>
          </w:p>
        </w:tc>
      </w:tr>
      <w:tr w:rsidR="005A76FB" w:rsidRPr="00EC16D5" w14:paraId="523D70CD" w14:textId="77777777" w:rsidTr="00C22730">
        <w:tc>
          <w:tcPr>
            <w:tcW w:w="2160" w:type="dxa"/>
            <w:vAlign w:val="bottom"/>
          </w:tcPr>
          <w:p w14:paraId="01550179" w14:textId="3096AB20" w:rsidR="005A76FB" w:rsidRPr="00EC16D5" w:rsidRDefault="005A76FB" w:rsidP="00EC16D5">
            <w:pPr>
              <w:spacing w:after="120"/>
              <w:jc w:val="center"/>
            </w:pPr>
            <w:r w:rsidRPr="00EC16D5">
              <w:rPr>
                <w:color w:val="000000"/>
              </w:rPr>
              <w:t>G103</w:t>
            </w:r>
          </w:p>
        </w:tc>
        <w:tc>
          <w:tcPr>
            <w:tcW w:w="2160" w:type="dxa"/>
            <w:vAlign w:val="bottom"/>
          </w:tcPr>
          <w:p w14:paraId="35263A27" w14:textId="234000A7" w:rsidR="005A76FB" w:rsidRPr="00EC16D5" w:rsidRDefault="005A76FB" w:rsidP="00EC16D5">
            <w:pPr>
              <w:spacing w:after="120"/>
              <w:jc w:val="center"/>
            </w:pPr>
            <w:r w:rsidRPr="00EC16D5">
              <w:rPr>
                <w:color w:val="000000"/>
              </w:rPr>
              <w:t>31.66745</w:t>
            </w:r>
          </w:p>
        </w:tc>
        <w:tc>
          <w:tcPr>
            <w:tcW w:w="2160" w:type="dxa"/>
            <w:vAlign w:val="bottom"/>
          </w:tcPr>
          <w:p w14:paraId="1691B0AE" w14:textId="7AC03C16" w:rsidR="005A76FB" w:rsidRPr="00EC16D5" w:rsidRDefault="005A76FB" w:rsidP="00EC16D5">
            <w:pPr>
              <w:spacing w:after="120"/>
              <w:jc w:val="center"/>
            </w:pPr>
            <w:r w:rsidRPr="00EC16D5">
              <w:rPr>
                <w:color w:val="000000"/>
              </w:rPr>
              <w:t>-102.899089</w:t>
            </w:r>
          </w:p>
        </w:tc>
        <w:tc>
          <w:tcPr>
            <w:tcW w:w="2160" w:type="dxa"/>
            <w:vAlign w:val="bottom"/>
          </w:tcPr>
          <w:p w14:paraId="6E33BF43" w14:textId="670A76AD" w:rsidR="005A76FB" w:rsidRPr="00EC16D5" w:rsidRDefault="005A76FB" w:rsidP="00EC16D5">
            <w:pPr>
              <w:spacing w:after="120"/>
              <w:jc w:val="center"/>
            </w:pPr>
            <w:r w:rsidRPr="00EC16D5">
              <w:rPr>
                <w:color w:val="000000"/>
              </w:rPr>
              <w:t>804.659</w:t>
            </w:r>
          </w:p>
        </w:tc>
      </w:tr>
      <w:tr w:rsidR="005A76FB" w:rsidRPr="00EC16D5" w14:paraId="337AF40B" w14:textId="77777777" w:rsidTr="00C22730">
        <w:tc>
          <w:tcPr>
            <w:tcW w:w="2160" w:type="dxa"/>
            <w:vAlign w:val="bottom"/>
          </w:tcPr>
          <w:p w14:paraId="1A1D49A8" w14:textId="1F2FAC0A" w:rsidR="005A76FB" w:rsidRPr="00EC16D5" w:rsidRDefault="005A76FB" w:rsidP="00EC16D5">
            <w:pPr>
              <w:spacing w:after="120"/>
              <w:jc w:val="center"/>
            </w:pPr>
            <w:r w:rsidRPr="00EC16D5">
              <w:rPr>
                <w:color w:val="000000"/>
              </w:rPr>
              <w:t>G104</w:t>
            </w:r>
          </w:p>
        </w:tc>
        <w:tc>
          <w:tcPr>
            <w:tcW w:w="2160" w:type="dxa"/>
            <w:vAlign w:val="bottom"/>
          </w:tcPr>
          <w:p w14:paraId="709F7C0F" w14:textId="6965DCC2" w:rsidR="005A76FB" w:rsidRPr="00EC16D5" w:rsidRDefault="005A76FB" w:rsidP="00EC16D5">
            <w:pPr>
              <w:spacing w:after="120"/>
              <w:jc w:val="center"/>
            </w:pPr>
            <w:r w:rsidRPr="00EC16D5">
              <w:rPr>
                <w:color w:val="000000"/>
              </w:rPr>
              <w:t>31.66744</w:t>
            </w:r>
          </w:p>
        </w:tc>
        <w:tc>
          <w:tcPr>
            <w:tcW w:w="2160" w:type="dxa"/>
            <w:vAlign w:val="bottom"/>
          </w:tcPr>
          <w:p w14:paraId="316736F9" w14:textId="3BCE1486" w:rsidR="005A76FB" w:rsidRPr="00EC16D5" w:rsidRDefault="005A76FB" w:rsidP="00EC16D5">
            <w:pPr>
              <w:spacing w:after="120"/>
              <w:jc w:val="center"/>
            </w:pPr>
            <w:r w:rsidRPr="00EC16D5">
              <w:rPr>
                <w:color w:val="000000"/>
              </w:rPr>
              <w:t>-102.899141</w:t>
            </w:r>
          </w:p>
        </w:tc>
        <w:tc>
          <w:tcPr>
            <w:tcW w:w="2160" w:type="dxa"/>
            <w:vAlign w:val="bottom"/>
          </w:tcPr>
          <w:p w14:paraId="5FB4BB1B" w14:textId="1777C4D5" w:rsidR="005A76FB" w:rsidRPr="00EC16D5" w:rsidRDefault="005A76FB" w:rsidP="00EC16D5">
            <w:pPr>
              <w:spacing w:after="120"/>
              <w:jc w:val="center"/>
            </w:pPr>
            <w:r w:rsidRPr="00EC16D5">
              <w:rPr>
                <w:color w:val="000000"/>
              </w:rPr>
              <w:t>804.486</w:t>
            </w:r>
          </w:p>
        </w:tc>
      </w:tr>
      <w:tr w:rsidR="005A76FB" w:rsidRPr="00EC16D5" w14:paraId="68703C7B" w14:textId="77777777" w:rsidTr="00C22730">
        <w:tc>
          <w:tcPr>
            <w:tcW w:w="2160" w:type="dxa"/>
            <w:vAlign w:val="bottom"/>
          </w:tcPr>
          <w:p w14:paraId="0EF11FCB" w14:textId="02E7C511" w:rsidR="005A76FB" w:rsidRPr="00EC16D5" w:rsidRDefault="005A76FB" w:rsidP="00EC16D5">
            <w:pPr>
              <w:spacing w:after="120"/>
              <w:jc w:val="center"/>
            </w:pPr>
            <w:r w:rsidRPr="00EC16D5">
              <w:rPr>
                <w:color w:val="000000"/>
              </w:rPr>
              <w:t>G105</w:t>
            </w:r>
          </w:p>
        </w:tc>
        <w:tc>
          <w:tcPr>
            <w:tcW w:w="2160" w:type="dxa"/>
            <w:vAlign w:val="bottom"/>
          </w:tcPr>
          <w:p w14:paraId="535D6166" w14:textId="03D2F35E" w:rsidR="005A76FB" w:rsidRPr="00EC16D5" w:rsidRDefault="005A76FB" w:rsidP="00EC16D5">
            <w:pPr>
              <w:spacing w:after="120"/>
              <w:jc w:val="center"/>
            </w:pPr>
            <w:r w:rsidRPr="00EC16D5">
              <w:rPr>
                <w:color w:val="000000"/>
              </w:rPr>
              <w:t>31.66743</w:t>
            </w:r>
          </w:p>
        </w:tc>
        <w:tc>
          <w:tcPr>
            <w:tcW w:w="2160" w:type="dxa"/>
            <w:vAlign w:val="bottom"/>
          </w:tcPr>
          <w:p w14:paraId="406E57CD" w14:textId="6BF62E52" w:rsidR="005A76FB" w:rsidRPr="00EC16D5" w:rsidRDefault="005A76FB" w:rsidP="00EC16D5">
            <w:pPr>
              <w:spacing w:after="120"/>
              <w:jc w:val="center"/>
            </w:pPr>
            <w:r w:rsidRPr="00EC16D5">
              <w:rPr>
                <w:color w:val="000000"/>
              </w:rPr>
              <w:t>-102.899189</w:t>
            </w:r>
          </w:p>
        </w:tc>
        <w:tc>
          <w:tcPr>
            <w:tcW w:w="2160" w:type="dxa"/>
            <w:vAlign w:val="bottom"/>
          </w:tcPr>
          <w:p w14:paraId="642B33D4" w14:textId="68C6EE20" w:rsidR="005A76FB" w:rsidRPr="00EC16D5" w:rsidRDefault="005A76FB" w:rsidP="00EC16D5">
            <w:pPr>
              <w:spacing w:after="120"/>
              <w:jc w:val="center"/>
            </w:pPr>
            <w:r w:rsidRPr="00EC16D5">
              <w:rPr>
                <w:color w:val="000000"/>
              </w:rPr>
              <w:t>804.312</w:t>
            </w:r>
          </w:p>
        </w:tc>
      </w:tr>
      <w:tr w:rsidR="005A76FB" w:rsidRPr="00EC16D5" w14:paraId="2778C27F" w14:textId="77777777" w:rsidTr="00C22730">
        <w:tc>
          <w:tcPr>
            <w:tcW w:w="2160" w:type="dxa"/>
            <w:vAlign w:val="bottom"/>
          </w:tcPr>
          <w:p w14:paraId="34CD2D2D" w14:textId="107FD0F4" w:rsidR="005A76FB" w:rsidRPr="00EC16D5" w:rsidRDefault="005A76FB" w:rsidP="00EC16D5">
            <w:pPr>
              <w:spacing w:after="120"/>
              <w:jc w:val="center"/>
            </w:pPr>
            <w:r w:rsidRPr="00EC16D5">
              <w:rPr>
                <w:color w:val="000000"/>
              </w:rPr>
              <w:t>G106</w:t>
            </w:r>
          </w:p>
        </w:tc>
        <w:tc>
          <w:tcPr>
            <w:tcW w:w="2160" w:type="dxa"/>
            <w:vAlign w:val="bottom"/>
          </w:tcPr>
          <w:p w14:paraId="3E4ADFCE" w14:textId="4ECF1E69" w:rsidR="005A76FB" w:rsidRPr="00EC16D5" w:rsidRDefault="005A76FB" w:rsidP="00EC16D5">
            <w:pPr>
              <w:spacing w:after="120"/>
              <w:jc w:val="center"/>
            </w:pPr>
            <w:r w:rsidRPr="00EC16D5">
              <w:rPr>
                <w:color w:val="000000"/>
              </w:rPr>
              <w:t>31.66742</w:t>
            </w:r>
          </w:p>
        </w:tc>
        <w:tc>
          <w:tcPr>
            <w:tcW w:w="2160" w:type="dxa"/>
            <w:vAlign w:val="bottom"/>
          </w:tcPr>
          <w:p w14:paraId="5978AE1D" w14:textId="5E5BF13B" w:rsidR="005A76FB" w:rsidRPr="00EC16D5" w:rsidRDefault="005A76FB" w:rsidP="00EC16D5">
            <w:pPr>
              <w:spacing w:after="120"/>
              <w:jc w:val="center"/>
            </w:pPr>
            <w:r w:rsidRPr="00EC16D5">
              <w:rPr>
                <w:color w:val="000000"/>
              </w:rPr>
              <w:t>-102.899243</w:t>
            </w:r>
          </w:p>
        </w:tc>
        <w:tc>
          <w:tcPr>
            <w:tcW w:w="2160" w:type="dxa"/>
            <w:vAlign w:val="bottom"/>
          </w:tcPr>
          <w:p w14:paraId="05BC64EE" w14:textId="32AA3E28" w:rsidR="005A76FB" w:rsidRPr="00EC16D5" w:rsidRDefault="005A76FB" w:rsidP="00EC16D5">
            <w:pPr>
              <w:spacing w:after="120"/>
              <w:jc w:val="center"/>
            </w:pPr>
            <w:r w:rsidRPr="00EC16D5">
              <w:rPr>
                <w:color w:val="000000"/>
              </w:rPr>
              <w:t>804.050</w:t>
            </w:r>
          </w:p>
        </w:tc>
      </w:tr>
      <w:tr w:rsidR="005A76FB" w:rsidRPr="00EC16D5" w14:paraId="6C2CB283" w14:textId="77777777" w:rsidTr="00C22730">
        <w:tc>
          <w:tcPr>
            <w:tcW w:w="2160" w:type="dxa"/>
            <w:vAlign w:val="bottom"/>
          </w:tcPr>
          <w:p w14:paraId="5ECA5947" w14:textId="127FE7D4" w:rsidR="005A76FB" w:rsidRPr="00EC16D5" w:rsidRDefault="005A76FB" w:rsidP="00EC16D5">
            <w:pPr>
              <w:spacing w:after="120"/>
              <w:jc w:val="center"/>
            </w:pPr>
            <w:r w:rsidRPr="00EC16D5">
              <w:rPr>
                <w:color w:val="000000"/>
              </w:rPr>
              <w:t>G107</w:t>
            </w:r>
          </w:p>
        </w:tc>
        <w:tc>
          <w:tcPr>
            <w:tcW w:w="2160" w:type="dxa"/>
            <w:vAlign w:val="bottom"/>
          </w:tcPr>
          <w:p w14:paraId="13CFDC27" w14:textId="7ACE83FF" w:rsidR="005A76FB" w:rsidRPr="00EC16D5" w:rsidRDefault="005A76FB" w:rsidP="00EC16D5">
            <w:pPr>
              <w:spacing w:after="120"/>
              <w:jc w:val="center"/>
            </w:pPr>
            <w:r w:rsidRPr="00EC16D5">
              <w:rPr>
                <w:color w:val="000000"/>
              </w:rPr>
              <w:t>31.66740</w:t>
            </w:r>
          </w:p>
        </w:tc>
        <w:tc>
          <w:tcPr>
            <w:tcW w:w="2160" w:type="dxa"/>
            <w:vAlign w:val="bottom"/>
          </w:tcPr>
          <w:p w14:paraId="283D721A" w14:textId="08423E93" w:rsidR="005A76FB" w:rsidRPr="00EC16D5" w:rsidRDefault="005A76FB" w:rsidP="00EC16D5">
            <w:pPr>
              <w:spacing w:after="120"/>
              <w:jc w:val="center"/>
            </w:pPr>
            <w:r w:rsidRPr="00EC16D5">
              <w:rPr>
                <w:color w:val="000000"/>
              </w:rPr>
              <w:t>-102.899294</w:t>
            </w:r>
          </w:p>
        </w:tc>
        <w:tc>
          <w:tcPr>
            <w:tcW w:w="2160" w:type="dxa"/>
            <w:vAlign w:val="bottom"/>
          </w:tcPr>
          <w:p w14:paraId="584F102F" w14:textId="481F5A06" w:rsidR="005A76FB" w:rsidRPr="00EC16D5" w:rsidRDefault="005A76FB" w:rsidP="00EC16D5">
            <w:pPr>
              <w:spacing w:after="120"/>
              <w:jc w:val="center"/>
            </w:pPr>
            <w:r w:rsidRPr="00EC16D5">
              <w:rPr>
                <w:color w:val="000000"/>
              </w:rPr>
              <w:t>803.904</w:t>
            </w:r>
          </w:p>
        </w:tc>
      </w:tr>
      <w:tr w:rsidR="005A76FB" w:rsidRPr="00EC16D5" w14:paraId="32778D0A" w14:textId="77777777" w:rsidTr="00C22730">
        <w:tc>
          <w:tcPr>
            <w:tcW w:w="2160" w:type="dxa"/>
            <w:vAlign w:val="bottom"/>
          </w:tcPr>
          <w:p w14:paraId="09C94AD2" w14:textId="4FED698F" w:rsidR="005A76FB" w:rsidRPr="00EC16D5" w:rsidRDefault="005A76FB" w:rsidP="00EC16D5">
            <w:pPr>
              <w:spacing w:after="120"/>
              <w:jc w:val="center"/>
            </w:pPr>
            <w:r w:rsidRPr="00EC16D5">
              <w:rPr>
                <w:color w:val="000000"/>
              </w:rPr>
              <w:t>G108</w:t>
            </w:r>
          </w:p>
        </w:tc>
        <w:tc>
          <w:tcPr>
            <w:tcW w:w="2160" w:type="dxa"/>
            <w:vAlign w:val="bottom"/>
          </w:tcPr>
          <w:p w14:paraId="0A481E41" w14:textId="5FAAD661" w:rsidR="005A76FB" w:rsidRPr="00EC16D5" w:rsidRDefault="005A76FB" w:rsidP="00EC16D5">
            <w:pPr>
              <w:spacing w:after="120"/>
              <w:jc w:val="center"/>
            </w:pPr>
            <w:r w:rsidRPr="00EC16D5">
              <w:rPr>
                <w:color w:val="000000"/>
              </w:rPr>
              <w:t>31.66739</w:t>
            </w:r>
          </w:p>
        </w:tc>
        <w:tc>
          <w:tcPr>
            <w:tcW w:w="2160" w:type="dxa"/>
            <w:vAlign w:val="bottom"/>
          </w:tcPr>
          <w:p w14:paraId="0BBD4D6D" w14:textId="70675495" w:rsidR="005A76FB" w:rsidRPr="00EC16D5" w:rsidRDefault="005A76FB" w:rsidP="00EC16D5">
            <w:pPr>
              <w:spacing w:after="120"/>
              <w:jc w:val="center"/>
            </w:pPr>
            <w:r w:rsidRPr="00EC16D5">
              <w:rPr>
                <w:color w:val="000000"/>
              </w:rPr>
              <w:t>-102.899342</w:t>
            </w:r>
          </w:p>
        </w:tc>
        <w:tc>
          <w:tcPr>
            <w:tcW w:w="2160" w:type="dxa"/>
            <w:vAlign w:val="bottom"/>
          </w:tcPr>
          <w:p w14:paraId="78500FB5" w14:textId="75CD7BAE" w:rsidR="005A76FB" w:rsidRPr="00EC16D5" w:rsidRDefault="005A76FB" w:rsidP="00EC16D5">
            <w:pPr>
              <w:spacing w:after="120"/>
              <w:jc w:val="center"/>
            </w:pPr>
            <w:r w:rsidRPr="00EC16D5">
              <w:rPr>
                <w:color w:val="000000"/>
              </w:rPr>
              <w:t>803.821</w:t>
            </w:r>
          </w:p>
        </w:tc>
      </w:tr>
      <w:tr w:rsidR="005A76FB" w:rsidRPr="00EC16D5" w14:paraId="25F24837" w14:textId="77777777" w:rsidTr="00C22730">
        <w:tc>
          <w:tcPr>
            <w:tcW w:w="2160" w:type="dxa"/>
            <w:vAlign w:val="bottom"/>
          </w:tcPr>
          <w:p w14:paraId="2F6A7CE5" w14:textId="61F77FF8" w:rsidR="005A76FB" w:rsidRPr="00EC16D5" w:rsidRDefault="005A76FB" w:rsidP="00EC16D5">
            <w:pPr>
              <w:spacing w:after="120"/>
              <w:jc w:val="center"/>
            </w:pPr>
            <w:r w:rsidRPr="00EC16D5">
              <w:rPr>
                <w:color w:val="000000"/>
              </w:rPr>
              <w:t>G109</w:t>
            </w:r>
          </w:p>
        </w:tc>
        <w:tc>
          <w:tcPr>
            <w:tcW w:w="2160" w:type="dxa"/>
            <w:vAlign w:val="bottom"/>
          </w:tcPr>
          <w:p w14:paraId="234622E0" w14:textId="37EF341C" w:rsidR="005A76FB" w:rsidRPr="00EC16D5" w:rsidRDefault="005A76FB" w:rsidP="00EC16D5">
            <w:pPr>
              <w:spacing w:after="120"/>
              <w:jc w:val="center"/>
            </w:pPr>
            <w:r w:rsidRPr="00EC16D5">
              <w:rPr>
                <w:color w:val="000000"/>
              </w:rPr>
              <w:t>31.66738</w:t>
            </w:r>
          </w:p>
        </w:tc>
        <w:tc>
          <w:tcPr>
            <w:tcW w:w="2160" w:type="dxa"/>
            <w:vAlign w:val="bottom"/>
          </w:tcPr>
          <w:p w14:paraId="54B4C25E" w14:textId="4724C766" w:rsidR="005A76FB" w:rsidRPr="00EC16D5" w:rsidRDefault="005A76FB" w:rsidP="00EC16D5">
            <w:pPr>
              <w:spacing w:after="120"/>
              <w:jc w:val="center"/>
            </w:pPr>
            <w:r w:rsidRPr="00EC16D5">
              <w:rPr>
                <w:color w:val="000000"/>
              </w:rPr>
              <w:t>-102.899393</w:t>
            </w:r>
          </w:p>
        </w:tc>
        <w:tc>
          <w:tcPr>
            <w:tcW w:w="2160" w:type="dxa"/>
            <w:vAlign w:val="bottom"/>
          </w:tcPr>
          <w:p w14:paraId="35916591" w14:textId="670ECACE" w:rsidR="005A76FB" w:rsidRPr="00EC16D5" w:rsidRDefault="005A76FB" w:rsidP="00EC16D5">
            <w:pPr>
              <w:spacing w:after="120"/>
              <w:jc w:val="center"/>
            </w:pPr>
            <w:r w:rsidRPr="00EC16D5">
              <w:rPr>
                <w:color w:val="000000"/>
              </w:rPr>
              <w:t>803.617</w:t>
            </w:r>
          </w:p>
        </w:tc>
      </w:tr>
      <w:tr w:rsidR="005A76FB" w:rsidRPr="00EC16D5" w14:paraId="5BCCA8D7" w14:textId="77777777" w:rsidTr="00C22730">
        <w:tc>
          <w:tcPr>
            <w:tcW w:w="2160" w:type="dxa"/>
            <w:vAlign w:val="bottom"/>
          </w:tcPr>
          <w:p w14:paraId="5AC925F8" w14:textId="6EF531F2" w:rsidR="005A76FB" w:rsidRPr="00EC16D5" w:rsidRDefault="005A76FB" w:rsidP="00EC16D5">
            <w:pPr>
              <w:spacing w:after="120"/>
              <w:jc w:val="center"/>
            </w:pPr>
            <w:r w:rsidRPr="00EC16D5">
              <w:rPr>
                <w:color w:val="000000"/>
              </w:rPr>
              <w:t>G110</w:t>
            </w:r>
          </w:p>
        </w:tc>
        <w:tc>
          <w:tcPr>
            <w:tcW w:w="2160" w:type="dxa"/>
            <w:vAlign w:val="bottom"/>
          </w:tcPr>
          <w:p w14:paraId="71C27993" w14:textId="6EAEED16" w:rsidR="005A76FB" w:rsidRPr="00EC16D5" w:rsidRDefault="005A76FB" w:rsidP="00EC16D5">
            <w:pPr>
              <w:spacing w:after="120"/>
              <w:jc w:val="center"/>
            </w:pPr>
            <w:r w:rsidRPr="00EC16D5">
              <w:rPr>
                <w:color w:val="000000"/>
              </w:rPr>
              <w:t>31.66737</w:t>
            </w:r>
          </w:p>
        </w:tc>
        <w:tc>
          <w:tcPr>
            <w:tcW w:w="2160" w:type="dxa"/>
            <w:vAlign w:val="bottom"/>
          </w:tcPr>
          <w:p w14:paraId="4CBEFE7A" w14:textId="690263DA" w:rsidR="005A76FB" w:rsidRPr="00EC16D5" w:rsidRDefault="005A76FB" w:rsidP="00EC16D5">
            <w:pPr>
              <w:spacing w:after="120"/>
              <w:jc w:val="center"/>
            </w:pPr>
            <w:r w:rsidRPr="00EC16D5">
              <w:rPr>
                <w:color w:val="000000"/>
              </w:rPr>
              <w:t>-102.899445</w:t>
            </w:r>
          </w:p>
        </w:tc>
        <w:tc>
          <w:tcPr>
            <w:tcW w:w="2160" w:type="dxa"/>
            <w:vAlign w:val="bottom"/>
          </w:tcPr>
          <w:p w14:paraId="563574BF" w14:textId="3D871FC5" w:rsidR="005A76FB" w:rsidRPr="00EC16D5" w:rsidRDefault="005A76FB" w:rsidP="00EC16D5">
            <w:pPr>
              <w:spacing w:after="120"/>
              <w:jc w:val="center"/>
            </w:pPr>
            <w:r w:rsidRPr="00EC16D5">
              <w:rPr>
                <w:color w:val="000000"/>
              </w:rPr>
              <w:t>803.514</w:t>
            </w:r>
          </w:p>
        </w:tc>
      </w:tr>
      <w:tr w:rsidR="005A76FB" w:rsidRPr="00EC16D5" w14:paraId="0A969E34" w14:textId="77777777" w:rsidTr="00C22730">
        <w:tc>
          <w:tcPr>
            <w:tcW w:w="2160" w:type="dxa"/>
            <w:vAlign w:val="bottom"/>
          </w:tcPr>
          <w:p w14:paraId="557617B2" w14:textId="4F89FD7C" w:rsidR="005A76FB" w:rsidRPr="00EC16D5" w:rsidRDefault="005A76FB" w:rsidP="00EC16D5">
            <w:pPr>
              <w:spacing w:after="120"/>
              <w:jc w:val="center"/>
            </w:pPr>
            <w:r w:rsidRPr="00EC16D5">
              <w:rPr>
                <w:color w:val="000000"/>
              </w:rPr>
              <w:t>G111</w:t>
            </w:r>
          </w:p>
        </w:tc>
        <w:tc>
          <w:tcPr>
            <w:tcW w:w="2160" w:type="dxa"/>
            <w:vAlign w:val="bottom"/>
          </w:tcPr>
          <w:p w14:paraId="2E77EE78" w14:textId="47CA59CE" w:rsidR="005A76FB" w:rsidRPr="00EC16D5" w:rsidRDefault="005A76FB" w:rsidP="00EC16D5">
            <w:pPr>
              <w:spacing w:after="120"/>
              <w:jc w:val="center"/>
            </w:pPr>
            <w:r w:rsidRPr="00EC16D5">
              <w:rPr>
                <w:color w:val="000000"/>
              </w:rPr>
              <w:t>31.66736</w:t>
            </w:r>
          </w:p>
        </w:tc>
        <w:tc>
          <w:tcPr>
            <w:tcW w:w="2160" w:type="dxa"/>
            <w:vAlign w:val="bottom"/>
          </w:tcPr>
          <w:p w14:paraId="4A042D29" w14:textId="1BBD8D32" w:rsidR="005A76FB" w:rsidRPr="00EC16D5" w:rsidRDefault="005A76FB" w:rsidP="00EC16D5">
            <w:pPr>
              <w:spacing w:after="120"/>
              <w:jc w:val="center"/>
            </w:pPr>
            <w:r w:rsidRPr="00EC16D5">
              <w:rPr>
                <w:color w:val="000000"/>
              </w:rPr>
              <w:t>-102.899496</w:t>
            </w:r>
          </w:p>
        </w:tc>
        <w:tc>
          <w:tcPr>
            <w:tcW w:w="2160" w:type="dxa"/>
            <w:vAlign w:val="bottom"/>
          </w:tcPr>
          <w:p w14:paraId="1D45673F" w14:textId="03DAA7BB" w:rsidR="005A76FB" w:rsidRPr="00EC16D5" w:rsidRDefault="005A76FB" w:rsidP="00EC16D5">
            <w:pPr>
              <w:spacing w:after="120"/>
              <w:jc w:val="center"/>
            </w:pPr>
            <w:r w:rsidRPr="00EC16D5">
              <w:rPr>
                <w:color w:val="000000"/>
              </w:rPr>
              <w:t>803.556</w:t>
            </w:r>
          </w:p>
        </w:tc>
      </w:tr>
      <w:tr w:rsidR="005A76FB" w:rsidRPr="00EC16D5" w14:paraId="4954B994" w14:textId="77777777" w:rsidTr="00C22730">
        <w:tc>
          <w:tcPr>
            <w:tcW w:w="2160" w:type="dxa"/>
            <w:vAlign w:val="bottom"/>
          </w:tcPr>
          <w:p w14:paraId="4F3FDADA" w14:textId="7BCE5F86" w:rsidR="005A76FB" w:rsidRPr="00EC16D5" w:rsidRDefault="005A76FB" w:rsidP="00EC16D5">
            <w:pPr>
              <w:spacing w:after="120"/>
              <w:jc w:val="center"/>
            </w:pPr>
            <w:r w:rsidRPr="00EC16D5">
              <w:rPr>
                <w:color w:val="000000"/>
              </w:rPr>
              <w:t>G112</w:t>
            </w:r>
          </w:p>
        </w:tc>
        <w:tc>
          <w:tcPr>
            <w:tcW w:w="2160" w:type="dxa"/>
            <w:vAlign w:val="bottom"/>
          </w:tcPr>
          <w:p w14:paraId="5FBBAC3E" w14:textId="38E41492" w:rsidR="005A76FB" w:rsidRPr="00EC16D5" w:rsidRDefault="005A76FB" w:rsidP="00EC16D5">
            <w:pPr>
              <w:spacing w:after="120"/>
              <w:jc w:val="center"/>
            </w:pPr>
            <w:r w:rsidRPr="00EC16D5">
              <w:rPr>
                <w:color w:val="000000"/>
              </w:rPr>
              <w:t>31.66734</w:t>
            </w:r>
          </w:p>
        </w:tc>
        <w:tc>
          <w:tcPr>
            <w:tcW w:w="2160" w:type="dxa"/>
            <w:vAlign w:val="bottom"/>
          </w:tcPr>
          <w:p w14:paraId="3DCBB891" w14:textId="51DE7953" w:rsidR="005A76FB" w:rsidRPr="00EC16D5" w:rsidRDefault="005A76FB" w:rsidP="00EC16D5">
            <w:pPr>
              <w:spacing w:after="120"/>
              <w:jc w:val="center"/>
            </w:pPr>
            <w:r w:rsidRPr="00EC16D5">
              <w:rPr>
                <w:color w:val="000000"/>
              </w:rPr>
              <w:t>-102.899546</w:t>
            </w:r>
          </w:p>
        </w:tc>
        <w:tc>
          <w:tcPr>
            <w:tcW w:w="2160" w:type="dxa"/>
            <w:vAlign w:val="bottom"/>
          </w:tcPr>
          <w:p w14:paraId="4B7457AF" w14:textId="76615845" w:rsidR="005A76FB" w:rsidRPr="00EC16D5" w:rsidRDefault="005A76FB" w:rsidP="00EC16D5">
            <w:pPr>
              <w:spacing w:after="120"/>
              <w:jc w:val="center"/>
            </w:pPr>
            <w:r w:rsidRPr="00EC16D5">
              <w:rPr>
                <w:color w:val="000000"/>
              </w:rPr>
              <w:t>803.391</w:t>
            </w:r>
          </w:p>
        </w:tc>
      </w:tr>
      <w:tr w:rsidR="005A76FB" w:rsidRPr="00EC16D5" w14:paraId="0A683633" w14:textId="77777777" w:rsidTr="00C22730">
        <w:tc>
          <w:tcPr>
            <w:tcW w:w="2160" w:type="dxa"/>
            <w:vAlign w:val="bottom"/>
          </w:tcPr>
          <w:p w14:paraId="526036E9" w14:textId="3733A3F2" w:rsidR="005A76FB" w:rsidRPr="00EC16D5" w:rsidRDefault="005A76FB" w:rsidP="00EC16D5">
            <w:pPr>
              <w:spacing w:after="120"/>
              <w:jc w:val="center"/>
            </w:pPr>
            <w:r w:rsidRPr="00EC16D5">
              <w:rPr>
                <w:color w:val="000000"/>
              </w:rPr>
              <w:t>G113</w:t>
            </w:r>
          </w:p>
        </w:tc>
        <w:tc>
          <w:tcPr>
            <w:tcW w:w="2160" w:type="dxa"/>
            <w:vAlign w:val="bottom"/>
          </w:tcPr>
          <w:p w14:paraId="502761CF" w14:textId="20F5EBA0" w:rsidR="005A76FB" w:rsidRPr="00EC16D5" w:rsidRDefault="005A76FB" w:rsidP="00EC16D5">
            <w:pPr>
              <w:spacing w:after="120"/>
              <w:jc w:val="center"/>
            </w:pPr>
            <w:r w:rsidRPr="00EC16D5">
              <w:rPr>
                <w:color w:val="000000"/>
              </w:rPr>
              <w:t>31.66733</w:t>
            </w:r>
          </w:p>
        </w:tc>
        <w:tc>
          <w:tcPr>
            <w:tcW w:w="2160" w:type="dxa"/>
            <w:vAlign w:val="bottom"/>
          </w:tcPr>
          <w:p w14:paraId="11E021E3" w14:textId="5EE14DE7" w:rsidR="005A76FB" w:rsidRPr="00EC16D5" w:rsidRDefault="005A76FB" w:rsidP="00EC16D5">
            <w:pPr>
              <w:spacing w:after="120"/>
              <w:jc w:val="center"/>
            </w:pPr>
            <w:r w:rsidRPr="00EC16D5">
              <w:rPr>
                <w:color w:val="000000"/>
              </w:rPr>
              <w:t>-102.899598</w:t>
            </w:r>
          </w:p>
        </w:tc>
        <w:tc>
          <w:tcPr>
            <w:tcW w:w="2160" w:type="dxa"/>
            <w:vAlign w:val="bottom"/>
          </w:tcPr>
          <w:p w14:paraId="5E80B337" w14:textId="0F8436C5" w:rsidR="005A76FB" w:rsidRPr="00EC16D5" w:rsidRDefault="005A76FB" w:rsidP="00EC16D5">
            <w:pPr>
              <w:spacing w:after="120"/>
              <w:jc w:val="center"/>
            </w:pPr>
            <w:r w:rsidRPr="00EC16D5">
              <w:rPr>
                <w:color w:val="000000"/>
              </w:rPr>
              <w:t>803.312</w:t>
            </w:r>
          </w:p>
        </w:tc>
      </w:tr>
      <w:tr w:rsidR="005A76FB" w:rsidRPr="00EC16D5" w14:paraId="77C0403A" w14:textId="77777777" w:rsidTr="00C22730">
        <w:tc>
          <w:tcPr>
            <w:tcW w:w="2160" w:type="dxa"/>
            <w:vAlign w:val="bottom"/>
          </w:tcPr>
          <w:p w14:paraId="5AF4079C" w14:textId="532555F3" w:rsidR="005A76FB" w:rsidRPr="00EC16D5" w:rsidRDefault="005A76FB" w:rsidP="00EC16D5">
            <w:pPr>
              <w:spacing w:after="120"/>
              <w:jc w:val="center"/>
            </w:pPr>
            <w:r w:rsidRPr="00EC16D5">
              <w:rPr>
                <w:color w:val="000000"/>
              </w:rPr>
              <w:t>G114</w:t>
            </w:r>
          </w:p>
        </w:tc>
        <w:tc>
          <w:tcPr>
            <w:tcW w:w="2160" w:type="dxa"/>
            <w:vAlign w:val="bottom"/>
          </w:tcPr>
          <w:p w14:paraId="5ED4D7A4" w14:textId="155D10A6" w:rsidR="005A76FB" w:rsidRPr="00EC16D5" w:rsidRDefault="005A76FB" w:rsidP="00EC16D5">
            <w:pPr>
              <w:spacing w:after="120"/>
              <w:jc w:val="center"/>
            </w:pPr>
            <w:r w:rsidRPr="00EC16D5">
              <w:rPr>
                <w:color w:val="000000"/>
              </w:rPr>
              <w:t>31.66732</w:t>
            </w:r>
          </w:p>
        </w:tc>
        <w:tc>
          <w:tcPr>
            <w:tcW w:w="2160" w:type="dxa"/>
            <w:vAlign w:val="bottom"/>
          </w:tcPr>
          <w:p w14:paraId="2661A4F7" w14:textId="04766E37" w:rsidR="005A76FB" w:rsidRPr="00EC16D5" w:rsidRDefault="005A76FB" w:rsidP="00EC16D5">
            <w:pPr>
              <w:spacing w:after="120"/>
              <w:jc w:val="center"/>
            </w:pPr>
            <w:r w:rsidRPr="00EC16D5">
              <w:rPr>
                <w:color w:val="000000"/>
              </w:rPr>
              <w:t>-102.899645</w:t>
            </w:r>
          </w:p>
        </w:tc>
        <w:tc>
          <w:tcPr>
            <w:tcW w:w="2160" w:type="dxa"/>
            <w:vAlign w:val="bottom"/>
          </w:tcPr>
          <w:p w14:paraId="0B027146" w14:textId="5E35E607" w:rsidR="005A76FB" w:rsidRPr="00EC16D5" w:rsidRDefault="005A76FB" w:rsidP="00EC16D5">
            <w:pPr>
              <w:spacing w:after="120"/>
              <w:jc w:val="center"/>
            </w:pPr>
            <w:r w:rsidRPr="00EC16D5">
              <w:rPr>
                <w:color w:val="000000"/>
              </w:rPr>
              <w:t>803.286</w:t>
            </w:r>
          </w:p>
        </w:tc>
      </w:tr>
      <w:tr w:rsidR="005A76FB" w:rsidRPr="00EC16D5" w14:paraId="2B2A0F17" w14:textId="77777777" w:rsidTr="00C22730">
        <w:tc>
          <w:tcPr>
            <w:tcW w:w="2160" w:type="dxa"/>
            <w:vAlign w:val="bottom"/>
          </w:tcPr>
          <w:p w14:paraId="256CDAF2" w14:textId="5A5F3FB7" w:rsidR="005A76FB" w:rsidRPr="00EC16D5" w:rsidRDefault="005A76FB" w:rsidP="00EC16D5">
            <w:pPr>
              <w:spacing w:after="120"/>
              <w:jc w:val="center"/>
            </w:pPr>
            <w:r w:rsidRPr="00EC16D5">
              <w:rPr>
                <w:color w:val="000000"/>
              </w:rPr>
              <w:t>G115</w:t>
            </w:r>
          </w:p>
        </w:tc>
        <w:tc>
          <w:tcPr>
            <w:tcW w:w="2160" w:type="dxa"/>
            <w:vAlign w:val="bottom"/>
          </w:tcPr>
          <w:p w14:paraId="5C1842B7" w14:textId="2E547AA3" w:rsidR="005A76FB" w:rsidRPr="00EC16D5" w:rsidRDefault="005A76FB" w:rsidP="00EC16D5">
            <w:pPr>
              <w:spacing w:after="120"/>
              <w:jc w:val="center"/>
            </w:pPr>
            <w:r w:rsidRPr="00EC16D5">
              <w:rPr>
                <w:color w:val="000000"/>
              </w:rPr>
              <w:t>31.66730</w:t>
            </w:r>
          </w:p>
        </w:tc>
        <w:tc>
          <w:tcPr>
            <w:tcW w:w="2160" w:type="dxa"/>
            <w:vAlign w:val="bottom"/>
          </w:tcPr>
          <w:p w14:paraId="29C4474A" w14:textId="4E6ED88C" w:rsidR="005A76FB" w:rsidRPr="00EC16D5" w:rsidRDefault="005A76FB" w:rsidP="00EC16D5">
            <w:pPr>
              <w:spacing w:after="120"/>
              <w:jc w:val="center"/>
            </w:pPr>
            <w:r w:rsidRPr="00EC16D5">
              <w:rPr>
                <w:color w:val="000000"/>
              </w:rPr>
              <w:t>-102.899699</w:t>
            </w:r>
          </w:p>
        </w:tc>
        <w:tc>
          <w:tcPr>
            <w:tcW w:w="2160" w:type="dxa"/>
            <w:vAlign w:val="bottom"/>
          </w:tcPr>
          <w:p w14:paraId="69EFAF6E" w14:textId="54C678CD" w:rsidR="005A76FB" w:rsidRPr="00EC16D5" w:rsidRDefault="005A76FB" w:rsidP="00EC16D5">
            <w:pPr>
              <w:spacing w:after="120"/>
              <w:jc w:val="center"/>
            </w:pPr>
            <w:r w:rsidRPr="00EC16D5">
              <w:rPr>
                <w:color w:val="000000"/>
              </w:rPr>
              <w:t>803.363</w:t>
            </w:r>
          </w:p>
        </w:tc>
      </w:tr>
      <w:tr w:rsidR="005A76FB" w:rsidRPr="00EC16D5" w14:paraId="669773ED" w14:textId="77777777" w:rsidTr="00C22730">
        <w:tc>
          <w:tcPr>
            <w:tcW w:w="2160" w:type="dxa"/>
            <w:vAlign w:val="bottom"/>
          </w:tcPr>
          <w:p w14:paraId="0791B010" w14:textId="131C33AA" w:rsidR="005A76FB" w:rsidRPr="00EC16D5" w:rsidRDefault="005A76FB" w:rsidP="00EC16D5">
            <w:pPr>
              <w:spacing w:after="120"/>
              <w:jc w:val="center"/>
            </w:pPr>
            <w:r w:rsidRPr="00EC16D5">
              <w:rPr>
                <w:color w:val="000000"/>
              </w:rPr>
              <w:t>G116</w:t>
            </w:r>
          </w:p>
        </w:tc>
        <w:tc>
          <w:tcPr>
            <w:tcW w:w="2160" w:type="dxa"/>
            <w:vAlign w:val="bottom"/>
          </w:tcPr>
          <w:p w14:paraId="7B1C0CF5" w14:textId="79F179E1" w:rsidR="005A76FB" w:rsidRPr="00EC16D5" w:rsidRDefault="005A76FB" w:rsidP="00EC16D5">
            <w:pPr>
              <w:spacing w:after="120"/>
              <w:jc w:val="center"/>
            </w:pPr>
            <w:r w:rsidRPr="00EC16D5">
              <w:rPr>
                <w:color w:val="000000"/>
              </w:rPr>
              <w:t>31.66729</w:t>
            </w:r>
          </w:p>
        </w:tc>
        <w:tc>
          <w:tcPr>
            <w:tcW w:w="2160" w:type="dxa"/>
            <w:vAlign w:val="bottom"/>
          </w:tcPr>
          <w:p w14:paraId="7E2A0737" w14:textId="0D763EEA" w:rsidR="005A76FB" w:rsidRPr="00EC16D5" w:rsidRDefault="005A76FB" w:rsidP="00EC16D5">
            <w:pPr>
              <w:spacing w:after="120"/>
              <w:jc w:val="center"/>
            </w:pPr>
            <w:r w:rsidRPr="00EC16D5">
              <w:rPr>
                <w:color w:val="000000"/>
              </w:rPr>
              <w:t>-102.899745</w:t>
            </w:r>
          </w:p>
        </w:tc>
        <w:tc>
          <w:tcPr>
            <w:tcW w:w="2160" w:type="dxa"/>
            <w:vAlign w:val="bottom"/>
          </w:tcPr>
          <w:p w14:paraId="2D63BEB2" w14:textId="5D153DA4" w:rsidR="005A76FB" w:rsidRPr="00EC16D5" w:rsidRDefault="005A76FB" w:rsidP="00EC16D5">
            <w:pPr>
              <w:spacing w:after="120"/>
              <w:jc w:val="center"/>
            </w:pPr>
            <w:r w:rsidRPr="00EC16D5">
              <w:rPr>
                <w:color w:val="000000"/>
              </w:rPr>
              <w:t>803.344</w:t>
            </w:r>
          </w:p>
        </w:tc>
      </w:tr>
      <w:tr w:rsidR="005A76FB" w:rsidRPr="00EC16D5" w14:paraId="20800B1F" w14:textId="77777777" w:rsidTr="00C22730">
        <w:tc>
          <w:tcPr>
            <w:tcW w:w="2160" w:type="dxa"/>
            <w:vAlign w:val="bottom"/>
          </w:tcPr>
          <w:p w14:paraId="5B472CF4" w14:textId="3BF6AE9D" w:rsidR="005A76FB" w:rsidRPr="00EC16D5" w:rsidRDefault="005A76FB" w:rsidP="00EC16D5">
            <w:pPr>
              <w:spacing w:after="120"/>
              <w:jc w:val="center"/>
            </w:pPr>
            <w:r w:rsidRPr="00EC16D5">
              <w:rPr>
                <w:color w:val="000000"/>
              </w:rPr>
              <w:t>G117</w:t>
            </w:r>
          </w:p>
        </w:tc>
        <w:tc>
          <w:tcPr>
            <w:tcW w:w="2160" w:type="dxa"/>
            <w:vAlign w:val="bottom"/>
          </w:tcPr>
          <w:p w14:paraId="54946F05" w14:textId="3FDDB58F" w:rsidR="005A76FB" w:rsidRPr="00EC16D5" w:rsidRDefault="005A76FB" w:rsidP="00EC16D5">
            <w:pPr>
              <w:spacing w:after="120"/>
              <w:jc w:val="center"/>
            </w:pPr>
            <w:r w:rsidRPr="00EC16D5">
              <w:rPr>
                <w:color w:val="000000"/>
              </w:rPr>
              <w:t>31.66728</w:t>
            </w:r>
          </w:p>
        </w:tc>
        <w:tc>
          <w:tcPr>
            <w:tcW w:w="2160" w:type="dxa"/>
            <w:vAlign w:val="bottom"/>
          </w:tcPr>
          <w:p w14:paraId="5D73FF9C" w14:textId="0C585880" w:rsidR="005A76FB" w:rsidRPr="00EC16D5" w:rsidRDefault="005A76FB" w:rsidP="00EC16D5">
            <w:pPr>
              <w:spacing w:after="120"/>
              <w:jc w:val="center"/>
            </w:pPr>
            <w:r w:rsidRPr="00EC16D5">
              <w:rPr>
                <w:color w:val="000000"/>
              </w:rPr>
              <w:t>-102.899798</w:t>
            </w:r>
          </w:p>
        </w:tc>
        <w:tc>
          <w:tcPr>
            <w:tcW w:w="2160" w:type="dxa"/>
            <w:vAlign w:val="bottom"/>
          </w:tcPr>
          <w:p w14:paraId="4621F9FC" w14:textId="12EAAF5F" w:rsidR="005A76FB" w:rsidRPr="00EC16D5" w:rsidRDefault="005A76FB" w:rsidP="00EC16D5">
            <w:pPr>
              <w:spacing w:after="120"/>
              <w:jc w:val="center"/>
            </w:pPr>
            <w:r w:rsidRPr="00EC16D5">
              <w:rPr>
                <w:color w:val="000000"/>
              </w:rPr>
              <w:t>803.450</w:t>
            </w:r>
          </w:p>
        </w:tc>
      </w:tr>
      <w:tr w:rsidR="005A76FB" w:rsidRPr="00EC16D5" w14:paraId="34F854BC" w14:textId="77777777" w:rsidTr="00C22730">
        <w:tc>
          <w:tcPr>
            <w:tcW w:w="2160" w:type="dxa"/>
            <w:vAlign w:val="bottom"/>
          </w:tcPr>
          <w:p w14:paraId="6B375E2E" w14:textId="01959D2C" w:rsidR="005A76FB" w:rsidRPr="00EC16D5" w:rsidRDefault="005A76FB" w:rsidP="00EC16D5">
            <w:pPr>
              <w:spacing w:after="120"/>
              <w:jc w:val="center"/>
            </w:pPr>
            <w:r w:rsidRPr="00EC16D5">
              <w:rPr>
                <w:color w:val="000000"/>
              </w:rPr>
              <w:t>G118</w:t>
            </w:r>
          </w:p>
        </w:tc>
        <w:tc>
          <w:tcPr>
            <w:tcW w:w="2160" w:type="dxa"/>
            <w:vAlign w:val="bottom"/>
          </w:tcPr>
          <w:p w14:paraId="4624F436" w14:textId="378AFC80" w:rsidR="005A76FB" w:rsidRPr="00EC16D5" w:rsidRDefault="005A76FB" w:rsidP="00EC16D5">
            <w:pPr>
              <w:spacing w:after="120"/>
              <w:jc w:val="center"/>
            </w:pPr>
            <w:r w:rsidRPr="00EC16D5">
              <w:rPr>
                <w:color w:val="000000"/>
              </w:rPr>
              <w:t>31.66726</w:t>
            </w:r>
          </w:p>
        </w:tc>
        <w:tc>
          <w:tcPr>
            <w:tcW w:w="2160" w:type="dxa"/>
            <w:vAlign w:val="bottom"/>
          </w:tcPr>
          <w:p w14:paraId="12B98BDE" w14:textId="3447D089" w:rsidR="005A76FB" w:rsidRPr="00EC16D5" w:rsidRDefault="005A76FB" w:rsidP="00EC16D5">
            <w:pPr>
              <w:spacing w:after="120"/>
              <w:jc w:val="center"/>
            </w:pPr>
            <w:r w:rsidRPr="00EC16D5">
              <w:rPr>
                <w:color w:val="000000"/>
              </w:rPr>
              <w:t>-102.899849</w:t>
            </w:r>
          </w:p>
        </w:tc>
        <w:tc>
          <w:tcPr>
            <w:tcW w:w="2160" w:type="dxa"/>
            <w:vAlign w:val="bottom"/>
          </w:tcPr>
          <w:p w14:paraId="73378BBA" w14:textId="50568D7A" w:rsidR="005A76FB" w:rsidRPr="00EC16D5" w:rsidRDefault="005A76FB" w:rsidP="00EC16D5">
            <w:pPr>
              <w:spacing w:after="120"/>
              <w:jc w:val="center"/>
            </w:pPr>
            <w:r w:rsidRPr="00EC16D5">
              <w:rPr>
                <w:color w:val="000000"/>
              </w:rPr>
              <w:t>803.402</w:t>
            </w:r>
          </w:p>
        </w:tc>
      </w:tr>
      <w:tr w:rsidR="005A76FB" w:rsidRPr="00EC16D5" w14:paraId="1E92EC38" w14:textId="77777777" w:rsidTr="00C22730">
        <w:tc>
          <w:tcPr>
            <w:tcW w:w="2160" w:type="dxa"/>
            <w:vAlign w:val="bottom"/>
          </w:tcPr>
          <w:p w14:paraId="35D77502" w14:textId="63BB562E" w:rsidR="005A76FB" w:rsidRPr="00EC16D5" w:rsidRDefault="005A76FB" w:rsidP="00EC16D5">
            <w:pPr>
              <w:spacing w:after="120"/>
              <w:jc w:val="center"/>
            </w:pPr>
            <w:r w:rsidRPr="00EC16D5">
              <w:rPr>
                <w:color w:val="000000"/>
              </w:rPr>
              <w:t>G119</w:t>
            </w:r>
          </w:p>
        </w:tc>
        <w:tc>
          <w:tcPr>
            <w:tcW w:w="2160" w:type="dxa"/>
            <w:vAlign w:val="bottom"/>
          </w:tcPr>
          <w:p w14:paraId="25B096DC" w14:textId="6A059443" w:rsidR="005A76FB" w:rsidRPr="00EC16D5" w:rsidRDefault="005A76FB" w:rsidP="00EC16D5">
            <w:pPr>
              <w:spacing w:after="120"/>
              <w:jc w:val="center"/>
            </w:pPr>
            <w:r w:rsidRPr="00EC16D5">
              <w:rPr>
                <w:color w:val="000000"/>
              </w:rPr>
              <w:t>31.66725</w:t>
            </w:r>
          </w:p>
        </w:tc>
        <w:tc>
          <w:tcPr>
            <w:tcW w:w="2160" w:type="dxa"/>
            <w:vAlign w:val="bottom"/>
          </w:tcPr>
          <w:p w14:paraId="02983431" w14:textId="4217EDCA" w:rsidR="005A76FB" w:rsidRPr="00EC16D5" w:rsidRDefault="005A76FB" w:rsidP="00EC16D5">
            <w:pPr>
              <w:spacing w:after="120"/>
              <w:jc w:val="center"/>
            </w:pPr>
            <w:r w:rsidRPr="00EC16D5">
              <w:rPr>
                <w:color w:val="000000"/>
              </w:rPr>
              <w:t>-102.899899</w:t>
            </w:r>
          </w:p>
        </w:tc>
        <w:tc>
          <w:tcPr>
            <w:tcW w:w="2160" w:type="dxa"/>
            <w:vAlign w:val="bottom"/>
          </w:tcPr>
          <w:p w14:paraId="2416ED1B" w14:textId="237E637A" w:rsidR="005A76FB" w:rsidRPr="00EC16D5" w:rsidRDefault="005A76FB" w:rsidP="00EC16D5">
            <w:pPr>
              <w:spacing w:after="120"/>
              <w:jc w:val="center"/>
            </w:pPr>
            <w:r w:rsidRPr="00EC16D5">
              <w:rPr>
                <w:color w:val="000000"/>
              </w:rPr>
              <w:t>803.509</w:t>
            </w:r>
          </w:p>
        </w:tc>
      </w:tr>
      <w:tr w:rsidR="005A76FB" w:rsidRPr="00EC16D5" w14:paraId="39E597FB" w14:textId="77777777" w:rsidTr="00C22730">
        <w:tc>
          <w:tcPr>
            <w:tcW w:w="2160" w:type="dxa"/>
            <w:vAlign w:val="bottom"/>
          </w:tcPr>
          <w:p w14:paraId="057CEECC" w14:textId="24E62191" w:rsidR="005A76FB" w:rsidRPr="00EC16D5" w:rsidRDefault="005A76FB" w:rsidP="00EC16D5">
            <w:pPr>
              <w:spacing w:after="120"/>
              <w:jc w:val="center"/>
            </w:pPr>
            <w:r w:rsidRPr="00EC16D5">
              <w:rPr>
                <w:color w:val="000000"/>
              </w:rPr>
              <w:t>G120</w:t>
            </w:r>
          </w:p>
        </w:tc>
        <w:tc>
          <w:tcPr>
            <w:tcW w:w="2160" w:type="dxa"/>
            <w:vAlign w:val="bottom"/>
          </w:tcPr>
          <w:p w14:paraId="24E1C268" w14:textId="7315BF67" w:rsidR="005A76FB" w:rsidRPr="00EC16D5" w:rsidRDefault="005A76FB" w:rsidP="00EC16D5">
            <w:pPr>
              <w:spacing w:after="120"/>
              <w:jc w:val="center"/>
            </w:pPr>
            <w:r w:rsidRPr="00EC16D5">
              <w:rPr>
                <w:color w:val="000000"/>
              </w:rPr>
              <w:t>31.66724</w:t>
            </w:r>
          </w:p>
        </w:tc>
        <w:tc>
          <w:tcPr>
            <w:tcW w:w="2160" w:type="dxa"/>
            <w:vAlign w:val="bottom"/>
          </w:tcPr>
          <w:p w14:paraId="03EBCF66" w14:textId="2B0A25F1" w:rsidR="005A76FB" w:rsidRPr="00EC16D5" w:rsidRDefault="005A76FB" w:rsidP="00EC16D5">
            <w:pPr>
              <w:spacing w:after="120"/>
              <w:jc w:val="center"/>
            </w:pPr>
            <w:r w:rsidRPr="00EC16D5">
              <w:rPr>
                <w:color w:val="000000"/>
              </w:rPr>
              <w:t>-102.899951</w:t>
            </w:r>
          </w:p>
        </w:tc>
        <w:tc>
          <w:tcPr>
            <w:tcW w:w="2160" w:type="dxa"/>
            <w:vAlign w:val="bottom"/>
          </w:tcPr>
          <w:p w14:paraId="088037B4" w14:textId="42BB1736" w:rsidR="005A76FB" w:rsidRPr="00EC16D5" w:rsidRDefault="005A76FB" w:rsidP="00EC16D5">
            <w:pPr>
              <w:spacing w:after="120"/>
              <w:jc w:val="center"/>
            </w:pPr>
            <w:r w:rsidRPr="00EC16D5">
              <w:rPr>
                <w:color w:val="000000"/>
              </w:rPr>
              <w:t>803.582</w:t>
            </w:r>
          </w:p>
        </w:tc>
      </w:tr>
      <w:tr w:rsidR="005A76FB" w:rsidRPr="00EC16D5" w14:paraId="2073FD71" w14:textId="77777777" w:rsidTr="00C22730">
        <w:tc>
          <w:tcPr>
            <w:tcW w:w="2160" w:type="dxa"/>
            <w:vAlign w:val="bottom"/>
          </w:tcPr>
          <w:p w14:paraId="38045CBD" w14:textId="2BA28A79" w:rsidR="005A76FB" w:rsidRPr="00EC16D5" w:rsidRDefault="005A76FB" w:rsidP="00EC16D5">
            <w:pPr>
              <w:spacing w:after="120"/>
              <w:jc w:val="center"/>
            </w:pPr>
            <w:r w:rsidRPr="00EC16D5">
              <w:rPr>
                <w:color w:val="000000"/>
              </w:rPr>
              <w:t>G121</w:t>
            </w:r>
          </w:p>
        </w:tc>
        <w:tc>
          <w:tcPr>
            <w:tcW w:w="2160" w:type="dxa"/>
            <w:vAlign w:val="bottom"/>
          </w:tcPr>
          <w:p w14:paraId="1A668F5C" w14:textId="245CD64B" w:rsidR="005A76FB" w:rsidRPr="00EC16D5" w:rsidRDefault="005A76FB" w:rsidP="00EC16D5">
            <w:pPr>
              <w:spacing w:after="120"/>
              <w:jc w:val="center"/>
            </w:pPr>
            <w:r w:rsidRPr="00EC16D5">
              <w:rPr>
                <w:color w:val="000000"/>
              </w:rPr>
              <w:t>31.66722</w:t>
            </w:r>
          </w:p>
        </w:tc>
        <w:tc>
          <w:tcPr>
            <w:tcW w:w="2160" w:type="dxa"/>
            <w:vAlign w:val="bottom"/>
          </w:tcPr>
          <w:p w14:paraId="6B9687F2" w14:textId="3F5E53EF" w:rsidR="005A76FB" w:rsidRPr="00EC16D5" w:rsidRDefault="005A76FB" w:rsidP="00EC16D5">
            <w:pPr>
              <w:spacing w:after="120"/>
              <w:jc w:val="center"/>
            </w:pPr>
            <w:r w:rsidRPr="00EC16D5">
              <w:rPr>
                <w:color w:val="000000"/>
              </w:rPr>
              <w:t>-102.900002</w:t>
            </w:r>
          </w:p>
        </w:tc>
        <w:tc>
          <w:tcPr>
            <w:tcW w:w="2160" w:type="dxa"/>
            <w:vAlign w:val="bottom"/>
          </w:tcPr>
          <w:p w14:paraId="08EA52B7" w14:textId="1E764EEE" w:rsidR="005A76FB" w:rsidRPr="00EC16D5" w:rsidRDefault="005A76FB" w:rsidP="00EC16D5">
            <w:pPr>
              <w:spacing w:after="120"/>
              <w:jc w:val="center"/>
            </w:pPr>
            <w:r w:rsidRPr="00EC16D5">
              <w:rPr>
                <w:color w:val="000000"/>
              </w:rPr>
              <w:t>803.623</w:t>
            </w:r>
          </w:p>
        </w:tc>
      </w:tr>
      <w:tr w:rsidR="005A76FB" w:rsidRPr="00EC16D5" w14:paraId="49DD6C7F" w14:textId="77777777" w:rsidTr="00C22730">
        <w:tc>
          <w:tcPr>
            <w:tcW w:w="2160" w:type="dxa"/>
            <w:vAlign w:val="bottom"/>
          </w:tcPr>
          <w:p w14:paraId="1CCE8C0E" w14:textId="15A712C9" w:rsidR="005A76FB" w:rsidRPr="00EC16D5" w:rsidRDefault="005A76FB" w:rsidP="00EC16D5">
            <w:pPr>
              <w:spacing w:after="120"/>
              <w:jc w:val="center"/>
            </w:pPr>
            <w:r w:rsidRPr="00EC16D5">
              <w:rPr>
                <w:color w:val="000000"/>
              </w:rPr>
              <w:lastRenderedPageBreak/>
              <w:t>G122</w:t>
            </w:r>
          </w:p>
        </w:tc>
        <w:tc>
          <w:tcPr>
            <w:tcW w:w="2160" w:type="dxa"/>
            <w:vAlign w:val="bottom"/>
          </w:tcPr>
          <w:p w14:paraId="3ADFAACF" w14:textId="1895C919" w:rsidR="005A76FB" w:rsidRPr="00EC16D5" w:rsidRDefault="005A76FB" w:rsidP="00EC16D5">
            <w:pPr>
              <w:spacing w:after="120"/>
              <w:jc w:val="center"/>
            </w:pPr>
            <w:r w:rsidRPr="00EC16D5">
              <w:rPr>
                <w:color w:val="000000"/>
              </w:rPr>
              <w:t>31.66720</w:t>
            </w:r>
          </w:p>
        </w:tc>
        <w:tc>
          <w:tcPr>
            <w:tcW w:w="2160" w:type="dxa"/>
            <w:vAlign w:val="bottom"/>
          </w:tcPr>
          <w:p w14:paraId="31A8AA1B" w14:textId="20C6D94F" w:rsidR="005A76FB" w:rsidRPr="00EC16D5" w:rsidRDefault="005A76FB" w:rsidP="00EC16D5">
            <w:pPr>
              <w:spacing w:after="120"/>
              <w:jc w:val="center"/>
            </w:pPr>
            <w:r w:rsidRPr="00EC16D5">
              <w:rPr>
                <w:color w:val="000000"/>
              </w:rPr>
              <w:t>-102.900048</w:t>
            </w:r>
          </w:p>
        </w:tc>
        <w:tc>
          <w:tcPr>
            <w:tcW w:w="2160" w:type="dxa"/>
            <w:vAlign w:val="bottom"/>
          </w:tcPr>
          <w:p w14:paraId="2E929EA8" w14:textId="3BBED1E9" w:rsidR="005A76FB" w:rsidRPr="00EC16D5" w:rsidRDefault="005A76FB" w:rsidP="00EC16D5">
            <w:pPr>
              <w:spacing w:after="120"/>
              <w:jc w:val="center"/>
            </w:pPr>
            <w:r w:rsidRPr="00EC16D5">
              <w:rPr>
                <w:color w:val="000000"/>
              </w:rPr>
              <w:t>803.773</w:t>
            </w:r>
          </w:p>
        </w:tc>
      </w:tr>
      <w:tr w:rsidR="005A76FB" w:rsidRPr="00EC16D5" w14:paraId="0FE034ED" w14:textId="77777777" w:rsidTr="00C22730">
        <w:tc>
          <w:tcPr>
            <w:tcW w:w="2160" w:type="dxa"/>
            <w:vAlign w:val="bottom"/>
          </w:tcPr>
          <w:p w14:paraId="4E981954" w14:textId="45885FCB" w:rsidR="005A76FB" w:rsidRPr="00EC16D5" w:rsidRDefault="005A76FB" w:rsidP="00EC16D5">
            <w:pPr>
              <w:spacing w:after="120"/>
              <w:jc w:val="center"/>
            </w:pPr>
            <w:r w:rsidRPr="00EC16D5">
              <w:rPr>
                <w:color w:val="000000"/>
              </w:rPr>
              <w:t>G123</w:t>
            </w:r>
          </w:p>
        </w:tc>
        <w:tc>
          <w:tcPr>
            <w:tcW w:w="2160" w:type="dxa"/>
            <w:vAlign w:val="bottom"/>
          </w:tcPr>
          <w:p w14:paraId="3C109983" w14:textId="4550935B" w:rsidR="005A76FB" w:rsidRPr="00EC16D5" w:rsidRDefault="005A76FB" w:rsidP="00EC16D5">
            <w:pPr>
              <w:spacing w:after="120"/>
              <w:jc w:val="center"/>
            </w:pPr>
            <w:r w:rsidRPr="00EC16D5">
              <w:rPr>
                <w:color w:val="000000"/>
              </w:rPr>
              <w:t>31.66719</w:t>
            </w:r>
          </w:p>
        </w:tc>
        <w:tc>
          <w:tcPr>
            <w:tcW w:w="2160" w:type="dxa"/>
            <w:vAlign w:val="bottom"/>
          </w:tcPr>
          <w:p w14:paraId="63DE02F1" w14:textId="078B6B3E" w:rsidR="005A76FB" w:rsidRPr="00EC16D5" w:rsidRDefault="005A76FB" w:rsidP="00EC16D5">
            <w:pPr>
              <w:spacing w:after="120"/>
              <w:jc w:val="center"/>
            </w:pPr>
            <w:r w:rsidRPr="00EC16D5">
              <w:rPr>
                <w:color w:val="000000"/>
              </w:rPr>
              <w:t>-102.900094</w:t>
            </w:r>
          </w:p>
        </w:tc>
        <w:tc>
          <w:tcPr>
            <w:tcW w:w="2160" w:type="dxa"/>
            <w:vAlign w:val="bottom"/>
          </w:tcPr>
          <w:p w14:paraId="5723B4E9" w14:textId="22879C22" w:rsidR="005A76FB" w:rsidRPr="00EC16D5" w:rsidRDefault="005A76FB" w:rsidP="00EC16D5">
            <w:pPr>
              <w:spacing w:after="120"/>
              <w:jc w:val="center"/>
            </w:pPr>
            <w:r w:rsidRPr="00EC16D5">
              <w:rPr>
                <w:color w:val="000000"/>
              </w:rPr>
              <w:t>803.637</w:t>
            </w:r>
          </w:p>
        </w:tc>
      </w:tr>
      <w:tr w:rsidR="005A76FB" w:rsidRPr="00EC16D5" w14:paraId="2039A204" w14:textId="77777777" w:rsidTr="00C22730">
        <w:tc>
          <w:tcPr>
            <w:tcW w:w="2160" w:type="dxa"/>
            <w:vAlign w:val="bottom"/>
          </w:tcPr>
          <w:p w14:paraId="275B1941" w14:textId="1BCFC01F" w:rsidR="005A76FB" w:rsidRPr="00EC16D5" w:rsidRDefault="005A76FB" w:rsidP="00EC16D5">
            <w:pPr>
              <w:spacing w:after="120"/>
              <w:jc w:val="center"/>
            </w:pPr>
            <w:r w:rsidRPr="00EC16D5">
              <w:rPr>
                <w:color w:val="000000"/>
              </w:rPr>
              <w:t>G124</w:t>
            </w:r>
          </w:p>
        </w:tc>
        <w:tc>
          <w:tcPr>
            <w:tcW w:w="2160" w:type="dxa"/>
            <w:vAlign w:val="bottom"/>
          </w:tcPr>
          <w:p w14:paraId="6CE48C15" w14:textId="3F31EAA4" w:rsidR="005A76FB" w:rsidRPr="00EC16D5" w:rsidRDefault="005A76FB" w:rsidP="00EC16D5">
            <w:pPr>
              <w:spacing w:after="120"/>
              <w:jc w:val="center"/>
            </w:pPr>
            <w:r w:rsidRPr="00EC16D5">
              <w:rPr>
                <w:color w:val="000000"/>
              </w:rPr>
              <w:t>31.66717</w:t>
            </w:r>
          </w:p>
        </w:tc>
        <w:tc>
          <w:tcPr>
            <w:tcW w:w="2160" w:type="dxa"/>
            <w:vAlign w:val="bottom"/>
          </w:tcPr>
          <w:p w14:paraId="16DEE7AF" w14:textId="0A9DDE34" w:rsidR="005A76FB" w:rsidRPr="00EC16D5" w:rsidRDefault="005A76FB" w:rsidP="00EC16D5">
            <w:pPr>
              <w:spacing w:after="120"/>
              <w:jc w:val="center"/>
            </w:pPr>
            <w:r w:rsidRPr="00EC16D5">
              <w:rPr>
                <w:color w:val="000000"/>
              </w:rPr>
              <w:t>-102.900142</w:t>
            </w:r>
          </w:p>
        </w:tc>
        <w:tc>
          <w:tcPr>
            <w:tcW w:w="2160" w:type="dxa"/>
            <w:vAlign w:val="bottom"/>
          </w:tcPr>
          <w:p w14:paraId="006AE757" w14:textId="477D7894" w:rsidR="005A76FB" w:rsidRPr="00EC16D5" w:rsidRDefault="005A76FB" w:rsidP="00EC16D5">
            <w:pPr>
              <w:spacing w:after="120"/>
              <w:jc w:val="center"/>
            </w:pPr>
            <w:r w:rsidRPr="00EC16D5">
              <w:rPr>
                <w:color w:val="000000"/>
              </w:rPr>
              <w:t>803.510</w:t>
            </w:r>
          </w:p>
        </w:tc>
      </w:tr>
      <w:tr w:rsidR="005A76FB" w:rsidRPr="00EC16D5" w14:paraId="3835B348" w14:textId="77777777" w:rsidTr="00C22730">
        <w:tc>
          <w:tcPr>
            <w:tcW w:w="2160" w:type="dxa"/>
            <w:vAlign w:val="bottom"/>
          </w:tcPr>
          <w:p w14:paraId="5E0929C7" w14:textId="0C0A22C8" w:rsidR="005A76FB" w:rsidRPr="00EC16D5" w:rsidRDefault="005A76FB" w:rsidP="00EC16D5">
            <w:pPr>
              <w:spacing w:after="120"/>
              <w:jc w:val="center"/>
            </w:pPr>
            <w:r w:rsidRPr="00EC16D5">
              <w:rPr>
                <w:color w:val="000000"/>
              </w:rPr>
              <w:t>G125</w:t>
            </w:r>
          </w:p>
        </w:tc>
        <w:tc>
          <w:tcPr>
            <w:tcW w:w="2160" w:type="dxa"/>
            <w:vAlign w:val="bottom"/>
          </w:tcPr>
          <w:p w14:paraId="209490B9" w14:textId="79037496" w:rsidR="005A76FB" w:rsidRPr="00EC16D5" w:rsidRDefault="005A76FB" w:rsidP="00EC16D5">
            <w:pPr>
              <w:spacing w:after="120"/>
              <w:jc w:val="center"/>
            </w:pPr>
            <w:r w:rsidRPr="00EC16D5">
              <w:rPr>
                <w:color w:val="000000"/>
              </w:rPr>
              <w:t>31.66717</w:t>
            </w:r>
          </w:p>
        </w:tc>
        <w:tc>
          <w:tcPr>
            <w:tcW w:w="2160" w:type="dxa"/>
            <w:vAlign w:val="bottom"/>
          </w:tcPr>
          <w:p w14:paraId="7E80C7B2" w14:textId="6562189A" w:rsidR="005A76FB" w:rsidRPr="00EC16D5" w:rsidRDefault="005A76FB" w:rsidP="00EC16D5">
            <w:pPr>
              <w:spacing w:after="120"/>
              <w:jc w:val="center"/>
            </w:pPr>
            <w:r w:rsidRPr="00EC16D5">
              <w:rPr>
                <w:color w:val="000000"/>
              </w:rPr>
              <w:t>-102.900200</w:t>
            </w:r>
          </w:p>
        </w:tc>
        <w:tc>
          <w:tcPr>
            <w:tcW w:w="2160" w:type="dxa"/>
            <w:vAlign w:val="bottom"/>
          </w:tcPr>
          <w:p w14:paraId="2D79E43D" w14:textId="33879065" w:rsidR="005A76FB" w:rsidRPr="00EC16D5" w:rsidRDefault="005A76FB" w:rsidP="00EC16D5">
            <w:pPr>
              <w:spacing w:after="120"/>
              <w:jc w:val="center"/>
            </w:pPr>
            <w:r w:rsidRPr="00EC16D5">
              <w:rPr>
                <w:color w:val="000000"/>
              </w:rPr>
              <w:t>803.532</w:t>
            </w:r>
          </w:p>
        </w:tc>
      </w:tr>
      <w:tr w:rsidR="005A76FB" w:rsidRPr="00EC16D5" w14:paraId="23E6A142" w14:textId="77777777" w:rsidTr="00C22730">
        <w:tc>
          <w:tcPr>
            <w:tcW w:w="2160" w:type="dxa"/>
            <w:vAlign w:val="bottom"/>
          </w:tcPr>
          <w:p w14:paraId="7F2B90B1" w14:textId="7BE50B00" w:rsidR="005A76FB" w:rsidRPr="00EC16D5" w:rsidRDefault="005A76FB" w:rsidP="00EC16D5">
            <w:pPr>
              <w:spacing w:after="120"/>
              <w:jc w:val="center"/>
            </w:pPr>
            <w:r w:rsidRPr="00EC16D5">
              <w:rPr>
                <w:color w:val="000000"/>
              </w:rPr>
              <w:t>G126</w:t>
            </w:r>
          </w:p>
        </w:tc>
        <w:tc>
          <w:tcPr>
            <w:tcW w:w="2160" w:type="dxa"/>
            <w:vAlign w:val="bottom"/>
          </w:tcPr>
          <w:p w14:paraId="455AD7B4" w14:textId="149C849F" w:rsidR="005A76FB" w:rsidRPr="00EC16D5" w:rsidRDefault="005A76FB" w:rsidP="00EC16D5">
            <w:pPr>
              <w:spacing w:after="120"/>
              <w:jc w:val="center"/>
            </w:pPr>
            <w:r w:rsidRPr="00EC16D5">
              <w:rPr>
                <w:color w:val="000000"/>
              </w:rPr>
              <w:t>31.66716</w:t>
            </w:r>
          </w:p>
        </w:tc>
        <w:tc>
          <w:tcPr>
            <w:tcW w:w="2160" w:type="dxa"/>
            <w:vAlign w:val="bottom"/>
          </w:tcPr>
          <w:p w14:paraId="4911E28A" w14:textId="7F56B01F" w:rsidR="005A76FB" w:rsidRPr="00EC16D5" w:rsidRDefault="005A76FB" w:rsidP="00EC16D5">
            <w:pPr>
              <w:spacing w:after="120"/>
              <w:jc w:val="center"/>
            </w:pPr>
            <w:r w:rsidRPr="00EC16D5">
              <w:rPr>
                <w:color w:val="000000"/>
              </w:rPr>
              <w:t>-102.900250</w:t>
            </w:r>
          </w:p>
        </w:tc>
        <w:tc>
          <w:tcPr>
            <w:tcW w:w="2160" w:type="dxa"/>
            <w:vAlign w:val="bottom"/>
          </w:tcPr>
          <w:p w14:paraId="4E2CB348" w14:textId="72BB493B" w:rsidR="005A76FB" w:rsidRPr="00EC16D5" w:rsidRDefault="005A76FB" w:rsidP="00EC16D5">
            <w:pPr>
              <w:spacing w:after="120"/>
              <w:jc w:val="center"/>
            </w:pPr>
            <w:r w:rsidRPr="00EC16D5">
              <w:rPr>
                <w:color w:val="000000"/>
              </w:rPr>
              <w:t>803.555</w:t>
            </w:r>
          </w:p>
        </w:tc>
      </w:tr>
      <w:tr w:rsidR="005A76FB" w:rsidRPr="00EC16D5" w14:paraId="33DF8D51" w14:textId="77777777" w:rsidTr="00C22730">
        <w:tc>
          <w:tcPr>
            <w:tcW w:w="2160" w:type="dxa"/>
            <w:vAlign w:val="bottom"/>
          </w:tcPr>
          <w:p w14:paraId="61C51B1F" w14:textId="1CE3EF9F" w:rsidR="005A76FB" w:rsidRPr="00EC16D5" w:rsidRDefault="005A76FB" w:rsidP="00EC16D5">
            <w:pPr>
              <w:spacing w:after="120"/>
              <w:jc w:val="center"/>
            </w:pPr>
            <w:r w:rsidRPr="00EC16D5">
              <w:rPr>
                <w:color w:val="000000"/>
              </w:rPr>
              <w:t>G127</w:t>
            </w:r>
          </w:p>
        </w:tc>
        <w:tc>
          <w:tcPr>
            <w:tcW w:w="2160" w:type="dxa"/>
            <w:vAlign w:val="bottom"/>
          </w:tcPr>
          <w:p w14:paraId="61AE4C4D" w14:textId="5398916A" w:rsidR="005A76FB" w:rsidRPr="00EC16D5" w:rsidRDefault="005A76FB" w:rsidP="00EC16D5">
            <w:pPr>
              <w:spacing w:after="120"/>
              <w:jc w:val="center"/>
            </w:pPr>
            <w:r w:rsidRPr="00EC16D5">
              <w:rPr>
                <w:color w:val="000000"/>
              </w:rPr>
              <w:t>31.66711</w:t>
            </w:r>
          </w:p>
        </w:tc>
        <w:tc>
          <w:tcPr>
            <w:tcW w:w="2160" w:type="dxa"/>
            <w:vAlign w:val="bottom"/>
          </w:tcPr>
          <w:p w14:paraId="76B21038" w14:textId="3BAF8FD8" w:rsidR="005A76FB" w:rsidRPr="00EC16D5" w:rsidRDefault="005A76FB" w:rsidP="00EC16D5">
            <w:pPr>
              <w:spacing w:after="120"/>
              <w:jc w:val="center"/>
            </w:pPr>
            <w:r w:rsidRPr="00EC16D5">
              <w:rPr>
                <w:color w:val="000000"/>
              </w:rPr>
              <w:t>-102.900289</w:t>
            </w:r>
          </w:p>
        </w:tc>
        <w:tc>
          <w:tcPr>
            <w:tcW w:w="2160" w:type="dxa"/>
            <w:vAlign w:val="bottom"/>
          </w:tcPr>
          <w:p w14:paraId="282523EA" w14:textId="15F554C5" w:rsidR="005A76FB" w:rsidRPr="00EC16D5" w:rsidRDefault="005A76FB" w:rsidP="00EC16D5">
            <w:pPr>
              <w:spacing w:after="120"/>
              <w:jc w:val="center"/>
            </w:pPr>
            <w:r w:rsidRPr="00EC16D5">
              <w:rPr>
                <w:color w:val="000000"/>
              </w:rPr>
              <w:t>803.560</w:t>
            </w:r>
          </w:p>
        </w:tc>
      </w:tr>
      <w:tr w:rsidR="005A76FB" w:rsidRPr="00EC16D5" w14:paraId="3B4A8A89" w14:textId="77777777" w:rsidTr="00C22730">
        <w:tc>
          <w:tcPr>
            <w:tcW w:w="2160" w:type="dxa"/>
            <w:vAlign w:val="bottom"/>
          </w:tcPr>
          <w:p w14:paraId="223D36F1" w14:textId="6F6C5A89" w:rsidR="005A76FB" w:rsidRPr="00EC16D5" w:rsidRDefault="005A76FB" w:rsidP="00EC16D5">
            <w:pPr>
              <w:spacing w:after="120"/>
              <w:jc w:val="center"/>
            </w:pPr>
            <w:r w:rsidRPr="00EC16D5">
              <w:rPr>
                <w:color w:val="000000"/>
              </w:rPr>
              <w:t>G128</w:t>
            </w:r>
          </w:p>
        </w:tc>
        <w:tc>
          <w:tcPr>
            <w:tcW w:w="2160" w:type="dxa"/>
            <w:vAlign w:val="bottom"/>
          </w:tcPr>
          <w:p w14:paraId="21717F37" w14:textId="1F0F7E8E" w:rsidR="005A76FB" w:rsidRPr="00EC16D5" w:rsidRDefault="005A76FB" w:rsidP="00EC16D5">
            <w:pPr>
              <w:spacing w:after="120"/>
              <w:jc w:val="center"/>
            </w:pPr>
            <w:r w:rsidRPr="00EC16D5">
              <w:rPr>
                <w:color w:val="000000"/>
              </w:rPr>
              <w:t>31.66710</w:t>
            </w:r>
          </w:p>
        </w:tc>
        <w:tc>
          <w:tcPr>
            <w:tcW w:w="2160" w:type="dxa"/>
            <w:vAlign w:val="bottom"/>
          </w:tcPr>
          <w:p w14:paraId="1A2A1548" w14:textId="592E319A" w:rsidR="005A76FB" w:rsidRPr="00EC16D5" w:rsidRDefault="005A76FB" w:rsidP="00EC16D5">
            <w:pPr>
              <w:spacing w:after="120"/>
              <w:jc w:val="center"/>
            </w:pPr>
            <w:r w:rsidRPr="00EC16D5">
              <w:rPr>
                <w:color w:val="000000"/>
              </w:rPr>
              <w:t>-102.900339</w:t>
            </w:r>
          </w:p>
        </w:tc>
        <w:tc>
          <w:tcPr>
            <w:tcW w:w="2160" w:type="dxa"/>
            <w:vAlign w:val="bottom"/>
          </w:tcPr>
          <w:p w14:paraId="5B7F3CC0" w14:textId="7FC1D89D" w:rsidR="005A76FB" w:rsidRPr="00EC16D5" w:rsidRDefault="005A76FB" w:rsidP="00EC16D5">
            <w:pPr>
              <w:spacing w:after="120"/>
              <w:jc w:val="center"/>
            </w:pPr>
            <w:r w:rsidRPr="00EC16D5">
              <w:rPr>
                <w:color w:val="000000"/>
              </w:rPr>
              <w:t>803.646</w:t>
            </w:r>
          </w:p>
        </w:tc>
      </w:tr>
      <w:tr w:rsidR="005A76FB" w:rsidRPr="00EC16D5" w14:paraId="2CE34408" w14:textId="77777777" w:rsidTr="00C22730">
        <w:tc>
          <w:tcPr>
            <w:tcW w:w="2160" w:type="dxa"/>
            <w:vAlign w:val="bottom"/>
          </w:tcPr>
          <w:p w14:paraId="35B17C1E" w14:textId="2ADA2751" w:rsidR="005A76FB" w:rsidRPr="00EC16D5" w:rsidRDefault="005A76FB" w:rsidP="00EC16D5">
            <w:pPr>
              <w:spacing w:after="120"/>
              <w:jc w:val="center"/>
            </w:pPr>
            <w:r w:rsidRPr="00EC16D5">
              <w:rPr>
                <w:color w:val="000000"/>
              </w:rPr>
              <w:t>G129</w:t>
            </w:r>
          </w:p>
        </w:tc>
        <w:tc>
          <w:tcPr>
            <w:tcW w:w="2160" w:type="dxa"/>
            <w:vAlign w:val="bottom"/>
          </w:tcPr>
          <w:p w14:paraId="74F35646" w14:textId="3076C868" w:rsidR="005A76FB" w:rsidRPr="00EC16D5" w:rsidRDefault="005A76FB" w:rsidP="00EC16D5">
            <w:pPr>
              <w:spacing w:after="120"/>
              <w:jc w:val="center"/>
            </w:pPr>
            <w:r w:rsidRPr="00EC16D5">
              <w:rPr>
                <w:color w:val="000000"/>
              </w:rPr>
              <w:t>31.66709</w:t>
            </w:r>
          </w:p>
        </w:tc>
        <w:tc>
          <w:tcPr>
            <w:tcW w:w="2160" w:type="dxa"/>
            <w:vAlign w:val="bottom"/>
          </w:tcPr>
          <w:p w14:paraId="3641B14B" w14:textId="5C31BC82" w:rsidR="005A76FB" w:rsidRPr="00EC16D5" w:rsidRDefault="005A76FB" w:rsidP="00EC16D5">
            <w:pPr>
              <w:spacing w:after="120"/>
              <w:jc w:val="center"/>
            </w:pPr>
            <w:r w:rsidRPr="00EC16D5">
              <w:rPr>
                <w:color w:val="000000"/>
              </w:rPr>
              <w:t>-102.900389</w:t>
            </w:r>
          </w:p>
        </w:tc>
        <w:tc>
          <w:tcPr>
            <w:tcW w:w="2160" w:type="dxa"/>
            <w:vAlign w:val="bottom"/>
          </w:tcPr>
          <w:p w14:paraId="113B5973" w14:textId="4A9FF113" w:rsidR="005A76FB" w:rsidRPr="00EC16D5" w:rsidRDefault="005A76FB" w:rsidP="00EC16D5">
            <w:pPr>
              <w:spacing w:after="120"/>
              <w:jc w:val="center"/>
            </w:pPr>
            <w:r w:rsidRPr="00EC16D5">
              <w:rPr>
                <w:color w:val="000000"/>
              </w:rPr>
              <w:t>803.446</w:t>
            </w:r>
          </w:p>
        </w:tc>
      </w:tr>
      <w:tr w:rsidR="005A76FB" w:rsidRPr="00EC16D5" w14:paraId="5DDD1876" w14:textId="77777777" w:rsidTr="00C22730">
        <w:tc>
          <w:tcPr>
            <w:tcW w:w="2160" w:type="dxa"/>
            <w:vAlign w:val="bottom"/>
          </w:tcPr>
          <w:p w14:paraId="25B5A3AD" w14:textId="0E23177C" w:rsidR="005A76FB" w:rsidRPr="00EC16D5" w:rsidRDefault="005A76FB" w:rsidP="00EC16D5">
            <w:pPr>
              <w:spacing w:after="120"/>
              <w:jc w:val="center"/>
            </w:pPr>
            <w:r w:rsidRPr="00EC16D5">
              <w:rPr>
                <w:color w:val="000000"/>
              </w:rPr>
              <w:t>G130</w:t>
            </w:r>
          </w:p>
        </w:tc>
        <w:tc>
          <w:tcPr>
            <w:tcW w:w="2160" w:type="dxa"/>
            <w:vAlign w:val="bottom"/>
          </w:tcPr>
          <w:p w14:paraId="4454E33D" w14:textId="57F307CF" w:rsidR="005A76FB" w:rsidRPr="00EC16D5" w:rsidRDefault="005A76FB" w:rsidP="00EC16D5">
            <w:pPr>
              <w:spacing w:after="120"/>
              <w:jc w:val="center"/>
            </w:pPr>
            <w:r w:rsidRPr="00EC16D5">
              <w:rPr>
                <w:color w:val="000000"/>
              </w:rPr>
              <w:t>31.66708</w:t>
            </w:r>
          </w:p>
        </w:tc>
        <w:tc>
          <w:tcPr>
            <w:tcW w:w="2160" w:type="dxa"/>
            <w:vAlign w:val="bottom"/>
          </w:tcPr>
          <w:p w14:paraId="079E6844" w14:textId="7B199FB7" w:rsidR="005A76FB" w:rsidRPr="00EC16D5" w:rsidRDefault="005A76FB" w:rsidP="00EC16D5">
            <w:pPr>
              <w:spacing w:after="120"/>
              <w:jc w:val="center"/>
            </w:pPr>
            <w:r w:rsidRPr="00EC16D5">
              <w:rPr>
                <w:color w:val="000000"/>
              </w:rPr>
              <w:t>-102.900433</w:t>
            </w:r>
          </w:p>
        </w:tc>
        <w:tc>
          <w:tcPr>
            <w:tcW w:w="2160" w:type="dxa"/>
            <w:vAlign w:val="bottom"/>
          </w:tcPr>
          <w:p w14:paraId="6312A8A8" w14:textId="74F0516C" w:rsidR="005A76FB" w:rsidRPr="00EC16D5" w:rsidRDefault="005A76FB" w:rsidP="00EC16D5">
            <w:pPr>
              <w:spacing w:after="120"/>
              <w:jc w:val="center"/>
            </w:pPr>
            <w:r w:rsidRPr="00EC16D5">
              <w:rPr>
                <w:color w:val="000000"/>
              </w:rPr>
              <w:t>803.498</w:t>
            </w:r>
          </w:p>
        </w:tc>
      </w:tr>
      <w:tr w:rsidR="005A76FB" w:rsidRPr="00EC16D5" w14:paraId="07A1F17B" w14:textId="77777777" w:rsidTr="00C22730">
        <w:tc>
          <w:tcPr>
            <w:tcW w:w="2160" w:type="dxa"/>
            <w:vAlign w:val="bottom"/>
          </w:tcPr>
          <w:p w14:paraId="06004222" w14:textId="7348A757" w:rsidR="005A76FB" w:rsidRPr="00EC16D5" w:rsidRDefault="005A76FB" w:rsidP="00EC16D5">
            <w:pPr>
              <w:spacing w:after="120"/>
              <w:jc w:val="center"/>
            </w:pPr>
            <w:r w:rsidRPr="00EC16D5">
              <w:rPr>
                <w:color w:val="000000"/>
              </w:rPr>
              <w:t>G131</w:t>
            </w:r>
          </w:p>
        </w:tc>
        <w:tc>
          <w:tcPr>
            <w:tcW w:w="2160" w:type="dxa"/>
            <w:vAlign w:val="bottom"/>
          </w:tcPr>
          <w:p w14:paraId="52F5CEF8" w14:textId="217F7BB9" w:rsidR="005A76FB" w:rsidRPr="00EC16D5" w:rsidRDefault="005A76FB" w:rsidP="00EC16D5">
            <w:pPr>
              <w:spacing w:after="120"/>
              <w:jc w:val="center"/>
            </w:pPr>
            <w:r w:rsidRPr="00EC16D5">
              <w:rPr>
                <w:color w:val="000000"/>
              </w:rPr>
              <w:t>31.66707</w:t>
            </w:r>
          </w:p>
        </w:tc>
        <w:tc>
          <w:tcPr>
            <w:tcW w:w="2160" w:type="dxa"/>
            <w:vAlign w:val="bottom"/>
          </w:tcPr>
          <w:p w14:paraId="3B11D7E9" w14:textId="21111D2D" w:rsidR="005A76FB" w:rsidRPr="00EC16D5" w:rsidRDefault="005A76FB" w:rsidP="00EC16D5">
            <w:pPr>
              <w:spacing w:after="120"/>
              <w:jc w:val="center"/>
            </w:pPr>
            <w:r w:rsidRPr="00EC16D5">
              <w:rPr>
                <w:color w:val="000000"/>
              </w:rPr>
              <w:t>-102.900495</w:t>
            </w:r>
          </w:p>
        </w:tc>
        <w:tc>
          <w:tcPr>
            <w:tcW w:w="2160" w:type="dxa"/>
            <w:vAlign w:val="bottom"/>
          </w:tcPr>
          <w:p w14:paraId="3694DAFD" w14:textId="42708F2D" w:rsidR="005A76FB" w:rsidRPr="00EC16D5" w:rsidRDefault="005A76FB" w:rsidP="00EC16D5">
            <w:pPr>
              <w:spacing w:after="120"/>
              <w:jc w:val="center"/>
            </w:pPr>
            <w:r w:rsidRPr="00EC16D5">
              <w:rPr>
                <w:color w:val="000000"/>
              </w:rPr>
              <w:t>803.414</w:t>
            </w:r>
          </w:p>
        </w:tc>
      </w:tr>
      <w:tr w:rsidR="005A76FB" w:rsidRPr="00EC16D5" w14:paraId="088371F6" w14:textId="77777777" w:rsidTr="00C22730">
        <w:tc>
          <w:tcPr>
            <w:tcW w:w="2160" w:type="dxa"/>
            <w:vAlign w:val="bottom"/>
          </w:tcPr>
          <w:p w14:paraId="6AB9BFCB" w14:textId="4548B6C2" w:rsidR="005A76FB" w:rsidRPr="00EC16D5" w:rsidRDefault="005A76FB" w:rsidP="00EC16D5">
            <w:pPr>
              <w:spacing w:after="120"/>
              <w:jc w:val="center"/>
            </w:pPr>
            <w:r w:rsidRPr="00EC16D5">
              <w:rPr>
                <w:color w:val="000000"/>
              </w:rPr>
              <w:t>G132</w:t>
            </w:r>
          </w:p>
        </w:tc>
        <w:tc>
          <w:tcPr>
            <w:tcW w:w="2160" w:type="dxa"/>
            <w:vAlign w:val="bottom"/>
          </w:tcPr>
          <w:p w14:paraId="72FFACDA" w14:textId="32BA34C9" w:rsidR="005A76FB" w:rsidRPr="00EC16D5" w:rsidRDefault="005A76FB" w:rsidP="00EC16D5">
            <w:pPr>
              <w:spacing w:after="120"/>
              <w:jc w:val="center"/>
            </w:pPr>
            <w:r w:rsidRPr="00EC16D5">
              <w:rPr>
                <w:color w:val="000000"/>
              </w:rPr>
              <w:t>31.66706</w:t>
            </w:r>
          </w:p>
        </w:tc>
        <w:tc>
          <w:tcPr>
            <w:tcW w:w="2160" w:type="dxa"/>
            <w:vAlign w:val="bottom"/>
          </w:tcPr>
          <w:p w14:paraId="55972CCB" w14:textId="28991E31" w:rsidR="005A76FB" w:rsidRPr="00EC16D5" w:rsidRDefault="005A76FB" w:rsidP="00EC16D5">
            <w:pPr>
              <w:spacing w:after="120"/>
              <w:jc w:val="center"/>
            </w:pPr>
            <w:r w:rsidRPr="00EC16D5">
              <w:rPr>
                <w:color w:val="000000"/>
              </w:rPr>
              <w:t>-102.900546</w:t>
            </w:r>
          </w:p>
        </w:tc>
        <w:tc>
          <w:tcPr>
            <w:tcW w:w="2160" w:type="dxa"/>
            <w:vAlign w:val="bottom"/>
          </w:tcPr>
          <w:p w14:paraId="239E3C7E" w14:textId="73317D66" w:rsidR="005A76FB" w:rsidRPr="00EC16D5" w:rsidRDefault="005A76FB" w:rsidP="00EC16D5">
            <w:pPr>
              <w:spacing w:after="120"/>
              <w:jc w:val="center"/>
            </w:pPr>
            <w:r w:rsidRPr="00EC16D5">
              <w:rPr>
                <w:color w:val="000000"/>
              </w:rPr>
              <w:t>803.353</w:t>
            </w:r>
          </w:p>
        </w:tc>
      </w:tr>
      <w:tr w:rsidR="005A76FB" w:rsidRPr="00EC16D5" w14:paraId="24FC4565" w14:textId="77777777" w:rsidTr="00C22730">
        <w:tc>
          <w:tcPr>
            <w:tcW w:w="2160" w:type="dxa"/>
            <w:vAlign w:val="bottom"/>
          </w:tcPr>
          <w:p w14:paraId="35B7A915" w14:textId="1197F796" w:rsidR="005A76FB" w:rsidRPr="00EC16D5" w:rsidRDefault="005A76FB" w:rsidP="00EC16D5">
            <w:pPr>
              <w:spacing w:after="120"/>
              <w:jc w:val="center"/>
            </w:pPr>
            <w:r w:rsidRPr="00EC16D5">
              <w:rPr>
                <w:color w:val="000000"/>
              </w:rPr>
              <w:t>G133</w:t>
            </w:r>
          </w:p>
        </w:tc>
        <w:tc>
          <w:tcPr>
            <w:tcW w:w="2160" w:type="dxa"/>
            <w:vAlign w:val="bottom"/>
          </w:tcPr>
          <w:p w14:paraId="61DE65BD" w14:textId="2C87CEEC" w:rsidR="005A76FB" w:rsidRPr="00EC16D5" w:rsidRDefault="005A76FB" w:rsidP="00EC16D5">
            <w:pPr>
              <w:spacing w:after="120"/>
              <w:jc w:val="center"/>
            </w:pPr>
            <w:r w:rsidRPr="00EC16D5">
              <w:rPr>
                <w:color w:val="000000"/>
              </w:rPr>
              <w:t>31.66704</w:t>
            </w:r>
          </w:p>
        </w:tc>
        <w:tc>
          <w:tcPr>
            <w:tcW w:w="2160" w:type="dxa"/>
            <w:vAlign w:val="bottom"/>
          </w:tcPr>
          <w:p w14:paraId="2BF1FF12" w14:textId="15280549" w:rsidR="005A76FB" w:rsidRPr="00EC16D5" w:rsidRDefault="005A76FB" w:rsidP="00EC16D5">
            <w:pPr>
              <w:spacing w:after="120"/>
              <w:jc w:val="center"/>
            </w:pPr>
            <w:r w:rsidRPr="00EC16D5">
              <w:rPr>
                <w:color w:val="000000"/>
              </w:rPr>
              <w:t>-102.900594</w:t>
            </w:r>
          </w:p>
        </w:tc>
        <w:tc>
          <w:tcPr>
            <w:tcW w:w="2160" w:type="dxa"/>
            <w:vAlign w:val="bottom"/>
          </w:tcPr>
          <w:p w14:paraId="7DD30F3B" w14:textId="4CA499E8" w:rsidR="005A76FB" w:rsidRPr="00EC16D5" w:rsidRDefault="005A76FB" w:rsidP="00EC16D5">
            <w:pPr>
              <w:spacing w:after="120"/>
              <w:jc w:val="center"/>
            </w:pPr>
            <w:r w:rsidRPr="00EC16D5">
              <w:rPr>
                <w:color w:val="000000"/>
              </w:rPr>
              <w:t>803.574</w:t>
            </w:r>
          </w:p>
        </w:tc>
      </w:tr>
      <w:tr w:rsidR="005A76FB" w:rsidRPr="00EC16D5" w14:paraId="3A314DD3" w14:textId="77777777" w:rsidTr="00C22730">
        <w:tc>
          <w:tcPr>
            <w:tcW w:w="2160" w:type="dxa"/>
            <w:vAlign w:val="bottom"/>
          </w:tcPr>
          <w:p w14:paraId="7CFEEA03" w14:textId="0E01F76F" w:rsidR="005A76FB" w:rsidRPr="00EC16D5" w:rsidRDefault="005A76FB" w:rsidP="00EC16D5">
            <w:pPr>
              <w:spacing w:after="120"/>
              <w:jc w:val="center"/>
            </w:pPr>
            <w:r w:rsidRPr="00EC16D5">
              <w:rPr>
                <w:color w:val="000000"/>
              </w:rPr>
              <w:t>G134</w:t>
            </w:r>
          </w:p>
        </w:tc>
        <w:tc>
          <w:tcPr>
            <w:tcW w:w="2160" w:type="dxa"/>
            <w:vAlign w:val="bottom"/>
          </w:tcPr>
          <w:p w14:paraId="5A646961" w14:textId="711A0DA5" w:rsidR="005A76FB" w:rsidRPr="00EC16D5" w:rsidRDefault="005A76FB" w:rsidP="00EC16D5">
            <w:pPr>
              <w:spacing w:after="120"/>
              <w:jc w:val="center"/>
            </w:pPr>
            <w:r w:rsidRPr="00EC16D5">
              <w:rPr>
                <w:color w:val="000000"/>
              </w:rPr>
              <w:t>31.66703</w:t>
            </w:r>
          </w:p>
        </w:tc>
        <w:tc>
          <w:tcPr>
            <w:tcW w:w="2160" w:type="dxa"/>
            <w:vAlign w:val="bottom"/>
          </w:tcPr>
          <w:p w14:paraId="592B847B" w14:textId="3B5F7FEF" w:rsidR="005A76FB" w:rsidRPr="00EC16D5" w:rsidRDefault="005A76FB" w:rsidP="00EC16D5">
            <w:pPr>
              <w:spacing w:after="120"/>
              <w:jc w:val="center"/>
            </w:pPr>
            <w:r w:rsidRPr="00EC16D5">
              <w:rPr>
                <w:color w:val="000000"/>
              </w:rPr>
              <w:t>-102.900644</w:t>
            </w:r>
          </w:p>
        </w:tc>
        <w:tc>
          <w:tcPr>
            <w:tcW w:w="2160" w:type="dxa"/>
            <w:vAlign w:val="bottom"/>
          </w:tcPr>
          <w:p w14:paraId="75863F24" w14:textId="61B129D4" w:rsidR="005A76FB" w:rsidRPr="00EC16D5" w:rsidRDefault="005A76FB" w:rsidP="00EC16D5">
            <w:pPr>
              <w:spacing w:after="120"/>
              <w:jc w:val="center"/>
            </w:pPr>
            <w:r w:rsidRPr="00EC16D5">
              <w:rPr>
                <w:color w:val="000000"/>
              </w:rPr>
              <w:t>803.870</w:t>
            </w:r>
          </w:p>
        </w:tc>
      </w:tr>
      <w:tr w:rsidR="005A76FB" w:rsidRPr="00EC16D5" w14:paraId="4B30EE1B" w14:textId="77777777" w:rsidTr="00C22730">
        <w:tc>
          <w:tcPr>
            <w:tcW w:w="2160" w:type="dxa"/>
            <w:vAlign w:val="bottom"/>
          </w:tcPr>
          <w:p w14:paraId="10837A56" w14:textId="7C7E0ACD" w:rsidR="005A76FB" w:rsidRPr="00EC16D5" w:rsidRDefault="005A76FB" w:rsidP="00EC16D5">
            <w:pPr>
              <w:spacing w:after="120"/>
              <w:jc w:val="center"/>
            </w:pPr>
            <w:r w:rsidRPr="00EC16D5">
              <w:rPr>
                <w:color w:val="000000"/>
              </w:rPr>
              <w:t>G135</w:t>
            </w:r>
          </w:p>
        </w:tc>
        <w:tc>
          <w:tcPr>
            <w:tcW w:w="2160" w:type="dxa"/>
            <w:vAlign w:val="bottom"/>
          </w:tcPr>
          <w:p w14:paraId="1EF8F130" w14:textId="0F8A71F3" w:rsidR="005A76FB" w:rsidRPr="00EC16D5" w:rsidRDefault="005A76FB" w:rsidP="00EC16D5">
            <w:pPr>
              <w:spacing w:after="120"/>
              <w:jc w:val="center"/>
            </w:pPr>
            <w:r w:rsidRPr="00EC16D5">
              <w:rPr>
                <w:color w:val="000000"/>
              </w:rPr>
              <w:t>31.66701</w:t>
            </w:r>
          </w:p>
        </w:tc>
        <w:tc>
          <w:tcPr>
            <w:tcW w:w="2160" w:type="dxa"/>
            <w:vAlign w:val="bottom"/>
          </w:tcPr>
          <w:p w14:paraId="4F497DE7" w14:textId="59BBD96D" w:rsidR="005A76FB" w:rsidRPr="00EC16D5" w:rsidRDefault="005A76FB" w:rsidP="00EC16D5">
            <w:pPr>
              <w:spacing w:after="120"/>
              <w:jc w:val="center"/>
            </w:pPr>
            <w:r w:rsidRPr="00EC16D5">
              <w:rPr>
                <w:color w:val="000000"/>
              </w:rPr>
              <w:t>-102.900697</w:t>
            </w:r>
          </w:p>
        </w:tc>
        <w:tc>
          <w:tcPr>
            <w:tcW w:w="2160" w:type="dxa"/>
            <w:vAlign w:val="bottom"/>
          </w:tcPr>
          <w:p w14:paraId="516FDAFD" w14:textId="649E8DF8" w:rsidR="005A76FB" w:rsidRPr="00EC16D5" w:rsidRDefault="005A76FB" w:rsidP="00EC16D5">
            <w:pPr>
              <w:spacing w:after="120"/>
              <w:jc w:val="center"/>
            </w:pPr>
            <w:r w:rsidRPr="00EC16D5">
              <w:rPr>
                <w:color w:val="000000"/>
              </w:rPr>
              <w:t>804.261</w:t>
            </w:r>
          </w:p>
        </w:tc>
      </w:tr>
      <w:tr w:rsidR="005A76FB" w:rsidRPr="00EC16D5" w14:paraId="5DE9CF4C" w14:textId="77777777" w:rsidTr="00C22730">
        <w:tc>
          <w:tcPr>
            <w:tcW w:w="2160" w:type="dxa"/>
            <w:vAlign w:val="bottom"/>
          </w:tcPr>
          <w:p w14:paraId="2F2B659D" w14:textId="0A71647F" w:rsidR="005A76FB" w:rsidRPr="00EC16D5" w:rsidRDefault="005A76FB" w:rsidP="00EC16D5">
            <w:pPr>
              <w:spacing w:after="120"/>
              <w:jc w:val="center"/>
            </w:pPr>
            <w:r w:rsidRPr="00EC16D5">
              <w:rPr>
                <w:color w:val="000000"/>
              </w:rPr>
              <w:t>G136</w:t>
            </w:r>
          </w:p>
        </w:tc>
        <w:tc>
          <w:tcPr>
            <w:tcW w:w="2160" w:type="dxa"/>
            <w:vAlign w:val="bottom"/>
          </w:tcPr>
          <w:p w14:paraId="2EE60FC7" w14:textId="4D422642" w:rsidR="005A76FB" w:rsidRPr="00EC16D5" w:rsidRDefault="005A76FB" w:rsidP="00EC16D5">
            <w:pPr>
              <w:spacing w:after="120"/>
              <w:jc w:val="center"/>
            </w:pPr>
            <w:r w:rsidRPr="00EC16D5">
              <w:rPr>
                <w:color w:val="000000"/>
              </w:rPr>
              <w:t>31.66701</w:t>
            </w:r>
          </w:p>
        </w:tc>
        <w:tc>
          <w:tcPr>
            <w:tcW w:w="2160" w:type="dxa"/>
            <w:vAlign w:val="bottom"/>
          </w:tcPr>
          <w:p w14:paraId="4AF813AB" w14:textId="16911021" w:rsidR="005A76FB" w:rsidRPr="00EC16D5" w:rsidRDefault="005A76FB" w:rsidP="00EC16D5">
            <w:pPr>
              <w:spacing w:after="120"/>
              <w:jc w:val="center"/>
            </w:pPr>
            <w:r w:rsidRPr="00EC16D5">
              <w:rPr>
                <w:color w:val="000000"/>
              </w:rPr>
              <w:t>-102.900749</w:t>
            </w:r>
          </w:p>
        </w:tc>
        <w:tc>
          <w:tcPr>
            <w:tcW w:w="2160" w:type="dxa"/>
            <w:vAlign w:val="bottom"/>
          </w:tcPr>
          <w:p w14:paraId="2A1760D0" w14:textId="31B948C6" w:rsidR="005A76FB" w:rsidRPr="00EC16D5" w:rsidRDefault="005A76FB" w:rsidP="00EC16D5">
            <w:pPr>
              <w:spacing w:after="120"/>
              <w:jc w:val="center"/>
            </w:pPr>
            <w:r w:rsidRPr="00EC16D5">
              <w:rPr>
                <w:color w:val="000000"/>
              </w:rPr>
              <w:t>804.739</w:t>
            </w:r>
          </w:p>
        </w:tc>
      </w:tr>
      <w:tr w:rsidR="005A76FB" w:rsidRPr="00EC16D5" w14:paraId="1514B3BF" w14:textId="77777777" w:rsidTr="00C22730">
        <w:tc>
          <w:tcPr>
            <w:tcW w:w="2160" w:type="dxa"/>
            <w:vAlign w:val="bottom"/>
          </w:tcPr>
          <w:p w14:paraId="6DC2783D" w14:textId="3B28FFBA" w:rsidR="005A76FB" w:rsidRPr="00EC16D5" w:rsidRDefault="005A76FB" w:rsidP="00EC16D5">
            <w:pPr>
              <w:spacing w:after="120"/>
              <w:jc w:val="center"/>
            </w:pPr>
            <w:r w:rsidRPr="00EC16D5">
              <w:rPr>
                <w:color w:val="000000"/>
              </w:rPr>
              <w:t>G137</w:t>
            </w:r>
          </w:p>
        </w:tc>
        <w:tc>
          <w:tcPr>
            <w:tcW w:w="2160" w:type="dxa"/>
            <w:vAlign w:val="bottom"/>
          </w:tcPr>
          <w:p w14:paraId="588BB000" w14:textId="7DC2878B" w:rsidR="005A76FB" w:rsidRPr="00EC16D5" w:rsidRDefault="005A76FB" w:rsidP="00EC16D5">
            <w:pPr>
              <w:spacing w:after="120"/>
              <w:jc w:val="center"/>
            </w:pPr>
            <w:r w:rsidRPr="00EC16D5">
              <w:rPr>
                <w:color w:val="000000"/>
              </w:rPr>
              <w:t>31.66699</w:t>
            </w:r>
          </w:p>
        </w:tc>
        <w:tc>
          <w:tcPr>
            <w:tcW w:w="2160" w:type="dxa"/>
            <w:vAlign w:val="bottom"/>
          </w:tcPr>
          <w:p w14:paraId="01EBC2F3" w14:textId="56247A2F" w:rsidR="005A76FB" w:rsidRPr="00EC16D5" w:rsidRDefault="005A76FB" w:rsidP="00EC16D5">
            <w:pPr>
              <w:spacing w:after="120"/>
              <w:jc w:val="center"/>
            </w:pPr>
            <w:r w:rsidRPr="00EC16D5">
              <w:rPr>
                <w:color w:val="000000"/>
              </w:rPr>
              <w:t>-102.900798</w:t>
            </w:r>
          </w:p>
        </w:tc>
        <w:tc>
          <w:tcPr>
            <w:tcW w:w="2160" w:type="dxa"/>
            <w:vAlign w:val="bottom"/>
          </w:tcPr>
          <w:p w14:paraId="4CA29AAD" w14:textId="2C299A10" w:rsidR="005A76FB" w:rsidRPr="00EC16D5" w:rsidRDefault="005A76FB" w:rsidP="00EC16D5">
            <w:pPr>
              <w:spacing w:after="120"/>
              <w:jc w:val="center"/>
            </w:pPr>
            <w:r w:rsidRPr="00EC16D5">
              <w:rPr>
                <w:color w:val="000000"/>
              </w:rPr>
              <w:t>804.772</w:t>
            </w:r>
          </w:p>
        </w:tc>
      </w:tr>
      <w:tr w:rsidR="005A76FB" w:rsidRPr="00EC16D5" w14:paraId="1951440A" w14:textId="77777777" w:rsidTr="00C22730">
        <w:tc>
          <w:tcPr>
            <w:tcW w:w="2160" w:type="dxa"/>
            <w:vAlign w:val="bottom"/>
          </w:tcPr>
          <w:p w14:paraId="56406926" w14:textId="2EE76720" w:rsidR="005A76FB" w:rsidRPr="00EC16D5" w:rsidRDefault="005A76FB" w:rsidP="00EC16D5">
            <w:pPr>
              <w:spacing w:after="120"/>
              <w:jc w:val="center"/>
            </w:pPr>
            <w:r w:rsidRPr="00EC16D5">
              <w:rPr>
                <w:color w:val="000000"/>
              </w:rPr>
              <w:t>G138</w:t>
            </w:r>
          </w:p>
        </w:tc>
        <w:tc>
          <w:tcPr>
            <w:tcW w:w="2160" w:type="dxa"/>
            <w:vAlign w:val="bottom"/>
          </w:tcPr>
          <w:p w14:paraId="000EAA94" w14:textId="2AD6C9F9" w:rsidR="005A76FB" w:rsidRPr="00EC16D5" w:rsidRDefault="005A76FB" w:rsidP="00EC16D5">
            <w:pPr>
              <w:spacing w:after="120"/>
              <w:jc w:val="center"/>
            </w:pPr>
            <w:r w:rsidRPr="00EC16D5">
              <w:rPr>
                <w:color w:val="000000"/>
              </w:rPr>
              <w:t>31.66698</w:t>
            </w:r>
          </w:p>
        </w:tc>
        <w:tc>
          <w:tcPr>
            <w:tcW w:w="2160" w:type="dxa"/>
            <w:vAlign w:val="bottom"/>
          </w:tcPr>
          <w:p w14:paraId="4DB2A617" w14:textId="50703FC1" w:rsidR="005A76FB" w:rsidRPr="00EC16D5" w:rsidRDefault="005A76FB" w:rsidP="00EC16D5">
            <w:pPr>
              <w:spacing w:after="120"/>
              <w:jc w:val="center"/>
            </w:pPr>
            <w:r w:rsidRPr="00EC16D5">
              <w:rPr>
                <w:color w:val="000000"/>
              </w:rPr>
              <w:t>-102.900849</w:t>
            </w:r>
          </w:p>
        </w:tc>
        <w:tc>
          <w:tcPr>
            <w:tcW w:w="2160" w:type="dxa"/>
            <w:vAlign w:val="bottom"/>
          </w:tcPr>
          <w:p w14:paraId="599A8E48" w14:textId="53083240" w:rsidR="005A76FB" w:rsidRPr="00EC16D5" w:rsidRDefault="005A76FB" w:rsidP="00EC16D5">
            <w:pPr>
              <w:spacing w:after="120"/>
              <w:jc w:val="center"/>
            </w:pPr>
            <w:r w:rsidRPr="00EC16D5">
              <w:rPr>
                <w:color w:val="000000"/>
              </w:rPr>
              <w:t>804.650</w:t>
            </w:r>
          </w:p>
        </w:tc>
      </w:tr>
      <w:tr w:rsidR="005A76FB" w:rsidRPr="00EC16D5" w14:paraId="03FEEF8C" w14:textId="77777777" w:rsidTr="00C22730">
        <w:tc>
          <w:tcPr>
            <w:tcW w:w="2160" w:type="dxa"/>
            <w:vAlign w:val="bottom"/>
          </w:tcPr>
          <w:p w14:paraId="5DABEBFA" w14:textId="7E6C0752" w:rsidR="005A76FB" w:rsidRPr="00EC16D5" w:rsidRDefault="005A76FB" w:rsidP="00EC16D5">
            <w:pPr>
              <w:spacing w:after="120"/>
              <w:jc w:val="center"/>
            </w:pPr>
            <w:r w:rsidRPr="00EC16D5">
              <w:rPr>
                <w:color w:val="000000"/>
              </w:rPr>
              <w:t>G139</w:t>
            </w:r>
          </w:p>
        </w:tc>
        <w:tc>
          <w:tcPr>
            <w:tcW w:w="2160" w:type="dxa"/>
            <w:vAlign w:val="bottom"/>
          </w:tcPr>
          <w:p w14:paraId="2788C670" w14:textId="0D0F0D48" w:rsidR="005A76FB" w:rsidRPr="00EC16D5" w:rsidRDefault="005A76FB" w:rsidP="00EC16D5">
            <w:pPr>
              <w:spacing w:after="120"/>
              <w:jc w:val="center"/>
            </w:pPr>
            <w:r w:rsidRPr="00EC16D5">
              <w:rPr>
                <w:color w:val="000000"/>
              </w:rPr>
              <w:t>31.66696</w:t>
            </w:r>
          </w:p>
        </w:tc>
        <w:tc>
          <w:tcPr>
            <w:tcW w:w="2160" w:type="dxa"/>
            <w:vAlign w:val="bottom"/>
          </w:tcPr>
          <w:p w14:paraId="453190C0" w14:textId="7D4AB16A" w:rsidR="005A76FB" w:rsidRPr="00EC16D5" w:rsidRDefault="005A76FB" w:rsidP="00EC16D5">
            <w:pPr>
              <w:spacing w:after="120"/>
              <w:jc w:val="center"/>
            </w:pPr>
            <w:r w:rsidRPr="00EC16D5">
              <w:rPr>
                <w:color w:val="000000"/>
              </w:rPr>
              <w:t>-102.900901</w:t>
            </w:r>
          </w:p>
        </w:tc>
        <w:tc>
          <w:tcPr>
            <w:tcW w:w="2160" w:type="dxa"/>
            <w:vAlign w:val="bottom"/>
          </w:tcPr>
          <w:p w14:paraId="198AFC54" w14:textId="7C7CA44D" w:rsidR="005A76FB" w:rsidRPr="00EC16D5" w:rsidRDefault="005A76FB" w:rsidP="00EC16D5">
            <w:pPr>
              <w:spacing w:after="120"/>
              <w:jc w:val="center"/>
            </w:pPr>
            <w:r w:rsidRPr="00EC16D5">
              <w:rPr>
                <w:color w:val="000000"/>
              </w:rPr>
              <w:t>804.499</w:t>
            </w:r>
          </w:p>
        </w:tc>
      </w:tr>
      <w:tr w:rsidR="005A76FB" w:rsidRPr="00EC16D5" w14:paraId="1649B841" w14:textId="77777777" w:rsidTr="00C22730">
        <w:tc>
          <w:tcPr>
            <w:tcW w:w="2160" w:type="dxa"/>
            <w:vAlign w:val="bottom"/>
          </w:tcPr>
          <w:p w14:paraId="663876D8" w14:textId="1161C6AF" w:rsidR="005A76FB" w:rsidRPr="00EC16D5" w:rsidRDefault="005A76FB" w:rsidP="00EC16D5">
            <w:pPr>
              <w:spacing w:after="120"/>
              <w:jc w:val="center"/>
            </w:pPr>
            <w:r w:rsidRPr="00EC16D5">
              <w:rPr>
                <w:color w:val="000000"/>
              </w:rPr>
              <w:t>G140</w:t>
            </w:r>
          </w:p>
        </w:tc>
        <w:tc>
          <w:tcPr>
            <w:tcW w:w="2160" w:type="dxa"/>
            <w:vAlign w:val="bottom"/>
          </w:tcPr>
          <w:p w14:paraId="1F342406" w14:textId="157D4300" w:rsidR="005A76FB" w:rsidRPr="00EC16D5" w:rsidRDefault="005A76FB" w:rsidP="00EC16D5">
            <w:pPr>
              <w:spacing w:after="120"/>
              <w:jc w:val="center"/>
            </w:pPr>
            <w:r w:rsidRPr="00EC16D5">
              <w:rPr>
                <w:color w:val="000000"/>
              </w:rPr>
              <w:t>31.66695</w:t>
            </w:r>
          </w:p>
        </w:tc>
        <w:tc>
          <w:tcPr>
            <w:tcW w:w="2160" w:type="dxa"/>
            <w:vAlign w:val="bottom"/>
          </w:tcPr>
          <w:p w14:paraId="2E56AEB5" w14:textId="35853BB3" w:rsidR="005A76FB" w:rsidRPr="00EC16D5" w:rsidRDefault="005A76FB" w:rsidP="00EC16D5">
            <w:pPr>
              <w:spacing w:after="120"/>
              <w:jc w:val="center"/>
            </w:pPr>
            <w:r w:rsidRPr="00EC16D5">
              <w:rPr>
                <w:color w:val="000000"/>
              </w:rPr>
              <w:t>-102.900950</w:t>
            </w:r>
          </w:p>
        </w:tc>
        <w:tc>
          <w:tcPr>
            <w:tcW w:w="2160" w:type="dxa"/>
            <w:vAlign w:val="bottom"/>
          </w:tcPr>
          <w:p w14:paraId="4E7915E4" w14:textId="54B8231F" w:rsidR="005A76FB" w:rsidRPr="00EC16D5" w:rsidRDefault="005A76FB" w:rsidP="00EC16D5">
            <w:pPr>
              <w:spacing w:after="120"/>
              <w:jc w:val="center"/>
            </w:pPr>
            <w:r w:rsidRPr="00EC16D5">
              <w:rPr>
                <w:color w:val="000000"/>
              </w:rPr>
              <w:t>804.302</w:t>
            </w:r>
          </w:p>
        </w:tc>
      </w:tr>
      <w:tr w:rsidR="005A76FB" w:rsidRPr="00EC16D5" w14:paraId="3D7EB91C" w14:textId="77777777" w:rsidTr="00C22730">
        <w:tc>
          <w:tcPr>
            <w:tcW w:w="2160" w:type="dxa"/>
            <w:vAlign w:val="bottom"/>
          </w:tcPr>
          <w:p w14:paraId="252E42B9" w14:textId="6F0FDEA5" w:rsidR="005A76FB" w:rsidRPr="00EC16D5" w:rsidRDefault="005A76FB" w:rsidP="00EC16D5">
            <w:pPr>
              <w:spacing w:after="120"/>
              <w:jc w:val="center"/>
            </w:pPr>
            <w:r w:rsidRPr="00EC16D5">
              <w:rPr>
                <w:color w:val="000000"/>
              </w:rPr>
              <w:t>G141</w:t>
            </w:r>
          </w:p>
        </w:tc>
        <w:tc>
          <w:tcPr>
            <w:tcW w:w="2160" w:type="dxa"/>
            <w:vAlign w:val="bottom"/>
          </w:tcPr>
          <w:p w14:paraId="7AC27404" w14:textId="01800130" w:rsidR="005A76FB" w:rsidRPr="00EC16D5" w:rsidRDefault="005A76FB" w:rsidP="00EC16D5">
            <w:pPr>
              <w:spacing w:after="120"/>
              <w:jc w:val="center"/>
            </w:pPr>
            <w:r w:rsidRPr="00EC16D5">
              <w:rPr>
                <w:color w:val="000000"/>
              </w:rPr>
              <w:t>31.66693</w:t>
            </w:r>
          </w:p>
        </w:tc>
        <w:tc>
          <w:tcPr>
            <w:tcW w:w="2160" w:type="dxa"/>
            <w:vAlign w:val="bottom"/>
          </w:tcPr>
          <w:p w14:paraId="10E9C23B" w14:textId="5350162C" w:rsidR="005A76FB" w:rsidRPr="00EC16D5" w:rsidRDefault="005A76FB" w:rsidP="00EC16D5">
            <w:pPr>
              <w:spacing w:after="120"/>
              <w:jc w:val="center"/>
            </w:pPr>
            <w:r w:rsidRPr="00EC16D5">
              <w:rPr>
                <w:color w:val="000000"/>
              </w:rPr>
              <w:t>-102.901000</w:t>
            </w:r>
          </w:p>
        </w:tc>
        <w:tc>
          <w:tcPr>
            <w:tcW w:w="2160" w:type="dxa"/>
            <w:vAlign w:val="bottom"/>
          </w:tcPr>
          <w:p w14:paraId="72CCFFD0" w14:textId="37282D8F" w:rsidR="005A76FB" w:rsidRPr="00EC16D5" w:rsidRDefault="005A76FB" w:rsidP="00EC16D5">
            <w:pPr>
              <w:spacing w:after="120"/>
              <w:jc w:val="center"/>
            </w:pPr>
            <w:r w:rsidRPr="00EC16D5">
              <w:rPr>
                <w:color w:val="000000"/>
              </w:rPr>
              <w:t>804.393</w:t>
            </w:r>
          </w:p>
        </w:tc>
      </w:tr>
      <w:tr w:rsidR="005A76FB" w:rsidRPr="00EC16D5" w14:paraId="0AA1773D" w14:textId="77777777" w:rsidTr="00C22730">
        <w:tc>
          <w:tcPr>
            <w:tcW w:w="2160" w:type="dxa"/>
            <w:vAlign w:val="bottom"/>
          </w:tcPr>
          <w:p w14:paraId="41904C66" w14:textId="4EDD4D30" w:rsidR="005A76FB" w:rsidRPr="00EC16D5" w:rsidRDefault="005A76FB" w:rsidP="00EC16D5">
            <w:pPr>
              <w:spacing w:after="120"/>
              <w:jc w:val="center"/>
            </w:pPr>
            <w:r w:rsidRPr="00EC16D5">
              <w:rPr>
                <w:color w:val="000000"/>
              </w:rPr>
              <w:t>G142</w:t>
            </w:r>
          </w:p>
        </w:tc>
        <w:tc>
          <w:tcPr>
            <w:tcW w:w="2160" w:type="dxa"/>
            <w:vAlign w:val="bottom"/>
          </w:tcPr>
          <w:p w14:paraId="57CFCE1A" w14:textId="26BA4C08" w:rsidR="005A76FB" w:rsidRPr="00EC16D5" w:rsidRDefault="005A76FB" w:rsidP="00EC16D5">
            <w:pPr>
              <w:spacing w:after="120"/>
              <w:jc w:val="center"/>
            </w:pPr>
            <w:r w:rsidRPr="00EC16D5">
              <w:rPr>
                <w:color w:val="000000"/>
              </w:rPr>
              <w:t>31.66692</w:t>
            </w:r>
          </w:p>
        </w:tc>
        <w:tc>
          <w:tcPr>
            <w:tcW w:w="2160" w:type="dxa"/>
            <w:vAlign w:val="bottom"/>
          </w:tcPr>
          <w:p w14:paraId="5A22AE9C" w14:textId="426F6F26" w:rsidR="005A76FB" w:rsidRPr="00EC16D5" w:rsidRDefault="005A76FB" w:rsidP="00EC16D5">
            <w:pPr>
              <w:spacing w:after="120"/>
              <w:jc w:val="center"/>
            </w:pPr>
            <w:r w:rsidRPr="00EC16D5">
              <w:rPr>
                <w:color w:val="000000"/>
              </w:rPr>
              <w:t>-102.901048</w:t>
            </w:r>
          </w:p>
        </w:tc>
        <w:tc>
          <w:tcPr>
            <w:tcW w:w="2160" w:type="dxa"/>
            <w:vAlign w:val="bottom"/>
          </w:tcPr>
          <w:p w14:paraId="7F91777A" w14:textId="1B68A3DD" w:rsidR="005A76FB" w:rsidRPr="00EC16D5" w:rsidRDefault="005A76FB" w:rsidP="00EC16D5">
            <w:pPr>
              <w:spacing w:after="120"/>
              <w:jc w:val="center"/>
            </w:pPr>
            <w:r w:rsidRPr="00EC16D5">
              <w:rPr>
                <w:color w:val="000000"/>
              </w:rPr>
              <w:t>804.286</w:t>
            </w:r>
          </w:p>
        </w:tc>
      </w:tr>
      <w:tr w:rsidR="005A76FB" w:rsidRPr="00EC16D5" w14:paraId="3E37EE8E" w14:textId="77777777" w:rsidTr="00C22730">
        <w:tc>
          <w:tcPr>
            <w:tcW w:w="2160" w:type="dxa"/>
            <w:vAlign w:val="bottom"/>
          </w:tcPr>
          <w:p w14:paraId="6F6812A2" w14:textId="1AE6FDFC" w:rsidR="005A76FB" w:rsidRPr="00EC16D5" w:rsidRDefault="005A76FB" w:rsidP="00EC16D5">
            <w:pPr>
              <w:spacing w:after="120"/>
              <w:jc w:val="center"/>
            </w:pPr>
            <w:r w:rsidRPr="00EC16D5">
              <w:rPr>
                <w:color w:val="000000"/>
              </w:rPr>
              <w:t>G143</w:t>
            </w:r>
          </w:p>
        </w:tc>
        <w:tc>
          <w:tcPr>
            <w:tcW w:w="2160" w:type="dxa"/>
            <w:vAlign w:val="bottom"/>
          </w:tcPr>
          <w:p w14:paraId="069FC8E4" w14:textId="54038E39" w:rsidR="005A76FB" w:rsidRPr="00EC16D5" w:rsidRDefault="005A76FB" w:rsidP="00EC16D5">
            <w:pPr>
              <w:spacing w:after="120"/>
              <w:jc w:val="center"/>
            </w:pPr>
            <w:r w:rsidRPr="00EC16D5">
              <w:rPr>
                <w:color w:val="000000"/>
              </w:rPr>
              <w:t>31.66691</w:t>
            </w:r>
          </w:p>
        </w:tc>
        <w:tc>
          <w:tcPr>
            <w:tcW w:w="2160" w:type="dxa"/>
            <w:vAlign w:val="bottom"/>
          </w:tcPr>
          <w:p w14:paraId="3AEA8601" w14:textId="4807E47D" w:rsidR="005A76FB" w:rsidRPr="00EC16D5" w:rsidRDefault="005A76FB" w:rsidP="00EC16D5">
            <w:pPr>
              <w:spacing w:after="120"/>
              <w:jc w:val="center"/>
            </w:pPr>
            <w:r w:rsidRPr="00EC16D5">
              <w:rPr>
                <w:color w:val="000000"/>
              </w:rPr>
              <w:t>-102.901098</w:t>
            </w:r>
          </w:p>
        </w:tc>
        <w:tc>
          <w:tcPr>
            <w:tcW w:w="2160" w:type="dxa"/>
            <w:vAlign w:val="bottom"/>
          </w:tcPr>
          <w:p w14:paraId="5223B086" w14:textId="186311C1" w:rsidR="005A76FB" w:rsidRPr="00EC16D5" w:rsidRDefault="005A76FB" w:rsidP="00EC16D5">
            <w:pPr>
              <w:spacing w:after="120"/>
              <w:jc w:val="center"/>
            </w:pPr>
            <w:r w:rsidRPr="00EC16D5">
              <w:rPr>
                <w:color w:val="000000"/>
              </w:rPr>
              <w:t>804.194</w:t>
            </w:r>
          </w:p>
        </w:tc>
      </w:tr>
      <w:tr w:rsidR="005A76FB" w:rsidRPr="00EC16D5" w14:paraId="0AD3086A" w14:textId="77777777" w:rsidTr="00C22730">
        <w:tc>
          <w:tcPr>
            <w:tcW w:w="2160" w:type="dxa"/>
            <w:vAlign w:val="bottom"/>
          </w:tcPr>
          <w:p w14:paraId="02C78A51" w14:textId="2AAA7454" w:rsidR="005A76FB" w:rsidRPr="00EC16D5" w:rsidRDefault="005A76FB" w:rsidP="00EC16D5">
            <w:pPr>
              <w:spacing w:after="120"/>
              <w:jc w:val="center"/>
            </w:pPr>
            <w:r w:rsidRPr="00EC16D5">
              <w:rPr>
                <w:color w:val="000000"/>
              </w:rPr>
              <w:t>G144</w:t>
            </w:r>
          </w:p>
        </w:tc>
        <w:tc>
          <w:tcPr>
            <w:tcW w:w="2160" w:type="dxa"/>
            <w:vAlign w:val="bottom"/>
          </w:tcPr>
          <w:p w14:paraId="3C11F8E7" w14:textId="2773F258" w:rsidR="005A76FB" w:rsidRPr="00EC16D5" w:rsidRDefault="005A76FB" w:rsidP="00EC16D5">
            <w:pPr>
              <w:spacing w:after="120"/>
              <w:jc w:val="center"/>
            </w:pPr>
            <w:r w:rsidRPr="00EC16D5">
              <w:rPr>
                <w:color w:val="000000"/>
              </w:rPr>
              <w:t>31.66690</w:t>
            </w:r>
          </w:p>
        </w:tc>
        <w:tc>
          <w:tcPr>
            <w:tcW w:w="2160" w:type="dxa"/>
            <w:vAlign w:val="bottom"/>
          </w:tcPr>
          <w:p w14:paraId="18868798" w14:textId="71D56786" w:rsidR="005A76FB" w:rsidRPr="00EC16D5" w:rsidRDefault="005A76FB" w:rsidP="00EC16D5">
            <w:pPr>
              <w:spacing w:after="120"/>
              <w:jc w:val="center"/>
            </w:pPr>
            <w:r w:rsidRPr="00EC16D5">
              <w:rPr>
                <w:color w:val="000000"/>
              </w:rPr>
              <w:t>-102.901149</w:t>
            </w:r>
          </w:p>
        </w:tc>
        <w:tc>
          <w:tcPr>
            <w:tcW w:w="2160" w:type="dxa"/>
            <w:vAlign w:val="bottom"/>
          </w:tcPr>
          <w:p w14:paraId="7C0C9C3F" w14:textId="2BACE2FF" w:rsidR="005A76FB" w:rsidRPr="00EC16D5" w:rsidRDefault="005A76FB" w:rsidP="00EC16D5">
            <w:pPr>
              <w:spacing w:after="120"/>
              <w:jc w:val="center"/>
            </w:pPr>
            <w:r w:rsidRPr="00EC16D5">
              <w:rPr>
                <w:color w:val="000000"/>
              </w:rPr>
              <w:t>803.899</w:t>
            </w:r>
          </w:p>
        </w:tc>
      </w:tr>
      <w:tr w:rsidR="005A76FB" w:rsidRPr="00EC16D5" w14:paraId="01305C5D" w14:textId="77777777" w:rsidTr="00C22730">
        <w:tc>
          <w:tcPr>
            <w:tcW w:w="2160" w:type="dxa"/>
            <w:vAlign w:val="bottom"/>
          </w:tcPr>
          <w:p w14:paraId="5CF670CB" w14:textId="683D94CD" w:rsidR="005A76FB" w:rsidRPr="00EC16D5" w:rsidRDefault="005A76FB" w:rsidP="00EC16D5">
            <w:pPr>
              <w:spacing w:after="120"/>
              <w:jc w:val="center"/>
            </w:pPr>
            <w:r w:rsidRPr="00EC16D5">
              <w:rPr>
                <w:color w:val="000000"/>
              </w:rPr>
              <w:t>G145</w:t>
            </w:r>
          </w:p>
        </w:tc>
        <w:tc>
          <w:tcPr>
            <w:tcW w:w="2160" w:type="dxa"/>
            <w:vAlign w:val="bottom"/>
          </w:tcPr>
          <w:p w14:paraId="755214FA" w14:textId="2624DCA8" w:rsidR="005A76FB" w:rsidRPr="00EC16D5" w:rsidRDefault="005A76FB" w:rsidP="00EC16D5">
            <w:pPr>
              <w:spacing w:after="120"/>
              <w:jc w:val="center"/>
            </w:pPr>
            <w:r w:rsidRPr="00EC16D5">
              <w:rPr>
                <w:color w:val="000000"/>
              </w:rPr>
              <w:t>31.66689</w:t>
            </w:r>
          </w:p>
        </w:tc>
        <w:tc>
          <w:tcPr>
            <w:tcW w:w="2160" w:type="dxa"/>
            <w:vAlign w:val="bottom"/>
          </w:tcPr>
          <w:p w14:paraId="68FBB6F9" w14:textId="22F170E6" w:rsidR="005A76FB" w:rsidRPr="00EC16D5" w:rsidRDefault="005A76FB" w:rsidP="00EC16D5">
            <w:pPr>
              <w:spacing w:after="120"/>
              <w:jc w:val="center"/>
            </w:pPr>
            <w:r w:rsidRPr="00EC16D5">
              <w:rPr>
                <w:color w:val="000000"/>
              </w:rPr>
              <w:t>-102.901202</w:t>
            </w:r>
          </w:p>
        </w:tc>
        <w:tc>
          <w:tcPr>
            <w:tcW w:w="2160" w:type="dxa"/>
            <w:vAlign w:val="bottom"/>
          </w:tcPr>
          <w:p w14:paraId="1BA76DEA" w14:textId="228D07DC" w:rsidR="005A76FB" w:rsidRPr="00EC16D5" w:rsidRDefault="005A76FB" w:rsidP="00EC16D5">
            <w:pPr>
              <w:spacing w:after="120"/>
              <w:jc w:val="center"/>
            </w:pPr>
            <w:r w:rsidRPr="00EC16D5">
              <w:rPr>
                <w:color w:val="000000"/>
              </w:rPr>
              <w:t>803.782</w:t>
            </w:r>
          </w:p>
        </w:tc>
      </w:tr>
      <w:tr w:rsidR="005A76FB" w:rsidRPr="00EC16D5" w14:paraId="2C28EE7A" w14:textId="77777777" w:rsidTr="00C22730">
        <w:tc>
          <w:tcPr>
            <w:tcW w:w="2160" w:type="dxa"/>
            <w:vAlign w:val="bottom"/>
          </w:tcPr>
          <w:p w14:paraId="375411A9" w14:textId="1D8277F5" w:rsidR="005A76FB" w:rsidRPr="00EC16D5" w:rsidRDefault="005A76FB" w:rsidP="00EC16D5">
            <w:pPr>
              <w:spacing w:after="120"/>
              <w:jc w:val="center"/>
            </w:pPr>
            <w:r w:rsidRPr="00EC16D5">
              <w:rPr>
                <w:color w:val="000000"/>
              </w:rPr>
              <w:t>G146</w:t>
            </w:r>
          </w:p>
        </w:tc>
        <w:tc>
          <w:tcPr>
            <w:tcW w:w="2160" w:type="dxa"/>
            <w:vAlign w:val="bottom"/>
          </w:tcPr>
          <w:p w14:paraId="2F364AE0" w14:textId="6F31E5D5" w:rsidR="005A76FB" w:rsidRPr="00EC16D5" w:rsidRDefault="005A76FB" w:rsidP="00EC16D5">
            <w:pPr>
              <w:spacing w:after="120"/>
              <w:jc w:val="center"/>
            </w:pPr>
            <w:r w:rsidRPr="00EC16D5">
              <w:rPr>
                <w:color w:val="000000"/>
              </w:rPr>
              <w:t>31.66687</w:t>
            </w:r>
          </w:p>
        </w:tc>
        <w:tc>
          <w:tcPr>
            <w:tcW w:w="2160" w:type="dxa"/>
            <w:vAlign w:val="bottom"/>
          </w:tcPr>
          <w:p w14:paraId="50E34772" w14:textId="2384ECB7" w:rsidR="005A76FB" w:rsidRPr="00EC16D5" w:rsidRDefault="005A76FB" w:rsidP="00EC16D5">
            <w:pPr>
              <w:spacing w:after="120"/>
              <w:jc w:val="center"/>
            </w:pPr>
            <w:r w:rsidRPr="00EC16D5">
              <w:rPr>
                <w:color w:val="000000"/>
              </w:rPr>
              <w:t>-102.901250</w:t>
            </w:r>
          </w:p>
        </w:tc>
        <w:tc>
          <w:tcPr>
            <w:tcW w:w="2160" w:type="dxa"/>
            <w:vAlign w:val="bottom"/>
          </w:tcPr>
          <w:p w14:paraId="3A38B29C" w14:textId="177357BE" w:rsidR="005A76FB" w:rsidRPr="00EC16D5" w:rsidRDefault="005A76FB" w:rsidP="00EC16D5">
            <w:pPr>
              <w:spacing w:after="120"/>
              <w:jc w:val="center"/>
            </w:pPr>
            <w:r w:rsidRPr="00EC16D5">
              <w:rPr>
                <w:color w:val="000000"/>
              </w:rPr>
              <w:t>803.771</w:t>
            </w:r>
          </w:p>
        </w:tc>
      </w:tr>
      <w:tr w:rsidR="005A76FB" w:rsidRPr="00EC16D5" w14:paraId="783278D6" w14:textId="77777777" w:rsidTr="00C22730">
        <w:tc>
          <w:tcPr>
            <w:tcW w:w="2160" w:type="dxa"/>
            <w:vAlign w:val="bottom"/>
          </w:tcPr>
          <w:p w14:paraId="39519610" w14:textId="3140B2AB" w:rsidR="005A76FB" w:rsidRPr="00EC16D5" w:rsidRDefault="005A76FB" w:rsidP="00EC16D5">
            <w:pPr>
              <w:spacing w:after="120"/>
              <w:jc w:val="center"/>
            </w:pPr>
            <w:r w:rsidRPr="00EC16D5">
              <w:rPr>
                <w:color w:val="000000"/>
              </w:rPr>
              <w:t>G147</w:t>
            </w:r>
          </w:p>
        </w:tc>
        <w:tc>
          <w:tcPr>
            <w:tcW w:w="2160" w:type="dxa"/>
            <w:vAlign w:val="bottom"/>
          </w:tcPr>
          <w:p w14:paraId="09F6B231" w14:textId="684AFD2F" w:rsidR="005A76FB" w:rsidRPr="00EC16D5" w:rsidRDefault="005A76FB" w:rsidP="00EC16D5">
            <w:pPr>
              <w:spacing w:after="120"/>
              <w:jc w:val="center"/>
            </w:pPr>
            <w:r w:rsidRPr="00EC16D5">
              <w:rPr>
                <w:color w:val="000000"/>
              </w:rPr>
              <w:t>31.66686</w:t>
            </w:r>
          </w:p>
        </w:tc>
        <w:tc>
          <w:tcPr>
            <w:tcW w:w="2160" w:type="dxa"/>
            <w:vAlign w:val="bottom"/>
          </w:tcPr>
          <w:p w14:paraId="581EB520" w14:textId="3D79F50F" w:rsidR="005A76FB" w:rsidRPr="00EC16D5" w:rsidRDefault="005A76FB" w:rsidP="00EC16D5">
            <w:pPr>
              <w:spacing w:after="120"/>
              <w:jc w:val="center"/>
            </w:pPr>
            <w:r w:rsidRPr="00EC16D5">
              <w:rPr>
                <w:color w:val="000000"/>
              </w:rPr>
              <w:t>-102.901300</w:t>
            </w:r>
          </w:p>
        </w:tc>
        <w:tc>
          <w:tcPr>
            <w:tcW w:w="2160" w:type="dxa"/>
            <w:vAlign w:val="bottom"/>
          </w:tcPr>
          <w:p w14:paraId="2D1776BA" w14:textId="3EF9DF2D" w:rsidR="005A76FB" w:rsidRPr="00EC16D5" w:rsidRDefault="005A76FB" w:rsidP="00EC16D5">
            <w:pPr>
              <w:spacing w:after="120"/>
              <w:jc w:val="center"/>
            </w:pPr>
            <w:r w:rsidRPr="00EC16D5">
              <w:rPr>
                <w:color w:val="000000"/>
              </w:rPr>
              <w:t>803.721</w:t>
            </w:r>
          </w:p>
        </w:tc>
      </w:tr>
      <w:tr w:rsidR="005A76FB" w:rsidRPr="00EC16D5" w14:paraId="015F3BCB" w14:textId="77777777" w:rsidTr="00C22730">
        <w:tc>
          <w:tcPr>
            <w:tcW w:w="2160" w:type="dxa"/>
            <w:vAlign w:val="bottom"/>
          </w:tcPr>
          <w:p w14:paraId="43529D95" w14:textId="1A131A99" w:rsidR="005A76FB" w:rsidRPr="00EC16D5" w:rsidRDefault="005A76FB" w:rsidP="00EC16D5">
            <w:pPr>
              <w:spacing w:after="120"/>
              <w:jc w:val="center"/>
            </w:pPr>
            <w:r w:rsidRPr="00EC16D5">
              <w:rPr>
                <w:color w:val="000000"/>
              </w:rPr>
              <w:t>G148</w:t>
            </w:r>
          </w:p>
        </w:tc>
        <w:tc>
          <w:tcPr>
            <w:tcW w:w="2160" w:type="dxa"/>
            <w:vAlign w:val="bottom"/>
          </w:tcPr>
          <w:p w14:paraId="53743013" w14:textId="1FDFE7FE" w:rsidR="005A76FB" w:rsidRPr="00EC16D5" w:rsidRDefault="005A76FB" w:rsidP="00EC16D5">
            <w:pPr>
              <w:spacing w:after="120"/>
              <w:jc w:val="center"/>
            </w:pPr>
            <w:r w:rsidRPr="00EC16D5">
              <w:rPr>
                <w:color w:val="000000"/>
              </w:rPr>
              <w:t>31.66685</w:t>
            </w:r>
          </w:p>
        </w:tc>
        <w:tc>
          <w:tcPr>
            <w:tcW w:w="2160" w:type="dxa"/>
            <w:vAlign w:val="bottom"/>
          </w:tcPr>
          <w:p w14:paraId="2B6525AA" w14:textId="0ABB0C5B" w:rsidR="005A76FB" w:rsidRPr="00EC16D5" w:rsidRDefault="005A76FB" w:rsidP="00EC16D5">
            <w:pPr>
              <w:spacing w:after="120"/>
              <w:jc w:val="center"/>
            </w:pPr>
            <w:r w:rsidRPr="00EC16D5">
              <w:rPr>
                <w:color w:val="000000"/>
              </w:rPr>
              <w:t>-102.901353</w:t>
            </w:r>
          </w:p>
        </w:tc>
        <w:tc>
          <w:tcPr>
            <w:tcW w:w="2160" w:type="dxa"/>
            <w:vAlign w:val="bottom"/>
          </w:tcPr>
          <w:p w14:paraId="6262BFA6" w14:textId="12F3A24F" w:rsidR="005A76FB" w:rsidRPr="00EC16D5" w:rsidRDefault="005A76FB" w:rsidP="00EC16D5">
            <w:pPr>
              <w:spacing w:after="120"/>
              <w:jc w:val="center"/>
            </w:pPr>
            <w:r w:rsidRPr="00EC16D5">
              <w:rPr>
                <w:color w:val="000000"/>
              </w:rPr>
              <w:t>803.617</w:t>
            </w:r>
          </w:p>
        </w:tc>
      </w:tr>
      <w:tr w:rsidR="005A76FB" w:rsidRPr="00EC16D5" w14:paraId="436D4A44" w14:textId="77777777" w:rsidTr="00C22730">
        <w:tc>
          <w:tcPr>
            <w:tcW w:w="2160" w:type="dxa"/>
            <w:vAlign w:val="bottom"/>
          </w:tcPr>
          <w:p w14:paraId="3D859138" w14:textId="69F01634" w:rsidR="005A76FB" w:rsidRPr="00EC16D5" w:rsidRDefault="005A76FB" w:rsidP="00EC16D5">
            <w:pPr>
              <w:spacing w:after="120"/>
              <w:jc w:val="center"/>
            </w:pPr>
            <w:r w:rsidRPr="00EC16D5">
              <w:rPr>
                <w:color w:val="000000"/>
              </w:rPr>
              <w:t>G149</w:t>
            </w:r>
          </w:p>
        </w:tc>
        <w:tc>
          <w:tcPr>
            <w:tcW w:w="2160" w:type="dxa"/>
            <w:vAlign w:val="bottom"/>
          </w:tcPr>
          <w:p w14:paraId="4820ED35" w14:textId="6BD3AEAC" w:rsidR="005A76FB" w:rsidRPr="00EC16D5" w:rsidRDefault="005A76FB" w:rsidP="00EC16D5">
            <w:pPr>
              <w:spacing w:after="120"/>
              <w:jc w:val="center"/>
            </w:pPr>
            <w:r w:rsidRPr="00EC16D5">
              <w:rPr>
                <w:color w:val="000000"/>
              </w:rPr>
              <w:t>31.66684</w:t>
            </w:r>
          </w:p>
        </w:tc>
        <w:tc>
          <w:tcPr>
            <w:tcW w:w="2160" w:type="dxa"/>
            <w:vAlign w:val="bottom"/>
          </w:tcPr>
          <w:p w14:paraId="3238E3B8" w14:textId="44D5B29C" w:rsidR="005A76FB" w:rsidRPr="00EC16D5" w:rsidRDefault="005A76FB" w:rsidP="00EC16D5">
            <w:pPr>
              <w:spacing w:after="120"/>
              <w:jc w:val="center"/>
            </w:pPr>
            <w:r w:rsidRPr="00EC16D5">
              <w:rPr>
                <w:color w:val="000000"/>
              </w:rPr>
              <w:t>-102.901405</w:t>
            </w:r>
          </w:p>
        </w:tc>
        <w:tc>
          <w:tcPr>
            <w:tcW w:w="2160" w:type="dxa"/>
            <w:vAlign w:val="bottom"/>
          </w:tcPr>
          <w:p w14:paraId="4B84DF09" w14:textId="27A665D3" w:rsidR="005A76FB" w:rsidRPr="00EC16D5" w:rsidRDefault="005A76FB" w:rsidP="00EC16D5">
            <w:pPr>
              <w:spacing w:after="120"/>
              <w:jc w:val="center"/>
            </w:pPr>
            <w:r w:rsidRPr="00EC16D5">
              <w:rPr>
                <w:color w:val="000000"/>
              </w:rPr>
              <w:t>803.431</w:t>
            </w:r>
          </w:p>
        </w:tc>
      </w:tr>
      <w:tr w:rsidR="005A76FB" w:rsidRPr="00EC16D5" w14:paraId="37F4C00C" w14:textId="77777777" w:rsidTr="00C22730">
        <w:tc>
          <w:tcPr>
            <w:tcW w:w="2160" w:type="dxa"/>
            <w:vAlign w:val="bottom"/>
          </w:tcPr>
          <w:p w14:paraId="07CA495F" w14:textId="55126BB4" w:rsidR="005A76FB" w:rsidRPr="00EC16D5" w:rsidRDefault="005A76FB" w:rsidP="00EC16D5">
            <w:pPr>
              <w:spacing w:after="120"/>
              <w:jc w:val="center"/>
              <w:rPr>
                <w:color w:val="000000"/>
              </w:rPr>
            </w:pPr>
            <w:r w:rsidRPr="00EC16D5">
              <w:rPr>
                <w:color w:val="000000"/>
              </w:rPr>
              <w:t>G150</w:t>
            </w:r>
          </w:p>
        </w:tc>
        <w:tc>
          <w:tcPr>
            <w:tcW w:w="2160" w:type="dxa"/>
            <w:vAlign w:val="bottom"/>
          </w:tcPr>
          <w:p w14:paraId="766D8804" w14:textId="32E0ED8D" w:rsidR="005A76FB" w:rsidRPr="00EC16D5" w:rsidRDefault="005A76FB" w:rsidP="00EC16D5">
            <w:pPr>
              <w:spacing w:after="120"/>
              <w:jc w:val="center"/>
            </w:pPr>
            <w:r w:rsidRPr="00EC16D5">
              <w:rPr>
                <w:color w:val="000000"/>
              </w:rPr>
              <w:t>31.66683</w:t>
            </w:r>
          </w:p>
        </w:tc>
        <w:tc>
          <w:tcPr>
            <w:tcW w:w="2160" w:type="dxa"/>
            <w:vAlign w:val="bottom"/>
          </w:tcPr>
          <w:p w14:paraId="6307FEBB" w14:textId="5531E350" w:rsidR="005A76FB" w:rsidRPr="00EC16D5" w:rsidRDefault="005A76FB" w:rsidP="00EC16D5">
            <w:pPr>
              <w:spacing w:after="120"/>
              <w:jc w:val="center"/>
            </w:pPr>
            <w:r w:rsidRPr="00EC16D5">
              <w:rPr>
                <w:color w:val="000000"/>
              </w:rPr>
              <w:t>-102.901456</w:t>
            </w:r>
          </w:p>
        </w:tc>
        <w:tc>
          <w:tcPr>
            <w:tcW w:w="2160" w:type="dxa"/>
            <w:vAlign w:val="bottom"/>
          </w:tcPr>
          <w:p w14:paraId="44C440BF" w14:textId="359D212D" w:rsidR="005A76FB" w:rsidRPr="00EC16D5" w:rsidRDefault="005A76FB" w:rsidP="00EC16D5">
            <w:pPr>
              <w:spacing w:after="120"/>
              <w:jc w:val="center"/>
            </w:pPr>
            <w:r w:rsidRPr="00EC16D5">
              <w:rPr>
                <w:color w:val="000000"/>
              </w:rPr>
              <w:t>803.443</w:t>
            </w:r>
          </w:p>
        </w:tc>
      </w:tr>
    </w:tbl>
    <w:p w14:paraId="4632A5D8" w14:textId="680E86CC" w:rsidR="005A76FB" w:rsidRPr="00EC16D5" w:rsidRDefault="005A76FB" w:rsidP="00EC16D5">
      <w:pPr>
        <w:spacing w:after="120" w:line="240" w:lineRule="auto"/>
        <w:jc w:val="center"/>
      </w:pPr>
    </w:p>
    <w:p w14:paraId="1F55EED3" w14:textId="3EB7C92D" w:rsidR="005A76FB" w:rsidRPr="00EC16D5" w:rsidRDefault="005A76FB" w:rsidP="00EC16D5">
      <w:pPr>
        <w:spacing w:after="120" w:line="240" w:lineRule="auto"/>
      </w:pPr>
    </w:p>
    <w:p w14:paraId="1330686A" w14:textId="77777777" w:rsidR="00EC16D5" w:rsidRDefault="00EC16D5">
      <w:r>
        <w:br w:type="page"/>
      </w:r>
    </w:p>
    <w:p w14:paraId="2BADA9DA" w14:textId="15204CD6" w:rsidR="005A76FB" w:rsidRPr="00EC16D5" w:rsidRDefault="005A76FB" w:rsidP="00EC16D5">
      <w:pPr>
        <w:spacing w:after="120" w:line="240" w:lineRule="auto"/>
      </w:pPr>
      <w:r w:rsidRPr="00EC16D5">
        <w:lastRenderedPageBreak/>
        <w:t>Table A.8. Coordinates for seismic nodes on Line H, obtained using a Leica Geosystems Differential GPS</w:t>
      </w:r>
    </w:p>
    <w:p w14:paraId="335BBF35" w14:textId="61C32B8B" w:rsidR="005A76FB" w:rsidRPr="00EC16D5" w:rsidRDefault="005A76FB" w:rsidP="00EC16D5">
      <w:pPr>
        <w:spacing w:after="120" w:line="240" w:lineRule="auto"/>
        <w:jc w:val="center"/>
      </w:pPr>
    </w:p>
    <w:tbl>
      <w:tblPr>
        <w:tblStyle w:val="TableGrid"/>
        <w:tblW w:w="0" w:type="auto"/>
        <w:tblLook w:val="04A0" w:firstRow="1" w:lastRow="0" w:firstColumn="1" w:lastColumn="0" w:noHBand="0" w:noVBand="1"/>
      </w:tblPr>
      <w:tblGrid>
        <w:gridCol w:w="2160"/>
        <w:gridCol w:w="2160"/>
        <w:gridCol w:w="2160"/>
        <w:gridCol w:w="2160"/>
      </w:tblGrid>
      <w:tr w:rsidR="005A76FB" w:rsidRPr="00EC16D5" w14:paraId="0BE0287A" w14:textId="77777777" w:rsidTr="005A76FB">
        <w:trPr>
          <w:cnfStyle w:val="100000000000" w:firstRow="1" w:lastRow="0" w:firstColumn="0" w:lastColumn="0" w:oddVBand="0" w:evenVBand="0" w:oddHBand="0" w:evenHBand="0" w:firstRowFirstColumn="0" w:firstRowLastColumn="0" w:lastRowFirstColumn="0" w:lastRowLastColumn="0"/>
        </w:trPr>
        <w:tc>
          <w:tcPr>
            <w:tcW w:w="2160" w:type="dxa"/>
          </w:tcPr>
          <w:p w14:paraId="070C8357" w14:textId="1C1A6FC9" w:rsidR="005A76FB" w:rsidRPr="00EC16D5" w:rsidRDefault="005A76FB" w:rsidP="00EC16D5">
            <w:pPr>
              <w:spacing w:after="120"/>
              <w:jc w:val="center"/>
            </w:pPr>
            <w:r w:rsidRPr="00EC16D5">
              <w:t>Station Name</w:t>
            </w:r>
          </w:p>
        </w:tc>
        <w:tc>
          <w:tcPr>
            <w:tcW w:w="2160" w:type="dxa"/>
          </w:tcPr>
          <w:p w14:paraId="061765FE" w14:textId="60ECEBB5" w:rsidR="005A76FB" w:rsidRPr="00EC16D5" w:rsidRDefault="005A76FB" w:rsidP="00EC16D5">
            <w:pPr>
              <w:spacing w:after="120"/>
              <w:jc w:val="center"/>
            </w:pPr>
            <w:r w:rsidRPr="00EC16D5">
              <w:t>Latitude (deg)</w:t>
            </w:r>
          </w:p>
        </w:tc>
        <w:tc>
          <w:tcPr>
            <w:tcW w:w="2160" w:type="dxa"/>
          </w:tcPr>
          <w:p w14:paraId="4AB07C64" w14:textId="61DA9CFA" w:rsidR="005A76FB" w:rsidRPr="00EC16D5" w:rsidRDefault="005A76FB" w:rsidP="00EC16D5">
            <w:pPr>
              <w:spacing w:after="120"/>
              <w:jc w:val="center"/>
            </w:pPr>
            <w:r w:rsidRPr="00EC16D5">
              <w:t>Longitude (deg)</w:t>
            </w:r>
          </w:p>
        </w:tc>
        <w:tc>
          <w:tcPr>
            <w:tcW w:w="2160" w:type="dxa"/>
          </w:tcPr>
          <w:p w14:paraId="6FA0EE3A" w14:textId="1AF075ED" w:rsidR="005A76FB" w:rsidRPr="00EC16D5" w:rsidRDefault="005A76FB" w:rsidP="00EC16D5">
            <w:pPr>
              <w:spacing w:after="120"/>
              <w:jc w:val="center"/>
            </w:pPr>
            <w:r w:rsidRPr="00EC16D5">
              <w:t>Elevation (m)</w:t>
            </w:r>
          </w:p>
        </w:tc>
      </w:tr>
      <w:tr w:rsidR="005A76FB" w:rsidRPr="00EC16D5" w14:paraId="7D50BEAE" w14:textId="77777777" w:rsidTr="007C5190">
        <w:tc>
          <w:tcPr>
            <w:tcW w:w="2160" w:type="dxa"/>
            <w:vAlign w:val="bottom"/>
          </w:tcPr>
          <w:p w14:paraId="317D781C" w14:textId="74504706" w:rsidR="005A76FB" w:rsidRPr="00EC16D5" w:rsidRDefault="005A76FB" w:rsidP="00EC16D5">
            <w:pPr>
              <w:spacing w:after="120"/>
              <w:jc w:val="center"/>
            </w:pPr>
            <w:r w:rsidRPr="00EC16D5">
              <w:rPr>
                <w:color w:val="000000"/>
              </w:rPr>
              <w:t>H000</w:t>
            </w:r>
          </w:p>
        </w:tc>
        <w:tc>
          <w:tcPr>
            <w:tcW w:w="2160" w:type="dxa"/>
            <w:vAlign w:val="bottom"/>
          </w:tcPr>
          <w:p w14:paraId="35758EF5" w14:textId="2EA29268" w:rsidR="005A76FB" w:rsidRPr="00EC16D5" w:rsidRDefault="005A76FB" w:rsidP="00EC16D5">
            <w:pPr>
              <w:spacing w:after="120"/>
              <w:jc w:val="center"/>
            </w:pPr>
            <w:r w:rsidRPr="00EC16D5">
              <w:rPr>
                <w:color w:val="000000"/>
              </w:rPr>
              <w:t>31.668962</w:t>
            </w:r>
          </w:p>
        </w:tc>
        <w:tc>
          <w:tcPr>
            <w:tcW w:w="2160" w:type="dxa"/>
            <w:vAlign w:val="bottom"/>
          </w:tcPr>
          <w:p w14:paraId="79FA1D19" w14:textId="6A893517" w:rsidR="005A76FB" w:rsidRPr="00EC16D5" w:rsidRDefault="005A76FB" w:rsidP="00EC16D5">
            <w:pPr>
              <w:spacing w:after="120"/>
              <w:jc w:val="center"/>
            </w:pPr>
            <w:r w:rsidRPr="00EC16D5">
              <w:rPr>
                <w:color w:val="000000"/>
              </w:rPr>
              <w:t>-102.950262</w:t>
            </w:r>
          </w:p>
        </w:tc>
        <w:tc>
          <w:tcPr>
            <w:tcW w:w="2160" w:type="dxa"/>
            <w:vAlign w:val="bottom"/>
          </w:tcPr>
          <w:p w14:paraId="0B3B4EF5" w14:textId="432BEF29" w:rsidR="005A76FB" w:rsidRPr="00EC16D5" w:rsidRDefault="005A76FB" w:rsidP="00EC16D5">
            <w:pPr>
              <w:spacing w:after="120"/>
              <w:jc w:val="center"/>
            </w:pPr>
            <w:r w:rsidRPr="00EC16D5">
              <w:rPr>
                <w:color w:val="000000"/>
              </w:rPr>
              <w:t>799.153</w:t>
            </w:r>
          </w:p>
        </w:tc>
      </w:tr>
      <w:tr w:rsidR="005A76FB" w:rsidRPr="00EC16D5" w14:paraId="7A14D599" w14:textId="77777777" w:rsidTr="007C5190">
        <w:tc>
          <w:tcPr>
            <w:tcW w:w="2160" w:type="dxa"/>
            <w:vAlign w:val="bottom"/>
          </w:tcPr>
          <w:p w14:paraId="1DB00376" w14:textId="46C199B4" w:rsidR="005A76FB" w:rsidRPr="00EC16D5" w:rsidRDefault="005A76FB" w:rsidP="00EC16D5">
            <w:pPr>
              <w:spacing w:after="120"/>
              <w:jc w:val="center"/>
            </w:pPr>
            <w:r w:rsidRPr="00EC16D5">
              <w:rPr>
                <w:color w:val="000000"/>
              </w:rPr>
              <w:t>H001</w:t>
            </w:r>
          </w:p>
        </w:tc>
        <w:tc>
          <w:tcPr>
            <w:tcW w:w="2160" w:type="dxa"/>
            <w:vAlign w:val="bottom"/>
          </w:tcPr>
          <w:p w14:paraId="04818F3A" w14:textId="2DD77DD1" w:rsidR="005A76FB" w:rsidRPr="00EC16D5" w:rsidRDefault="005A76FB" w:rsidP="00EC16D5">
            <w:pPr>
              <w:spacing w:after="120"/>
              <w:jc w:val="center"/>
            </w:pPr>
            <w:r w:rsidRPr="00EC16D5">
              <w:rPr>
                <w:color w:val="000000"/>
              </w:rPr>
              <w:t>31.669512</w:t>
            </w:r>
          </w:p>
        </w:tc>
        <w:tc>
          <w:tcPr>
            <w:tcW w:w="2160" w:type="dxa"/>
            <w:vAlign w:val="bottom"/>
          </w:tcPr>
          <w:p w14:paraId="796050E0" w14:textId="2CC6B5CF" w:rsidR="005A76FB" w:rsidRPr="00EC16D5" w:rsidRDefault="005A76FB" w:rsidP="00EC16D5">
            <w:pPr>
              <w:spacing w:after="120"/>
              <w:jc w:val="center"/>
            </w:pPr>
            <w:r w:rsidRPr="00EC16D5">
              <w:rPr>
                <w:color w:val="000000"/>
              </w:rPr>
              <w:t>-102.948264</w:t>
            </w:r>
          </w:p>
        </w:tc>
        <w:tc>
          <w:tcPr>
            <w:tcW w:w="2160" w:type="dxa"/>
            <w:vAlign w:val="bottom"/>
          </w:tcPr>
          <w:p w14:paraId="7F0B930A" w14:textId="0782D688" w:rsidR="005A76FB" w:rsidRPr="00EC16D5" w:rsidRDefault="005A76FB" w:rsidP="00EC16D5">
            <w:pPr>
              <w:spacing w:after="120"/>
              <w:jc w:val="center"/>
            </w:pPr>
            <w:r w:rsidRPr="00EC16D5">
              <w:rPr>
                <w:color w:val="000000"/>
              </w:rPr>
              <w:t>799.666</w:t>
            </w:r>
          </w:p>
        </w:tc>
      </w:tr>
      <w:tr w:rsidR="005A76FB" w:rsidRPr="00EC16D5" w14:paraId="75BBDC36" w14:textId="77777777" w:rsidTr="007C5190">
        <w:tc>
          <w:tcPr>
            <w:tcW w:w="2160" w:type="dxa"/>
            <w:vAlign w:val="bottom"/>
          </w:tcPr>
          <w:p w14:paraId="0C534F3D" w14:textId="0C327738" w:rsidR="005A76FB" w:rsidRPr="00EC16D5" w:rsidRDefault="005A76FB" w:rsidP="00EC16D5">
            <w:pPr>
              <w:spacing w:after="120"/>
              <w:jc w:val="center"/>
            </w:pPr>
            <w:r w:rsidRPr="00EC16D5">
              <w:rPr>
                <w:color w:val="000000"/>
              </w:rPr>
              <w:t>H002</w:t>
            </w:r>
          </w:p>
        </w:tc>
        <w:tc>
          <w:tcPr>
            <w:tcW w:w="2160" w:type="dxa"/>
            <w:vAlign w:val="bottom"/>
          </w:tcPr>
          <w:p w14:paraId="731385FD" w14:textId="3F029331" w:rsidR="005A76FB" w:rsidRPr="00EC16D5" w:rsidRDefault="005A76FB" w:rsidP="00EC16D5">
            <w:pPr>
              <w:spacing w:after="120"/>
              <w:jc w:val="center"/>
            </w:pPr>
            <w:r w:rsidRPr="00EC16D5">
              <w:rPr>
                <w:color w:val="000000"/>
              </w:rPr>
              <w:t>31.670058</w:t>
            </w:r>
          </w:p>
        </w:tc>
        <w:tc>
          <w:tcPr>
            <w:tcW w:w="2160" w:type="dxa"/>
            <w:vAlign w:val="bottom"/>
          </w:tcPr>
          <w:p w14:paraId="4F0828E7" w14:textId="5E3982BD" w:rsidR="005A76FB" w:rsidRPr="00EC16D5" w:rsidRDefault="005A76FB" w:rsidP="00EC16D5">
            <w:pPr>
              <w:spacing w:after="120"/>
              <w:jc w:val="center"/>
            </w:pPr>
            <w:r w:rsidRPr="00EC16D5">
              <w:rPr>
                <w:color w:val="000000"/>
              </w:rPr>
              <w:t>-102.946255</w:t>
            </w:r>
          </w:p>
        </w:tc>
        <w:tc>
          <w:tcPr>
            <w:tcW w:w="2160" w:type="dxa"/>
            <w:vAlign w:val="bottom"/>
          </w:tcPr>
          <w:p w14:paraId="071618A3" w14:textId="416CE2B1" w:rsidR="005A76FB" w:rsidRPr="00EC16D5" w:rsidRDefault="005A76FB" w:rsidP="00EC16D5">
            <w:pPr>
              <w:spacing w:after="120"/>
              <w:jc w:val="center"/>
            </w:pPr>
            <w:r w:rsidRPr="00EC16D5">
              <w:rPr>
                <w:color w:val="000000"/>
              </w:rPr>
              <w:t>799.561</w:t>
            </w:r>
          </w:p>
        </w:tc>
      </w:tr>
      <w:tr w:rsidR="005A76FB" w:rsidRPr="00EC16D5" w14:paraId="56C625AC" w14:textId="77777777" w:rsidTr="007C5190">
        <w:tc>
          <w:tcPr>
            <w:tcW w:w="2160" w:type="dxa"/>
            <w:vAlign w:val="bottom"/>
          </w:tcPr>
          <w:p w14:paraId="42FBE9E5" w14:textId="0714573E" w:rsidR="005A76FB" w:rsidRPr="00EC16D5" w:rsidRDefault="005A76FB" w:rsidP="00EC16D5">
            <w:pPr>
              <w:spacing w:after="120"/>
              <w:jc w:val="center"/>
            </w:pPr>
            <w:r w:rsidRPr="00EC16D5">
              <w:rPr>
                <w:color w:val="000000"/>
              </w:rPr>
              <w:t>H003</w:t>
            </w:r>
          </w:p>
        </w:tc>
        <w:tc>
          <w:tcPr>
            <w:tcW w:w="2160" w:type="dxa"/>
            <w:vAlign w:val="bottom"/>
          </w:tcPr>
          <w:p w14:paraId="5548CDC8" w14:textId="60D59797" w:rsidR="005A76FB" w:rsidRPr="00EC16D5" w:rsidRDefault="005A76FB" w:rsidP="00EC16D5">
            <w:pPr>
              <w:spacing w:after="120"/>
              <w:jc w:val="center"/>
            </w:pPr>
            <w:r w:rsidRPr="00EC16D5">
              <w:rPr>
                <w:color w:val="000000"/>
              </w:rPr>
              <w:t>31.670905</w:t>
            </w:r>
          </w:p>
        </w:tc>
        <w:tc>
          <w:tcPr>
            <w:tcW w:w="2160" w:type="dxa"/>
            <w:vAlign w:val="bottom"/>
          </w:tcPr>
          <w:p w14:paraId="650B5875" w14:textId="5F5983DF" w:rsidR="005A76FB" w:rsidRPr="00EC16D5" w:rsidRDefault="005A76FB" w:rsidP="00EC16D5">
            <w:pPr>
              <w:spacing w:after="120"/>
              <w:jc w:val="center"/>
            </w:pPr>
            <w:r w:rsidRPr="00EC16D5">
              <w:rPr>
                <w:color w:val="000000"/>
              </w:rPr>
              <w:t>-102.943186</w:t>
            </w:r>
          </w:p>
        </w:tc>
        <w:tc>
          <w:tcPr>
            <w:tcW w:w="2160" w:type="dxa"/>
            <w:vAlign w:val="bottom"/>
          </w:tcPr>
          <w:p w14:paraId="7F4D626F" w14:textId="09417E7D" w:rsidR="005A76FB" w:rsidRPr="00EC16D5" w:rsidRDefault="005A76FB" w:rsidP="00EC16D5">
            <w:pPr>
              <w:spacing w:after="120"/>
              <w:jc w:val="center"/>
            </w:pPr>
            <w:r w:rsidRPr="00EC16D5">
              <w:rPr>
                <w:color w:val="000000"/>
              </w:rPr>
              <w:t>800.582</w:t>
            </w:r>
          </w:p>
        </w:tc>
      </w:tr>
      <w:tr w:rsidR="005A76FB" w:rsidRPr="00EC16D5" w14:paraId="7D831A41" w14:textId="77777777" w:rsidTr="007C5190">
        <w:tc>
          <w:tcPr>
            <w:tcW w:w="2160" w:type="dxa"/>
            <w:vAlign w:val="bottom"/>
          </w:tcPr>
          <w:p w14:paraId="0AA02050" w14:textId="3263AC55" w:rsidR="005A76FB" w:rsidRPr="00EC16D5" w:rsidRDefault="005A76FB" w:rsidP="00EC16D5">
            <w:pPr>
              <w:spacing w:after="120"/>
              <w:jc w:val="center"/>
            </w:pPr>
            <w:r w:rsidRPr="00EC16D5">
              <w:rPr>
                <w:color w:val="000000"/>
              </w:rPr>
              <w:t>H004</w:t>
            </w:r>
          </w:p>
        </w:tc>
        <w:tc>
          <w:tcPr>
            <w:tcW w:w="2160" w:type="dxa"/>
            <w:vAlign w:val="bottom"/>
          </w:tcPr>
          <w:p w14:paraId="3C0454F6" w14:textId="7D255F0F" w:rsidR="005A76FB" w:rsidRPr="00EC16D5" w:rsidRDefault="005A76FB" w:rsidP="00EC16D5">
            <w:pPr>
              <w:spacing w:after="120"/>
              <w:jc w:val="center"/>
            </w:pPr>
            <w:r w:rsidRPr="00EC16D5">
              <w:rPr>
                <w:color w:val="000000"/>
              </w:rPr>
              <w:t>31.671470</w:t>
            </w:r>
          </w:p>
        </w:tc>
        <w:tc>
          <w:tcPr>
            <w:tcW w:w="2160" w:type="dxa"/>
            <w:vAlign w:val="bottom"/>
          </w:tcPr>
          <w:p w14:paraId="0D3C282E" w14:textId="0824DB7B" w:rsidR="005A76FB" w:rsidRPr="00EC16D5" w:rsidRDefault="005A76FB" w:rsidP="00EC16D5">
            <w:pPr>
              <w:spacing w:after="120"/>
              <w:jc w:val="center"/>
            </w:pPr>
            <w:r w:rsidRPr="00EC16D5">
              <w:rPr>
                <w:color w:val="000000"/>
              </w:rPr>
              <w:t>-102.941061</w:t>
            </w:r>
          </w:p>
        </w:tc>
        <w:tc>
          <w:tcPr>
            <w:tcW w:w="2160" w:type="dxa"/>
            <w:vAlign w:val="bottom"/>
          </w:tcPr>
          <w:p w14:paraId="57DE12C6" w14:textId="309E4140" w:rsidR="005A76FB" w:rsidRPr="00EC16D5" w:rsidRDefault="005A76FB" w:rsidP="00EC16D5">
            <w:pPr>
              <w:spacing w:after="120"/>
              <w:jc w:val="center"/>
            </w:pPr>
            <w:r w:rsidRPr="00EC16D5">
              <w:rPr>
                <w:color w:val="000000"/>
              </w:rPr>
              <w:t>801.859</w:t>
            </w:r>
          </w:p>
        </w:tc>
      </w:tr>
      <w:tr w:rsidR="005A76FB" w:rsidRPr="00EC16D5" w14:paraId="2AB171B1" w14:textId="77777777" w:rsidTr="007C5190">
        <w:tc>
          <w:tcPr>
            <w:tcW w:w="2160" w:type="dxa"/>
            <w:vAlign w:val="bottom"/>
          </w:tcPr>
          <w:p w14:paraId="29933822" w14:textId="34D7054F" w:rsidR="005A76FB" w:rsidRPr="00EC16D5" w:rsidRDefault="005A76FB" w:rsidP="00EC16D5">
            <w:pPr>
              <w:spacing w:after="120"/>
              <w:jc w:val="center"/>
            </w:pPr>
            <w:r w:rsidRPr="00EC16D5">
              <w:rPr>
                <w:color w:val="000000"/>
              </w:rPr>
              <w:t>H005</w:t>
            </w:r>
          </w:p>
        </w:tc>
        <w:tc>
          <w:tcPr>
            <w:tcW w:w="2160" w:type="dxa"/>
            <w:vAlign w:val="bottom"/>
          </w:tcPr>
          <w:p w14:paraId="0FDD4865" w14:textId="1DBCAF2C" w:rsidR="005A76FB" w:rsidRPr="00EC16D5" w:rsidRDefault="005A76FB" w:rsidP="00EC16D5">
            <w:pPr>
              <w:spacing w:after="120"/>
              <w:jc w:val="center"/>
            </w:pPr>
            <w:r w:rsidRPr="00EC16D5">
              <w:rPr>
                <w:color w:val="000000"/>
              </w:rPr>
              <w:t>31.672028</w:t>
            </w:r>
          </w:p>
        </w:tc>
        <w:tc>
          <w:tcPr>
            <w:tcW w:w="2160" w:type="dxa"/>
            <w:vAlign w:val="bottom"/>
          </w:tcPr>
          <w:p w14:paraId="372F0E94" w14:textId="0904AC84" w:rsidR="005A76FB" w:rsidRPr="00EC16D5" w:rsidRDefault="005A76FB" w:rsidP="00EC16D5">
            <w:pPr>
              <w:spacing w:after="120"/>
              <w:jc w:val="center"/>
            </w:pPr>
            <w:r w:rsidRPr="00EC16D5">
              <w:rPr>
                <w:color w:val="000000"/>
              </w:rPr>
              <w:t>-102.939006</w:t>
            </w:r>
          </w:p>
        </w:tc>
        <w:tc>
          <w:tcPr>
            <w:tcW w:w="2160" w:type="dxa"/>
            <w:vAlign w:val="bottom"/>
          </w:tcPr>
          <w:p w14:paraId="234F0CF9" w14:textId="423A04CC" w:rsidR="005A76FB" w:rsidRPr="00EC16D5" w:rsidRDefault="005A76FB" w:rsidP="00EC16D5">
            <w:pPr>
              <w:spacing w:after="120"/>
              <w:jc w:val="center"/>
            </w:pPr>
            <w:r w:rsidRPr="00EC16D5">
              <w:rPr>
                <w:color w:val="000000"/>
              </w:rPr>
              <w:t>801.434</w:t>
            </w:r>
          </w:p>
        </w:tc>
      </w:tr>
      <w:tr w:rsidR="005A76FB" w:rsidRPr="00EC16D5" w14:paraId="6CB00DDF" w14:textId="77777777" w:rsidTr="007C5190">
        <w:tc>
          <w:tcPr>
            <w:tcW w:w="2160" w:type="dxa"/>
            <w:vAlign w:val="bottom"/>
          </w:tcPr>
          <w:p w14:paraId="746366D8" w14:textId="37F365AA" w:rsidR="005A76FB" w:rsidRPr="00EC16D5" w:rsidRDefault="005A76FB" w:rsidP="00EC16D5">
            <w:pPr>
              <w:spacing w:after="120"/>
              <w:jc w:val="center"/>
            </w:pPr>
            <w:r w:rsidRPr="00EC16D5">
              <w:rPr>
                <w:color w:val="000000"/>
              </w:rPr>
              <w:t>H006</w:t>
            </w:r>
          </w:p>
        </w:tc>
        <w:tc>
          <w:tcPr>
            <w:tcW w:w="2160" w:type="dxa"/>
            <w:vAlign w:val="bottom"/>
          </w:tcPr>
          <w:p w14:paraId="246D5A9E" w14:textId="6A98F40A" w:rsidR="005A76FB" w:rsidRPr="00EC16D5" w:rsidRDefault="005A76FB" w:rsidP="00EC16D5">
            <w:pPr>
              <w:spacing w:after="120"/>
              <w:jc w:val="center"/>
            </w:pPr>
            <w:r w:rsidRPr="00EC16D5">
              <w:rPr>
                <w:color w:val="000000"/>
              </w:rPr>
              <w:t>31.672602</w:t>
            </w:r>
          </w:p>
        </w:tc>
        <w:tc>
          <w:tcPr>
            <w:tcW w:w="2160" w:type="dxa"/>
            <w:vAlign w:val="bottom"/>
          </w:tcPr>
          <w:p w14:paraId="123A137A" w14:textId="135B0B96" w:rsidR="005A76FB" w:rsidRPr="00EC16D5" w:rsidRDefault="005A76FB" w:rsidP="00EC16D5">
            <w:pPr>
              <w:spacing w:after="120"/>
              <w:jc w:val="center"/>
            </w:pPr>
            <w:r w:rsidRPr="00EC16D5">
              <w:rPr>
                <w:color w:val="000000"/>
              </w:rPr>
              <w:t>-102.936969</w:t>
            </w:r>
          </w:p>
        </w:tc>
        <w:tc>
          <w:tcPr>
            <w:tcW w:w="2160" w:type="dxa"/>
            <w:vAlign w:val="bottom"/>
          </w:tcPr>
          <w:p w14:paraId="5909EC03" w14:textId="46D6EA10" w:rsidR="005A76FB" w:rsidRPr="00EC16D5" w:rsidRDefault="005A76FB" w:rsidP="00EC16D5">
            <w:pPr>
              <w:spacing w:after="120"/>
              <w:jc w:val="center"/>
            </w:pPr>
            <w:r w:rsidRPr="00EC16D5">
              <w:rPr>
                <w:color w:val="000000"/>
              </w:rPr>
              <w:t>801.524</w:t>
            </w:r>
          </w:p>
        </w:tc>
      </w:tr>
      <w:tr w:rsidR="005A76FB" w:rsidRPr="00EC16D5" w14:paraId="6D04412A" w14:textId="77777777" w:rsidTr="007C5190">
        <w:tc>
          <w:tcPr>
            <w:tcW w:w="2160" w:type="dxa"/>
            <w:vAlign w:val="bottom"/>
          </w:tcPr>
          <w:p w14:paraId="39111B99" w14:textId="0F900CEB" w:rsidR="005A76FB" w:rsidRPr="00EC16D5" w:rsidRDefault="005A76FB" w:rsidP="00EC16D5">
            <w:pPr>
              <w:spacing w:after="120"/>
              <w:jc w:val="center"/>
            </w:pPr>
            <w:r w:rsidRPr="00EC16D5">
              <w:rPr>
                <w:color w:val="000000"/>
              </w:rPr>
              <w:t>H007</w:t>
            </w:r>
          </w:p>
        </w:tc>
        <w:tc>
          <w:tcPr>
            <w:tcW w:w="2160" w:type="dxa"/>
            <w:vAlign w:val="bottom"/>
          </w:tcPr>
          <w:p w14:paraId="605C9286" w14:textId="08D7014C" w:rsidR="005A76FB" w:rsidRPr="00EC16D5" w:rsidRDefault="005A76FB" w:rsidP="00EC16D5">
            <w:pPr>
              <w:spacing w:after="120"/>
              <w:jc w:val="center"/>
            </w:pPr>
            <w:r w:rsidRPr="00EC16D5">
              <w:rPr>
                <w:color w:val="000000"/>
              </w:rPr>
              <w:t>31.673167</w:t>
            </w:r>
          </w:p>
        </w:tc>
        <w:tc>
          <w:tcPr>
            <w:tcW w:w="2160" w:type="dxa"/>
            <w:vAlign w:val="bottom"/>
          </w:tcPr>
          <w:p w14:paraId="5A6E05A1" w14:textId="26D845D9" w:rsidR="005A76FB" w:rsidRPr="00EC16D5" w:rsidRDefault="005A76FB" w:rsidP="00EC16D5">
            <w:pPr>
              <w:spacing w:after="120"/>
              <w:jc w:val="center"/>
            </w:pPr>
            <w:r w:rsidRPr="00EC16D5">
              <w:rPr>
                <w:color w:val="000000"/>
              </w:rPr>
              <w:t>-102.934840</w:t>
            </w:r>
          </w:p>
        </w:tc>
        <w:tc>
          <w:tcPr>
            <w:tcW w:w="2160" w:type="dxa"/>
            <w:vAlign w:val="bottom"/>
          </w:tcPr>
          <w:p w14:paraId="49DAE15B" w14:textId="3DDE4D7E" w:rsidR="005A76FB" w:rsidRPr="00EC16D5" w:rsidRDefault="005A76FB" w:rsidP="00EC16D5">
            <w:pPr>
              <w:spacing w:after="120"/>
              <w:jc w:val="center"/>
            </w:pPr>
            <w:r w:rsidRPr="00EC16D5">
              <w:rPr>
                <w:color w:val="000000"/>
              </w:rPr>
              <w:t>802.836</w:t>
            </w:r>
          </w:p>
        </w:tc>
      </w:tr>
      <w:tr w:rsidR="005A76FB" w:rsidRPr="00EC16D5" w14:paraId="172A2111" w14:textId="77777777" w:rsidTr="007C5190">
        <w:tc>
          <w:tcPr>
            <w:tcW w:w="2160" w:type="dxa"/>
            <w:vAlign w:val="bottom"/>
          </w:tcPr>
          <w:p w14:paraId="5744D1AE" w14:textId="244C44E7" w:rsidR="005A76FB" w:rsidRPr="00EC16D5" w:rsidRDefault="005A76FB" w:rsidP="00EC16D5">
            <w:pPr>
              <w:spacing w:after="120"/>
              <w:jc w:val="center"/>
            </w:pPr>
            <w:r w:rsidRPr="00EC16D5">
              <w:rPr>
                <w:color w:val="000000"/>
              </w:rPr>
              <w:t>H008</w:t>
            </w:r>
          </w:p>
        </w:tc>
        <w:tc>
          <w:tcPr>
            <w:tcW w:w="2160" w:type="dxa"/>
            <w:vAlign w:val="bottom"/>
          </w:tcPr>
          <w:p w14:paraId="062CEFEF" w14:textId="3B597609" w:rsidR="005A76FB" w:rsidRPr="00EC16D5" w:rsidRDefault="005A76FB" w:rsidP="00EC16D5">
            <w:pPr>
              <w:spacing w:after="120"/>
              <w:jc w:val="center"/>
            </w:pPr>
            <w:r w:rsidRPr="00EC16D5">
              <w:rPr>
                <w:color w:val="000000"/>
              </w:rPr>
              <w:t>31.673736</w:t>
            </w:r>
          </w:p>
        </w:tc>
        <w:tc>
          <w:tcPr>
            <w:tcW w:w="2160" w:type="dxa"/>
            <w:vAlign w:val="bottom"/>
          </w:tcPr>
          <w:p w14:paraId="04FD50A3" w14:textId="51FC4CD4" w:rsidR="005A76FB" w:rsidRPr="00EC16D5" w:rsidRDefault="005A76FB" w:rsidP="00EC16D5">
            <w:pPr>
              <w:spacing w:after="120"/>
              <w:jc w:val="center"/>
            </w:pPr>
            <w:r w:rsidRPr="00EC16D5">
              <w:rPr>
                <w:color w:val="000000"/>
              </w:rPr>
              <w:t>-102.932831</w:t>
            </w:r>
          </w:p>
        </w:tc>
        <w:tc>
          <w:tcPr>
            <w:tcW w:w="2160" w:type="dxa"/>
            <w:vAlign w:val="bottom"/>
          </w:tcPr>
          <w:p w14:paraId="050B2229" w14:textId="144FA0E9" w:rsidR="005A76FB" w:rsidRPr="00EC16D5" w:rsidRDefault="005A76FB" w:rsidP="00EC16D5">
            <w:pPr>
              <w:spacing w:after="120"/>
              <w:jc w:val="center"/>
            </w:pPr>
            <w:r w:rsidRPr="00EC16D5">
              <w:rPr>
                <w:color w:val="000000"/>
              </w:rPr>
              <w:t>802.432</w:t>
            </w:r>
          </w:p>
        </w:tc>
      </w:tr>
      <w:tr w:rsidR="005A76FB" w:rsidRPr="00EC16D5" w14:paraId="53B5FB91" w14:textId="77777777" w:rsidTr="007C5190">
        <w:tc>
          <w:tcPr>
            <w:tcW w:w="2160" w:type="dxa"/>
            <w:vAlign w:val="bottom"/>
          </w:tcPr>
          <w:p w14:paraId="4643360F" w14:textId="1CFC07DE" w:rsidR="005A76FB" w:rsidRPr="00EC16D5" w:rsidRDefault="005A76FB" w:rsidP="00EC16D5">
            <w:pPr>
              <w:spacing w:after="120"/>
              <w:jc w:val="center"/>
            </w:pPr>
            <w:r w:rsidRPr="00EC16D5">
              <w:rPr>
                <w:color w:val="000000"/>
              </w:rPr>
              <w:t>H009</w:t>
            </w:r>
          </w:p>
        </w:tc>
        <w:tc>
          <w:tcPr>
            <w:tcW w:w="2160" w:type="dxa"/>
            <w:vAlign w:val="bottom"/>
          </w:tcPr>
          <w:p w14:paraId="1B7DAFB9" w14:textId="7211FE4C" w:rsidR="005A76FB" w:rsidRPr="00EC16D5" w:rsidRDefault="005A76FB" w:rsidP="00EC16D5">
            <w:pPr>
              <w:spacing w:after="120"/>
              <w:jc w:val="center"/>
            </w:pPr>
            <w:r w:rsidRPr="00EC16D5">
              <w:rPr>
                <w:color w:val="000000"/>
              </w:rPr>
              <w:t>31.674292</w:t>
            </w:r>
          </w:p>
        </w:tc>
        <w:tc>
          <w:tcPr>
            <w:tcW w:w="2160" w:type="dxa"/>
            <w:vAlign w:val="bottom"/>
          </w:tcPr>
          <w:p w14:paraId="3FCB109E" w14:textId="571C474B" w:rsidR="005A76FB" w:rsidRPr="00EC16D5" w:rsidRDefault="005A76FB" w:rsidP="00EC16D5">
            <w:pPr>
              <w:spacing w:after="120"/>
              <w:jc w:val="center"/>
            </w:pPr>
            <w:r w:rsidRPr="00EC16D5">
              <w:rPr>
                <w:color w:val="000000"/>
              </w:rPr>
              <w:t>-102.930773</w:t>
            </w:r>
          </w:p>
        </w:tc>
        <w:tc>
          <w:tcPr>
            <w:tcW w:w="2160" w:type="dxa"/>
            <w:vAlign w:val="bottom"/>
          </w:tcPr>
          <w:p w14:paraId="6C495104" w14:textId="4DDCBEB8" w:rsidR="005A76FB" w:rsidRPr="00EC16D5" w:rsidRDefault="005A76FB" w:rsidP="00EC16D5">
            <w:pPr>
              <w:spacing w:after="120"/>
              <w:jc w:val="center"/>
            </w:pPr>
            <w:r w:rsidRPr="00EC16D5">
              <w:rPr>
                <w:color w:val="000000"/>
              </w:rPr>
              <w:t>803.528</w:t>
            </w:r>
          </w:p>
        </w:tc>
      </w:tr>
      <w:tr w:rsidR="005A76FB" w:rsidRPr="00EC16D5" w14:paraId="6378879F" w14:textId="77777777" w:rsidTr="007C5190">
        <w:tc>
          <w:tcPr>
            <w:tcW w:w="2160" w:type="dxa"/>
            <w:vAlign w:val="bottom"/>
          </w:tcPr>
          <w:p w14:paraId="0780BFEC" w14:textId="0BC6A119" w:rsidR="005A76FB" w:rsidRPr="00EC16D5" w:rsidRDefault="005A76FB" w:rsidP="00EC16D5">
            <w:pPr>
              <w:spacing w:after="120"/>
              <w:jc w:val="center"/>
            </w:pPr>
            <w:r w:rsidRPr="00EC16D5">
              <w:rPr>
                <w:color w:val="000000"/>
              </w:rPr>
              <w:t>H010</w:t>
            </w:r>
          </w:p>
        </w:tc>
        <w:tc>
          <w:tcPr>
            <w:tcW w:w="2160" w:type="dxa"/>
            <w:vAlign w:val="bottom"/>
          </w:tcPr>
          <w:p w14:paraId="714F76D4" w14:textId="3755B14E" w:rsidR="005A76FB" w:rsidRPr="00EC16D5" w:rsidRDefault="005A76FB" w:rsidP="00EC16D5">
            <w:pPr>
              <w:spacing w:after="120"/>
              <w:jc w:val="center"/>
            </w:pPr>
            <w:r w:rsidRPr="00EC16D5">
              <w:rPr>
                <w:color w:val="000000"/>
              </w:rPr>
              <w:t>31.674911</w:t>
            </w:r>
          </w:p>
        </w:tc>
        <w:tc>
          <w:tcPr>
            <w:tcW w:w="2160" w:type="dxa"/>
            <w:vAlign w:val="bottom"/>
          </w:tcPr>
          <w:p w14:paraId="108EA8C4" w14:textId="72E7DFC2" w:rsidR="005A76FB" w:rsidRPr="00EC16D5" w:rsidRDefault="005A76FB" w:rsidP="00EC16D5">
            <w:pPr>
              <w:spacing w:after="120"/>
              <w:jc w:val="center"/>
            </w:pPr>
            <w:r w:rsidRPr="00EC16D5">
              <w:rPr>
                <w:color w:val="000000"/>
              </w:rPr>
              <w:t>-102.929155</w:t>
            </w:r>
          </w:p>
        </w:tc>
        <w:tc>
          <w:tcPr>
            <w:tcW w:w="2160" w:type="dxa"/>
            <w:vAlign w:val="bottom"/>
          </w:tcPr>
          <w:p w14:paraId="4BED2385" w14:textId="288D7BE7" w:rsidR="005A76FB" w:rsidRPr="00EC16D5" w:rsidRDefault="005A76FB" w:rsidP="00EC16D5">
            <w:pPr>
              <w:spacing w:after="120"/>
              <w:jc w:val="center"/>
            </w:pPr>
            <w:r w:rsidRPr="00EC16D5">
              <w:rPr>
                <w:color w:val="000000"/>
              </w:rPr>
              <w:t>803.696</w:t>
            </w:r>
          </w:p>
        </w:tc>
      </w:tr>
      <w:tr w:rsidR="005A76FB" w:rsidRPr="00EC16D5" w14:paraId="7B9E9576" w14:textId="77777777" w:rsidTr="007C5190">
        <w:tc>
          <w:tcPr>
            <w:tcW w:w="2160" w:type="dxa"/>
            <w:vAlign w:val="bottom"/>
          </w:tcPr>
          <w:p w14:paraId="21F7C497" w14:textId="5E1F0091" w:rsidR="005A76FB" w:rsidRPr="00EC16D5" w:rsidRDefault="005A76FB" w:rsidP="00EC16D5">
            <w:pPr>
              <w:spacing w:after="120"/>
              <w:jc w:val="center"/>
            </w:pPr>
            <w:r w:rsidRPr="00EC16D5">
              <w:rPr>
                <w:color w:val="000000"/>
              </w:rPr>
              <w:t>H011</w:t>
            </w:r>
          </w:p>
        </w:tc>
        <w:tc>
          <w:tcPr>
            <w:tcW w:w="2160" w:type="dxa"/>
            <w:vAlign w:val="bottom"/>
          </w:tcPr>
          <w:p w14:paraId="393DA8ED" w14:textId="6D7FD560" w:rsidR="005A76FB" w:rsidRPr="00EC16D5" w:rsidRDefault="005A76FB" w:rsidP="00EC16D5">
            <w:pPr>
              <w:spacing w:after="120"/>
              <w:jc w:val="center"/>
            </w:pPr>
            <w:r w:rsidRPr="00EC16D5">
              <w:rPr>
                <w:color w:val="000000"/>
              </w:rPr>
              <w:t>31.675386</w:t>
            </w:r>
          </w:p>
        </w:tc>
        <w:tc>
          <w:tcPr>
            <w:tcW w:w="2160" w:type="dxa"/>
            <w:vAlign w:val="bottom"/>
          </w:tcPr>
          <w:p w14:paraId="0D865E4C" w14:textId="44801BAC" w:rsidR="005A76FB" w:rsidRPr="00EC16D5" w:rsidRDefault="005A76FB" w:rsidP="00EC16D5">
            <w:pPr>
              <w:spacing w:after="120"/>
              <w:jc w:val="center"/>
            </w:pPr>
            <w:r w:rsidRPr="00EC16D5">
              <w:rPr>
                <w:color w:val="000000"/>
              </w:rPr>
              <w:t>-102.927345</w:t>
            </w:r>
          </w:p>
        </w:tc>
        <w:tc>
          <w:tcPr>
            <w:tcW w:w="2160" w:type="dxa"/>
            <w:vAlign w:val="bottom"/>
          </w:tcPr>
          <w:p w14:paraId="76DC470C" w14:textId="56D70557" w:rsidR="005A76FB" w:rsidRPr="00EC16D5" w:rsidRDefault="005A76FB" w:rsidP="00EC16D5">
            <w:pPr>
              <w:spacing w:after="120"/>
              <w:jc w:val="center"/>
            </w:pPr>
            <w:r w:rsidRPr="00EC16D5">
              <w:rPr>
                <w:color w:val="000000"/>
              </w:rPr>
              <w:t>804.387</w:t>
            </w:r>
          </w:p>
        </w:tc>
      </w:tr>
      <w:tr w:rsidR="005A76FB" w:rsidRPr="00EC16D5" w14:paraId="7919DB81" w14:textId="77777777" w:rsidTr="007C5190">
        <w:tc>
          <w:tcPr>
            <w:tcW w:w="2160" w:type="dxa"/>
            <w:vAlign w:val="bottom"/>
          </w:tcPr>
          <w:p w14:paraId="0DD8C4AF" w14:textId="66659543" w:rsidR="005A76FB" w:rsidRPr="00EC16D5" w:rsidRDefault="005A76FB" w:rsidP="00EC16D5">
            <w:pPr>
              <w:spacing w:after="120"/>
              <w:jc w:val="center"/>
            </w:pPr>
            <w:r w:rsidRPr="00EC16D5">
              <w:rPr>
                <w:color w:val="000000"/>
              </w:rPr>
              <w:t>H012</w:t>
            </w:r>
          </w:p>
        </w:tc>
        <w:tc>
          <w:tcPr>
            <w:tcW w:w="2160" w:type="dxa"/>
            <w:vAlign w:val="bottom"/>
          </w:tcPr>
          <w:p w14:paraId="4FFE27F1" w14:textId="5C29AE1F" w:rsidR="005A76FB" w:rsidRPr="00EC16D5" w:rsidRDefault="005A76FB" w:rsidP="00EC16D5">
            <w:pPr>
              <w:spacing w:after="120"/>
              <w:jc w:val="center"/>
            </w:pPr>
            <w:r w:rsidRPr="00EC16D5">
              <w:rPr>
                <w:color w:val="000000"/>
              </w:rPr>
              <w:t>31.675925</w:t>
            </w:r>
          </w:p>
        </w:tc>
        <w:tc>
          <w:tcPr>
            <w:tcW w:w="2160" w:type="dxa"/>
            <w:vAlign w:val="bottom"/>
          </w:tcPr>
          <w:p w14:paraId="644F357F" w14:textId="01B27B9E" w:rsidR="005A76FB" w:rsidRPr="00EC16D5" w:rsidRDefault="005A76FB" w:rsidP="00EC16D5">
            <w:pPr>
              <w:spacing w:after="120"/>
              <w:jc w:val="center"/>
            </w:pPr>
            <w:r w:rsidRPr="00EC16D5">
              <w:rPr>
                <w:color w:val="000000"/>
              </w:rPr>
              <w:t>-102.925475</w:t>
            </w:r>
          </w:p>
        </w:tc>
        <w:tc>
          <w:tcPr>
            <w:tcW w:w="2160" w:type="dxa"/>
            <w:vAlign w:val="bottom"/>
          </w:tcPr>
          <w:p w14:paraId="4DC42705" w14:textId="11F4ABD5" w:rsidR="005A76FB" w:rsidRPr="00EC16D5" w:rsidRDefault="005A76FB" w:rsidP="00EC16D5">
            <w:pPr>
              <w:spacing w:after="120"/>
              <w:jc w:val="center"/>
            </w:pPr>
            <w:r w:rsidRPr="00EC16D5">
              <w:rPr>
                <w:color w:val="000000"/>
              </w:rPr>
              <w:t>805.072</w:t>
            </w:r>
          </w:p>
        </w:tc>
      </w:tr>
      <w:tr w:rsidR="005A76FB" w:rsidRPr="00EC16D5" w14:paraId="6C3AD517" w14:textId="77777777" w:rsidTr="007C5190">
        <w:tc>
          <w:tcPr>
            <w:tcW w:w="2160" w:type="dxa"/>
            <w:vAlign w:val="bottom"/>
          </w:tcPr>
          <w:p w14:paraId="7006EB42" w14:textId="621C1C54" w:rsidR="005A76FB" w:rsidRPr="00EC16D5" w:rsidRDefault="005A76FB" w:rsidP="00EC16D5">
            <w:pPr>
              <w:spacing w:after="120"/>
              <w:jc w:val="center"/>
            </w:pPr>
            <w:r w:rsidRPr="00EC16D5">
              <w:rPr>
                <w:color w:val="000000"/>
              </w:rPr>
              <w:t>H013</w:t>
            </w:r>
          </w:p>
        </w:tc>
        <w:tc>
          <w:tcPr>
            <w:tcW w:w="2160" w:type="dxa"/>
            <w:vAlign w:val="bottom"/>
          </w:tcPr>
          <w:p w14:paraId="547C2582" w14:textId="4609CAFB" w:rsidR="005A76FB" w:rsidRPr="00EC16D5" w:rsidRDefault="005A76FB" w:rsidP="00EC16D5">
            <w:pPr>
              <w:spacing w:after="120"/>
              <w:jc w:val="center"/>
            </w:pPr>
            <w:r w:rsidRPr="00EC16D5">
              <w:rPr>
                <w:color w:val="000000"/>
              </w:rPr>
              <w:t>31.678602</w:t>
            </w:r>
          </w:p>
        </w:tc>
        <w:tc>
          <w:tcPr>
            <w:tcW w:w="2160" w:type="dxa"/>
            <w:vAlign w:val="bottom"/>
          </w:tcPr>
          <w:p w14:paraId="39B7C0AC" w14:textId="373CFF9E" w:rsidR="005A76FB" w:rsidRPr="00EC16D5" w:rsidRDefault="005A76FB" w:rsidP="00EC16D5">
            <w:pPr>
              <w:spacing w:after="120"/>
              <w:jc w:val="center"/>
            </w:pPr>
            <w:r w:rsidRPr="00EC16D5">
              <w:rPr>
                <w:color w:val="000000"/>
              </w:rPr>
              <w:t>-102.913211</w:t>
            </w:r>
          </w:p>
        </w:tc>
        <w:tc>
          <w:tcPr>
            <w:tcW w:w="2160" w:type="dxa"/>
            <w:vAlign w:val="bottom"/>
          </w:tcPr>
          <w:p w14:paraId="59675528" w14:textId="7270B9F5" w:rsidR="005A76FB" w:rsidRPr="00EC16D5" w:rsidRDefault="005A76FB" w:rsidP="00EC16D5">
            <w:pPr>
              <w:spacing w:after="120"/>
              <w:jc w:val="center"/>
            </w:pPr>
            <w:r w:rsidRPr="00EC16D5">
              <w:rPr>
                <w:color w:val="000000"/>
              </w:rPr>
              <w:t>805.627</w:t>
            </w:r>
          </w:p>
        </w:tc>
      </w:tr>
      <w:tr w:rsidR="005A76FB" w:rsidRPr="00EC16D5" w14:paraId="713A0956" w14:textId="77777777" w:rsidTr="007C5190">
        <w:tc>
          <w:tcPr>
            <w:tcW w:w="2160" w:type="dxa"/>
            <w:vAlign w:val="bottom"/>
          </w:tcPr>
          <w:p w14:paraId="280DD356" w14:textId="6B77BF6B" w:rsidR="005A76FB" w:rsidRPr="00EC16D5" w:rsidRDefault="005A76FB" w:rsidP="00EC16D5">
            <w:pPr>
              <w:spacing w:after="120"/>
              <w:jc w:val="center"/>
            </w:pPr>
            <w:r w:rsidRPr="00EC16D5">
              <w:rPr>
                <w:color w:val="000000"/>
              </w:rPr>
              <w:t>H014</w:t>
            </w:r>
          </w:p>
        </w:tc>
        <w:tc>
          <w:tcPr>
            <w:tcW w:w="2160" w:type="dxa"/>
            <w:vAlign w:val="bottom"/>
          </w:tcPr>
          <w:p w14:paraId="35714703" w14:textId="00BCD25C" w:rsidR="005A76FB" w:rsidRPr="00EC16D5" w:rsidRDefault="005A76FB" w:rsidP="00EC16D5">
            <w:pPr>
              <w:spacing w:after="120"/>
              <w:jc w:val="center"/>
            </w:pPr>
            <w:r w:rsidRPr="00EC16D5">
              <w:rPr>
                <w:color w:val="000000"/>
              </w:rPr>
              <w:t>31.679055</w:t>
            </w:r>
          </w:p>
        </w:tc>
        <w:tc>
          <w:tcPr>
            <w:tcW w:w="2160" w:type="dxa"/>
            <w:vAlign w:val="bottom"/>
          </w:tcPr>
          <w:p w14:paraId="55BDFD7A" w14:textId="3A27121D" w:rsidR="005A76FB" w:rsidRPr="00EC16D5" w:rsidRDefault="005A76FB" w:rsidP="00EC16D5">
            <w:pPr>
              <w:spacing w:after="120"/>
              <w:jc w:val="center"/>
            </w:pPr>
            <w:r w:rsidRPr="00EC16D5">
              <w:rPr>
                <w:color w:val="000000"/>
              </w:rPr>
              <w:t>-102.911236</w:t>
            </w:r>
          </w:p>
        </w:tc>
        <w:tc>
          <w:tcPr>
            <w:tcW w:w="2160" w:type="dxa"/>
            <w:vAlign w:val="bottom"/>
          </w:tcPr>
          <w:p w14:paraId="74B224C8" w14:textId="699AD2F4" w:rsidR="005A76FB" w:rsidRPr="00EC16D5" w:rsidRDefault="005A76FB" w:rsidP="00EC16D5">
            <w:pPr>
              <w:spacing w:after="120"/>
              <w:jc w:val="center"/>
            </w:pPr>
            <w:r w:rsidRPr="00EC16D5">
              <w:rPr>
                <w:color w:val="000000"/>
              </w:rPr>
              <w:t>806.892</w:t>
            </w:r>
          </w:p>
        </w:tc>
      </w:tr>
      <w:tr w:rsidR="005A76FB" w:rsidRPr="00EC16D5" w14:paraId="23997447" w14:textId="77777777" w:rsidTr="007C5190">
        <w:tc>
          <w:tcPr>
            <w:tcW w:w="2160" w:type="dxa"/>
            <w:vAlign w:val="bottom"/>
          </w:tcPr>
          <w:p w14:paraId="5A850BAC" w14:textId="6BF76434" w:rsidR="005A76FB" w:rsidRPr="00EC16D5" w:rsidRDefault="005A76FB" w:rsidP="00EC16D5">
            <w:pPr>
              <w:spacing w:after="120"/>
              <w:jc w:val="center"/>
            </w:pPr>
            <w:r w:rsidRPr="00EC16D5">
              <w:rPr>
                <w:color w:val="000000"/>
              </w:rPr>
              <w:t>H015</w:t>
            </w:r>
          </w:p>
        </w:tc>
        <w:tc>
          <w:tcPr>
            <w:tcW w:w="2160" w:type="dxa"/>
            <w:vAlign w:val="bottom"/>
          </w:tcPr>
          <w:p w14:paraId="3D1DA0D3" w14:textId="66DEB85C" w:rsidR="005A76FB" w:rsidRPr="00EC16D5" w:rsidRDefault="005A76FB" w:rsidP="00EC16D5">
            <w:pPr>
              <w:spacing w:after="120"/>
              <w:jc w:val="center"/>
            </w:pPr>
            <w:r w:rsidRPr="00EC16D5">
              <w:rPr>
                <w:color w:val="000000"/>
              </w:rPr>
              <w:t>31.679451</w:t>
            </w:r>
          </w:p>
        </w:tc>
        <w:tc>
          <w:tcPr>
            <w:tcW w:w="2160" w:type="dxa"/>
            <w:vAlign w:val="bottom"/>
          </w:tcPr>
          <w:p w14:paraId="34AF823D" w14:textId="07EEB87B" w:rsidR="005A76FB" w:rsidRPr="00EC16D5" w:rsidRDefault="005A76FB" w:rsidP="00EC16D5">
            <w:pPr>
              <w:spacing w:after="120"/>
              <w:jc w:val="center"/>
            </w:pPr>
            <w:r w:rsidRPr="00EC16D5">
              <w:rPr>
                <w:color w:val="000000"/>
              </w:rPr>
              <w:t>-102.909241</w:t>
            </w:r>
          </w:p>
        </w:tc>
        <w:tc>
          <w:tcPr>
            <w:tcW w:w="2160" w:type="dxa"/>
            <w:vAlign w:val="bottom"/>
          </w:tcPr>
          <w:p w14:paraId="4C2431DB" w14:textId="739BCAA8" w:rsidR="005A76FB" w:rsidRPr="00EC16D5" w:rsidRDefault="005A76FB" w:rsidP="00EC16D5">
            <w:pPr>
              <w:spacing w:after="120"/>
              <w:jc w:val="center"/>
            </w:pPr>
            <w:r w:rsidRPr="00EC16D5">
              <w:rPr>
                <w:color w:val="000000"/>
              </w:rPr>
              <w:t>807.124</w:t>
            </w:r>
          </w:p>
        </w:tc>
      </w:tr>
      <w:tr w:rsidR="005A76FB" w:rsidRPr="00EC16D5" w14:paraId="3436F395" w14:textId="77777777" w:rsidTr="007C5190">
        <w:tc>
          <w:tcPr>
            <w:tcW w:w="2160" w:type="dxa"/>
            <w:vAlign w:val="bottom"/>
          </w:tcPr>
          <w:p w14:paraId="510E99D7" w14:textId="0CCC144F" w:rsidR="005A76FB" w:rsidRPr="00EC16D5" w:rsidRDefault="005A76FB" w:rsidP="00EC16D5">
            <w:pPr>
              <w:spacing w:after="120"/>
              <w:jc w:val="center"/>
            </w:pPr>
            <w:r w:rsidRPr="00EC16D5">
              <w:rPr>
                <w:color w:val="000000"/>
              </w:rPr>
              <w:t>H016</w:t>
            </w:r>
          </w:p>
        </w:tc>
        <w:tc>
          <w:tcPr>
            <w:tcW w:w="2160" w:type="dxa"/>
            <w:vAlign w:val="bottom"/>
          </w:tcPr>
          <w:p w14:paraId="3830A2F9" w14:textId="09539052" w:rsidR="005A76FB" w:rsidRPr="00EC16D5" w:rsidRDefault="005A76FB" w:rsidP="00EC16D5">
            <w:pPr>
              <w:spacing w:after="120"/>
              <w:jc w:val="center"/>
            </w:pPr>
            <w:r w:rsidRPr="00EC16D5">
              <w:rPr>
                <w:color w:val="000000"/>
              </w:rPr>
              <w:t>31.680404</w:t>
            </w:r>
          </w:p>
        </w:tc>
        <w:tc>
          <w:tcPr>
            <w:tcW w:w="2160" w:type="dxa"/>
            <w:vAlign w:val="bottom"/>
          </w:tcPr>
          <w:p w14:paraId="3CE90A71" w14:textId="6C280745" w:rsidR="005A76FB" w:rsidRPr="00EC16D5" w:rsidRDefault="005A76FB" w:rsidP="00EC16D5">
            <w:pPr>
              <w:spacing w:after="120"/>
              <w:jc w:val="center"/>
            </w:pPr>
            <w:r w:rsidRPr="00EC16D5">
              <w:rPr>
                <w:color w:val="000000"/>
              </w:rPr>
              <w:t>-102.907467</w:t>
            </w:r>
          </w:p>
        </w:tc>
        <w:tc>
          <w:tcPr>
            <w:tcW w:w="2160" w:type="dxa"/>
            <w:vAlign w:val="bottom"/>
          </w:tcPr>
          <w:p w14:paraId="53425EAD" w14:textId="3ABA7E13" w:rsidR="005A76FB" w:rsidRPr="00EC16D5" w:rsidRDefault="005A76FB" w:rsidP="00EC16D5">
            <w:pPr>
              <w:spacing w:after="120"/>
              <w:jc w:val="center"/>
            </w:pPr>
            <w:r w:rsidRPr="00EC16D5">
              <w:rPr>
                <w:color w:val="000000"/>
              </w:rPr>
              <w:t>806.679</w:t>
            </w:r>
          </w:p>
        </w:tc>
      </w:tr>
      <w:tr w:rsidR="005A76FB" w:rsidRPr="00EC16D5" w14:paraId="1E665F56" w14:textId="77777777" w:rsidTr="007C5190">
        <w:tc>
          <w:tcPr>
            <w:tcW w:w="2160" w:type="dxa"/>
            <w:vAlign w:val="bottom"/>
          </w:tcPr>
          <w:p w14:paraId="3B2B61B6" w14:textId="0C33C018" w:rsidR="005A76FB" w:rsidRPr="00EC16D5" w:rsidRDefault="005A76FB" w:rsidP="00EC16D5">
            <w:pPr>
              <w:spacing w:after="120"/>
              <w:jc w:val="center"/>
            </w:pPr>
            <w:r w:rsidRPr="00EC16D5">
              <w:rPr>
                <w:color w:val="000000"/>
              </w:rPr>
              <w:t>H017</w:t>
            </w:r>
          </w:p>
        </w:tc>
        <w:tc>
          <w:tcPr>
            <w:tcW w:w="2160" w:type="dxa"/>
            <w:vAlign w:val="bottom"/>
          </w:tcPr>
          <w:p w14:paraId="0A506102" w14:textId="65D45222" w:rsidR="005A76FB" w:rsidRPr="00EC16D5" w:rsidRDefault="005A76FB" w:rsidP="00EC16D5">
            <w:pPr>
              <w:spacing w:after="120"/>
              <w:jc w:val="center"/>
            </w:pPr>
            <w:r w:rsidRPr="00EC16D5">
              <w:rPr>
                <w:color w:val="000000"/>
              </w:rPr>
              <w:t>31.680923</w:t>
            </w:r>
          </w:p>
        </w:tc>
        <w:tc>
          <w:tcPr>
            <w:tcW w:w="2160" w:type="dxa"/>
            <w:vAlign w:val="bottom"/>
          </w:tcPr>
          <w:p w14:paraId="48A62DB1" w14:textId="56ABD1EF" w:rsidR="005A76FB" w:rsidRPr="00EC16D5" w:rsidRDefault="005A76FB" w:rsidP="00EC16D5">
            <w:pPr>
              <w:spacing w:after="120"/>
              <w:jc w:val="center"/>
            </w:pPr>
            <w:r w:rsidRPr="00EC16D5">
              <w:rPr>
                <w:color w:val="000000"/>
              </w:rPr>
              <w:t>-102.905445</w:t>
            </w:r>
          </w:p>
        </w:tc>
        <w:tc>
          <w:tcPr>
            <w:tcW w:w="2160" w:type="dxa"/>
            <w:vAlign w:val="bottom"/>
          </w:tcPr>
          <w:p w14:paraId="2A33C056" w14:textId="1F83803D" w:rsidR="005A76FB" w:rsidRPr="00EC16D5" w:rsidRDefault="005A76FB" w:rsidP="00EC16D5">
            <w:pPr>
              <w:spacing w:after="120"/>
              <w:jc w:val="center"/>
            </w:pPr>
            <w:r w:rsidRPr="00EC16D5">
              <w:rPr>
                <w:color w:val="000000"/>
              </w:rPr>
              <w:t>809.702</w:t>
            </w:r>
          </w:p>
        </w:tc>
      </w:tr>
      <w:tr w:rsidR="005A76FB" w:rsidRPr="00EC16D5" w14:paraId="58C96BBD" w14:textId="77777777" w:rsidTr="007C5190">
        <w:tc>
          <w:tcPr>
            <w:tcW w:w="2160" w:type="dxa"/>
            <w:vAlign w:val="bottom"/>
          </w:tcPr>
          <w:p w14:paraId="586433A4" w14:textId="385CFE55" w:rsidR="005A76FB" w:rsidRPr="00EC16D5" w:rsidRDefault="005A76FB" w:rsidP="00EC16D5">
            <w:pPr>
              <w:spacing w:after="120"/>
              <w:jc w:val="center"/>
            </w:pPr>
            <w:r w:rsidRPr="00EC16D5">
              <w:rPr>
                <w:color w:val="000000"/>
              </w:rPr>
              <w:t>H018</w:t>
            </w:r>
          </w:p>
        </w:tc>
        <w:tc>
          <w:tcPr>
            <w:tcW w:w="2160" w:type="dxa"/>
            <w:vAlign w:val="bottom"/>
          </w:tcPr>
          <w:p w14:paraId="171E0CC6" w14:textId="1D5FD2F9" w:rsidR="005A76FB" w:rsidRPr="00EC16D5" w:rsidRDefault="005A76FB" w:rsidP="00EC16D5">
            <w:pPr>
              <w:spacing w:after="120"/>
              <w:jc w:val="center"/>
            </w:pPr>
            <w:r w:rsidRPr="00EC16D5">
              <w:rPr>
                <w:color w:val="000000"/>
              </w:rPr>
              <w:t>31.677699</w:t>
            </w:r>
          </w:p>
        </w:tc>
        <w:tc>
          <w:tcPr>
            <w:tcW w:w="2160" w:type="dxa"/>
            <w:vAlign w:val="bottom"/>
          </w:tcPr>
          <w:p w14:paraId="76DCB482" w14:textId="18A19F02" w:rsidR="005A76FB" w:rsidRPr="00EC16D5" w:rsidRDefault="005A76FB" w:rsidP="00EC16D5">
            <w:pPr>
              <w:spacing w:after="120"/>
              <w:jc w:val="center"/>
            </w:pPr>
            <w:r w:rsidRPr="00EC16D5">
              <w:rPr>
                <w:color w:val="000000"/>
              </w:rPr>
              <w:t>-102.915012</w:t>
            </w:r>
          </w:p>
        </w:tc>
        <w:tc>
          <w:tcPr>
            <w:tcW w:w="2160" w:type="dxa"/>
            <w:vAlign w:val="bottom"/>
          </w:tcPr>
          <w:p w14:paraId="0C05E25B" w14:textId="12DB55C4" w:rsidR="005A76FB" w:rsidRPr="00EC16D5" w:rsidRDefault="005A76FB" w:rsidP="00EC16D5">
            <w:pPr>
              <w:spacing w:after="120"/>
              <w:jc w:val="center"/>
            </w:pPr>
            <w:r w:rsidRPr="00EC16D5">
              <w:rPr>
                <w:color w:val="000000"/>
              </w:rPr>
              <w:t>804.631</w:t>
            </w:r>
          </w:p>
        </w:tc>
      </w:tr>
      <w:tr w:rsidR="005A76FB" w:rsidRPr="00EC16D5" w14:paraId="2B0B05D3" w14:textId="77777777" w:rsidTr="007C5190">
        <w:tc>
          <w:tcPr>
            <w:tcW w:w="2160" w:type="dxa"/>
            <w:vAlign w:val="bottom"/>
          </w:tcPr>
          <w:p w14:paraId="423711B8" w14:textId="6295E3C2" w:rsidR="005A76FB" w:rsidRPr="00EC16D5" w:rsidRDefault="005A76FB" w:rsidP="00EC16D5">
            <w:pPr>
              <w:spacing w:after="120"/>
              <w:jc w:val="center"/>
            </w:pPr>
            <w:r w:rsidRPr="00EC16D5">
              <w:rPr>
                <w:color w:val="000000"/>
              </w:rPr>
              <w:t>H019</w:t>
            </w:r>
          </w:p>
        </w:tc>
        <w:tc>
          <w:tcPr>
            <w:tcW w:w="2160" w:type="dxa"/>
            <w:vAlign w:val="bottom"/>
          </w:tcPr>
          <w:p w14:paraId="55AF9470" w14:textId="002D4E29" w:rsidR="005A76FB" w:rsidRPr="00EC16D5" w:rsidRDefault="005A76FB" w:rsidP="00EC16D5">
            <w:pPr>
              <w:spacing w:after="120"/>
              <w:jc w:val="center"/>
            </w:pPr>
            <w:r w:rsidRPr="00EC16D5">
              <w:rPr>
                <w:color w:val="000000"/>
              </w:rPr>
              <w:t>31.676811</w:t>
            </w:r>
          </w:p>
        </w:tc>
        <w:tc>
          <w:tcPr>
            <w:tcW w:w="2160" w:type="dxa"/>
            <w:vAlign w:val="bottom"/>
          </w:tcPr>
          <w:p w14:paraId="4BDE694C" w14:textId="0B5DD9C2" w:rsidR="005A76FB" w:rsidRPr="00EC16D5" w:rsidRDefault="005A76FB" w:rsidP="00EC16D5">
            <w:pPr>
              <w:spacing w:after="120"/>
              <w:jc w:val="center"/>
            </w:pPr>
            <w:r w:rsidRPr="00EC16D5">
              <w:rPr>
                <w:color w:val="000000"/>
              </w:rPr>
              <w:t>-102.916852</w:t>
            </w:r>
          </w:p>
        </w:tc>
        <w:tc>
          <w:tcPr>
            <w:tcW w:w="2160" w:type="dxa"/>
            <w:vAlign w:val="bottom"/>
          </w:tcPr>
          <w:p w14:paraId="2E7A75EE" w14:textId="0375FD20" w:rsidR="005A76FB" w:rsidRPr="00EC16D5" w:rsidRDefault="005A76FB" w:rsidP="00EC16D5">
            <w:pPr>
              <w:spacing w:after="120"/>
              <w:jc w:val="center"/>
            </w:pPr>
            <w:r w:rsidRPr="00EC16D5">
              <w:rPr>
                <w:color w:val="000000"/>
              </w:rPr>
              <w:t>805.441</w:t>
            </w:r>
          </w:p>
        </w:tc>
      </w:tr>
      <w:tr w:rsidR="005A76FB" w:rsidRPr="00EC16D5" w14:paraId="70963DA2" w14:textId="77777777" w:rsidTr="007C5190">
        <w:tc>
          <w:tcPr>
            <w:tcW w:w="2160" w:type="dxa"/>
            <w:vAlign w:val="bottom"/>
          </w:tcPr>
          <w:p w14:paraId="60EB4BBD" w14:textId="2B4F845C" w:rsidR="005A76FB" w:rsidRPr="00EC16D5" w:rsidRDefault="005A76FB" w:rsidP="00EC16D5">
            <w:pPr>
              <w:spacing w:after="120"/>
              <w:jc w:val="center"/>
            </w:pPr>
            <w:r w:rsidRPr="00EC16D5">
              <w:rPr>
                <w:color w:val="000000"/>
              </w:rPr>
              <w:t>H020</w:t>
            </w:r>
          </w:p>
        </w:tc>
        <w:tc>
          <w:tcPr>
            <w:tcW w:w="2160" w:type="dxa"/>
            <w:vAlign w:val="bottom"/>
          </w:tcPr>
          <w:p w14:paraId="3DC57491" w14:textId="651C3B1B" w:rsidR="005A76FB" w:rsidRPr="00EC16D5" w:rsidRDefault="005A76FB" w:rsidP="00EC16D5">
            <w:pPr>
              <w:spacing w:after="120"/>
              <w:jc w:val="center"/>
            </w:pPr>
            <w:r w:rsidRPr="00EC16D5">
              <w:rPr>
                <w:color w:val="000000"/>
              </w:rPr>
              <w:t>31.676007</w:t>
            </w:r>
          </w:p>
        </w:tc>
        <w:tc>
          <w:tcPr>
            <w:tcW w:w="2160" w:type="dxa"/>
            <w:vAlign w:val="bottom"/>
          </w:tcPr>
          <w:p w14:paraId="5B15AF86" w14:textId="2A77ACA3" w:rsidR="005A76FB" w:rsidRPr="00EC16D5" w:rsidRDefault="005A76FB" w:rsidP="00EC16D5">
            <w:pPr>
              <w:spacing w:after="120"/>
              <w:jc w:val="center"/>
            </w:pPr>
            <w:r w:rsidRPr="00EC16D5">
              <w:rPr>
                <w:color w:val="000000"/>
              </w:rPr>
              <w:t>-102.918550</w:t>
            </w:r>
          </w:p>
        </w:tc>
        <w:tc>
          <w:tcPr>
            <w:tcW w:w="2160" w:type="dxa"/>
            <w:vAlign w:val="bottom"/>
          </w:tcPr>
          <w:p w14:paraId="69FB8124" w14:textId="607C5B96" w:rsidR="005A76FB" w:rsidRPr="00EC16D5" w:rsidRDefault="005A76FB" w:rsidP="00EC16D5">
            <w:pPr>
              <w:spacing w:after="120"/>
              <w:jc w:val="center"/>
            </w:pPr>
            <w:r w:rsidRPr="00EC16D5">
              <w:rPr>
                <w:color w:val="000000"/>
              </w:rPr>
              <w:t>805.314</w:t>
            </w:r>
          </w:p>
        </w:tc>
      </w:tr>
      <w:tr w:rsidR="005A76FB" w:rsidRPr="00EC16D5" w14:paraId="3D4FFD76" w14:textId="77777777" w:rsidTr="007C5190">
        <w:tc>
          <w:tcPr>
            <w:tcW w:w="2160" w:type="dxa"/>
            <w:vAlign w:val="bottom"/>
          </w:tcPr>
          <w:p w14:paraId="4EC75DD9" w14:textId="24959311" w:rsidR="005A76FB" w:rsidRPr="00EC16D5" w:rsidRDefault="005A76FB" w:rsidP="00EC16D5">
            <w:pPr>
              <w:spacing w:after="120"/>
              <w:jc w:val="center"/>
            </w:pPr>
            <w:r w:rsidRPr="00EC16D5">
              <w:rPr>
                <w:color w:val="000000"/>
              </w:rPr>
              <w:t>H021</w:t>
            </w:r>
          </w:p>
        </w:tc>
        <w:tc>
          <w:tcPr>
            <w:tcW w:w="2160" w:type="dxa"/>
            <w:vAlign w:val="bottom"/>
          </w:tcPr>
          <w:p w14:paraId="51681A2F" w14:textId="07146E34" w:rsidR="005A76FB" w:rsidRPr="00EC16D5" w:rsidRDefault="005A76FB" w:rsidP="00EC16D5">
            <w:pPr>
              <w:spacing w:after="120"/>
              <w:jc w:val="center"/>
            </w:pPr>
            <w:r w:rsidRPr="00EC16D5">
              <w:rPr>
                <w:color w:val="000000"/>
              </w:rPr>
              <w:t>31.675167</w:t>
            </w:r>
          </w:p>
        </w:tc>
        <w:tc>
          <w:tcPr>
            <w:tcW w:w="2160" w:type="dxa"/>
            <w:vAlign w:val="bottom"/>
          </w:tcPr>
          <w:p w14:paraId="21C15A70" w14:textId="4C26B5CB" w:rsidR="005A76FB" w:rsidRPr="00EC16D5" w:rsidRDefault="005A76FB" w:rsidP="00EC16D5">
            <w:pPr>
              <w:spacing w:after="120"/>
              <w:jc w:val="center"/>
            </w:pPr>
            <w:r w:rsidRPr="00EC16D5">
              <w:rPr>
                <w:color w:val="000000"/>
              </w:rPr>
              <w:t>-102.920289</w:t>
            </w:r>
          </w:p>
        </w:tc>
        <w:tc>
          <w:tcPr>
            <w:tcW w:w="2160" w:type="dxa"/>
            <w:vAlign w:val="bottom"/>
          </w:tcPr>
          <w:p w14:paraId="11B73A9B" w14:textId="1DD274B8" w:rsidR="005A76FB" w:rsidRPr="00EC16D5" w:rsidRDefault="005A76FB" w:rsidP="00EC16D5">
            <w:pPr>
              <w:spacing w:after="120"/>
              <w:jc w:val="center"/>
            </w:pPr>
            <w:r w:rsidRPr="00EC16D5">
              <w:rPr>
                <w:color w:val="000000"/>
              </w:rPr>
              <w:t>805.654</w:t>
            </w:r>
          </w:p>
        </w:tc>
      </w:tr>
      <w:tr w:rsidR="005A76FB" w:rsidRPr="00EC16D5" w14:paraId="7F8223DB" w14:textId="77777777" w:rsidTr="007C5190">
        <w:tc>
          <w:tcPr>
            <w:tcW w:w="2160" w:type="dxa"/>
            <w:vAlign w:val="bottom"/>
          </w:tcPr>
          <w:p w14:paraId="40BB77B3" w14:textId="1937BE42" w:rsidR="005A76FB" w:rsidRPr="00EC16D5" w:rsidRDefault="005A76FB" w:rsidP="00EC16D5">
            <w:pPr>
              <w:spacing w:after="120"/>
              <w:jc w:val="center"/>
            </w:pPr>
            <w:r w:rsidRPr="00EC16D5">
              <w:rPr>
                <w:color w:val="000000"/>
              </w:rPr>
              <w:t>H022</w:t>
            </w:r>
          </w:p>
        </w:tc>
        <w:tc>
          <w:tcPr>
            <w:tcW w:w="2160" w:type="dxa"/>
            <w:vAlign w:val="bottom"/>
          </w:tcPr>
          <w:p w14:paraId="72EBF414" w14:textId="35D47843" w:rsidR="005A76FB" w:rsidRPr="00EC16D5" w:rsidRDefault="005A76FB" w:rsidP="00EC16D5">
            <w:pPr>
              <w:spacing w:after="120"/>
              <w:jc w:val="center"/>
            </w:pPr>
            <w:r w:rsidRPr="00EC16D5">
              <w:rPr>
                <w:color w:val="000000"/>
              </w:rPr>
              <w:t>31.674856</w:t>
            </w:r>
          </w:p>
        </w:tc>
        <w:tc>
          <w:tcPr>
            <w:tcW w:w="2160" w:type="dxa"/>
            <w:vAlign w:val="bottom"/>
          </w:tcPr>
          <w:p w14:paraId="60FF8C3D" w14:textId="0418F8A7" w:rsidR="005A76FB" w:rsidRPr="00EC16D5" w:rsidRDefault="005A76FB" w:rsidP="00EC16D5">
            <w:pPr>
              <w:spacing w:after="120"/>
              <w:jc w:val="center"/>
            </w:pPr>
            <w:r w:rsidRPr="00EC16D5">
              <w:rPr>
                <w:color w:val="000000"/>
              </w:rPr>
              <w:t>-102.922233</w:t>
            </w:r>
          </w:p>
        </w:tc>
        <w:tc>
          <w:tcPr>
            <w:tcW w:w="2160" w:type="dxa"/>
            <w:vAlign w:val="bottom"/>
          </w:tcPr>
          <w:p w14:paraId="46B3EC6E" w14:textId="2DD4678C" w:rsidR="005A76FB" w:rsidRPr="00EC16D5" w:rsidRDefault="005A76FB" w:rsidP="00EC16D5">
            <w:pPr>
              <w:spacing w:after="120"/>
              <w:jc w:val="center"/>
            </w:pPr>
            <w:r w:rsidRPr="00EC16D5">
              <w:rPr>
                <w:color w:val="000000"/>
              </w:rPr>
              <w:t>803.342</w:t>
            </w:r>
          </w:p>
        </w:tc>
      </w:tr>
    </w:tbl>
    <w:p w14:paraId="19864C49" w14:textId="7D0347D7" w:rsidR="00FA35A0" w:rsidRPr="00EC16D5" w:rsidRDefault="00FA35A0" w:rsidP="00EC16D5">
      <w:pPr>
        <w:spacing w:after="120" w:line="240" w:lineRule="auto"/>
        <w:jc w:val="center"/>
      </w:pPr>
    </w:p>
    <w:p w14:paraId="01E7F839" w14:textId="3B2A5296" w:rsidR="00FA35A0" w:rsidRPr="00EC16D5" w:rsidRDefault="00FA35A0" w:rsidP="00EC16D5">
      <w:pPr>
        <w:spacing w:after="120" w:line="240" w:lineRule="auto"/>
        <w:jc w:val="center"/>
      </w:pPr>
    </w:p>
    <w:p w14:paraId="61AF20F4" w14:textId="16902708" w:rsidR="00FA35A0" w:rsidRPr="00EC16D5" w:rsidRDefault="00FA35A0" w:rsidP="00EC16D5">
      <w:pPr>
        <w:spacing w:after="120" w:line="240" w:lineRule="auto"/>
        <w:jc w:val="center"/>
      </w:pPr>
    </w:p>
    <w:p w14:paraId="33361115" w14:textId="3C3A2ECB" w:rsidR="00FA35A0" w:rsidRPr="00EC16D5" w:rsidRDefault="00FA35A0" w:rsidP="00EC16D5">
      <w:pPr>
        <w:spacing w:after="120" w:line="240" w:lineRule="auto"/>
        <w:jc w:val="center"/>
      </w:pPr>
    </w:p>
    <w:p w14:paraId="1F21E542" w14:textId="7264E1B3" w:rsidR="00FA35A0" w:rsidRPr="00EC16D5" w:rsidRDefault="00FA35A0" w:rsidP="00EC16D5">
      <w:pPr>
        <w:spacing w:after="120" w:line="240" w:lineRule="auto"/>
        <w:jc w:val="center"/>
      </w:pPr>
    </w:p>
    <w:p w14:paraId="2333903B" w14:textId="0C30F92F" w:rsidR="00FA35A0" w:rsidRPr="00EC16D5" w:rsidRDefault="00FA35A0" w:rsidP="00EC16D5">
      <w:pPr>
        <w:spacing w:after="120" w:line="240" w:lineRule="auto"/>
        <w:jc w:val="center"/>
      </w:pPr>
    </w:p>
    <w:p w14:paraId="361C67B1" w14:textId="65CF5745" w:rsidR="005A76FB" w:rsidRPr="00EC16D5" w:rsidRDefault="005A76FB" w:rsidP="00EC16D5">
      <w:pPr>
        <w:spacing w:after="120" w:line="240" w:lineRule="auto"/>
      </w:pPr>
      <w:r w:rsidRPr="00EC16D5">
        <w:lastRenderedPageBreak/>
        <w:t>Table A.9. Coordinates for seismic nodes on Line I, obtained using a Leica Geosystems Differential GPS</w:t>
      </w:r>
    </w:p>
    <w:p w14:paraId="5E53D891" w14:textId="51A81F19" w:rsidR="005A76FB" w:rsidRPr="00EC16D5" w:rsidRDefault="005A76FB" w:rsidP="00EC16D5">
      <w:pPr>
        <w:spacing w:after="120" w:line="240" w:lineRule="auto"/>
        <w:jc w:val="center"/>
      </w:pPr>
    </w:p>
    <w:tbl>
      <w:tblPr>
        <w:tblStyle w:val="TableGrid"/>
        <w:tblW w:w="0" w:type="auto"/>
        <w:tblLook w:val="04A0" w:firstRow="1" w:lastRow="0" w:firstColumn="1" w:lastColumn="0" w:noHBand="0" w:noVBand="1"/>
      </w:tblPr>
      <w:tblGrid>
        <w:gridCol w:w="2160"/>
        <w:gridCol w:w="2160"/>
        <w:gridCol w:w="2160"/>
        <w:gridCol w:w="2160"/>
      </w:tblGrid>
      <w:tr w:rsidR="00FA35A0" w:rsidRPr="00EC16D5" w14:paraId="7834C04F" w14:textId="77777777" w:rsidTr="00FA35A0">
        <w:trPr>
          <w:cnfStyle w:val="100000000000" w:firstRow="1" w:lastRow="0" w:firstColumn="0" w:lastColumn="0" w:oddVBand="0" w:evenVBand="0" w:oddHBand="0" w:evenHBand="0" w:firstRowFirstColumn="0" w:firstRowLastColumn="0" w:lastRowFirstColumn="0" w:lastRowLastColumn="0"/>
        </w:trPr>
        <w:tc>
          <w:tcPr>
            <w:tcW w:w="2160" w:type="dxa"/>
          </w:tcPr>
          <w:p w14:paraId="790AFBE7" w14:textId="459511B9" w:rsidR="00FA35A0" w:rsidRPr="00EC16D5" w:rsidRDefault="00FA35A0" w:rsidP="00EC16D5">
            <w:pPr>
              <w:spacing w:after="120"/>
              <w:jc w:val="center"/>
            </w:pPr>
            <w:r w:rsidRPr="00EC16D5">
              <w:t>Station Name</w:t>
            </w:r>
          </w:p>
        </w:tc>
        <w:tc>
          <w:tcPr>
            <w:tcW w:w="2160" w:type="dxa"/>
          </w:tcPr>
          <w:p w14:paraId="356ECD92" w14:textId="422714BF" w:rsidR="00FA35A0" w:rsidRPr="00EC16D5" w:rsidRDefault="00FA35A0" w:rsidP="00EC16D5">
            <w:pPr>
              <w:spacing w:after="120"/>
              <w:jc w:val="center"/>
            </w:pPr>
            <w:r w:rsidRPr="00EC16D5">
              <w:t>Latitude (deg)</w:t>
            </w:r>
          </w:p>
        </w:tc>
        <w:tc>
          <w:tcPr>
            <w:tcW w:w="2160" w:type="dxa"/>
          </w:tcPr>
          <w:p w14:paraId="76D12F3B" w14:textId="51E55803" w:rsidR="00FA35A0" w:rsidRPr="00EC16D5" w:rsidRDefault="00FA35A0" w:rsidP="00EC16D5">
            <w:pPr>
              <w:spacing w:after="120"/>
              <w:jc w:val="center"/>
            </w:pPr>
            <w:r w:rsidRPr="00EC16D5">
              <w:t>Longitude (deg)</w:t>
            </w:r>
          </w:p>
        </w:tc>
        <w:tc>
          <w:tcPr>
            <w:tcW w:w="2160" w:type="dxa"/>
          </w:tcPr>
          <w:p w14:paraId="520DD86D" w14:textId="639C087D" w:rsidR="00FA35A0" w:rsidRPr="00EC16D5" w:rsidRDefault="00FA35A0" w:rsidP="00EC16D5">
            <w:pPr>
              <w:spacing w:after="120"/>
              <w:jc w:val="center"/>
            </w:pPr>
            <w:r w:rsidRPr="00EC16D5">
              <w:t>Elevation (m)</w:t>
            </w:r>
          </w:p>
        </w:tc>
      </w:tr>
      <w:tr w:rsidR="00FA35A0" w:rsidRPr="00EC16D5" w14:paraId="7A689D08" w14:textId="77777777" w:rsidTr="00A74056">
        <w:tc>
          <w:tcPr>
            <w:tcW w:w="2160" w:type="dxa"/>
            <w:vAlign w:val="bottom"/>
          </w:tcPr>
          <w:p w14:paraId="1AC29A6D" w14:textId="46F93B88" w:rsidR="00FA35A0" w:rsidRPr="00EC16D5" w:rsidRDefault="00FA35A0" w:rsidP="00EC16D5">
            <w:pPr>
              <w:spacing w:after="120"/>
              <w:jc w:val="center"/>
            </w:pPr>
            <w:r w:rsidRPr="00EC16D5">
              <w:rPr>
                <w:color w:val="000000"/>
              </w:rPr>
              <w:t>I001</w:t>
            </w:r>
          </w:p>
        </w:tc>
        <w:tc>
          <w:tcPr>
            <w:tcW w:w="2160" w:type="dxa"/>
            <w:vAlign w:val="bottom"/>
          </w:tcPr>
          <w:p w14:paraId="36AB07AA" w14:textId="736B0D55" w:rsidR="00FA35A0" w:rsidRPr="00EC16D5" w:rsidRDefault="00FA35A0" w:rsidP="00EC16D5">
            <w:pPr>
              <w:spacing w:after="120"/>
              <w:jc w:val="center"/>
            </w:pPr>
            <w:r w:rsidRPr="00EC16D5">
              <w:rPr>
                <w:color w:val="000000"/>
              </w:rPr>
              <w:t>31.65945</w:t>
            </w:r>
          </w:p>
        </w:tc>
        <w:tc>
          <w:tcPr>
            <w:tcW w:w="2160" w:type="dxa"/>
            <w:vAlign w:val="bottom"/>
          </w:tcPr>
          <w:p w14:paraId="5A51C3D9" w14:textId="6CEB7C99" w:rsidR="00FA35A0" w:rsidRPr="00EC16D5" w:rsidRDefault="00FA35A0" w:rsidP="00EC16D5">
            <w:pPr>
              <w:spacing w:after="120"/>
              <w:jc w:val="center"/>
            </w:pPr>
            <w:r w:rsidRPr="00EC16D5">
              <w:rPr>
                <w:color w:val="000000"/>
              </w:rPr>
              <w:t>-102.928432</w:t>
            </w:r>
          </w:p>
        </w:tc>
        <w:tc>
          <w:tcPr>
            <w:tcW w:w="2160" w:type="dxa"/>
            <w:vAlign w:val="bottom"/>
          </w:tcPr>
          <w:p w14:paraId="0DD3336D" w14:textId="2117EA34" w:rsidR="00FA35A0" w:rsidRPr="00EC16D5" w:rsidRDefault="00FA35A0" w:rsidP="00EC16D5">
            <w:pPr>
              <w:spacing w:after="120"/>
              <w:jc w:val="center"/>
            </w:pPr>
            <w:r w:rsidRPr="00EC16D5">
              <w:rPr>
                <w:color w:val="000000"/>
              </w:rPr>
              <w:t>800.027</w:t>
            </w:r>
          </w:p>
        </w:tc>
      </w:tr>
      <w:tr w:rsidR="00FA35A0" w:rsidRPr="00EC16D5" w14:paraId="2A48D19D" w14:textId="77777777" w:rsidTr="00A74056">
        <w:tc>
          <w:tcPr>
            <w:tcW w:w="2160" w:type="dxa"/>
            <w:vAlign w:val="bottom"/>
          </w:tcPr>
          <w:p w14:paraId="1A5D4434" w14:textId="626DB6D5" w:rsidR="00FA35A0" w:rsidRPr="00EC16D5" w:rsidRDefault="00FA35A0" w:rsidP="00EC16D5">
            <w:pPr>
              <w:spacing w:after="120"/>
              <w:jc w:val="center"/>
            </w:pPr>
            <w:r w:rsidRPr="00EC16D5">
              <w:rPr>
                <w:color w:val="000000"/>
              </w:rPr>
              <w:t>I002</w:t>
            </w:r>
          </w:p>
        </w:tc>
        <w:tc>
          <w:tcPr>
            <w:tcW w:w="2160" w:type="dxa"/>
            <w:vAlign w:val="bottom"/>
          </w:tcPr>
          <w:p w14:paraId="070E41F5" w14:textId="2D8080AB" w:rsidR="00FA35A0" w:rsidRPr="00EC16D5" w:rsidRDefault="00FA35A0" w:rsidP="00EC16D5">
            <w:pPr>
              <w:spacing w:after="120"/>
              <w:jc w:val="center"/>
            </w:pPr>
            <w:r w:rsidRPr="00EC16D5">
              <w:rPr>
                <w:color w:val="000000"/>
              </w:rPr>
              <w:t>31.65761</w:t>
            </w:r>
          </w:p>
        </w:tc>
        <w:tc>
          <w:tcPr>
            <w:tcW w:w="2160" w:type="dxa"/>
            <w:vAlign w:val="bottom"/>
          </w:tcPr>
          <w:p w14:paraId="4904F6EC" w14:textId="35D4E74E" w:rsidR="00FA35A0" w:rsidRPr="00EC16D5" w:rsidRDefault="00FA35A0" w:rsidP="00EC16D5">
            <w:pPr>
              <w:spacing w:after="120"/>
              <w:jc w:val="center"/>
            </w:pPr>
            <w:r w:rsidRPr="00EC16D5">
              <w:rPr>
                <w:color w:val="000000"/>
              </w:rPr>
              <w:t>-102.927747</w:t>
            </w:r>
          </w:p>
        </w:tc>
        <w:tc>
          <w:tcPr>
            <w:tcW w:w="2160" w:type="dxa"/>
            <w:vAlign w:val="bottom"/>
          </w:tcPr>
          <w:p w14:paraId="5E8187EF" w14:textId="43BA643E" w:rsidR="00FA35A0" w:rsidRPr="00EC16D5" w:rsidRDefault="00FA35A0" w:rsidP="00EC16D5">
            <w:pPr>
              <w:spacing w:after="120"/>
              <w:jc w:val="center"/>
            </w:pPr>
            <w:r w:rsidRPr="00EC16D5">
              <w:rPr>
                <w:color w:val="000000"/>
              </w:rPr>
              <w:t>799.658</w:t>
            </w:r>
          </w:p>
        </w:tc>
      </w:tr>
      <w:tr w:rsidR="00FA35A0" w:rsidRPr="00EC16D5" w14:paraId="08A0777E" w14:textId="77777777" w:rsidTr="00A74056">
        <w:tc>
          <w:tcPr>
            <w:tcW w:w="2160" w:type="dxa"/>
            <w:vAlign w:val="bottom"/>
          </w:tcPr>
          <w:p w14:paraId="469E3C31" w14:textId="260BEED5" w:rsidR="00FA35A0" w:rsidRPr="00EC16D5" w:rsidRDefault="00FA35A0" w:rsidP="00EC16D5">
            <w:pPr>
              <w:spacing w:after="120"/>
              <w:jc w:val="center"/>
            </w:pPr>
            <w:r w:rsidRPr="00EC16D5">
              <w:rPr>
                <w:color w:val="000000"/>
              </w:rPr>
              <w:t>I003</w:t>
            </w:r>
          </w:p>
        </w:tc>
        <w:tc>
          <w:tcPr>
            <w:tcW w:w="2160" w:type="dxa"/>
            <w:vAlign w:val="bottom"/>
          </w:tcPr>
          <w:p w14:paraId="3F77FA91" w14:textId="60A46E3F" w:rsidR="00FA35A0" w:rsidRPr="00EC16D5" w:rsidRDefault="00FA35A0" w:rsidP="00EC16D5">
            <w:pPr>
              <w:spacing w:after="120"/>
              <w:jc w:val="center"/>
            </w:pPr>
            <w:r w:rsidRPr="00EC16D5">
              <w:rPr>
                <w:color w:val="000000"/>
              </w:rPr>
              <w:t>31.65570</w:t>
            </w:r>
          </w:p>
        </w:tc>
        <w:tc>
          <w:tcPr>
            <w:tcW w:w="2160" w:type="dxa"/>
            <w:vAlign w:val="bottom"/>
          </w:tcPr>
          <w:p w14:paraId="78D4738D" w14:textId="1F264AEB" w:rsidR="00FA35A0" w:rsidRPr="00EC16D5" w:rsidRDefault="00FA35A0" w:rsidP="00EC16D5">
            <w:pPr>
              <w:spacing w:after="120"/>
              <w:jc w:val="center"/>
            </w:pPr>
            <w:r w:rsidRPr="00EC16D5">
              <w:rPr>
                <w:color w:val="000000"/>
              </w:rPr>
              <w:t>-102.927058</w:t>
            </w:r>
          </w:p>
        </w:tc>
        <w:tc>
          <w:tcPr>
            <w:tcW w:w="2160" w:type="dxa"/>
            <w:vAlign w:val="bottom"/>
          </w:tcPr>
          <w:p w14:paraId="0961D120" w14:textId="1B14DFA8" w:rsidR="00FA35A0" w:rsidRPr="00EC16D5" w:rsidRDefault="00FA35A0" w:rsidP="00EC16D5">
            <w:pPr>
              <w:spacing w:after="120"/>
              <w:jc w:val="center"/>
            </w:pPr>
            <w:r w:rsidRPr="00EC16D5">
              <w:rPr>
                <w:color w:val="000000"/>
              </w:rPr>
              <w:t>797.755</w:t>
            </w:r>
          </w:p>
        </w:tc>
      </w:tr>
      <w:tr w:rsidR="00FA35A0" w:rsidRPr="00EC16D5" w14:paraId="39A6DADB" w14:textId="77777777" w:rsidTr="00A74056">
        <w:tc>
          <w:tcPr>
            <w:tcW w:w="2160" w:type="dxa"/>
            <w:vAlign w:val="bottom"/>
          </w:tcPr>
          <w:p w14:paraId="0F14DF77" w14:textId="32D638F9" w:rsidR="00FA35A0" w:rsidRPr="00EC16D5" w:rsidRDefault="00FA35A0" w:rsidP="00EC16D5">
            <w:pPr>
              <w:spacing w:after="120"/>
              <w:jc w:val="center"/>
            </w:pPr>
            <w:r w:rsidRPr="00EC16D5">
              <w:rPr>
                <w:color w:val="000000"/>
              </w:rPr>
              <w:t>I004</w:t>
            </w:r>
          </w:p>
        </w:tc>
        <w:tc>
          <w:tcPr>
            <w:tcW w:w="2160" w:type="dxa"/>
            <w:vAlign w:val="bottom"/>
          </w:tcPr>
          <w:p w14:paraId="2ECD7EAC" w14:textId="0AD4F20C" w:rsidR="00FA35A0" w:rsidRPr="00EC16D5" w:rsidRDefault="00FA35A0" w:rsidP="00EC16D5">
            <w:pPr>
              <w:spacing w:after="120"/>
              <w:jc w:val="center"/>
            </w:pPr>
            <w:r w:rsidRPr="00EC16D5">
              <w:rPr>
                <w:color w:val="000000"/>
              </w:rPr>
              <w:t>31.65369</w:t>
            </w:r>
          </w:p>
        </w:tc>
        <w:tc>
          <w:tcPr>
            <w:tcW w:w="2160" w:type="dxa"/>
            <w:vAlign w:val="bottom"/>
          </w:tcPr>
          <w:p w14:paraId="1C8146EE" w14:textId="26566AD0" w:rsidR="00FA35A0" w:rsidRPr="00EC16D5" w:rsidRDefault="00FA35A0" w:rsidP="00EC16D5">
            <w:pPr>
              <w:spacing w:after="120"/>
              <w:jc w:val="center"/>
            </w:pPr>
            <w:r w:rsidRPr="00EC16D5">
              <w:rPr>
                <w:color w:val="000000"/>
              </w:rPr>
              <w:t>-102.926313</w:t>
            </w:r>
          </w:p>
        </w:tc>
        <w:tc>
          <w:tcPr>
            <w:tcW w:w="2160" w:type="dxa"/>
            <w:vAlign w:val="bottom"/>
          </w:tcPr>
          <w:p w14:paraId="268AE603" w14:textId="5C4C66BB" w:rsidR="00FA35A0" w:rsidRPr="00EC16D5" w:rsidRDefault="00FA35A0" w:rsidP="00EC16D5">
            <w:pPr>
              <w:spacing w:after="120"/>
              <w:jc w:val="center"/>
            </w:pPr>
            <w:r w:rsidRPr="00EC16D5">
              <w:rPr>
                <w:color w:val="000000"/>
              </w:rPr>
              <w:t>796.493</w:t>
            </w:r>
          </w:p>
        </w:tc>
      </w:tr>
      <w:tr w:rsidR="00FA35A0" w:rsidRPr="00EC16D5" w14:paraId="38F9286F" w14:textId="77777777" w:rsidTr="00A74056">
        <w:tc>
          <w:tcPr>
            <w:tcW w:w="2160" w:type="dxa"/>
            <w:vAlign w:val="bottom"/>
          </w:tcPr>
          <w:p w14:paraId="5126CE43" w14:textId="5F5468E5" w:rsidR="00FA35A0" w:rsidRPr="00EC16D5" w:rsidRDefault="00FA35A0" w:rsidP="00EC16D5">
            <w:pPr>
              <w:spacing w:after="120"/>
              <w:jc w:val="center"/>
            </w:pPr>
            <w:r w:rsidRPr="00EC16D5">
              <w:rPr>
                <w:color w:val="000000"/>
              </w:rPr>
              <w:t>I005</w:t>
            </w:r>
          </w:p>
        </w:tc>
        <w:tc>
          <w:tcPr>
            <w:tcW w:w="2160" w:type="dxa"/>
            <w:vAlign w:val="bottom"/>
          </w:tcPr>
          <w:p w14:paraId="58C3BDD9" w14:textId="7A0E0479" w:rsidR="00FA35A0" w:rsidRPr="00EC16D5" w:rsidRDefault="00FA35A0" w:rsidP="00EC16D5">
            <w:pPr>
              <w:spacing w:after="120"/>
              <w:jc w:val="center"/>
            </w:pPr>
            <w:r w:rsidRPr="00EC16D5">
              <w:rPr>
                <w:color w:val="000000"/>
              </w:rPr>
              <w:t>31.65168</w:t>
            </w:r>
          </w:p>
        </w:tc>
        <w:tc>
          <w:tcPr>
            <w:tcW w:w="2160" w:type="dxa"/>
            <w:vAlign w:val="bottom"/>
          </w:tcPr>
          <w:p w14:paraId="6857220B" w14:textId="06CE8F6B" w:rsidR="00FA35A0" w:rsidRPr="00EC16D5" w:rsidRDefault="00FA35A0" w:rsidP="00EC16D5">
            <w:pPr>
              <w:spacing w:after="120"/>
              <w:jc w:val="center"/>
            </w:pPr>
            <w:r w:rsidRPr="00EC16D5">
              <w:rPr>
                <w:color w:val="000000"/>
              </w:rPr>
              <w:t>-102.925569</w:t>
            </w:r>
          </w:p>
        </w:tc>
        <w:tc>
          <w:tcPr>
            <w:tcW w:w="2160" w:type="dxa"/>
            <w:vAlign w:val="bottom"/>
          </w:tcPr>
          <w:p w14:paraId="71C1F5A1" w14:textId="3D60C048" w:rsidR="00FA35A0" w:rsidRPr="00EC16D5" w:rsidRDefault="00FA35A0" w:rsidP="00EC16D5">
            <w:pPr>
              <w:spacing w:after="120"/>
              <w:jc w:val="center"/>
            </w:pPr>
            <w:r w:rsidRPr="00EC16D5">
              <w:rPr>
                <w:color w:val="000000"/>
              </w:rPr>
              <w:t>795.710</w:t>
            </w:r>
          </w:p>
        </w:tc>
      </w:tr>
      <w:tr w:rsidR="00FA35A0" w:rsidRPr="00EC16D5" w14:paraId="62A07ED1" w14:textId="77777777" w:rsidTr="00A74056">
        <w:tc>
          <w:tcPr>
            <w:tcW w:w="2160" w:type="dxa"/>
            <w:vAlign w:val="bottom"/>
          </w:tcPr>
          <w:p w14:paraId="49910968" w14:textId="4448FB1F" w:rsidR="00FA35A0" w:rsidRPr="00EC16D5" w:rsidRDefault="00FA35A0" w:rsidP="00EC16D5">
            <w:pPr>
              <w:spacing w:after="120"/>
              <w:jc w:val="center"/>
            </w:pPr>
            <w:r w:rsidRPr="00EC16D5">
              <w:rPr>
                <w:color w:val="000000"/>
              </w:rPr>
              <w:t>I006</w:t>
            </w:r>
          </w:p>
        </w:tc>
        <w:tc>
          <w:tcPr>
            <w:tcW w:w="2160" w:type="dxa"/>
            <w:vAlign w:val="bottom"/>
          </w:tcPr>
          <w:p w14:paraId="5C22C7E0" w14:textId="43BD5DC7" w:rsidR="00FA35A0" w:rsidRPr="00EC16D5" w:rsidRDefault="00FA35A0" w:rsidP="00EC16D5">
            <w:pPr>
              <w:spacing w:after="120"/>
              <w:jc w:val="center"/>
            </w:pPr>
            <w:r w:rsidRPr="00EC16D5">
              <w:rPr>
                <w:color w:val="000000"/>
              </w:rPr>
              <w:t>31.64969</w:t>
            </w:r>
          </w:p>
        </w:tc>
        <w:tc>
          <w:tcPr>
            <w:tcW w:w="2160" w:type="dxa"/>
            <w:vAlign w:val="bottom"/>
          </w:tcPr>
          <w:p w14:paraId="3D5AC833" w14:textId="52C36A0B" w:rsidR="00FA35A0" w:rsidRPr="00EC16D5" w:rsidRDefault="00FA35A0" w:rsidP="00EC16D5">
            <w:pPr>
              <w:spacing w:after="120"/>
              <w:jc w:val="center"/>
            </w:pPr>
            <w:r w:rsidRPr="00EC16D5">
              <w:rPr>
                <w:color w:val="000000"/>
              </w:rPr>
              <w:t>-102.924916</w:t>
            </w:r>
          </w:p>
        </w:tc>
        <w:tc>
          <w:tcPr>
            <w:tcW w:w="2160" w:type="dxa"/>
            <w:vAlign w:val="bottom"/>
          </w:tcPr>
          <w:p w14:paraId="5EBF0E9D" w14:textId="2DC7FE2A" w:rsidR="00FA35A0" w:rsidRPr="00EC16D5" w:rsidRDefault="00FA35A0" w:rsidP="00EC16D5">
            <w:pPr>
              <w:spacing w:after="120"/>
              <w:jc w:val="center"/>
            </w:pPr>
            <w:r w:rsidRPr="00EC16D5">
              <w:rPr>
                <w:color w:val="000000"/>
              </w:rPr>
              <w:t>794.844</w:t>
            </w:r>
          </w:p>
        </w:tc>
      </w:tr>
      <w:tr w:rsidR="00FA35A0" w:rsidRPr="00EC16D5" w14:paraId="29D3F648" w14:textId="77777777" w:rsidTr="00A74056">
        <w:tc>
          <w:tcPr>
            <w:tcW w:w="2160" w:type="dxa"/>
            <w:vAlign w:val="bottom"/>
          </w:tcPr>
          <w:p w14:paraId="422DF357" w14:textId="3ED6BD9C" w:rsidR="00FA35A0" w:rsidRPr="00EC16D5" w:rsidRDefault="00FA35A0" w:rsidP="00EC16D5">
            <w:pPr>
              <w:spacing w:after="120"/>
              <w:jc w:val="center"/>
            </w:pPr>
            <w:r w:rsidRPr="00EC16D5">
              <w:rPr>
                <w:color w:val="000000"/>
              </w:rPr>
              <w:t>I007</w:t>
            </w:r>
          </w:p>
        </w:tc>
        <w:tc>
          <w:tcPr>
            <w:tcW w:w="2160" w:type="dxa"/>
            <w:vAlign w:val="bottom"/>
          </w:tcPr>
          <w:p w14:paraId="77DD1B28" w14:textId="6C6E66C0" w:rsidR="00FA35A0" w:rsidRPr="00EC16D5" w:rsidRDefault="00FA35A0" w:rsidP="00EC16D5">
            <w:pPr>
              <w:spacing w:after="120"/>
              <w:jc w:val="center"/>
            </w:pPr>
            <w:r w:rsidRPr="00EC16D5">
              <w:rPr>
                <w:color w:val="000000"/>
              </w:rPr>
              <w:t>31.64768</w:t>
            </w:r>
          </w:p>
        </w:tc>
        <w:tc>
          <w:tcPr>
            <w:tcW w:w="2160" w:type="dxa"/>
            <w:vAlign w:val="bottom"/>
          </w:tcPr>
          <w:p w14:paraId="7867C377" w14:textId="6268B741" w:rsidR="00FA35A0" w:rsidRPr="00EC16D5" w:rsidRDefault="00FA35A0" w:rsidP="00EC16D5">
            <w:pPr>
              <w:spacing w:after="120"/>
              <w:jc w:val="center"/>
            </w:pPr>
            <w:r w:rsidRPr="00EC16D5">
              <w:rPr>
                <w:color w:val="000000"/>
              </w:rPr>
              <w:t>-102.924127</w:t>
            </w:r>
          </w:p>
        </w:tc>
        <w:tc>
          <w:tcPr>
            <w:tcW w:w="2160" w:type="dxa"/>
            <w:vAlign w:val="bottom"/>
          </w:tcPr>
          <w:p w14:paraId="3FC2A8D6" w14:textId="664B1AD8" w:rsidR="00FA35A0" w:rsidRPr="00EC16D5" w:rsidRDefault="00FA35A0" w:rsidP="00EC16D5">
            <w:pPr>
              <w:spacing w:after="120"/>
              <w:jc w:val="center"/>
            </w:pPr>
            <w:r w:rsidRPr="00EC16D5">
              <w:rPr>
                <w:color w:val="000000"/>
              </w:rPr>
              <w:t>792.171</w:t>
            </w:r>
          </w:p>
        </w:tc>
      </w:tr>
      <w:tr w:rsidR="00FA35A0" w:rsidRPr="00EC16D5" w14:paraId="501D4AA7" w14:textId="77777777" w:rsidTr="00A74056">
        <w:tc>
          <w:tcPr>
            <w:tcW w:w="2160" w:type="dxa"/>
            <w:vAlign w:val="bottom"/>
          </w:tcPr>
          <w:p w14:paraId="439BE825" w14:textId="4F34F259" w:rsidR="00FA35A0" w:rsidRPr="00EC16D5" w:rsidRDefault="00FA35A0" w:rsidP="00EC16D5">
            <w:pPr>
              <w:spacing w:after="120"/>
              <w:jc w:val="center"/>
            </w:pPr>
            <w:r w:rsidRPr="00EC16D5">
              <w:rPr>
                <w:color w:val="000000"/>
              </w:rPr>
              <w:t>I008</w:t>
            </w:r>
          </w:p>
        </w:tc>
        <w:tc>
          <w:tcPr>
            <w:tcW w:w="2160" w:type="dxa"/>
            <w:vAlign w:val="bottom"/>
          </w:tcPr>
          <w:p w14:paraId="4F25B1ED" w14:textId="6A51AF53" w:rsidR="00FA35A0" w:rsidRPr="00EC16D5" w:rsidRDefault="00FA35A0" w:rsidP="00EC16D5">
            <w:pPr>
              <w:spacing w:after="120"/>
              <w:jc w:val="center"/>
            </w:pPr>
            <w:r w:rsidRPr="00EC16D5">
              <w:rPr>
                <w:color w:val="000000"/>
              </w:rPr>
              <w:t>31.64570</w:t>
            </w:r>
          </w:p>
        </w:tc>
        <w:tc>
          <w:tcPr>
            <w:tcW w:w="2160" w:type="dxa"/>
            <w:vAlign w:val="bottom"/>
          </w:tcPr>
          <w:p w14:paraId="7427ACCF" w14:textId="5AC001B4" w:rsidR="00FA35A0" w:rsidRPr="00EC16D5" w:rsidRDefault="00FA35A0" w:rsidP="00EC16D5">
            <w:pPr>
              <w:spacing w:after="120"/>
              <w:jc w:val="center"/>
            </w:pPr>
            <w:r w:rsidRPr="00EC16D5">
              <w:rPr>
                <w:color w:val="000000"/>
              </w:rPr>
              <w:t>-102.923385</w:t>
            </w:r>
          </w:p>
        </w:tc>
        <w:tc>
          <w:tcPr>
            <w:tcW w:w="2160" w:type="dxa"/>
            <w:vAlign w:val="bottom"/>
          </w:tcPr>
          <w:p w14:paraId="311D67A1" w14:textId="130E4E94" w:rsidR="00FA35A0" w:rsidRPr="00EC16D5" w:rsidRDefault="00FA35A0" w:rsidP="00EC16D5">
            <w:pPr>
              <w:spacing w:after="120"/>
              <w:jc w:val="center"/>
            </w:pPr>
            <w:r w:rsidRPr="00EC16D5">
              <w:rPr>
                <w:color w:val="000000"/>
              </w:rPr>
              <w:t>792.384</w:t>
            </w:r>
          </w:p>
        </w:tc>
      </w:tr>
      <w:tr w:rsidR="00FA35A0" w:rsidRPr="00EC16D5" w14:paraId="23DF6914" w14:textId="77777777" w:rsidTr="00A74056">
        <w:tc>
          <w:tcPr>
            <w:tcW w:w="2160" w:type="dxa"/>
            <w:vAlign w:val="bottom"/>
          </w:tcPr>
          <w:p w14:paraId="0EC5C73B" w14:textId="3D4210A8" w:rsidR="00FA35A0" w:rsidRPr="00EC16D5" w:rsidRDefault="00FA35A0" w:rsidP="00EC16D5">
            <w:pPr>
              <w:spacing w:after="120"/>
              <w:jc w:val="center"/>
            </w:pPr>
            <w:r w:rsidRPr="00EC16D5">
              <w:rPr>
                <w:color w:val="000000"/>
              </w:rPr>
              <w:t>I009</w:t>
            </w:r>
          </w:p>
        </w:tc>
        <w:tc>
          <w:tcPr>
            <w:tcW w:w="2160" w:type="dxa"/>
            <w:vAlign w:val="bottom"/>
          </w:tcPr>
          <w:p w14:paraId="5478DEC0" w14:textId="26E944BB" w:rsidR="00FA35A0" w:rsidRPr="00EC16D5" w:rsidRDefault="00FA35A0" w:rsidP="00EC16D5">
            <w:pPr>
              <w:spacing w:after="120"/>
              <w:jc w:val="center"/>
            </w:pPr>
            <w:r w:rsidRPr="00EC16D5">
              <w:rPr>
                <w:color w:val="000000"/>
              </w:rPr>
              <w:t>31.64368</w:t>
            </w:r>
          </w:p>
        </w:tc>
        <w:tc>
          <w:tcPr>
            <w:tcW w:w="2160" w:type="dxa"/>
            <w:vAlign w:val="bottom"/>
          </w:tcPr>
          <w:p w14:paraId="3C064E0E" w14:textId="5DFE7FEA" w:rsidR="00FA35A0" w:rsidRPr="00EC16D5" w:rsidRDefault="00FA35A0" w:rsidP="00EC16D5">
            <w:pPr>
              <w:spacing w:after="120"/>
              <w:jc w:val="center"/>
            </w:pPr>
            <w:r w:rsidRPr="00EC16D5">
              <w:rPr>
                <w:color w:val="000000"/>
              </w:rPr>
              <w:t>-102.922607</w:t>
            </w:r>
          </w:p>
        </w:tc>
        <w:tc>
          <w:tcPr>
            <w:tcW w:w="2160" w:type="dxa"/>
            <w:vAlign w:val="bottom"/>
          </w:tcPr>
          <w:p w14:paraId="58ED54EA" w14:textId="077E26E0" w:rsidR="00FA35A0" w:rsidRPr="00EC16D5" w:rsidRDefault="00FA35A0" w:rsidP="00EC16D5">
            <w:pPr>
              <w:spacing w:after="120"/>
              <w:jc w:val="center"/>
            </w:pPr>
            <w:r w:rsidRPr="00EC16D5">
              <w:rPr>
                <w:color w:val="000000"/>
              </w:rPr>
              <w:t>791.666</w:t>
            </w:r>
          </w:p>
        </w:tc>
      </w:tr>
      <w:tr w:rsidR="00FA35A0" w:rsidRPr="00EC16D5" w14:paraId="5258D01A" w14:textId="77777777" w:rsidTr="00A74056">
        <w:tc>
          <w:tcPr>
            <w:tcW w:w="2160" w:type="dxa"/>
            <w:vAlign w:val="bottom"/>
          </w:tcPr>
          <w:p w14:paraId="4CCEF676" w14:textId="2A85CC15" w:rsidR="00FA35A0" w:rsidRPr="00EC16D5" w:rsidRDefault="00FA35A0" w:rsidP="00EC16D5">
            <w:pPr>
              <w:spacing w:after="120"/>
              <w:jc w:val="center"/>
            </w:pPr>
            <w:r w:rsidRPr="00EC16D5">
              <w:rPr>
                <w:color w:val="000000"/>
              </w:rPr>
              <w:t>I010</w:t>
            </w:r>
          </w:p>
        </w:tc>
        <w:tc>
          <w:tcPr>
            <w:tcW w:w="2160" w:type="dxa"/>
            <w:vAlign w:val="bottom"/>
          </w:tcPr>
          <w:p w14:paraId="3AD1F0AC" w14:textId="0DA62450" w:rsidR="00FA35A0" w:rsidRPr="00EC16D5" w:rsidRDefault="00FA35A0" w:rsidP="00EC16D5">
            <w:pPr>
              <w:spacing w:after="120"/>
              <w:jc w:val="center"/>
            </w:pPr>
            <w:r w:rsidRPr="00EC16D5">
              <w:rPr>
                <w:color w:val="000000"/>
              </w:rPr>
              <w:t>31.64168</w:t>
            </w:r>
          </w:p>
        </w:tc>
        <w:tc>
          <w:tcPr>
            <w:tcW w:w="2160" w:type="dxa"/>
            <w:vAlign w:val="bottom"/>
          </w:tcPr>
          <w:p w14:paraId="230ACE3A" w14:textId="39CBC8BC" w:rsidR="00FA35A0" w:rsidRPr="00EC16D5" w:rsidRDefault="00FA35A0" w:rsidP="00EC16D5">
            <w:pPr>
              <w:spacing w:after="120"/>
              <w:jc w:val="center"/>
            </w:pPr>
            <w:r w:rsidRPr="00EC16D5">
              <w:rPr>
                <w:color w:val="000000"/>
              </w:rPr>
              <w:t>-102.921868</w:t>
            </w:r>
          </w:p>
        </w:tc>
        <w:tc>
          <w:tcPr>
            <w:tcW w:w="2160" w:type="dxa"/>
            <w:vAlign w:val="bottom"/>
          </w:tcPr>
          <w:p w14:paraId="70965571" w14:textId="59E0AC90" w:rsidR="00FA35A0" w:rsidRPr="00EC16D5" w:rsidRDefault="00FA35A0" w:rsidP="00EC16D5">
            <w:pPr>
              <w:spacing w:after="120"/>
              <w:jc w:val="center"/>
            </w:pPr>
            <w:r w:rsidRPr="00EC16D5">
              <w:rPr>
                <w:color w:val="000000"/>
              </w:rPr>
              <w:t>792.576</w:t>
            </w:r>
          </w:p>
        </w:tc>
      </w:tr>
      <w:tr w:rsidR="00FA35A0" w:rsidRPr="00EC16D5" w14:paraId="5586CEE3" w14:textId="77777777" w:rsidTr="00A74056">
        <w:tc>
          <w:tcPr>
            <w:tcW w:w="2160" w:type="dxa"/>
            <w:vAlign w:val="bottom"/>
          </w:tcPr>
          <w:p w14:paraId="34345F9F" w14:textId="69F30D4E" w:rsidR="00FA35A0" w:rsidRPr="00EC16D5" w:rsidRDefault="00FA35A0" w:rsidP="00EC16D5">
            <w:pPr>
              <w:spacing w:after="120"/>
              <w:jc w:val="center"/>
            </w:pPr>
            <w:r w:rsidRPr="00EC16D5">
              <w:rPr>
                <w:color w:val="000000"/>
              </w:rPr>
              <w:t>I011</w:t>
            </w:r>
          </w:p>
        </w:tc>
        <w:tc>
          <w:tcPr>
            <w:tcW w:w="2160" w:type="dxa"/>
            <w:vAlign w:val="bottom"/>
          </w:tcPr>
          <w:p w14:paraId="584518FF" w14:textId="1B48E91B" w:rsidR="00FA35A0" w:rsidRPr="00EC16D5" w:rsidRDefault="00FA35A0" w:rsidP="00EC16D5">
            <w:pPr>
              <w:spacing w:after="120"/>
              <w:jc w:val="center"/>
            </w:pPr>
            <w:r w:rsidRPr="00EC16D5">
              <w:rPr>
                <w:color w:val="000000"/>
              </w:rPr>
              <w:t>31.63978</w:t>
            </w:r>
          </w:p>
        </w:tc>
        <w:tc>
          <w:tcPr>
            <w:tcW w:w="2160" w:type="dxa"/>
            <w:vAlign w:val="bottom"/>
          </w:tcPr>
          <w:p w14:paraId="6DDCDE5A" w14:textId="57236DA6" w:rsidR="00FA35A0" w:rsidRPr="00EC16D5" w:rsidRDefault="00FA35A0" w:rsidP="00EC16D5">
            <w:pPr>
              <w:spacing w:after="120"/>
              <w:jc w:val="center"/>
            </w:pPr>
            <w:r w:rsidRPr="00EC16D5">
              <w:rPr>
                <w:color w:val="000000"/>
              </w:rPr>
              <w:t>-102.921188</w:t>
            </w:r>
          </w:p>
        </w:tc>
        <w:tc>
          <w:tcPr>
            <w:tcW w:w="2160" w:type="dxa"/>
            <w:vAlign w:val="bottom"/>
          </w:tcPr>
          <w:p w14:paraId="4D4B1C3B" w14:textId="05326608" w:rsidR="00FA35A0" w:rsidRPr="00EC16D5" w:rsidRDefault="00FA35A0" w:rsidP="00EC16D5">
            <w:pPr>
              <w:spacing w:after="120"/>
              <w:jc w:val="center"/>
            </w:pPr>
            <w:r w:rsidRPr="00EC16D5">
              <w:rPr>
                <w:color w:val="000000"/>
              </w:rPr>
              <w:t>789.565</w:t>
            </w:r>
          </w:p>
        </w:tc>
      </w:tr>
      <w:tr w:rsidR="00FA35A0" w:rsidRPr="00EC16D5" w14:paraId="749808C5" w14:textId="77777777" w:rsidTr="00A74056">
        <w:tc>
          <w:tcPr>
            <w:tcW w:w="2160" w:type="dxa"/>
            <w:vAlign w:val="bottom"/>
          </w:tcPr>
          <w:p w14:paraId="2FBBB0EF" w14:textId="2C5254B6" w:rsidR="00FA35A0" w:rsidRPr="00EC16D5" w:rsidRDefault="00FA35A0" w:rsidP="00EC16D5">
            <w:pPr>
              <w:spacing w:after="120"/>
              <w:jc w:val="center"/>
            </w:pPr>
            <w:r w:rsidRPr="00EC16D5">
              <w:rPr>
                <w:color w:val="000000"/>
              </w:rPr>
              <w:t>I012</w:t>
            </w:r>
          </w:p>
        </w:tc>
        <w:tc>
          <w:tcPr>
            <w:tcW w:w="2160" w:type="dxa"/>
            <w:vAlign w:val="bottom"/>
          </w:tcPr>
          <w:p w14:paraId="4E7F8BD4" w14:textId="7980E385" w:rsidR="00FA35A0" w:rsidRPr="00EC16D5" w:rsidRDefault="00FA35A0" w:rsidP="00EC16D5">
            <w:pPr>
              <w:spacing w:after="120"/>
              <w:jc w:val="center"/>
            </w:pPr>
            <w:r w:rsidRPr="00EC16D5">
              <w:rPr>
                <w:color w:val="000000"/>
              </w:rPr>
              <w:t>31.63779</w:t>
            </w:r>
          </w:p>
        </w:tc>
        <w:tc>
          <w:tcPr>
            <w:tcW w:w="2160" w:type="dxa"/>
            <w:vAlign w:val="bottom"/>
          </w:tcPr>
          <w:p w14:paraId="0E24170A" w14:textId="60A5625F" w:rsidR="00FA35A0" w:rsidRPr="00EC16D5" w:rsidRDefault="00FA35A0" w:rsidP="00EC16D5">
            <w:pPr>
              <w:spacing w:after="120"/>
              <w:jc w:val="center"/>
            </w:pPr>
            <w:r w:rsidRPr="00EC16D5">
              <w:rPr>
                <w:color w:val="000000"/>
              </w:rPr>
              <w:t>-102.920421</w:t>
            </w:r>
          </w:p>
        </w:tc>
        <w:tc>
          <w:tcPr>
            <w:tcW w:w="2160" w:type="dxa"/>
            <w:vAlign w:val="bottom"/>
          </w:tcPr>
          <w:p w14:paraId="19949800" w14:textId="43BBB67F" w:rsidR="00FA35A0" w:rsidRPr="00EC16D5" w:rsidRDefault="00FA35A0" w:rsidP="00EC16D5">
            <w:pPr>
              <w:spacing w:after="120"/>
              <w:jc w:val="center"/>
            </w:pPr>
            <w:r w:rsidRPr="00EC16D5">
              <w:rPr>
                <w:color w:val="000000"/>
              </w:rPr>
              <w:t>788.103</w:t>
            </w:r>
          </w:p>
        </w:tc>
      </w:tr>
      <w:tr w:rsidR="00FA35A0" w:rsidRPr="00EC16D5" w14:paraId="7D570D91" w14:textId="77777777" w:rsidTr="00A74056">
        <w:tc>
          <w:tcPr>
            <w:tcW w:w="2160" w:type="dxa"/>
            <w:vAlign w:val="bottom"/>
          </w:tcPr>
          <w:p w14:paraId="0795666E" w14:textId="6D8888C1" w:rsidR="00FA35A0" w:rsidRPr="00EC16D5" w:rsidRDefault="00FA35A0" w:rsidP="00EC16D5">
            <w:pPr>
              <w:spacing w:after="120"/>
              <w:jc w:val="center"/>
            </w:pPr>
            <w:r w:rsidRPr="00EC16D5">
              <w:rPr>
                <w:color w:val="000000"/>
              </w:rPr>
              <w:t>I013</w:t>
            </w:r>
          </w:p>
        </w:tc>
        <w:tc>
          <w:tcPr>
            <w:tcW w:w="2160" w:type="dxa"/>
            <w:vAlign w:val="bottom"/>
          </w:tcPr>
          <w:p w14:paraId="09873CFE" w14:textId="1354F3C4" w:rsidR="00FA35A0" w:rsidRPr="00EC16D5" w:rsidRDefault="00FA35A0" w:rsidP="00EC16D5">
            <w:pPr>
              <w:spacing w:after="120"/>
              <w:jc w:val="center"/>
            </w:pPr>
            <w:r w:rsidRPr="00EC16D5">
              <w:rPr>
                <w:color w:val="000000"/>
              </w:rPr>
              <w:t>31.63579</w:t>
            </w:r>
          </w:p>
        </w:tc>
        <w:tc>
          <w:tcPr>
            <w:tcW w:w="2160" w:type="dxa"/>
            <w:vAlign w:val="bottom"/>
          </w:tcPr>
          <w:p w14:paraId="243B8423" w14:textId="3D186093" w:rsidR="00FA35A0" w:rsidRPr="00EC16D5" w:rsidRDefault="00FA35A0" w:rsidP="00EC16D5">
            <w:pPr>
              <w:spacing w:after="120"/>
              <w:jc w:val="center"/>
            </w:pPr>
            <w:r w:rsidRPr="00EC16D5">
              <w:rPr>
                <w:color w:val="000000"/>
              </w:rPr>
              <w:t>-102.919725</w:t>
            </w:r>
          </w:p>
        </w:tc>
        <w:tc>
          <w:tcPr>
            <w:tcW w:w="2160" w:type="dxa"/>
            <w:vAlign w:val="bottom"/>
          </w:tcPr>
          <w:p w14:paraId="1A48FE78" w14:textId="6B3DADFC" w:rsidR="00FA35A0" w:rsidRPr="00EC16D5" w:rsidRDefault="00FA35A0" w:rsidP="00EC16D5">
            <w:pPr>
              <w:spacing w:after="120"/>
              <w:jc w:val="center"/>
            </w:pPr>
            <w:r w:rsidRPr="00EC16D5">
              <w:rPr>
                <w:color w:val="000000"/>
              </w:rPr>
              <w:t>786.833</w:t>
            </w:r>
          </w:p>
        </w:tc>
      </w:tr>
    </w:tbl>
    <w:p w14:paraId="39BDD58E" w14:textId="38487A6F" w:rsidR="005A76FB" w:rsidRPr="00EC16D5" w:rsidRDefault="005A76FB" w:rsidP="00EC16D5">
      <w:pPr>
        <w:spacing w:after="120" w:line="240" w:lineRule="auto"/>
        <w:jc w:val="center"/>
      </w:pPr>
    </w:p>
    <w:p w14:paraId="4F8DBEBA" w14:textId="0BDACD93" w:rsidR="00FA35A0" w:rsidRPr="00EC16D5" w:rsidRDefault="00FA35A0" w:rsidP="00EC16D5">
      <w:pPr>
        <w:spacing w:after="120" w:line="240" w:lineRule="auto"/>
        <w:jc w:val="center"/>
      </w:pPr>
    </w:p>
    <w:p w14:paraId="640D385F" w14:textId="4E1CD9D6" w:rsidR="00FA35A0" w:rsidRPr="00EC16D5" w:rsidRDefault="00FA35A0" w:rsidP="00EC16D5">
      <w:pPr>
        <w:spacing w:after="120" w:line="240" w:lineRule="auto"/>
      </w:pPr>
      <w:r w:rsidRPr="00EC16D5">
        <w:t>Table A.10. Coordinates for seismic nodes on Line J, obtained using a Leica Geosystems Differential GPS</w:t>
      </w:r>
    </w:p>
    <w:p w14:paraId="43DDCF58" w14:textId="2F682C53" w:rsidR="00FA35A0" w:rsidRPr="00EC16D5" w:rsidRDefault="00FA35A0" w:rsidP="00EC16D5">
      <w:pPr>
        <w:spacing w:after="120" w:line="240" w:lineRule="auto"/>
        <w:jc w:val="center"/>
      </w:pPr>
    </w:p>
    <w:tbl>
      <w:tblPr>
        <w:tblStyle w:val="TableGrid"/>
        <w:tblW w:w="0" w:type="auto"/>
        <w:tblLook w:val="04A0" w:firstRow="1" w:lastRow="0" w:firstColumn="1" w:lastColumn="0" w:noHBand="0" w:noVBand="1"/>
      </w:tblPr>
      <w:tblGrid>
        <w:gridCol w:w="2160"/>
        <w:gridCol w:w="2160"/>
        <w:gridCol w:w="2160"/>
        <w:gridCol w:w="2160"/>
      </w:tblGrid>
      <w:tr w:rsidR="00FA35A0" w:rsidRPr="00EC16D5" w14:paraId="347D2112" w14:textId="77777777" w:rsidTr="00FA35A0">
        <w:trPr>
          <w:cnfStyle w:val="100000000000" w:firstRow="1" w:lastRow="0" w:firstColumn="0" w:lastColumn="0" w:oddVBand="0" w:evenVBand="0" w:oddHBand="0" w:evenHBand="0" w:firstRowFirstColumn="0" w:firstRowLastColumn="0" w:lastRowFirstColumn="0" w:lastRowLastColumn="0"/>
        </w:trPr>
        <w:tc>
          <w:tcPr>
            <w:tcW w:w="2160" w:type="dxa"/>
          </w:tcPr>
          <w:p w14:paraId="74FCADE7" w14:textId="1F340264" w:rsidR="00FA35A0" w:rsidRPr="00EC16D5" w:rsidRDefault="00FA35A0" w:rsidP="00EC16D5">
            <w:pPr>
              <w:spacing w:after="120"/>
              <w:jc w:val="center"/>
            </w:pPr>
            <w:r w:rsidRPr="00EC16D5">
              <w:t>Station Name</w:t>
            </w:r>
          </w:p>
        </w:tc>
        <w:tc>
          <w:tcPr>
            <w:tcW w:w="2160" w:type="dxa"/>
          </w:tcPr>
          <w:p w14:paraId="1CA8631E" w14:textId="11B94289" w:rsidR="00FA35A0" w:rsidRPr="00EC16D5" w:rsidRDefault="00FA35A0" w:rsidP="00EC16D5">
            <w:pPr>
              <w:spacing w:after="120"/>
              <w:jc w:val="center"/>
            </w:pPr>
            <w:r w:rsidRPr="00EC16D5">
              <w:t>Latitude (deg)</w:t>
            </w:r>
          </w:p>
        </w:tc>
        <w:tc>
          <w:tcPr>
            <w:tcW w:w="2160" w:type="dxa"/>
          </w:tcPr>
          <w:p w14:paraId="02EF3478" w14:textId="33C10A6A" w:rsidR="00FA35A0" w:rsidRPr="00EC16D5" w:rsidRDefault="00FA35A0" w:rsidP="00EC16D5">
            <w:pPr>
              <w:spacing w:after="120"/>
              <w:jc w:val="center"/>
            </w:pPr>
            <w:r w:rsidRPr="00EC16D5">
              <w:t>Longitude (deg)</w:t>
            </w:r>
          </w:p>
        </w:tc>
        <w:tc>
          <w:tcPr>
            <w:tcW w:w="2160" w:type="dxa"/>
          </w:tcPr>
          <w:p w14:paraId="2DBC8668" w14:textId="7F1707EF" w:rsidR="00FA35A0" w:rsidRPr="00EC16D5" w:rsidRDefault="00FA35A0" w:rsidP="00EC16D5">
            <w:pPr>
              <w:spacing w:after="120"/>
              <w:jc w:val="center"/>
            </w:pPr>
            <w:r w:rsidRPr="00EC16D5">
              <w:t>Elevation (m)</w:t>
            </w:r>
          </w:p>
        </w:tc>
      </w:tr>
      <w:tr w:rsidR="00FA35A0" w:rsidRPr="00EC16D5" w14:paraId="4D48510D" w14:textId="77777777" w:rsidTr="00BB1251">
        <w:tc>
          <w:tcPr>
            <w:tcW w:w="2160" w:type="dxa"/>
            <w:vAlign w:val="bottom"/>
          </w:tcPr>
          <w:p w14:paraId="3F6A7F7D" w14:textId="7916C5BA" w:rsidR="00FA35A0" w:rsidRPr="00EC16D5" w:rsidRDefault="00FA35A0" w:rsidP="00EC16D5">
            <w:pPr>
              <w:spacing w:after="120"/>
              <w:jc w:val="center"/>
            </w:pPr>
            <w:r w:rsidRPr="00EC16D5">
              <w:rPr>
                <w:color w:val="000000"/>
              </w:rPr>
              <w:t>J001</w:t>
            </w:r>
          </w:p>
        </w:tc>
        <w:tc>
          <w:tcPr>
            <w:tcW w:w="2160" w:type="dxa"/>
            <w:vAlign w:val="bottom"/>
          </w:tcPr>
          <w:p w14:paraId="73A9B0FA" w14:textId="296FD1F8" w:rsidR="00FA35A0" w:rsidRPr="00EC16D5" w:rsidRDefault="00FA35A0" w:rsidP="00EC16D5">
            <w:pPr>
              <w:spacing w:after="120"/>
              <w:jc w:val="center"/>
            </w:pPr>
            <w:r w:rsidRPr="00EC16D5">
              <w:rPr>
                <w:color w:val="000000"/>
              </w:rPr>
              <w:t>31.66354</w:t>
            </w:r>
          </w:p>
        </w:tc>
        <w:tc>
          <w:tcPr>
            <w:tcW w:w="2160" w:type="dxa"/>
            <w:vAlign w:val="bottom"/>
          </w:tcPr>
          <w:p w14:paraId="4FF76D77" w14:textId="5855E499" w:rsidR="00FA35A0" w:rsidRPr="00EC16D5" w:rsidRDefault="00FA35A0" w:rsidP="00EC16D5">
            <w:pPr>
              <w:spacing w:after="120"/>
              <w:jc w:val="center"/>
            </w:pPr>
            <w:r w:rsidRPr="00EC16D5">
              <w:rPr>
                <w:color w:val="000000"/>
              </w:rPr>
              <w:t>-102.920869</w:t>
            </w:r>
          </w:p>
        </w:tc>
        <w:tc>
          <w:tcPr>
            <w:tcW w:w="2160" w:type="dxa"/>
            <w:vAlign w:val="bottom"/>
          </w:tcPr>
          <w:p w14:paraId="622F57CD" w14:textId="722FA1B6" w:rsidR="00FA35A0" w:rsidRPr="00EC16D5" w:rsidRDefault="00FA35A0" w:rsidP="00EC16D5">
            <w:pPr>
              <w:spacing w:after="120"/>
              <w:jc w:val="center"/>
            </w:pPr>
            <w:r w:rsidRPr="00EC16D5">
              <w:rPr>
                <w:color w:val="000000"/>
              </w:rPr>
              <w:t>801.318</w:t>
            </w:r>
          </w:p>
        </w:tc>
      </w:tr>
      <w:tr w:rsidR="00FA35A0" w:rsidRPr="00EC16D5" w14:paraId="6D5F5270" w14:textId="77777777" w:rsidTr="00BB1251">
        <w:tc>
          <w:tcPr>
            <w:tcW w:w="2160" w:type="dxa"/>
            <w:vAlign w:val="bottom"/>
          </w:tcPr>
          <w:p w14:paraId="6A5A4A0B" w14:textId="79AC593E" w:rsidR="00FA35A0" w:rsidRPr="00EC16D5" w:rsidRDefault="00FA35A0" w:rsidP="00EC16D5">
            <w:pPr>
              <w:spacing w:after="120"/>
              <w:jc w:val="center"/>
            </w:pPr>
            <w:r w:rsidRPr="00EC16D5">
              <w:rPr>
                <w:color w:val="000000"/>
              </w:rPr>
              <w:t>J002</w:t>
            </w:r>
          </w:p>
        </w:tc>
        <w:tc>
          <w:tcPr>
            <w:tcW w:w="2160" w:type="dxa"/>
            <w:vAlign w:val="bottom"/>
          </w:tcPr>
          <w:p w14:paraId="24D77E89" w14:textId="41D6DC41" w:rsidR="00FA35A0" w:rsidRPr="00EC16D5" w:rsidRDefault="00FA35A0" w:rsidP="00EC16D5">
            <w:pPr>
              <w:spacing w:after="120"/>
              <w:jc w:val="center"/>
            </w:pPr>
            <w:r w:rsidRPr="00EC16D5">
              <w:rPr>
                <w:color w:val="000000"/>
              </w:rPr>
              <w:t>31.66179</w:t>
            </w:r>
          </w:p>
        </w:tc>
        <w:tc>
          <w:tcPr>
            <w:tcW w:w="2160" w:type="dxa"/>
            <w:vAlign w:val="bottom"/>
          </w:tcPr>
          <w:p w14:paraId="7A1E0EE1" w14:textId="285BC50B" w:rsidR="00FA35A0" w:rsidRPr="00EC16D5" w:rsidRDefault="00FA35A0" w:rsidP="00EC16D5">
            <w:pPr>
              <w:spacing w:after="120"/>
              <w:jc w:val="center"/>
            </w:pPr>
            <w:r w:rsidRPr="00EC16D5">
              <w:rPr>
                <w:color w:val="000000"/>
              </w:rPr>
              <w:t>-102.920128</w:t>
            </w:r>
          </w:p>
        </w:tc>
        <w:tc>
          <w:tcPr>
            <w:tcW w:w="2160" w:type="dxa"/>
            <w:vAlign w:val="bottom"/>
          </w:tcPr>
          <w:p w14:paraId="6E2DC805" w14:textId="63A30FA2" w:rsidR="00FA35A0" w:rsidRPr="00EC16D5" w:rsidRDefault="00FA35A0" w:rsidP="00EC16D5">
            <w:pPr>
              <w:spacing w:after="120"/>
              <w:jc w:val="center"/>
            </w:pPr>
            <w:r w:rsidRPr="00EC16D5">
              <w:rPr>
                <w:color w:val="000000"/>
              </w:rPr>
              <w:t>800.360</w:t>
            </w:r>
          </w:p>
        </w:tc>
      </w:tr>
      <w:tr w:rsidR="00FA35A0" w:rsidRPr="00EC16D5" w14:paraId="2CA13A0B" w14:textId="77777777" w:rsidTr="00BB1251">
        <w:tc>
          <w:tcPr>
            <w:tcW w:w="2160" w:type="dxa"/>
            <w:vAlign w:val="bottom"/>
          </w:tcPr>
          <w:p w14:paraId="7CEA7ECE" w14:textId="63E89648" w:rsidR="00FA35A0" w:rsidRPr="00EC16D5" w:rsidRDefault="00FA35A0" w:rsidP="00EC16D5">
            <w:pPr>
              <w:spacing w:after="120"/>
              <w:jc w:val="center"/>
            </w:pPr>
            <w:r w:rsidRPr="00EC16D5">
              <w:rPr>
                <w:color w:val="000000"/>
              </w:rPr>
              <w:t>J003</w:t>
            </w:r>
          </w:p>
        </w:tc>
        <w:tc>
          <w:tcPr>
            <w:tcW w:w="2160" w:type="dxa"/>
            <w:vAlign w:val="bottom"/>
          </w:tcPr>
          <w:p w14:paraId="4B0FA93C" w14:textId="6ACC7630" w:rsidR="00FA35A0" w:rsidRPr="00EC16D5" w:rsidRDefault="00FA35A0" w:rsidP="00EC16D5">
            <w:pPr>
              <w:spacing w:after="120"/>
              <w:jc w:val="center"/>
            </w:pPr>
            <w:r w:rsidRPr="00EC16D5">
              <w:rPr>
                <w:color w:val="000000"/>
              </w:rPr>
              <w:t>31.66006</w:t>
            </w:r>
          </w:p>
        </w:tc>
        <w:tc>
          <w:tcPr>
            <w:tcW w:w="2160" w:type="dxa"/>
            <w:vAlign w:val="bottom"/>
          </w:tcPr>
          <w:p w14:paraId="32DC3B23" w14:textId="019BB57D" w:rsidR="00FA35A0" w:rsidRPr="00EC16D5" w:rsidRDefault="00FA35A0" w:rsidP="00EC16D5">
            <w:pPr>
              <w:spacing w:after="120"/>
              <w:jc w:val="center"/>
            </w:pPr>
            <w:r w:rsidRPr="00EC16D5">
              <w:rPr>
                <w:color w:val="000000"/>
              </w:rPr>
              <w:t>-102.919668</w:t>
            </w:r>
          </w:p>
        </w:tc>
        <w:tc>
          <w:tcPr>
            <w:tcW w:w="2160" w:type="dxa"/>
            <w:vAlign w:val="bottom"/>
          </w:tcPr>
          <w:p w14:paraId="45D58D79" w14:textId="4D8E24A5" w:rsidR="00FA35A0" w:rsidRPr="00EC16D5" w:rsidRDefault="00FA35A0" w:rsidP="00EC16D5">
            <w:pPr>
              <w:spacing w:after="120"/>
              <w:jc w:val="center"/>
            </w:pPr>
            <w:r w:rsidRPr="00EC16D5">
              <w:rPr>
                <w:color w:val="000000"/>
              </w:rPr>
              <w:t>799.659</w:t>
            </w:r>
          </w:p>
        </w:tc>
      </w:tr>
      <w:tr w:rsidR="00FA35A0" w:rsidRPr="00EC16D5" w14:paraId="0C03B10F" w14:textId="77777777" w:rsidTr="00BB1251">
        <w:tc>
          <w:tcPr>
            <w:tcW w:w="2160" w:type="dxa"/>
            <w:vAlign w:val="bottom"/>
          </w:tcPr>
          <w:p w14:paraId="403C7EBB" w14:textId="6CDA449C" w:rsidR="00FA35A0" w:rsidRPr="00EC16D5" w:rsidRDefault="00FA35A0" w:rsidP="00EC16D5">
            <w:pPr>
              <w:spacing w:after="120"/>
              <w:jc w:val="center"/>
            </w:pPr>
            <w:r w:rsidRPr="00EC16D5">
              <w:rPr>
                <w:color w:val="000000"/>
              </w:rPr>
              <w:t>J004</w:t>
            </w:r>
          </w:p>
        </w:tc>
        <w:tc>
          <w:tcPr>
            <w:tcW w:w="2160" w:type="dxa"/>
            <w:vAlign w:val="bottom"/>
          </w:tcPr>
          <w:p w14:paraId="6BD69164" w14:textId="40DF01B4" w:rsidR="00FA35A0" w:rsidRPr="00EC16D5" w:rsidRDefault="00FA35A0" w:rsidP="00EC16D5">
            <w:pPr>
              <w:spacing w:after="120"/>
              <w:jc w:val="center"/>
            </w:pPr>
            <w:r w:rsidRPr="00EC16D5">
              <w:rPr>
                <w:color w:val="000000"/>
              </w:rPr>
              <w:t>31.65822</w:t>
            </w:r>
          </w:p>
        </w:tc>
        <w:tc>
          <w:tcPr>
            <w:tcW w:w="2160" w:type="dxa"/>
            <w:vAlign w:val="bottom"/>
          </w:tcPr>
          <w:p w14:paraId="219491C8" w14:textId="6120BC89" w:rsidR="00FA35A0" w:rsidRPr="00EC16D5" w:rsidRDefault="00FA35A0" w:rsidP="00EC16D5">
            <w:pPr>
              <w:spacing w:after="120"/>
              <w:jc w:val="center"/>
            </w:pPr>
            <w:r w:rsidRPr="00EC16D5">
              <w:rPr>
                <w:color w:val="000000"/>
              </w:rPr>
              <w:t>-102.919110</w:t>
            </w:r>
          </w:p>
        </w:tc>
        <w:tc>
          <w:tcPr>
            <w:tcW w:w="2160" w:type="dxa"/>
            <w:vAlign w:val="bottom"/>
          </w:tcPr>
          <w:p w14:paraId="5BA96139" w14:textId="3FEDBCF8" w:rsidR="00FA35A0" w:rsidRPr="00EC16D5" w:rsidRDefault="00FA35A0" w:rsidP="00EC16D5">
            <w:pPr>
              <w:spacing w:after="120"/>
              <w:jc w:val="center"/>
            </w:pPr>
            <w:r w:rsidRPr="00EC16D5">
              <w:rPr>
                <w:color w:val="000000"/>
              </w:rPr>
              <w:t>800.785</w:t>
            </w:r>
          </w:p>
        </w:tc>
      </w:tr>
      <w:tr w:rsidR="00FA35A0" w:rsidRPr="00EC16D5" w14:paraId="0B336D40" w14:textId="77777777" w:rsidTr="00BB1251">
        <w:tc>
          <w:tcPr>
            <w:tcW w:w="2160" w:type="dxa"/>
            <w:vAlign w:val="bottom"/>
          </w:tcPr>
          <w:p w14:paraId="04AC4EC4" w14:textId="0C870990" w:rsidR="00FA35A0" w:rsidRPr="00EC16D5" w:rsidRDefault="00FA35A0" w:rsidP="00EC16D5">
            <w:pPr>
              <w:spacing w:after="120"/>
              <w:jc w:val="center"/>
            </w:pPr>
            <w:r w:rsidRPr="00EC16D5">
              <w:rPr>
                <w:color w:val="000000"/>
              </w:rPr>
              <w:t>J005</w:t>
            </w:r>
          </w:p>
        </w:tc>
        <w:tc>
          <w:tcPr>
            <w:tcW w:w="2160" w:type="dxa"/>
            <w:vAlign w:val="bottom"/>
          </w:tcPr>
          <w:p w14:paraId="61565F29" w14:textId="46513061" w:rsidR="00FA35A0" w:rsidRPr="00EC16D5" w:rsidRDefault="00FA35A0" w:rsidP="00EC16D5">
            <w:pPr>
              <w:spacing w:after="120"/>
              <w:jc w:val="center"/>
            </w:pPr>
            <w:r w:rsidRPr="00EC16D5">
              <w:rPr>
                <w:color w:val="000000"/>
              </w:rPr>
              <w:t>31.65653</w:t>
            </w:r>
          </w:p>
        </w:tc>
        <w:tc>
          <w:tcPr>
            <w:tcW w:w="2160" w:type="dxa"/>
            <w:vAlign w:val="bottom"/>
          </w:tcPr>
          <w:p w14:paraId="498D9D4F" w14:textId="1E7750D6" w:rsidR="00FA35A0" w:rsidRPr="00EC16D5" w:rsidRDefault="00FA35A0" w:rsidP="00EC16D5">
            <w:pPr>
              <w:spacing w:after="120"/>
              <w:jc w:val="center"/>
            </w:pPr>
            <w:r w:rsidRPr="00EC16D5">
              <w:rPr>
                <w:color w:val="000000"/>
              </w:rPr>
              <w:t>-102.918485</w:t>
            </w:r>
          </w:p>
        </w:tc>
        <w:tc>
          <w:tcPr>
            <w:tcW w:w="2160" w:type="dxa"/>
            <w:vAlign w:val="bottom"/>
          </w:tcPr>
          <w:p w14:paraId="58D8AB60" w14:textId="6264D3F1" w:rsidR="00FA35A0" w:rsidRPr="00EC16D5" w:rsidRDefault="00FA35A0" w:rsidP="00EC16D5">
            <w:pPr>
              <w:spacing w:after="120"/>
              <w:jc w:val="center"/>
            </w:pPr>
            <w:r w:rsidRPr="00EC16D5">
              <w:rPr>
                <w:color w:val="000000"/>
              </w:rPr>
              <w:t>798.338</w:t>
            </w:r>
          </w:p>
        </w:tc>
      </w:tr>
      <w:tr w:rsidR="00FA35A0" w:rsidRPr="00EC16D5" w14:paraId="6E1D6987" w14:textId="77777777" w:rsidTr="00BB1251">
        <w:tc>
          <w:tcPr>
            <w:tcW w:w="2160" w:type="dxa"/>
            <w:vAlign w:val="bottom"/>
          </w:tcPr>
          <w:p w14:paraId="4EF2EEE4" w14:textId="33869A93" w:rsidR="00FA35A0" w:rsidRPr="00EC16D5" w:rsidRDefault="00FA35A0" w:rsidP="00EC16D5">
            <w:pPr>
              <w:spacing w:after="120"/>
              <w:jc w:val="center"/>
            </w:pPr>
            <w:r w:rsidRPr="00EC16D5">
              <w:rPr>
                <w:color w:val="000000"/>
              </w:rPr>
              <w:t>J006</w:t>
            </w:r>
          </w:p>
        </w:tc>
        <w:tc>
          <w:tcPr>
            <w:tcW w:w="2160" w:type="dxa"/>
            <w:vAlign w:val="bottom"/>
          </w:tcPr>
          <w:p w14:paraId="58C374F9" w14:textId="33B9D8D9" w:rsidR="00FA35A0" w:rsidRPr="00EC16D5" w:rsidRDefault="00FA35A0" w:rsidP="00EC16D5">
            <w:pPr>
              <w:spacing w:after="120"/>
              <w:jc w:val="center"/>
            </w:pPr>
            <w:r w:rsidRPr="00EC16D5">
              <w:rPr>
                <w:color w:val="000000"/>
              </w:rPr>
              <w:t>31.65479</w:t>
            </w:r>
          </w:p>
        </w:tc>
        <w:tc>
          <w:tcPr>
            <w:tcW w:w="2160" w:type="dxa"/>
            <w:vAlign w:val="bottom"/>
          </w:tcPr>
          <w:p w14:paraId="5D6B4D9F" w14:textId="5123B937" w:rsidR="00FA35A0" w:rsidRPr="00EC16D5" w:rsidRDefault="00FA35A0" w:rsidP="00EC16D5">
            <w:pPr>
              <w:spacing w:after="120"/>
              <w:jc w:val="center"/>
            </w:pPr>
            <w:r w:rsidRPr="00EC16D5">
              <w:rPr>
                <w:color w:val="000000"/>
              </w:rPr>
              <w:t>-102.917683</w:t>
            </w:r>
          </w:p>
        </w:tc>
        <w:tc>
          <w:tcPr>
            <w:tcW w:w="2160" w:type="dxa"/>
            <w:vAlign w:val="bottom"/>
          </w:tcPr>
          <w:p w14:paraId="788DAC71" w14:textId="628545B3" w:rsidR="00FA35A0" w:rsidRPr="00EC16D5" w:rsidRDefault="00FA35A0" w:rsidP="00EC16D5">
            <w:pPr>
              <w:spacing w:after="120"/>
              <w:jc w:val="center"/>
            </w:pPr>
            <w:r w:rsidRPr="00EC16D5">
              <w:rPr>
                <w:color w:val="000000"/>
              </w:rPr>
              <w:t>797.125</w:t>
            </w:r>
          </w:p>
        </w:tc>
      </w:tr>
      <w:tr w:rsidR="00FA35A0" w:rsidRPr="00EC16D5" w14:paraId="40ECB36D" w14:textId="77777777" w:rsidTr="00BB1251">
        <w:tc>
          <w:tcPr>
            <w:tcW w:w="2160" w:type="dxa"/>
            <w:vAlign w:val="bottom"/>
          </w:tcPr>
          <w:p w14:paraId="79665142" w14:textId="4DE4DB42" w:rsidR="00FA35A0" w:rsidRPr="00EC16D5" w:rsidRDefault="00FA35A0" w:rsidP="00EC16D5">
            <w:pPr>
              <w:spacing w:after="120"/>
              <w:jc w:val="center"/>
            </w:pPr>
            <w:r w:rsidRPr="00EC16D5">
              <w:rPr>
                <w:color w:val="000000"/>
              </w:rPr>
              <w:t>J007</w:t>
            </w:r>
          </w:p>
        </w:tc>
        <w:tc>
          <w:tcPr>
            <w:tcW w:w="2160" w:type="dxa"/>
            <w:vAlign w:val="bottom"/>
          </w:tcPr>
          <w:p w14:paraId="65483C7F" w14:textId="7BC0CDFA" w:rsidR="00FA35A0" w:rsidRPr="00EC16D5" w:rsidRDefault="00FA35A0" w:rsidP="00EC16D5">
            <w:pPr>
              <w:spacing w:after="120"/>
              <w:jc w:val="center"/>
            </w:pPr>
            <w:r w:rsidRPr="00EC16D5">
              <w:rPr>
                <w:color w:val="000000"/>
              </w:rPr>
              <w:t>31.65332</w:t>
            </w:r>
          </w:p>
        </w:tc>
        <w:tc>
          <w:tcPr>
            <w:tcW w:w="2160" w:type="dxa"/>
            <w:vAlign w:val="bottom"/>
          </w:tcPr>
          <w:p w14:paraId="1F45C727" w14:textId="2DCFD240" w:rsidR="00FA35A0" w:rsidRPr="00EC16D5" w:rsidRDefault="00FA35A0" w:rsidP="00EC16D5">
            <w:pPr>
              <w:spacing w:after="120"/>
              <w:jc w:val="center"/>
            </w:pPr>
            <w:r w:rsidRPr="00EC16D5">
              <w:rPr>
                <w:color w:val="000000"/>
              </w:rPr>
              <w:t>-102.916628</w:t>
            </w:r>
          </w:p>
        </w:tc>
        <w:tc>
          <w:tcPr>
            <w:tcW w:w="2160" w:type="dxa"/>
            <w:vAlign w:val="bottom"/>
          </w:tcPr>
          <w:p w14:paraId="52F5F60A" w14:textId="18C19C25" w:rsidR="00FA35A0" w:rsidRPr="00EC16D5" w:rsidRDefault="00FA35A0" w:rsidP="00EC16D5">
            <w:pPr>
              <w:spacing w:after="120"/>
              <w:jc w:val="center"/>
            </w:pPr>
            <w:r w:rsidRPr="00EC16D5">
              <w:rPr>
                <w:color w:val="000000"/>
              </w:rPr>
              <w:t>796.815</w:t>
            </w:r>
          </w:p>
        </w:tc>
      </w:tr>
    </w:tbl>
    <w:p w14:paraId="4A793F53" w14:textId="77777777" w:rsidR="00FA35A0" w:rsidRPr="00EC16D5" w:rsidRDefault="00FA35A0" w:rsidP="00EC16D5">
      <w:pPr>
        <w:spacing w:after="120" w:line="240" w:lineRule="auto"/>
        <w:jc w:val="center"/>
      </w:pPr>
    </w:p>
    <w:p w14:paraId="53A29610" w14:textId="77777777" w:rsidR="00EC16D5" w:rsidRPr="00EC16D5" w:rsidRDefault="00EC16D5">
      <w:pPr>
        <w:spacing w:after="120" w:line="240" w:lineRule="auto"/>
        <w:jc w:val="center"/>
      </w:pPr>
    </w:p>
    <w:sectPr w:rsidR="00EC16D5" w:rsidRPr="00EC16D5" w:rsidSect="00E71819">
      <w:footerReference w:type="default" r:id="rId42"/>
      <w:footnotePr>
        <w:numRestart w:val="eachSect"/>
      </w:footnotePr>
      <w:pgSz w:w="12240" w:h="15840" w:code="1"/>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16C6C8" w14:textId="77777777" w:rsidR="00B17CD4" w:rsidRDefault="00B17CD4" w:rsidP="003E1C5F">
      <w:pPr>
        <w:spacing w:line="240" w:lineRule="auto"/>
      </w:pPr>
      <w:r>
        <w:separator/>
      </w:r>
    </w:p>
  </w:endnote>
  <w:endnote w:type="continuationSeparator" w:id="0">
    <w:p w14:paraId="0E69192E" w14:textId="77777777" w:rsidR="00B17CD4" w:rsidRDefault="00B17CD4" w:rsidP="003E1C5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0000500000000020000"/>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8240476"/>
      <w:docPartObj>
        <w:docPartGallery w:val="Page Numbers (Bottom of Page)"/>
        <w:docPartUnique/>
      </w:docPartObj>
    </w:sdtPr>
    <w:sdtEndPr>
      <w:rPr>
        <w:noProof/>
      </w:rPr>
    </w:sdtEndPr>
    <w:sdtContent>
      <w:p w14:paraId="4AEFA4CF" w14:textId="77777777" w:rsidR="00136AD8" w:rsidRDefault="00136AD8">
        <w:pPr>
          <w:pStyle w:val="Footer"/>
          <w:jc w:val="center"/>
        </w:pPr>
        <w:r>
          <w:fldChar w:fldCharType="begin"/>
        </w:r>
        <w:r>
          <w:instrText xml:space="preserve"> PAGE   \* MERGEFORMAT </w:instrText>
        </w:r>
        <w:r>
          <w:fldChar w:fldCharType="separate"/>
        </w:r>
        <w:r w:rsidR="007B4A5C">
          <w:rPr>
            <w:noProof/>
          </w:rPr>
          <w:t>13</w:t>
        </w:r>
        <w:r>
          <w:rPr>
            <w:noProof/>
          </w:rPr>
          <w:fldChar w:fldCharType="end"/>
        </w:r>
      </w:p>
    </w:sdtContent>
  </w:sdt>
  <w:p w14:paraId="66927EE0" w14:textId="77777777" w:rsidR="00136AD8" w:rsidRDefault="00136A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5C2727" w14:textId="77777777" w:rsidR="00B17CD4" w:rsidRDefault="00B17CD4" w:rsidP="003E1C5F">
      <w:pPr>
        <w:spacing w:line="240" w:lineRule="auto"/>
      </w:pPr>
      <w:r>
        <w:separator/>
      </w:r>
    </w:p>
  </w:footnote>
  <w:footnote w:type="continuationSeparator" w:id="0">
    <w:p w14:paraId="08F920F0" w14:textId="77777777" w:rsidR="00B17CD4" w:rsidRDefault="00B17CD4" w:rsidP="003E1C5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77A4FF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9202CA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B8A2B86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BC2D47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33F6BAE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126D2A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7B0B38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A68F74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21AC4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102EC8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C456E16"/>
    <w:multiLevelType w:val="hybridMultilevel"/>
    <w:tmpl w:val="382A07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69705690">
    <w:abstractNumId w:val="9"/>
  </w:num>
  <w:num w:numId="2" w16cid:durableId="883759995">
    <w:abstractNumId w:val="7"/>
  </w:num>
  <w:num w:numId="3" w16cid:durableId="1636713182">
    <w:abstractNumId w:val="6"/>
  </w:num>
  <w:num w:numId="4" w16cid:durableId="1219123311">
    <w:abstractNumId w:val="5"/>
  </w:num>
  <w:num w:numId="5" w16cid:durableId="1126041903">
    <w:abstractNumId w:val="4"/>
  </w:num>
  <w:num w:numId="6" w16cid:durableId="1700010217">
    <w:abstractNumId w:val="8"/>
  </w:num>
  <w:num w:numId="7" w16cid:durableId="450826842">
    <w:abstractNumId w:val="3"/>
  </w:num>
  <w:num w:numId="8" w16cid:durableId="917179863">
    <w:abstractNumId w:val="2"/>
  </w:num>
  <w:num w:numId="9" w16cid:durableId="915045762">
    <w:abstractNumId w:val="1"/>
  </w:num>
  <w:num w:numId="10" w16cid:durableId="40175610">
    <w:abstractNumId w:val="0"/>
  </w:num>
  <w:num w:numId="11" w16cid:durableId="66802743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jQxNzE3NbQwNTc0MDVR0lEKTi0uzszPAykwrAUA54zJOSwAAAA="/>
    <w:docVar w:name="EN.InstantFormat" w:val="&lt;ENInstantFormat&gt;&lt;Enabled&gt;1&lt;/Enabled&gt;&lt;ScanUnformatted&gt;1&lt;/ScanUnformatted&gt;&lt;ScanChanges&gt;1&lt;/ScanChanges&gt;&lt;Suspended&gt;0&lt;/Suspended&gt;&lt;/ENInstantFormat&gt;"/>
    <w:docVar w:name="EN.Layout" w:val="&lt;ENLayout&gt;&lt;Style&gt;American Geophysical Union Style Guid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Libraries&gt;"/>
  </w:docVars>
  <w:rsids>
    <w:rsidRoot w:val="003E1C5F"/>
    <w:rsid w:val="00001AEA"/>
    <w:rsid w:val="00002DBC"/>
    <w:rsid w:val="00004EBD"/>
    <w:rsid w:val="00011AEE"/>
    <w:rsid w:val="00012B0B"/>
    <w:rsid w:val="00012F80"/>
    <w:rsid w:val="00013BBC"/>
    <w:rsid w:val="00016073"/>
    <w:rsid w:val="00021796"/>
    <w:rsid w:val="00027A17"/>
    <w:rsid w:val="000305A5"/>
    <w:rsid w:val="00030AC0"/>
    <w:rsid w:val="00032958"/>
    <w:rsid w:val="00033052"/>
    <w:rsid w:val="00033103"/>
    <w:rsid w:val="00042406"/>
    <w:rsid w:val="00043D98"/>
    <w:rsid w:val="000454E1"/>
    <w:rsid w:val="00055936"/>
    <w:rsid w:val="0005640A"/>
    <w:rsid w:val="00061382"/>
    <w:rsid w:val="0007219B"/>
    <w:rsid w:val="00072FE6"/>
    <w:rsid w:val="00073E7B"/>
    <w:rsid w:val="00074042"/>
    <w:rsid w:val="00077B61"/>
    <w:rsid w:val="0008111E"/>
    <w:rsid w:val="00083286"/>
    <w:rsid w:val="00085D42"/>
    <w:rsid w:val="00092C0F"/>
    <w:rsid w:val="000938EA"/>
    <w:rsid w:val="00095072"/>
    <w:rsid w:val="00095A99"/>
    <w:rsid w:val="000973E6"/>
    <w:rsid w:val="000A49F2"/>
    <w:rsid w:val="000A5C66"/>
    <w:rsid w:val="000A69E1"/>
    <w:rsid w:val="000C06C0"/>
    <w:rsid w:val="000C1237"/>
    <w:rsid w:val="000C2E84"/>
    <w:rsid w:val="000D55E8"/>
    <w:rsid w:val="000D56D1"/>
    <w:rsid w:val="000D6B75"/>
    <w:rsid w:val="000D78D1"/>
    <w:rsid w:val="000E059E"/>
    <w:rsid w:val="000E15B6"/>
    <w:rsid w:val="000E19DC"/>
    <w:rsid w:val="000E50F2"/>
    <w:rsid w:val="000F46F6"/>
    <w:rsid w:val="00104839"/>
    <w:rsid w:val="00104B6B"/>
    <w:rsid w:val="001101E3"/>
    <w:rsid w:val="001129C5"/>
    <w:rsid w:val="00113C48"/>
    <w:rsid w:val="00113C50"/>
    <w:rsid w:val="0011465A"/>
    <w:rsid w:val="001169A0"/>
    <w:rsid w:val="0013125C"/>
    <w:rsid w:val="00135B8F"/>
    <w:rsid w:val="00136AD8"/>
    <w:rsid w:val="00136BE1"/>
    <w:rsid w:val="00140DB5"/>
    <w:rsid w:val="00141935"/>
    <w:rsid w:val="00141FC6"/>
    <w:rsid w:val="00150162"/>
    <w:rsid w:val="00150E32"/>
    <w:rsid w:val="00150F93"/>
    <w:rsid w:val="001515DF"/>
    <w:rsid w:val="00152B02"/>
    <w:rsid w:val="00160C30"/>
    <w:rsid w:val="00161BB2"/>
    <w:rsid w:val="00162983"/>
    <w:rsid w:val="00164059"/>
    <w:rsid w:val="00171949"/>
    <w:rsid w:val="00171C76"/>
    <w:rsid w:val="0017694F"/>
    <w:rsid w:val="00183792"/>
    <w:rsid w:val="001842E4"/>
    <w:rsid w:val="00187172"/>
    <w:rsid w:val="001903AB"/>
    <w:rsid w:val="00190728"/>
    <w:rsid w:val="00191030"/>
    <w:rsid w:val="001920C1"/>
    <w:rsid w:val="0019227D"/>
    <w:rsid w:val="00193C57"/>
    <w:rsid w:val="00195AE8"/>
    <w:rsid w:val="0019736D"/>
    <w:rsid w:val="001B15F9"/>
    <w:rsid w:val="001B4ECE"/>
    <w:rsid w:val="001B4FDA"/>
    <w:rsid w:val="001C08FB"/>
    <w:rsid w:val="001C25B2"/>
    <w:rsid w:val="001C3643"/>
    <w:rsid w:val="001C3EEB"/>
    <w:rsid w:val="001C5C23"/>
    <w:rsid w:val="001D0C19"/>
    <w:rsid w:val="001D1045"/>
    <w:rsid w:val="001D30C4"/>
    <w:rsid w:val="001D32B0"/>
    <w:rsid w:val="001D4F33"/>
    <w:rsid w:val="001D59E2"/>
    <w:rsid w:val="001E089D"/>
    <w:rsid w:val="001E0A0F"/>
    <w:rsid w:val="001E0C33"/>
    <w:rsid w:val="001E3D98"/>
    <w:rsid w:val="001E408C"/>
    <w:rsid w:val="001E4908"/>
    <w:rsid w:val="001E6C26"/>
    <w:rsid w:val="001F0114"/>
    <w:rsid w:val="001F394D"/>
    <w:rsid w:val="001F5A8D"/>
    <w:rsid w:val="001F6B20"/>
    <w:rsid w:val="00201EC8"/>
    <w:rsid w:val="00202CDC"/>
    <w:rsid w:val="00210E97"/>
    <w:rsid w:val="00211872"/>
    <w:rsid w:val="00211DF9"/>
    <w:rsid w:val="002144C0"/>
    <w:rsid w:val="0021683D"/>
    <w:rsid w:val="00217214"/>
    <w:rsid w:val="0021782C"/>
    <w:rsid w:val="00221126"/>
    <w:rsid w:val="00221817"/>
    <w:rsid w:val="002218C1"/>
    <w:rsid w:val="00221E72"/>
    <w:rsid w:val="00223277"/>
    <w:rsid w:val="002233BF"/>
    <w:rsid w:val="00223CF7"/>
    <w:rsid w:val="002304A9"/>
    <w:rsid w:val="0023500B"/>
    <w:rsid w:val="0024054F"/>
    <w:rsid w:val="00240BEA"/>
    <w:rsid w:val="00240DFF"/>
    <w:rsid w:val="00241A2B"/>
    <w:rsid w:val="0024557C"/>
    <w:rsid w:val="00245982"/>
    <w:rsid w:val="0025196A"/>
    <w:rsid w:val="00253C13"/>
    <w:rsid w:val="00255B56"/>
    <w:rsid w:val="0025667C"/>
    <w:rsid w:val="00263572"/>
    <w:rsid w:val="00264A10"/>
    <w:rsid w:val="00274836"/>
    <w:rsid w:val="00275E6C"/>
    <w:rsid w:val="00276E58"/>
    <w:rsid w:val="00283C0F"/>
    <w:rsid w:val="002867B1"/>
    <w:rsid w:val="00291753"/>
    <w:rsid w:val="00297D09"/>
    <w:rsid w:val="002A3BBA"/>
    <w:rsid w:val="002A3BE2"/>
    <w:rsid w:val="002A3C4B"/>
    <w:rsid w:val="002A3FE3"/>
    <w:rsid w:val="002A5D99"/>
    <w:rsid w:val="002B1BC2"/>
    <w:rsid w:val="002B3229"/>
    <w:rsid w:val="002B3D80"/>
    <w:rsid w:val="002B42B4"/>
    <w:rsid w:val="002B6529"/>
    <w:rsid w:val="002C06DF"/>
    <w:rsid w:val="002C1E44"/>
    <w:rsid w:val="002C4643"/>
    <w:rsid w:val="002C5083"/>
    <w:rsid w:val="002C7212"/>
    <w:rsid w:val="002D1425"/>
    <w:rsid w:val="002D1C2E"/>
    <w:rsid w:val="002D49BB"/>
    <w:rsid w:val="002D4D8A"/>
    <w:rsid w:val="002D516C"/>
    <w:rsid w:val="002D715C"/>
    <w:rsid w:val="002D78BE"/>
    <w:rsid w:val="002E054A"/>
    <w:rsid w:val="002E6B72"/>
    <w:rsid w:val="002E7F46"/>
    <w:rsid w:val="002F1B46"/>
    <w:rsid w:val="002F1B69"/>
    <w:rsid w:val="002F2551"/>
    <w:rsid w:val="002F2B76"/>
    <w:rsid w:val="002F3127"/>
    <w:rsid w:val="00304562"/>
    <w:rsid w:val="00304DF3"/>
    <w:rsid w:val="00311413"/>
    <w:rsid w:val="00311A1C"/>
    <w:rsid w:val="00311F1C"/>
    <w:rsid w:val="0031302B"/>
    <w:rsid w:val="0031330F"/>
    <w:rsid w:val="00314539"/>
    <w:rsid w:val="00314839"/>
    <w:rsid w:val="003209BA"/>
    <w:rsid w:val="00320C37"/>
    <w:rsid w:val="00320FC3"/>
    <w:rsid w:val="00321151"/>
    <w:rsid w:val="003322C4"/>
    <w:rsid w:val="00332790"/>
    <w:rsid w:val="00333D2F"/>
    <w:rsid w:val="00334160"/>
    <w:rsid w:val="003357B1"/>
    <w:rsid w:val="00336656"/>
    <w:rsid w:val="00340211"/>
    <w:rsid w:val="00341DBD"/>
    <w:rsid w:val="00344D04"/>
    <w:rsid w:val="0035110C"/>
    <w:rsid w:val="00353C7F"/>
    <w:rsid w:val="003579C7"/>
    <w:rsid w:val="00360AE6"/>
    <w:rsid w:val="00361C5F"/>
    <w:rsid w:val="00361F33"/>
    <w:rsid w:val="003654AA"/>
    <w:rsid w:val="003669FB"/>
    <w:rsid w:val="00366DE6"/>
    <w:rsid w:val="00367769"/>
    <w:rsid w:val="003725C0"/>
    <w:rsid w:val="00375306"/>
    <w:rsid w:val="003762BF"/>
    <w:rsid w:val="0038028B"/>
    <w:rsid w:val="00383428"/>
    <w:rsid w:val="00383917"/>
    <w:rsid w:val="00386A27"/>
    <w:rsid w:val="0039127F"/>
    <w:rsid w:val="003927A6"/>
    <w:rsid w:val="00395A46"/>
    <w:rsid w:val="00396A09"/>
    <w:rsid w:val="003A02A6"/>
    <w:rsid w:val="003A0B57"/>
    <w:rsid w:val="003A104E"/>
    <w:rsid w:val="003A1FD5"/>
    <w:rsid w:val="003A2F44"/>
    <w:rsid w:val="003A6911"/>
    <w:rsid w:val="003A6EC7"/>
    <w:rsid w:val="003B7530"/>
    <w:rsid w:val="003C0D47"/>
    <w:rsid w:val="003C2DF4"/>
    <w:rsid w:val="003C3482"/>
    <w:rsid w:val="003C5BB5"/>
    <w:rsid w:val="003C7308"/>
    <w:rsid w:val="003D2D2D"/>
    <w:rsid w:val="003D3020"/>
    <w:rsid w:val="003D5349"/>
    <w:rsid w:val="003D5B12"/>
    <w:rsid w:val="003D730A"/>
    <w:rsid w:val="003E1C5F"/>
    <w:rsid w:val="003E64A0"/>
    <w:rsid w:val="003E664A"/>
    <w:rsid w:val="003F7502"/>
    <w:rsid w:val="00404B61"/>
    <w:rsid w:val="004057F9"/>
    <w:rsid w:val="00406172"/>
    <w:rsid w:val="004067B5"/>
    <w:rsid w:val="004100BD"/>
    <w:rsid w:val="00413BF6"/>
    <w:rsid w:val="00415484"/>
    <w:rsid w:val="00417943"/>
    <w:rsid w:val="00423011"/>
    <w:rsid w:val="00423EC0"/>
    <w:rsid w:val="004268E9"/>
    <w:rsid w:val="00430408"/>
    <w:rsid w:val="004317B2"/>
    <w:rsid w:val="00441D94"/>
    <w:rsid w:val="00442388"/>
    <w:rsid w:val="0044707A"/>
    <w:rsid w:val="004503FC"/>
    <w:rsid w:val="0045261B"/>
    <w:rsid w:val="004535F3"/>
    <w:rsid w:val="00460C0F"/>
    <w:rsid w:val="004611CA"/>
    <w:rsid w:val="0046457A"/>
    <w:rsid w:val="00464828"/>
    <w:rsid w:val="004677EE"/>
    <w:rsid w:val="00471AF3"/>
    <w:rsid w:val="00480794"/>
    <w:rsid w:val="00481406"/>
    <w:rsid w:val="00486129"/>
    <w:rsid w:val="00490E04"/>
    <w:rsid w:val="00491642"/>
    <w:rsid w:val="00491C92"/>
    <w:rsid w:val="00492F88"/>
    <w:rsid w:val="004A1596"/>
    <w:rsid w:val="004A3083"/>
    <w:rsid w:val="004A696F"/>
    <w:rsid w:val="004A7E56"/>
    <w:rsid w:val="004B258A"/>
    <w:rsid w:val="004B4576"/>
    <w:rsid w:val="004B5913"/>
    <w:rsid w:val="004C0F54"/>
    <w:rsid w:val="004C3189"/>
    <w:rsid w:val="004C4E89"/>
    <w:rsid w:val="004C5BC0"/>
    <w:rsid w:val="004C73D5"/>
    <w:rsid w:val="004D1BAE"/>
    <w:rsid w:val="004D3F78"/>
    <w:rsid w:val="004E1D0F"/>
    <w:rsid w:val="004E2027"/>
    <w:rsid w:val="004E2C2E"/>
    <w:rsid w:val="004E2C58"/>
    <w:rsid w:val="004E3BBF"/>
    <w:rsid w:val="004F14F1"/>
    <w:rsid w:val="004F3BF1"/>
    <w:rsid w:val="004F46A4"/>
    <w:rsid w:val="004F4C0A"/>
    <w:rsid w:val="00505A28"/>
    <w:rsid w:val="00505FC2"/>
    <w:rsid w:val="00507570"/>
    <w:rsid w:val="0051006B"/>
    <w:rsid w:val="00511AA6"/>
    <w:rsid w:val="005120CD"/>
    <w:rsid w:val="00513AFD"/>
    <w:rsid w:val="00513BB0"/>
    <w:rsid w:val="005176B5"/>
    <w:rsid w:val="0052114E"/>
    <w:rsid w:val="005218D8"/>
    <w:rsid w:val="005219A9"/>
    <w:rsid w:val="00523196"/>
    <w:rsid w:val="005232C3"/>
    <w:rsid w:val="00524DC0"/>
    <w:rsid w:val="00526D47"/>
    <w:rsid w:val="00527B90"/>
    <w:rsid w:val="00534E7F"/>
    <w:rsid w:val="00536E97"/>
    <w:rsid w:val="00540416"/>
    <w:rsid w:val="00540450"/>
    <w:rsid w:val="005441F9"/>
    <w:rsid w:val="00547EF8"/>
    <w:rsid w:val="00551713"/>
    <w:rsid w:val="005549CA"/>
    <w:rsid w:val="00557855"/>
    <w:rsid w:val="00563D32"/>
    <w:rsid w:val="005673D9"/>
    <w:rsid w:val="00570D45"/>
    <w:rsid w:val="005727AF"/>
    <w:rsid w:val="00572C69"/>
    <w:rsid w:val="00580B73"/>
    <w:rsid w:val="00582D67"/>
    <w:rsid w:val="005830C1"/>
    <w:rsid w:val="0058447B"/>
    <w:rsid w:val="0058675D"/>
    <w:rsid w:val="00586985"/>
    <w:rsid w:val="0058796B"/>
    <w:rsid w:val="00591822"/>
    <w:rsid w:val="00592EA8"/>
    <w:rsid w:val="0059407F"/>
    <w:rsid w:val="00595480"/>
    <w:rsid w:val="005A1146"/>
    <w:rsid w:val="005A41A8"/>
    <w:rsid w:val="005A76FB"/>
    <w:rsid w:val="005B0CA2"/>
    <w:rsid w:val="005B229D"/>
    <w:rsid w:val="005B2346"/>
    <w:rsid w:val="005B6117"/>
    <w:rsid w:val="005B6748"/>
    <w:rsid w:val="005B7F5F"/>
    <w:rsid w:val="005C13C5"/>
    <w:rsid w:val="005C1A43"/>
    <w:rsid w:val="005C2E12"/>
    <w:rsid w:val="005C31BE"/>
    <w:rsid w:val="005C3FFF"/>
    <w:rsid w:val="005C7543"/>
    <w:rsid w:val="005D035F"/>
    <w:rsid w:val="005D1AA2"/>
    <w:rsid w:val="005D50C7"/>
    <w:rsid w:val="005D5DE7"/>
    <w:rsid w:val="005D660F"/>
    <w:rsid w:val="005E0286"/>
    <w:rsid w:val="005E1EC4"/>
    <w:rsid w:val="005E5D10"/>
    <w:rsid w:val="005E5D74"/>
    <w:rsid w:val="005F2DCE"/>
    <w:rsid w:val="005F5068"/>
    <w:rsid w:val="005F7AB0"/>
    <w:rsid w:val="00601BDF"/>
    <w:rsid w:val="00601F73"/>
    <w:rsid w:val="00601FE0"/>
    <w:rsid w:val="00603F90"/>
    <w:rsid w:val="0060652D"/>
    <w:rsid w:val="0061113D"/>
    <w:rsid w:val="00623E3F"/>
    <w:rsid w:val="00624AC9"/>
    <w:rsid w:val="00625588"/>
    <w:rsid w:val="00625AF5"/>
    <w:rsid w:val="00626F79"/>
    <w:rsid w:val="00627858"/>
    <w:rsid w:val="00630F36"/>
    <w:rsid w:val="00632D6F"/>
    <w:rsid w:val="00636F97"/>
    <w:rsid w:val="006370BE"/>
    <w:rsid w:val="006458A5"/>
    <w:rsid w:val="00650712"/>
    <w:rsid w:val="00651F33"/>
    <w:rsid w:val="006549E0"/>
    <w:rsid w:val="00656871"/>
    <w:rsid w:val="00660DB5"/>
    <w:rsid w:val="0066546A"/>
    <w:rsid w:val="006754F6"/>
    <w:rsid w:val="00682397"/>
    <w:rsid w:val="006829FC"/>
    <w:rsid w:val="00685286"/>
    <w:rsid w:val="0068623C"/>
    <w:rsid w:val="006905FF"/>
    <w:rsid w:val="006927A0"/>
    <w:rsid w:val="0069624C"/>
    <w:rsid w:val="006A3406"/>
    <w:rsid w:val="006A4C6A"/>
    <w:rsid w:val="006B01EF"/>
    <w:rsid w:val="006B37E7"/>
    <w:rsid w:val="006B68A3"/>
    <w:rsid w:val="006B6C3B"/>
    <w:rsid w:val="006C0125"/>
    <w:rsid w:val="006C0BDD"/>
    <w:rsid w:val="006C1493"/>
    <w:rsid w:val="006C48AC"/>
    <w:rsid w:val="006C7890"/>
    <w:rsid w:val="006D0931"/>
    <w:rsid w:val="006D3290"/>
    <w:rsid w:val="006D3601"/>
    <w:rsid w:val="006D44AE"/>
    <w:rsid w:val="006D457B"/>
    <w:rsid w:val="006D5835"/>
    <w:rsid w:val="006E1D5C"/>
    <w:rsid w:val="006E2C90"/>
    <w:rsid w:val="006E4F9E"/>
    <w:rsid w:val="006F1038"/>
    <w:rsid w:val="006F2F92"/>
    <w:rsid w:val="00700C86"/>
    <w:rsid w:val="007017AF"/>
    <w:rsid w:val="00704EFC"/>
    <w:rsid w:val="0070555D"/>
    <w:rsid w:val="00707551"/>
    <w:rsid w:val="00713931"/>
    <w:rsid w:val="0071686C"/>
    <w:rsid w:val="00717C40"/>
    <w:rsid w:val="0072111F"/>
    <w:rsid w:val="00722C35"/>
    <w:rsid w:val="00723398"/>
    <w:rsid w:val="00724065"/>
    <w:rsid w:val="00727318"/>
    <w:rsid w:val="007275A1"/>
    <w:rsid w:val="00734030"/>
    <w:rsid w:val="0073414A"/>
    <w:rsid w:val="007422F5"/>
    <w:rsid w:val="00742363"/>
    <w:rsid w:val="0074544B"/>
    <w:rsid w:val="007473F8"/>
    <w:rsid w:val="007479BF"/>
    <w:rsid w:val="00752460"/>
    <w:rsid w:val="007526CA"/>
    <w:rsid w:val="0075314A"/>
    <w:rsid w:val="00755F7A"/>
    <w:rsid w:val="007560DB"/>
    <w:rsid w:val="00756AC4"/>
    <w:rsid w:val="00756E51"/>
    <w:rsid w:val="007574F6"/>
    <w:rsid w:val="00761BCB"/>
    <w:rsid w:val="0076274B"/>
    <w:rsid w:val="00762C04"/>
    <w:rsid w:val="00762C3E"/>
    <w:rsid w:val="0077004C"/>
    <w:rsid w:val="00772D49"/>
    <w:rsid w:val="007826E1"/>
    <w:rsid w:val="00785C0F"/>
    <w:rsid w:val="00787204"/>
    <w:rsid w:val="0078771E"/>
    <w:rsid w:val="007914A9"/>
    <w:rsid w:val="00791510"/>
    <w:rsid w:val="00792FA6"/>
    <w:rsid w:val="007A3182"/>
    <w:rsid w:val="007A4589"/>
    <w:rsid w:val="007A5240"/>
    <w:rsid w:val="007A7674"/>
    <w:rsid w:val="007B4098"/>
    <w:rsid w:val="007B4A5C"/>
    <w:rsid w:val="007B7B4B"/>
    <w:rsid w:val="007D1197"/>
    <w:rsid w:val="007D15B9"/>
    <w:rsid w:val="007D16CE"/>
    <w:rsid w:val="007D2514"/>
    <w:rsid w:val="007D2DAA"/>
    <w:rsid w:val="007D3950"/>
    <w:rsid w:val="007D4455"/>
    <w:rsid w:val="007D6CD4"/>
    <w:rsid w:val="007E1C5A"/>
    <w:rsid w:val="007E2A19"/>
    <w:rsid w:val="007E430D"/>
    <w:rsid w:val="007E69A2"/>
    <w:rsid w:val="007E7A7D"/>
    <w:rsid w:val="007F6091"/>
    <w:rsid w:val="007F67FC"/>
    <w:rsid w:val="007F7C93"/>
    <w:rsid w:val="008023F6"/>
    <w:rsid w:val="00802E4C"/>
    <w:rsid w:val="00803F50"/>
    <w:rsid w:val="0080442F"/>
    <w:rsid w:val="00805CBD"/>
    <w:rsid w:val="00810D20"/>
    <w:rsid w:val="00816482"/>
    <w:rsid w:val="00816670"/>
    <w:rsid w:val="00820DB7"/>
    <w:rsid w:val="008228BC"/>
    <w:rsid w:val="008242B7"/>
    <w:rsid w:val="008252F2"/>
    <w:rsid w:val="00825E4B"/>
    <w:rsid w:val="008311DD"/>
    <w:rsid w:val="00833ECD"/>
    <w:rsid w:val="008354F9"/>
    <w:rsid w:val="00837C18"/>
    <w:rsid w:val="00843B70"/>
    <w:rsid w:val="0084624A"/>
    <w:rsid w:val="00850225"/>
    <w:rsid w:val="008647E7"/>
    <w:rsid w:val="00865B2B"/>
    <w:rsid w:val="0086663A"/>
    <w:rsid w:val="00870CAE"/>
    <w:rsid w:val="00870F70"/>
    <w:rsid w:val="008739BF"/>
    <w:rsid w:val="00875755"/>
    <w:rsid w:val="00875758"/>
    <w:rsid w:val="008770E7"/>
    <w:rsid w:val="00885A20"/>
    <w:rsid w:val="00885F2A"/>
    <w:rsid w:val="00893A35"/>
    <w:rsid w:val="00896711"/>
    <w:rsid w:val="008A11CA"/>
    <w:rsid w:val="008A20AC"/>
    <w:rsid w:val="008A622B"/>
    <w:rsid w:val="008A6794"/>
    <w:rsid w:val="008B1408"/>
    <w:rsid w:val="008B39BE"/>
    <w:rsid w:val="008B3E96"/>
    <w:rsid w:val="008B5C76"/>
    <w:rsid w:val="008C1D59"/>
    <w:rsid w:val="008C2D97"/>
    <w:rsid w:val="008C3058"/>
    <w:rsid w:val="008C448F"/>
    <w:rsid w:val="008C6C7B"/>
    <w:rsid w:val="008D4A82"/>
    <w:rsid w:val="008D5E3C"/>
    <w:rsid w:val="008D6F8E"/>
    <w:rsid w:val="008E396C"/>
    <w:rsid w:val="008E6392"/>
    <w:rsid w:val="008E6DC3"/>
    <w:rsid w:val="008E77B6"/>
    <w:rsid w:val="008F2703"/>
    <w:rsid w:val="008F2AFA"/>
    <w:rsid w:val="008F3BF6"/>
    <w:rsid w:val="00901EA5"/>
    <w:rsid w:val="00912BFB"/>
    <w:rsid w:val="00912CDA"/>
    <w:rsid w:val="0091430D"/>
    <w:rsid w:val="00914C61"/>
    <w:rsid w:val="00915DB4"/>
    <w:rsid w:val="009210D7"/>
    <w:rsid w:val="0092142B"/>
    <w:rsid w:val="009219B2"/>
    <w:rsid w:val="00932B9E"/>
    <w:rsid w:val="00934B3D"/>
    <w:rsid w:val="009363B0"/>
    <w:rsid w:val="009409B8"/>
    <w:rsid w:val="009444DF"/>
    <w:rsid w:val="0094484B"/>
    <w:rsid w:val="0094627B"/>
    <w:rsid w:val="009466D3"/>
    <w:rsid w:val="009538B9"/>
    <w:rsid w:val="009553AB"/>
    <w:rsid w:val="009566CA"/>
    <w:rsid w:val="009602F8"/>
    <w:rsid w:val="0096196D"/>
    <w:rsid w:val="00961F93"/>
    <w:rsid w:val="0096387A"/>
    <w:rsid w:val="009673A4"/>
    <w:rsid w:val="00970D81"/>
    <w:rsid w:val="009719D8"/>
    <w:rsid w:val="00981A6C"/>
    <w:rsid w:val="00986CF7"/>
    <w:rsid w:val="00987A36"/>
    <w:rsid w:val="00990BC1"/>
    <w:rsid w:val="009918E0"/>
    <w:rsid w:val="00991F72"/>
    <w:rsid w:val="00995E53"/>
    <w:rsid w:val="009A4384"/>
    <w:rsid w:val="009A5908"/>
    <w:rsid w:val="009A61B9"/>
    <w:rsid w:val="009A6F9D"/>
    <w:rsid w:val="009A7D41"/>
    <w:rsid w:val="009A7EDB"/>
    <w:rsid w:val="009B1001"/>
    <w:rsid w:val="009B3DB7"/>
    <w:rsid w:val="009B474D"/>
    <w:rsid w:val="009C0A8B"/>
    <w:rsid w:val="009C3549"/>
    <w:rsid w:val="009C7A2F"/>
    <w:rsid w:val="009D0B35"/>
    <w:rsid w:val="009D16DE"/>
    <w:rsid w:val="009D423F"/>
    <w:rsid w:val="009D4EFF"/>
    <w:rsid w:val="009D6677"/>
    <w:rsid w:val="009E020F"/>
    <w:rsid w:val="009E2329"/>
    <w:rsid w:val="009E56A8"/>
    <w:rsid w:val="009E5FD8"/>
    <w:rsid w:val="009F03FB"/>
    <w:rsid w:val="009F0A34"/>
    <w:rsid w:val="009F34D0"/>
    <w:rsid w:val="009F4E12"/>
    <w:rsid w:val="00A05681"/>
    <w:rsid w:val="00A05AC5"/>
    <w:rsid w:val="00A06FD4"/>
    <w:rsid w:val="00A10F32"/>
    <w:rsid w:val="00A12158"/>
    <w:rsid w:val="00A1223D"/>
    <w:rsid w:val="00A2067A"/>
    <w:rsid w:val="00A23F79"/>
    <w:rsid w:val="00A2521C"/>
    <w:rsid w:val="00A26E42"/>
    <w:rsid w:val="00A275DD"/>
    <w:rsid w:val="00A32DA0"/>
    <w:rsid w:val="00A33968"/>
    <w:rsid w:val="00A41048"/>
    <w:rsid w:val="00A41304"/>
    <w:rsid w:val="00A45BF4"/>
    <w:rsid w:val="00A46637"/>
    <w:rsid w:val="00A46FED"/>
    <w:rsid w:val="00A4767C"/>
    <w:rsid w:val="00A53DAA"/>
    <w:rsid w:val="00A55EC7"/>
    <w:rsid w:val="00A619B8"/>
    <w:rsid w:val="00A625C4"/>
    <w:rsid w:val="00A64B6B"/>
    <w:rsid w:val="00A70D19"/>
    <w:rsid w:val="00A81DAF"/>
    <w:rsid w:val="00A9136F"/>
    <w:rsid w:val="00A951E2"/>
    <w:rsid w:val="00A95774"/>
    <w:rsid w:val="00AB2AE0"/>
    <w:rsid w:val="00AB38B3"/>
    <w:rsid w:val="00AB3AFC"/>
    <w:rsid w:val="00AC1CF4"/>
    <w:rsid w:val="00AC4452"/>
    <w:rsid w:val="00AC4D09"/>
    <w:rsid w:val="00AC59E1"/>
    <w:rsid w:val="00AD06BA"/>
    <w:rsid w:val="00AD0F53"/>
    <w:rsid w:val="00AD2BE6"/>
    <w:rsid w:val="00AD49FE"/>
    <w:rsid w:val="00AD7EAE"/>
    <w:rsid w:val="00AE03E1"/>
    <w:rsid w:val="00AE0EC1"/>
    <w:rsid w:val="00AE3708"/>
    <w:rsid w:val="00AE4A6A"/>
    <w:rsid w:val="00AE7FA9"/>
    <w:rsid w:val="00AF0054"/>
    <w:rsid w:val="00AF2287"/>
    <w:rsid w:val="00AF6B52"/>
    <w:rsid w:val="00B03EE4"/>
    <w:rsid w:val="00B03F5C"/>
    <w:rsid w:val="00B0478E"/>
    <w:rsid w:val="00B05372"/>
    <w:rsid w:val="00B05923"/>
    <w:rsid w:val="00B106A2"/>
    <w:rsid w:val="00B16286"/>
    <w:rsid w:val="00B16FAD"/>
    <w:rsid w:val="00B17CD4"/>
    <w:rsid w:val="00B20EE2"/>
    <w:rsid w:val="00B31768"/>
    <w:rsid w:val="00B31922"/>
    <w:rsid w:val="00B32E30"/>
    <w:rsid w:val="00B3565E"/>
    <w:rsid w:val="00B35E37"/>
    <w:rsid w:val="00B3713C"/>
    <w:rsid w:val="00B44C50"/>
    <w:rsid w:val="00B44CF6"/>
    <w:rsid w:val="00B464DA"/>
    <w:rsid w:val="00B46BF5"/>
    <w:rsid w:val="00B51B6E"/>
    <w:rsid w:val="00B54055"/>
    <w:rsid w:val="00B57979"/>
    <w:rsid w:val="00B665C9"/>
    <w:rsid w:val="00B70C81"/>
    <w:rsid w:val="00B72BFC"/>
    <w:rsid w:val="00B749FE"/>
    <w:rsid w:val="00B76F2C"/>
    <w:rsid w:val="00B85DB4"/>
    <w:rsid w:val="00B87643"/>
    <w:rsid w:val="00B87CE3"/>
    <w:rsid w:val="00B91C7E"/>
    <w:rsid w:val="00B923CD"/>
    <w:rsid w:val="00B95944"/>
    <w:rsid w:val="00B9704E"/>
    <w:rsid w:val="00BA22A4"/>
    <w:rsid w:val="00BA2CA0"/>
    <w:rsid w:val="00BA53D1"/>
    <w:rsid w:val="00BB4B36"/>
    <w:rsid w:val="00BB5C2D"/>
    <w:rsid w:val="00BC0A8B"/>
    <w:rsid w:val="00BC174B"/>
    <w:rsid w:val="00BD0302"/>
    <w:rsid w:val="00BD09B0"/>
    <w:rsid w:val="00BD26CB"/>
    <w:rsid w:val="00BD3DBB"/>
    <w:rsid w:val="00BE2E3D"/>
    <w:rsid w:val="00BE4063"/>
    <w:rsid w:val="00BE5A93"/>
    <w:rsid w:val="00BE75D9"/>
    <w:rsid w:val="00BF38DE"/>
    <w:rsid w:val="00BF4923"/>
    <w:rsid w:val="00C008D3"/>
    <w:rsid w:val="00C02792"/>
    <w:rsid w:val="00C0395A"/>
    <w:rsid w:val="00C06C2D"/>
    <w:rsid w:val="00C070A4"/>
    <w:rsid w:val="00C119B9"/>
    <w:rsid w:val="00C11FAA"/>
    <w:rsid w:val="00C14D0E"/>
    <w:rsid w:val="00C1563E"/>
    <w:rsid w:val="00C207FB"/>
    <w:rsid w:val="00C20FFC"/>
    <w:rsid w:val="00C22F0B"/>
    <w:rsid w:val="00C24974"/>
    <w:rsid w:val="00C2595E"/>
    <w:rsid w:val="00C262D1"/>
    <w:rsid w:val="00C33DAA"/>
    <w:rsid w:val="00C35B82"/>
    <w:rsid w:val="00C36340"/>
    <w:rsid w:val="00C4255A"/>
    <w:rsid w:val="00C46123"/>
    <w:rsid w:val="00C47457"/>
    <w:rsid w:val="00C50394"/>
    <w:rsid w:val="00C516D8"/>
    <w:rsid w:val="00C576A6"/>
    <w:rsid w:val="00C6418F"/>
    <w:rsid w:val="00C64A18"/>
    <w:rsid w:val="00C70244"/>
    <w:rsid w:val="00C703C8"/>
    <w:rsid w:val="00C70B38"/>
    <w:rsid w:val="00C70C59"/>
    <w:rsid w:val="00C72BF9"/>
    <w:rsid w:val="00C7716A"/>
    <w:rsid w:val="00C82B31"/>
    <w:rsid w:val="00C85088"/>
    <w:rsid w:val="00C87351"/>
    <w:rsid w:val="00C905B1"/>
    <w:rsid w:val="00C95D91"/>
    <w:rsid w:val="00C95FE3"/>
    <w:rsid w:val="00CA1D10"/>
    <w:rsid w:val="00CA268C"/>
    <w:rsid w:val="00CA6B84"/>
    <w:rsid w:val="00CA791F"/>
    <w:rsid w:val="00CB054B"/>
    <w:rsid w:val="00CB12FF"/>
    <w:rsid w:val="00CC5CBA"/>
    <w:rsid w:val="00CD716C"/>
    <w:rsid w:val="00CD7F84"/>
    <w:rsid w:val="00CE752C"/>
    <w:rsid w:val="00CF6D71"/>
    <w:rsid w:val="00D03CA9"/>
    <w:rsid w:val="00D07227"/>
    <w:rsid w:val="00D11521"/>
    <w:rsid w:val="00D146B8"/>
    <w:rsid w:val="00D2083D"/>
    <w:rsid w:val="00D22257"/>
    <w:rsid w:val="00D22323"/>
    <w:rsid w:val="00D23CA4"/>
    <w:rsid w:val="00D261D6"/>
    <w:rsid w:val="00D3289D"/>
    <w:rsid w:val="00D32D5D"/>
    <w:rsid w:val="00D34062"/>
    <w:rsid w:val="00D347F3"/>
    <w:rsid w:val="00D363A3"/>
    <w:rsid w:val="00D400BD"/>
    <w:rsid w:val="00D434CC"/>
    <w:rsid w:val="00D4453C"/>
    <w:rsid w:val="00D450C1"/>
    <w:rsid w:val="00D47436"/>
    <w:rsid w:val="00D47671"/>
    <w:rsid w:val="00D47CAB"/>
    <w:rsid w:val="00D529E0"/>
    <w:rsid w:val="00D56EFA"/>
    <w:rsid w:val="00D60048"/>
    <w:rsid w:val="00D6027E"/>
    <w:rsid w:val="00D60B28"/>
    <w:rsid w:val="00D61F84"/>
    <w:rsid w:val="00D639A3"/>
    <w:rsid w:val="00D63D8A"/>
    <w:rsid w:val="00D65DCE"/>
    <w:rsid w:val="00D757CE"/>
    <w:rsid w:val="00D808B3"/>
    <w:rsid w:val="00D821C3"/>
    <w:rsid w:val="00D837DE"/>
    <w:rsid w:val="00D86B05"/>
    <w:rsid w:val="00D90C23"/>
    <w:rsid w:val="00D916A7"/>
    <w:rsid w:val="00DA2712"/>
    <w:rsid w:val="00DA2E66"/>
    <w:rsid w:val="00DA72F4"/>
    <w:rsid w:val="00DB0A4D"/>
    <w:rsid w:val="00DB0EF3"/>
    <w:rsid w:val="00DC429B"/>
    <w:rsid w:val="00DC5211"/>
    <w:rsid w:val="00DC6B99"/>
    <w:rsid w:val="00DC702B"/>
    <w:rsid w:val="00DC7902"/>
    <w:rsid w:val="00DD2683"/>
    <w:rsid w:val="00DD3BEB"/>
    <w:rsid w:val="00DD6031"/>
    <w:rsid w:val="00DE06BA"/>
    <w:rsid w:val="00DE22F0"/>
    <w:rsid w:val="00DE24EC"/>
    <w:rsid w:val="00DE3673"/>
    <w:rsid w:val="00DE3ACC"/>
    <w:rsid w:val="00DF1D21"/>
    <w:rsid w:val="00E0695C"/>
    <w:rsid w:val="00E121EC"/>
    <w:rsid w:val="00E14EB4"/>
    <w:rsid w:val="00E17270"/>
    <w:rsid w:val="00E207D9"/>
    <w:rsid w:val="00E21144"/>
    <w:rsid w:val="00E22D15"/>
    <w:rsid w:val="00E25CAA"/>
    <w:rsid w:val="00E25F8F"/>
    <w:rsid w:val="00E26B98"/>
    <w:rsid w:val="00E33E8D"/>
    <w:rsid w:val="00E3463E"/>
    <w:rsid w:val="00E37225"/>
    <w:rsid w:val="00E43A68"/>
    <w:rsid w:val="00E46808"/>
    <w:rsid w:val="00E477E3"/>
    <w:rsid w:val="00E4788C"/>
    <w:rsid w:val="00E47C9C"/>
    <w:rsid w:val="00E529FD"/>
    <w:rsid w:val="00E55513"/>
    <w:rsid w:val="00E558D2"/>
    <w:rsid w:val="00E60230"/>
    <w:rsid w:val="00E63428"/>
    <w:rsid w:val="00E66346"/>
    <w:rsid w:val="00E71819"/>
    <w:rsid w:val="00E73CD8"/>
    <w:rsid w:val="00E7481F"/>
    <w:rsid w:val="00E74A27"/>
    <w:rsid w:val="00E75231"/>
    <w:rsid w:val="00E7580C"/>
    <w:rsid w:val="00E77C37"/>
    <w:rsid w:val="00E77CB1"/>
    <w:rsid w:val="00E8046F"/>
    <w:rsid w:val="00E82437"/>
    <w:rsid w:val="00E843B0"/>
    <w:rsid w:val="00E84F4A"/>
    <w:rsid w:val="00E87EE7"/>
    <w:rsid w:val="00E9181D"/>
    <w:rsid w:val="00EA077B"/>
    <w:rsid w:val="00EA3D3B"/>
    <w:rsid w:val="00EA3D85"/>
    <w:rsid w:val="00EA4758"/>
    <w:rsid w:val="00EA6023"/>
    <w:rsid w:val="00EA6EF8"/>
    <w:rsid w:val="00EB138E"/>
    <w:rsid w:val="00EB408F"/>
    <w:rsid w:val="00EB757E"/>
    <w:rsid w:val="00EC16D5"/>
    <w:rsid w:val="00EC328B"/>
    <w:rsid w:val="00EC4A56"/>
    <w:rsid w:val="00EC580E"/>
    <w:rsid w:val="00EC6530"/>
    <w:rsid w:val="00EC72D5"/>
    <w:rsid w:val="00ED0023"/>
    <w:rsid w:val="00ED0632"/>
    <w:rsid w:val="00ED246E"/>
    <w:rsid w:val="00ED7EC1"/>
    <w:rsid w:val="00EE02AD"/>
    <w:rsid w:val="00EE4C67"/>
    <w:rsid w:val="00EE5F44"/>
    <w:rsid w:val="00EF14AF"/>
    <w:rsid w:val="00EF46C5"/>
    <w:rsid w:val="00EF62C9"/>
    <w:rsid w:val="00F022DF"/>
    <w:rsid w:val="00F02677"/>
    <w:rsid w:val="00F0440D"/>
    <w:rsid w:val="00F04BA7"/>
    <w:rsid w:val="00F108AC"/>
    <w:rsid w:val="00F207AB"/>
    <w:rsid w:val="00F20897"/>
    <w:rsid w:val="00F211E8"/>
    <w:rsid w:val="00F24977"/>
    <w:rsid w:val="00F25EE2"/>
    <w:rsid w:val="00F26180"/>
    <w:rsid w:val="00F315E3"/>
    <w:rsid w:val="00F33008"/>
    <w:rsid w:val="00F36728"/>
    <w:rsid w:val="00F41127"/>
    <w:rsid w:val="00F4168B"/>
    <w:rsid w:val="00F56347"/>
    <w:rsid w:val="00F56D0D"/>
    <w:rsid w:val="00F60EAD"/>
    <w:rsid w:val="00F650E7"/>
    <w:rsid w:val="00F65FD9"/>
    <w:rsid w:val="00F663FE"/>
    <w:rsid w:val="00F665EE"/>
    <w:rsid w:val="00F67FD9"/>
    <w:rsid w:val="00F702F1"/>
    <w:rsid w:val="00F70FC3"/>
    <w:rsid w:val="00F7151F"/>
    <w:rsid w:val="00F73E9B"/>
    <w:rsid w:val="00F76568"/>
    <w:rsid w:val="00F84484"/>
    <w:rsid w:val="00F84A94"/>
    <w:rsid w:val="00F90DA7"/>
    <w:rsid w:val="00F911ED"/>
    <w:rsid w:val="00F930EB"/>
    <w:rsid w:val="00F96A8C"/>
    <w:rsid w:val="00FA30DD"/>
    <w:rsid w:val="00FA35A0"/>
    <w:rsid w:val="00FA45C7"/>
    <w:rsid w:val="00FA5854"/>
    <w:rsid w:val="00FB1BE4"/>
    <w:rsid w:val="00FB3D61"/>
    <w:rsid w:val="00FB44EE"/>
    <w:rsid w:val="00FB4F5B"/>
    <w:rsid w:val="00FC0C1D"/>
    <w:rsid w:val="00FD0089"/>
    <w:rsid w:val="00FD0B81"/>
    <w:rsid w:val="00FD2DD9"/>
    <w:rsid w:val="00FD3991"/>
    <w:rsid w:val="00FD4EC9"/>
    <w:rsid w:val="00FD57B1"/>
    <w:rsid w:val="00FD61F0"/>
    <w:rsid w:val="00FD724C"/>
    <w:rsid w:val="00FD7384"/>
    <w:rsid w:val="00FE0A25"/>
    <w:rsid w:val="00FE13DB"/>
    <w:rsid w:val="00FE303A"/>
    <w:rsid w:val="00FE3E84"/>
    <w:rsid w:val="00FE471A"/>
    <w:rsid w:val="00FE573B"/>
    <w:rsid w:val="00FE66BE"/>
    <w:rsid w:val="00FE7EB5"/>
    <w:rsid w:val="00FE7F3C"/>
    <w:rsid w:val="00FF0AA8"/>
    <w:rsid w:val="00FF2C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ED9C6F"/>
  <w15:docId w15:val="{86AAC972-F69A-4C87-BFF0-58F68B9C7C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1B69"/>
  </w:style>
  <w:style w:type="paragraph" w:styleId="Heading1">
    <w:name w:val="heading 1"/>
    <w:basedOn w:val="Normal"/>
    <w:next w:val="Normal"/>
    <w:link w:val="Heading1Char"/>
    <w:uiPriority w:val="9"/>
    <w:qFormat/>
    <w:rsid w:val="00912CDA"/>
    <w:pPr>
      <w:keepNext/>
      <w:keepLines/>
      <w:spacing w:line="240" w:lineRule="auto"/>
      <w:jc w:val="center"/>
      <w:outlineLvl w:val="0"/>
    </w:pPr>
    <w:rPr>
      <w:rFonts w:asciiTheme="majorHAnsi" w:eastAsiaTheme="majorEastAsia" w:hAnsiTheme="majorHAnsi" w:cstheme="majorBidi"/>
      <w:bCs/>
      <w:caps/>
      <w:szCs w:val="28"/>
    </w:rPr>
  </w:style>
  <w:style w:type="paragraph" w:styleId="Heading2">
    <w:name w:val="heading 2"/>
    <w:basedOn w:val="Normal"/>
    <w:next w:val="Normal"/>
    <w:link w:val="Heading2Char"/>
    <w:uiPriority w:val="9"/>
    <w:unhideWhenUsed/>
    <w:qFormat/>
    <w:rsid w:val="00934B3D"/>
    <w:pPr>
      <w:keepNext/>
      <w:keepLines/>
      <w:spacing w:line="240" w:lineRule="auto"/>
      <w:jc w:val="center"/>
      <w:outlineLvl w:val="1"/>
    </w:pPr>
    <w:rPr>
      <w:rFonts w:asciiTheme="majorHAnsi" w:eastAsiaTheme="majorEastAsia" w:hAnsiTheme="majorHAnsi" w:cstheme="majorBidi"/>
      <w:bCs/>
      <w:color w:val="000000" w:themeColor="text1"/>
      <w:szCs w:val="26"/>
    </w:rPr>
  </w:style>
  <w:style w:type="paragraph" w:styleId="Heading3">
    <w:name w:val="heading 3"/>
    <w:basedOn w:val="Normal"/>
    <w:next w:val="Normal"/>
    <w:link w:val="Heading3Char"/>
    <w:uiPriority w:val="9"/>
    <w:unhideWhenUsed/>
    <w:qFormat/>
    <w:rsid w:val="00934B3D"/>
    <w:pPr>
      <w:keepNext/>
      <w:keepLines/>
      <w:spacing w:line="240" w:lineRule="auto"/>
      <w:jc w:val="center"/>
      <w:outlineLvl w:val="2"/>
    </w:pPr>
    <w:rPr>
      <w:rFonts w:asciiTheme="majorHAnsi" w:eastAsiaTheme="majorEastAsia" w:hAnsiTheme="majorHAnsi" w:cstheme="majorBidi"/>
      <w:bCs/>
      <w:i/>
      <w:color w:val="000000" w:themeColor="text1"/>
    </w:rPr>
  </w:style>
  <w:style w:type="paragraph" w:styleId="Heading4">
    <w:name w:val="heading 4"/>
    <w:basedOn w:val="Normal"/>
    <w:next w:val="Normal"/>
    <w:link w:val="Heading4Char"/>
    <w:uiPriority w:val="9"/>
    <w:unhideWhenUsed/>
    <w:qFormat/>
    <w:rsid w:val="00210E97"/>
    <w:pPr>
      <w:keepNext/>
      <w:keepLines/>
      <w:spacing w:line="240" w:lineRule="auto"/>
      <w:outlineLvl w:val="3"/>
    </w:pPr>
    <w:rPr>
      <w:rFonts w:asciiTheme="majorHAnsi" w:eastAsiaTheme="majorEastAsia" w:hAnsiTheme="majorHAnsi" w:cstheme="majorBidi"/>
      <w:bCs/>
      <w:i/>
      <w:iCs/>
      <w:color w:val="000000" w:themeColor="text1"/>
    </w:rPr>
  </w:style>
  <w:style w:type="paragraph" w:styleId="Heading5">
    <w:name w:val="heading 5"/>
    <w:basedOn w:val="Normal"/>
    <w:next w:val="NoSpacing"/>
    <w:link w:val="Heading5Char"/>
    <w:uiPriority w:val="9"/>
    <w:unhideWhenUsed/>
    <w:qFormat/>
    <w:rsid w:val="00471AF3"/>
    <w:pPr>
      <w:ind w:firstLine="720"/>
      <w:outlineLvl w:val="4"/>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E1C5F"/>
    <w:pPr>
      <w:tabs>
        <w:tab w:val="center" w:pos="4680"/>
        <w:tab w:val="right" w:pos="9360"/>
      </w:tabs>
      <w:spacing w:line="240" w:lineRule="auto"/>
    </w:pPr>
  </w:style>
  <w:style w:type="character" w:customStyle="1" w:styleId="HeaderChar">
    <w:name w:val="Header Char"/>
    <w:basedOn w:val="DefaultParagraphFont"/>
    <w:link w:val="Header"/>
    <w:uiPriority w:val="99"/>
    <w:rsid w:val="003E1C5F"/>
  </w:style>
  <w:style w:type="paragraph" w:styleId="Footer">
    <w:name w:val="footer"/>
    <w:basedOn w:val="Normal"/>
    <w:link w:val="FooterChar"/>
    <w:uiPriority w:val="99"/>
    <w:unhideWhenUsed/>
    <w:rsid w:val="003E1C5F"/>
    <w:pPr>
      <w:tabs>
        <w:tab w:val="center" w:pos="4680"/>
        <w:tab w:val="right" w:pos="9360"/>
      </w:tabs>
      <w:spacing w:line="240" w:lineRule="auto"/>
    </w:pPr>
  </w:style>
  <w:style w:type="character" w:customStyle="1" w:styleId="FooterChar">
    <w:name w:val="Footer Char"/>
    <w:basedOn w:val="DefaultParagraphFont"/>
    <w:link w:val="Footer"/>
    <w:uiPriority w:val="99"/>
    <w:rsid w:val="003E1C5F"/>
  </w:style>
  <w:style w:type="character" w:customStyle="1" w:styleId="Heading1Char">
    <w:name w:val="Heading 1 Char"/>
    <w:basedOn w:val="DefaultParagraphFont"/>
    <w:link w:val="Heading1"/>
    <w:uiPriority w:val="9"/>
    <w:rsid w:val="00912CDA"/>
    <w:rPr>
      <w:rFonts w:asciiTheme="majorHAnsi" w:eastAsiaTheme="majorEastAsia" w:hAnsiTheme="majorHAnsi" w:cstheme="majorBidi"/>
      <w:bCs/>
      <w:caps/>
      <w:szCs w:val="28"/>
    </w:rPr>
  </w:style>
  <w:style w:type="character" w:styleId="Hyperlink">
    <w:name w:val="Hyperlink"/>
    <w:basedOn w:val="DefaultParagraphFont"/>
    <w:uiPriority w:val="99"/>
    <w:unhideWhenUsed/>
    <w:rsid w:val="00E558D2"/>
    <w:rPr>
      <w:color w:val="0000FF" w:themeColor="hyperlink"/>
      <w:u w:val="single"/>
    </w:rPr>
  </w:style>
  <w:style w:type="paragraph" w:styleId="TOC1">
    <w:name w:val="toc 1"/>
    <w:basedOn w:val="Normal"/>
    <w:next w:val="Normal"/>
    <w:autoRedefine/>
    <w:uiPriority w:val="39"/>
    <w:unhideWhenUsed/>
    <w:rsid w:val="002144C0"/>
    <w:pPr>
      <w:spacing w:line="240" w:lineRule="auto"/>
      <w:ind w:left="720" w:hanging="720"/>
    </w:pPr>
  </w:style>
  <w:style w:type="paragraph" w:styleId="TOC2">
    <w:name w:val="toc 2"/>
    <w:basedOn w:val="Normal"/>
    <w:next w:val="Normal"/>
    <w:autoRedefine/>
    <w:uiPriority w:val="39"/>
    <w:unhideWhenUsed/>
    <w:rsid w:val="00FD4EC9"/>
    <w:pPr>
      <w:tabs>
        <w:tab w:val="right" w:leader="dot" w:pos="8630"/>
      </w:tabs>
      <w:ind w:left="245"/>
    </w:pPr>
  </w:style>
  <w:style w:type="paragraph" w:styleId="TOCHeading">
    <w:name w:val="TOC Heading"/>
    <w:basedOn w:val="Heading1"/>
    <w:next w:val="Normal"/>
    <w:uiPriority w:val="39"/>
    <w:unhideWhenUsed/>
    <w:qFormat/>
    <w:rsid w:val="002144C0"/>
    <w:pPr>
      <w:spacing w:before="480" w:line="276" w:lineRule="auto"/>
      <w:jc w:val="left"/>
      <w:outlineLvl w:val="9"/>
    </w:pPr>
    <w:rPr>
      <w:b/>
      <w:caps w:val="0"/>
      <w:color w:val="365F91" w:themeColor="accent1" w:themeShade="BF"/>
      <w:sz w:val="28"/>
      <w:lang w:eastAsia="ja-JP"/>
    </w:rPr>
  </w:style>
  <w:style w:type="paragraph" w:styleId="BalloonText">
    <w:name w:val="Balloon Text"/>
    <w:basedOn w:val="Normal"/>
    <w:link w:val="BalloonTextChar"/>
    <w:uiPriority w:val="99"/>
    <w:semiHidden/>
    <w:unhideWhenUsed/>
    <w:rsid w:val="002144C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44C0"/>
    <w:rPr>
      <w:rFonts w:ascii="Tahoma" w:hAnsi="Tahoma" w:cs="Tahoma"/>
      <w:sz w:val="16"/>
      <w:szCs w:val="16"/>
    </w:rPr>
  </w:style>
  <w:style w:type="character" w:customStyle="1" w:styleId="Heading2Char">
    <w:name w:val="Heading 2 Char"/>
    <w:basedOn w:val="DefaultParagraphFont"/>
    <w:link w:val="Heading2"/>
    <w:uiPriority w:val="9"/>
    <w:rsid w:val="00934B3D"/>
    <w:rPr>
      <w:rFonts w:asciiTheme="majorHAnsi" w:eastAsiaTheme="majorEastAsia" w:hAnsiTheme="majorHAnsi" w:cstheme="majorBidi"/>
      <w:bCs/>
      <w:color w:val="000000" w:themeColor="text1"/>
      <w:szCs w:val="26"/>
    </w:rPr>
  </w:style>
  <w:style w:type="character" w:customStyle="1" w:styleId="Heading3Char">
    <w:name w:val="Heading 3 Char"/>
    <w:basedOn w:val="DefaultParagraphFont"/>
    <w:link w:val="Heading3"/>
    <w:uiPriority w:val="9"/>
    <w:rsid w:val="00934B3D"/>
    <w:rPr>
      <w:rFonts w:asciiTheme="majorHAnsi" w:eastAsiaTheme="majorEastAsia" w:hAnsiTheme="majorHAnsi" w:cstheme="majorBidi"/>
      <w:bCs/>
      <w:i/>
      <w:color w:val="000000" w:themeColor="text1"/>
    </w:rPr>
  </w:style>
  <w:style w:type="character" w:customStyle="1" w:styleId="Heading4Char">
    <w:name w:val="Heading 4 Char"/>
    <w:basedOn w:val="DefaultParagraphFont"/>
    <w:link w:val="Heading4"/>
    <w:uiPriority w:val="9"/>
    <w:rsid w:val="00210E97"/>
    <w:rPr>
      <w:rFonts w:asciiTheme="majorHAnsi" w:eastAsiaTheme="majorEastAsia" w:hAnsiTheme="majorHAnsi" w:cstheme="majorBidi"/>
      <w:bCs/>
      <w:i/>
      <w:iCs/>
      <w:color w:val="000000" w:themeColor="text1"/>
    </w:rPr>
  </w:style>
  <w:style w:type="character" w:customStyle="1" w:styleId="Heading5Char">
    <w:name w:val="Heading 5 Char"/>
    <w:basedOn w:val="DefaultParagraphFont"/>
    <w:link w:val="Heading5"/>
    <w:uiPriority w:val="9"/>
    <w:rsid w:val="00471AF3"/>
    <w:rPr>
      <w:i/>
    </w:rPr>
  </w:style>
  <w:style w:type="paragraph" w:styleId="NoSpacing">
    <w:name w:val="No Spacing"/>
    <w:uiPriority w:val="1"/>
    <w:qFormat/>
    <w:rsid w:val="006927A0"/>
    <w:pPr>
      <w:spacing w:line="240" w:lineRule="auto"/>
    </w:pPr>
  </w:style>
  <w:style w:type="paragraph" w:styleId="TOC3">
    <w:name w:val="toc 3"/>
    <w:basedOn w:val="Normal"/>
    <w:next w:val="Normal"/>
    <w:autoRedefine/>
    <w:uiPriority w:val="39"/>
    <w:unhideWhenUsed/>
    <w:rsid w:val="00D65DCE"/>
    <w:pPr>
      <w:tabs>
        <w:tab w:val="right" w:leader="dot" w:pos="8630"/>
      </w:tabs>
      <w:spacing w:line="240" w:lineRule="auto"/>
      <w:ind w:left="475"/>
    </w:pPr>
  </w:style>
  <w:style w:type="paragraph" w:customStyle="1" w:styleId="Default">
    <w:name w:val="Default"/>
    <w:rsid w:val="001F6B20"/>
    <w:pPr>
      <w:autoSpaceDE w:val="0"/>
      <w:autoSpaceDN w:val="0"/>
      <w:adjustRightInd w:val="0"/>
      <w:spacing w:line="240" w:lineRule="auto"/>
    </w:pPr>
    <w:rPr>
      <w:color w:val="000000"/>
    </w:rPr>
  </w:style>
  <w:style w:type="paragraph" w:styleId="FootnoteText">
    <w:name w:val="footnote text"/>
    <w:basedOn w:val="Normal"/>
    <w:link w:val="FootnoteTextChar"/>
    <w:autoRedefine/>
    <w:uiPriority w:val="99"/>
    <w:unhideWhenUsed/>
    <w:qFormat/>
    <w:rsid w:val="002F1B69"/>
    <w:pPr>
      <w:spacing w:line="240" w:lineRule="auto"/>
      <w:ind w:firstLine="720"/>
    </w:pPr>
    <w:rPr>
      <w:sz w:val="20"/>
      <w:szCs w:val="20"/>
    </w:rPr>
  </w:style>
  <w:style w:type="character" w:customStyle="1" w:styleId="FootnoteTextChar">
    <w:name w:val="Footnote Text Char"/>
    <w:basedOn w:val="DefaultParagraphFont"/>
    <w:link w:val="FootnoteText"/>
    <w:uiPriority w:val="99"/>
    <w:rsid w:val="002F1B69"/>
    <w:rPr>
      <w:sz w:val="20"/>
      <w:szCs w:val="20"/>
    </w:rPr>
  </w:style>
  <w:style w:type="character" w:styleId="FootnoteReference">
    <w:name w:val="footnote reference"/>
    <w:basedOn w:val="DefaultParagraphFont"/>
    <w:uiPriority w:val="99"/>
    <w:semiHidden/>
    <w:unhideWhenUsed/>
    <w:rsid w:val="00816482"/>
    <w:rPr>
      <w:vertAlign w:val="superscript"/>
    </w:rPr>
  </w:style>
  <w:style w:type="table" w:styleId="TableGrid">
    <w:name w:val="Table Grid"/>
    <w:basedOn w:val="TableNormal"/>
    <w:uiPriority w:val="59"/>
    <w:rsid w:val="00932B9E"/>
    <w:pPr>
      <w:spacing w:line="240" w:lineRule="auto"/>
    </w:pPr>
    <w:tblPr>
      <w:tblBorders>
        <w:bottom w:val="single" w:sz="4" w:space="0" w:color="auto"/>
      </w:tblBorders>
    </w:tblPr>
    <w:tblStylePr w:type="firstRow">
      <w:tblPr/>
      <w:tcPr>
        <w:tcBorders>
          <w:top w:val="single" w:sz="4" w:space="0" w:color="auto"/>
          <w:bottom w:val="single" w:sz="4" w:space="0" w:color="auto"/>
        </w:tcBorders>
      </w:tcPr>
    </w:tblStylePr>
  </w:style>
  <w:style w:type="character" w:styleId="CommentReference">
    <w:name w:val="annotation reference"/>
    <w:basedOn w:val="DefaultParagraphFont"/>
    <w:uiPriority w:val="99"/>
    <w:semiHidden/>
    <w:unhideWhenUsed/>
    <w:rsid w:val="00C87351"/>
    <w:rPr>
      <w:sz w:val="16"/>
      <w:szCs w:val="16"/>
    </w:rPr>
  </w:style>
  <w:style w:type="paragraph" w:styleId="CommentText">
    <w:name w:val="annotation text"/>
    <w:basedOn w:val="Normal"/>
    <w:link w:val="CommentTextChar"/>
    <w:uiPriority w:val="99"/>
    <w:semiHidden/>
    <w:unhideWhenUsed/>
    <w:rsid w:val="00C87351"/>
    <w:pPr>
      <w:spacing w:line="240" w:lineRule="auto"/>
    </w:pPr>
    <w:rPr>
      <w:sz w:val="20"/>
      <w:szCs w:val="20"/>
    </w:rPr>
  </w:style>
  <w:style w:type="character" w:customStyle="1" w:styleId="CommentTextChar">
    <w:name w:val="Comment Text Char"/>
    <w:basedOn w:val="DefaultParagraphFont"/>
    <w:link w:val="CommentText"/>
    <w:uiPriority w:val="99"/>
    <w:semiHidden/>
    <w:rsid w:val="00C87351"/>
    <w:rPr>
      <w:sz w:val="20"/>
      <w:szCs w:val="20"/>
    </w:rPr>
  </w:style>
  <w:style w:type="paragraph" w:styleId="CommentSubject">
    <w:name w:val="annotation subject"/>
    <w:basedOn w:val="CommentText"/>
    <w:next w:val="CommentText"/>
    <w:link w:val="CommentSubjectChar"/>
    <w:uiPriority w:val="99"/>
    <w:semiHidden/>
    <w:unhideWhenUsed/>
    <w:rsid w:val="00C87351"/>
    <w:rPr>
      <w:b/>
      <w:bCs/>
    </w:rPr>
  </w:style>
  <w:style w:type="character" w:customStyle="1" w:styleId="CommentSubjectChar">
    <w:name w:val="Comment Subject Char"/>
    <w:basedOn w:val="CommentTextChar"/>
    <w:link w:val="CommentSubject"/>
    <w:uiPriority w:val="99"/>
    <w:semiHidden/>
    <w:rsid w:val="00C87351"/>
    <w:rPr>
      <w:b/>
      <w:bCs/>
      <w:sz w:val="20"/>
      <w:szCs w:val="20"/>
    </w:rPr>
  </w:style>
  <w:style w:type="paragraph" w:customStyle="1" w:styleId="Style1">
    <w:name w:val="Style1"/>
    <w:basedOn w:val="FootnoteText"/>
    <w:qFormat/>
    <w:rsid w:val="002F1B69"/>
  </w:style>
  <w:style w:type="paragraph" w:customStyle="1" w:styleId="Style2">
    <w:name w:val="Style2"/>
    <w:basedOn w:val="FootnoteText"/>
    <w:qFormat/>
    <w:rsid w:val="002F1B69"/>
  </w:style>
  <w:style w:type="paragraph" w:customStyle="1" w:styleId="EndNoteBibliographyTitle">
    <w:name w:val="EndNote Bibliography Title"/>
    <w:basedOn w:val="Normal"/>
    <w:link w:val="EndNoteBibliographyTitleChar"/>
    <w:rsid w:val="00DC6B99"/>
    <w:pPr>
      <w:jc w:val="center"/>
    </w:pPr>
    <w:rPr>
      <w:noProof/>
    </w:rPr>
  </w:style>
  <w:style w:type="character" w:customStyle="1" w:styleId="EndNoteBibliographyTitleChar">
    <w:name w:val="EndNote Bibliography Title Char"/>
    <w:basedOn w:val="DefaultParagraphFont"/>
    <w:link w:val="EndNoteBibliographyTitle"/>
    <w:rsid w:val="00DC6B99"/>
    <w:rPr>
      <w:noProof/>
    </w:rPr>
  </w:style>
  <w:style w:type="paragraph" w:customStyle="1" w:styleId="EndNoteBibliography">
    <w:name w:val="EndNote Bibliography"/>
    <w:basedOn w:val="Normal"/>
    <w:link w:val="EndNoteBibliographyChar"/>
    <w:rsid w:val="00DC6B99"/>
    <w:pPr>
      <w:spacing w:line="240" w:lineRule="auto"/>
    </w:pPr>
    <w:rPr>
      <w:noProof/>
    </w:rPr>
  </w:style>
  <w:style w:type="character" w:customStyle="1" w:styleId="EndNoteBibliographyChar">
    <w:name w:val="EndNote Bibliography Char"/>
    <w:basedOn w:val="DefaultParagraphFont"/>
    <w:link w:val="EndNoteBibliography"/>
    <w:rsid w:val="00DC6B99"/>
    <w:rPr>
      <w:noProof/>
    </w:rPr>
  </w:style>
  <w:style w:type="character" w:styleId="UnresolvedMention">
    <w:name w:val="Unresolved Mention"/>
    <w:basedOn w:val="DefaultParagraphFont"/>
    <w:uiPriority w:val="99"/>
    <w:semiHidden/>
    <w:unhideWhenUsed/>
    <w:rsid w:val="00DC6B99"/>
    <w:rPr>
      <w:color w:val="605E5C"/>
      <w:shd w:val="clear" w:color="auto" w:fill="E1DFDD"/>
    </w:rPr>
  </w:style>
  <w:style w:type="paragraph" w:styleId="ListParagraph">
    <w:name w:val="List Paragraph"/>
    <w:basedOn w:val="Normal"/>
    <w:uiPriority w:val="34"/>
    <w:qFormat/>
    <w:rsid w:val="005673D9"/>
    <w:pPr>
      <w:ind w:left="720"/>
      <w:contextualSpacing/>
    </w:pPr>
  </w:style>
  <w:style w:type="character" w:styleId="FollowedHyperlink">
    <w:name w:val="FollowedHyperlink"/>
    <w:basedOn w:val="DefaultParagraphFont"/>
    <w:uiPriority w:val="99"/>
    <w:semiHidden/>
    <w:unhideWhenUsed/>
    <w:rsid w:val="00193C57"/>
    <w:rPr>
      <w:color w:val="800080" w:themeColor="followedHyperlink"/>
      <w:u w:val="single"/>
    </w:rPr>
  </w:style>
  <w:style w:type="paragraph" w:styleId="Caption">
    <w:name w:val="caption"/>
    <w:basedOn w:val="Normal"/>
    <w:next w:val="Normal"/>
    <w:uiPriority w:val="35"/>
    <w:unhideWhenUsed/>
    <w:qFormat/>
    <w:rsid w:val="00734030"/>
    <w:pPr>
      <w:spacing w:after="200" w:line="240" w:lineRule="auto"/>
    </w:pPr>
    <w:rPr>
      <w:i/>
      <w:iCs/>
      <w:color w:val="1F497D" w:themeColor="text2"/>
      <w:sz w:val="18"/>
      <w:szCs w:val="18"/>
    </w:rPr>
  </w:style>
  <w:style w:type="table" w:styleId="TableGridLight">
    <w:name w:val="Grid Table Light"/>
    <w:basedOn w:val="TableNormal"/>
    <w:uiPriority w:val="40"/>
    <w:rsid w:val="00F702F1"/>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F702F1"/>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F702F1"/>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BaylorStyle">
    <w:name w:val="BaylorStyle"/>
    <w:basedOn w:val="TableNormal"/>
    <w:uiPriority w:val="99"/>
    <w:rsid w:val="00F702F1"/>
    <w:pPr>
      <w:spacing w:line="240" w:lineRule="auto"/>
    </w:pPr>
    <w:tblPr>
      <w:tblBorders>
        <w:bottom w:val="single" w:sz="4" w:space="0" w:color="auto"/>
      </w:tblBorders>
    </w:tblPr>
    <w:tblStylePr w:type="firstRow">
      <w:tblPr/>
      <w:tcPr>
        <w:tcBorders>
          <w:top w:val="single" w:sz="4" w:space="0" w:color="auto"/>
          <w:bottom w:val="single" w:sz="4" w:space="0" w:color="auto"/>
          <w:insideH w:val="nil"/>
        </w:tcBorders>
      </w:tcPr>
    </w:tblStylePr>
  </w:style>
  <w:style w:type="paragraph" w:styleId="HTMLPreformatted">
    <w:name w:val="HTML Preformatted"/>
    <w:basedOn w:val="Normal"/>
    <w:link w:val="HTMLPreformattedChar"/>
    <w:uiPriority w:val="99"/>
    <w:semiHidden/>
    <w:unhideWhenUsed/>
    <w:rsid w:val="00EC16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C16D5"/>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5334656">
      <w:bodyDiv w:val="1"/>
      <w:marLeft w:val="0"/>
      <w:marRight w:val="0"/>
      <w:marTop w:val="0"/>
      <w:marBottom w:val="0"/>
      <w:divBdr>
        <w:top w:val="none" w:sz="0" w:space="0" w:color="auto"/>
        <w:left w:val="none" w:sz="0" w:space="0" w:color="auto"/>
        <w:bottom w:val="none" w:sz="0" w:space="0" w:color="auto"/>
        <w:right w:val="none" w:sz="0" w:space="0" w:color="auto"/>
      </w:divBdr>
    </w:div>
    <w:div w:id="232014099">
      <w:bodyDiv w:val="1"/>
      <w:marLeft w:val="0"/>
      <w:marRight w:val="0"/>
      <w:marTop w:val="0"/>
      <w:marBottom w:val="0"/>
      <w:divBdr>
        <w:top w:val="none" w:sz="0" w:space="0" w:color="auto"/>
        <w:left w:val="none" w:sz="0" w:space="0" w:color="auto"/>
        <w:bottom w:val="none" w:sz="0" w:space="0" w:color="auto"/>
        <w:right w:val="none" w:sz="0" w:space="0" w:color="auto"/>
      </w:divBdr>
    </w:div>
    <w:div w:id="565800811">
      <w:bodyDiv w:val="1"/>
      <w:marLeft w:val="0"/>
      <w:marRight w:val="0"/>
      <w:marTop w:val="0"/>
      <w:marBottom w:val="0"/>
      <w:divBdr>
        <w:top w:val="none" w:sz="0" w:space="0" w:color="auto"/>
        <w:left w:val="none" w:sz="0" w:space="0" w:color="auto"/>
        <w:bottom w:val="none" w:sz="0" w:space="0" w:color="auto"/>
        <w:right w:val="none" w:sz="0" w:space="0" w:color="auto"/>
      </w:divBdr>
    </w:div>
    <w:div w:id="740367316">
      <w:bodyDiv w:val="1"/>
      <w:marLeft w:val="0"/>
      <w:marRight w:val="0"/>
      <w:marTop w:val="0"/>
      <w:marBottom w:val="0"/>
      <w:divBdr>
        <w:top w:val="none" w:sz="0" w:space="0" w:color="auto"/>
        <w:left w:val="none" w:sz="0" w:space="0" w:color="auto"/>
        <w:bottom w:val="none" w:sz="0" w:space="0" w:color="auto"/>
        <w:right w:val="none" w:sz="0" w:space="0" w:color="auto"/>
      </w:divBdr>
    </w:div>
    <w:div w:id="1075738683">
      <w:bodyDiv w:val="1"/>
      <w:marLeft w:val="0"/>
      <w:marRight w:val="0"/>
      <w:marTop w:val="0"/>
      <w:marBottom w:val="0"/>
      <w:divBdr>
        <w:top w:val="none" w:sz="0" w:space="0" w:color="auto"/>
        <w:left w:val="none" w:sz="0" w:space="0" w:color="auto"/>
        <w:bottom w:val="none" w:sz="0" w:space="0" w:color="auto"/>
        <w:right w:val="none" w:sz="0" w:space="0" w:color="auto"/>
      </w:divBdr>
    </w:div>
    <w:div w:id="1126580863">
      <w:bodyDiv w:val="1"/>
      <w:marLeft w:val="0"/>
      <w:marRight w:val="0"/>
      <w:marTop w:val="0"/>
      <w:marBottom w:val="0"/>
      <w:divBdr>
        <w:top w:val="none" w:sz="0" w:space="0" w:color="auto"/>
        <w:left w:val="none" w:sz="0" w:space="0" w:color="auto"/>
        <w:bottom w:val="none" w:sz="0" w:space="0" w:color="auto"/>
        <w:right w:val="none" w:sz="0" w:space="0" w:color="auto"/>
      </w:divBdr>
    </w:div>
    <w:div w:id="1588542301">
      <w:bodyDiv w:val="1"/>
      <w:marLeft w:val="0"/>
      <w:marRight w:val="0"/>
      <w:marTop w:val="0"/>
      <w:marBottom w:val="0"/>
      <w:divBdr>
        <w:top w:val="none" w:sz="0" w:space="0" w:color="auto"/>
        <w:left w:val="none" w:sz="0" w:space="0" w:color="auto"/>
        <w:bottom w:val="none" w:sz="0" w:space="0" w:color="auto"/>
        <w:right w:val="none" w:sz="0" w:space="0" w:color="auto"/>
      </w:divBdr>
    </w:div>
    <w:div w:id="1651901341">
      <w:bodyDiv w:val="1"/>
      <w:marLeft w:val="0"/>
      <w:marRight w:val="0"/>
      <w:marTop w:val="0"/>
      <w:marBottom w:val="0"/>
      <w:divBdr>
        <w:top w:val="none" w:sz="0" w:space="0" w:color="auto"/>
        <w:left w:val="none" w:sz="0" w:space="0" w:color="auto"/>
        <w:bottom w:val="none" w:sz="0" w:space="0" w:color="auto"/>
        <w:right w:val="none" w:sz="0" w:space="0" w:color="auto"/>
      </w:divBdr>
    </w:div>
    <w:div w:id="1686786105">
      <w:bodyDiv w:val="1"/>
      <w:marLeft w:val="0"/>
      <w:marRight w:val="0"/>
      <w:marTop w:val="0"/>
      <w:marBottom w:val="0"/>
      <w:divBdr>
        <w:top w:val="none" w:sz="0" w:space="0" w:color="auto"/>
        <w:left w:val="none" w:sz="0" w:space="0" w:color="auto"/>
        <w:bottom w:val="none" w:sz="0" w:space="0" w:color="auto"/>
        <w:right w:val="none" w:sz="0" w:space="0" w:color="auto"/>
      </w:divBdr>
    </w:div>
    <w:div w:id="1940067617">
      <w:bodyDiv w:val="1"/>
      <w:marLeft w:val="0"/>
      <w:marRight w:val="0"/>
      <w:marTop w:val="0"/>
      <w:marBottom w:val="0"/>
      <w:divBdr>
        <w:top w:val="none" w:sz="0" w:space="0" w:color="auto"/>
        <w:left w:val="none" w:sz="0" w:space="0" w:color="auto"/>
        <w:bottom w:val="none" w:sz="0" w:space="0" w:color="auto"/>
        <w:right w:val="none" w:sz="0" w:space="0" w:color="auto"/>
      </w:divBdr>
    </w:div>
    <w:div w:id="1985501945">
      <w:bodyDiv w:val="1"/>
      <w:marLeft w:val="0"/>
      <w:marRight w:val="0"/>
      <w:marTop w:val="0"/>
      <w:marBottom w:val="0"/>
      <w:divBdr>
        <w:top w:val="none" w:sz="0" w:space="0" w:color="auto"/>
        <w:left w:val="none" w:sz="0" w:space="0" w:color="auto"/>
        <w:bottom w:val="none" w:sz="0" w:space="0" w:color="auto"/>
        <w:right w:val="none" w:sz="0" w:space="0" w:color="auto"/>
      </w:divBdr>
    </w:div>
    <w:div w:id="21279199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image" Target="media/image15.png"/><Relationship Id="rId39" Type="http://schemas.openxmlformats.org/officeDocument/2006/relationships/hyperlink" Target="https://ascelibrary.org/doi/abs/10.1061/%28ASCE%291090-0241%282007%29133%3A2%28155%29" TargetMode="External"/><Relationship Id="rId21" Type="http://schemas.openxmlformats.org/officeDocument/2006/relationships/image" Target="media/image9.jpeg"/><Relationship Id="rId34" Type="http://schemas.openxmlformats.org/officeDocument/2006/relationships/hyperlink" Target="https://www.sciencedirect.com/science/article/pii/089571779390204C" TargetMode="External"/><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8.jpeg"/><Relationship Id="rId29" Type="http://schemas.openxmlformats.org/officeDocument/2006/relationships/hyperlink" Target="https://doi.org/10.1046/j.0956-540x.2001.01406.x" TargetMode="External"/><Relationship Id="rId41" Type="http://schemas.openxmlformats.org/officeDocument/2006/relationships/hyperlink" Target="https://library.seg.org/doi/abs/10.1190/1.144459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3.png"/><Relationship Id="rId32" Type="http://schemas.openxmlformats.org/officeDocument/2006/relationships/hyperlink" Target="https://doi.org/10.1785/BSSA0890010250" TargetMode="External"/><Relationship Id="rId37" Type="http://schemas.openxmlformats.org/officeDocument/2006/relationships/hyperlink" Target="https://doi.org/10.1007/s12665-018-7439-x" TargetMode="External"/><Relationship Id="rId40" Type="http://schemas.openxmlformats.org/officeDocument/2006/relationships/hyperlink" Target="https://doi.org/10.1130/0016-7606(2001)113" TargetMode="Externa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2.png"/><Relationship Id="rId28" Type="http://schemas.openxmlformats.org/officeDocument/2006/relationships/hyperlink" Target="https://www.sciencedirect.com/science/article/pii/S0926985115001329" TargetMode="External"/><Relationship Id="rId36" Type="http://schemas.openxmlformats.org/officeDocument/2006/relationships/hyperlink" Target="https://doi.org/10.1785/BSSA0830051574" TargetMode="External"/><Relationship Id="rId10" Type="http://schemas.openxmlformats.org/officeDocument/2006/relationships/image" Target="media/image3.jpg"/><Relationship Id="rId19" Type="http://schemas.openxmlformats.org/officeDocument/2006/relationships/image" Target="media/image11.png"/><Relationship Id="rId31" Type="http://schemas.openxmlformats.org/officeDocument/2006/relationships/hyperlink" Target="https://doi.org/10.1785/BSSA0430010017"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eg"/><Relationship Id="rId22" Type="http://schemas.openxmlformats.org/officeDocument/2006/relationships/image" Target="media/image10.png"/><Relationship Id="rId27" Type="http://schemas.openxmlformats.org/officeDocument/2006/relationships/hyperlink" Target="https://doi.org/10.1785/BSSA0600010029" TargetMode="External"/><Relationship Id="rId30" Type="http://schemas.openxmlformats.org/officeDocument/2006/relationships/hyperlink" Target="https://www.sciencedirect.com/science/article/pii/S0926985110001102" TargetMode="External"/><Relationship Id="rId35" Type="http://schemas.openxmlformats.org/officeDocument/2006/relationships/hyperlink" Target="https://doi.org/10.1785/BSSA0710061743" TargetMode="External"/><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hyperlink" Target="https://www.sciencedirect.com/science/article/pii/0895717789902021" TargetMode="External"/><Relationship Id="rId38" Type="http://schemas.openxmlformats.org/officeDocument/2006/relationships/hyperlink" Target="https://doi.org/10.1785/012000009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C1D4EC-CF36-45E5-9960-8CF194C726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33</Pages>
  <Words>12439</Words>
  <Characters>70906</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ckle, Ted</dc:creator>
  <cp:keywords/>
  <dc:description/>
  <cp:lastModifiedBy>Pulliam, Jay</cp:lastModifiedBy>
  <cp:revision>9</cp:revision>
  <cp:lastPrinted>2022-08-09T05:47:00Z</cp:lastPrinted>
  <dcterms:created xsi:type="dcterms:W3CDTF">2022-11-02T17:09:00Z</dcterms:created>
  <dcterms:modified xsi:type="dcterms:W3CDTF">2022-11-02T17:55:00Z</dcterms:modified>
</cp:coreProperties>
</file>